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1091" w:rsidRPr="00883370" w:rsidRDefault="00EA1091" w:rsidP="008D1F4E">
      <w:pPr>
        <w:tabs>
          <w:tab w:val="left" w:pos="1701"/>
        </w:tabs>
        <w:spacing w:line="360" w:lineRule="auto"/>
        <w:rPr>
          <w:rFonts w:ascii="Book Antiqua" w:hAnsi="Book Antiqua"/>
          <w:b/>
          <w:sz w:val="24"/>
          <w:szCs w:val="24"/>
        </w:rPr>
      </w:pPr>
      <w:r w:rsidRPr="00883370">
        <w:rPr>
          <w:rFonts w:ascii="Book Antiqua" w:hAnsi="Book Antiqua"/>
          <w:b/>
          <w:sz w:val="24"/>
          <w:szCs w:val="24"/>
        </w:rPr>
        <w:t xml:space="preserve">Name of Journal: </w:t>
      </w:r>
      <w:r w:rsidRPr="00883370">
        <w:rPr>
          <w:rFonts w:ascii="Book Antiqua" w:hAnsi="Book Antiqua"/>
          <w:b/>
          <w:i/>
          <w:sz w:val="24"/>
          <w:szCs w:val="24"/>
        </w:rPr>
        <w:t>World Journal of Gastroenterology</w:t>
      </w:r>
    </w:p>
    <w:p w:rsidR="00EA1091" w:rsidRPr="00883370" w:rsidRDefault="00EA1091" w:rsidP="008D1F4E">
      <w:pPr>
        <w:tabs>
          <w:tab w:val="left" w:pos="1701"/>
        </w:tabs>
        <w:spacing w:line="360" w:lineRule="auto"/>
        <w:rPr>
          <w:rFonts w:ascii="Book Antiqua" w:hAnsi="Book Antiqua"/>
          <w:b/>
          <w:sz w:val="24"/>
          <w:szCs w:val="24"/>
        </w:rPr>
      </w:pPr>
      <w:r w:rsidRPr="00883370">
        <w:rPr>
          <w:rFonts w:ascii="Book Antiqua" w:hAnsi="Book Antiqua"/>
          <w:b/>
          <w:sz w:val="24"/>
          <w:szCs w:val="24"/>
        </w:rPr>
        <w:t>ESPS Manuscript NO: 20946</w:t>
      </w:r>
    </w:p>
    <w:p w:rsidR="00EA1091" w:rsidRPr="00883370" w:rsidRDefault="00EA1091" w:rsidP="008D1F4E">
      <w:pPr>
        <w:tabs>
          <w:tab w:val="left" w:pos="1701"/>
        </w:tabs>
        <w:spacing w:line="360" w:lineRule="auto"/>
        <w:rPr>
          <w:rFonts w:ascii="Book Antiqua" w:hAnsi="Book Antiqua"/>
          <w:b/>
          <w:sz w:val="24"/>
          <w:szCs w:val="24"/>
        </w:rPr>
      </w:pPr>
      <w:r w:rsidRPr="00883370">
        <w:rPr>
          <w:rFonts w:ascii="Book Antiqua" w:hAnsi="Book Antiqua"/>
          <w:b/>
          <w:sz w:val="24"/>
          <w:szCs w:val="24"/>
        </w:rPr>
        <w:t>Manuscript Type: TOPIC HIGHLIGHT</w:t>
      </w:r>
    </w:p>
    <w:p w:rsidR="00883370" w:rsidRDefault="00883370" w:rsidP="008D1F4E">
      <w:pPr>
        <w:tabs>
          <w:tab w:val="left" w:pos="1701"/>
        </w:tabs>
        <w:spacing w:line="360" w:lineRule="auto"/>
        <w:rPr>
          <w:rFonts w:ascii="Book Antiqua" w:eastAsia="宋体" w:hAnsi="Book Antiqua"/>
          <w:sz w:val="24"/>
          <w:szCs w:val="24"/>
          <w:lang w:eastAsia="zh-CN"/>
        </w:rPr>
      </w:pPr>
    </w:p>
    <w:p w:rsidR="00F1111A" w:rsidRDefault="00F1111A" w:rsidP="008D1F4E">
      <w:pPr>
        <w:tabs>
          <w:tab w:val="left" w:pos="1701"/>
        </w:tabs>
        <w:spacing w:line="360" w:lineRule="auto"/>
        <w:rPr>
          <w:rFonts w:ascii="Book Antiqua" w:eastAsia="宋体" w:hAnsi="Book Antiqua"/>
          <w:b/>
          <w:sz w:val="24"/>
          <w:szCs w:val="24"/>
          <w:lang w:eastAsia="zh-CN"/>
        </w:rPr>
      </w:pPr>
      <w:r w:rsidRPr="00F1111A">
        <w:rPr>
          <w:rFonts w:ascii="Book Antiqua" w:hAnsi="Book Antiqua"/>
          <w:b/>
          <w:sz w:val="24"/>
          <w:szCs w:val="24"/>
        </w:rPr>
        <w:t xml:space="preserve">2016 </w:t>
      </w:r>
      <w:r w:rsidRPr="00883370">
        <w:rPr>
          <w:rFonts w:ascii="Book Antiqua" w:hAnsi="Book Antiqua"/>
          <w:b/>
          <w:sz w:val="24"/>
          <w:szCs w:val="24"/>
        </w:rPr>
        <w:t xml:space="preserve">Alcoholic </w:t>
      </w:r>
      <w:r w:rsidRPr="00384956">
        <w:rPr>
          <w:rFonts w:ascii="Book Antiqua" w:hAnsi="Book Antiqua"/>
          <w:b/>
          <w:caps/>
          <w:sz w:val="24"/>
          <w:szCs w:val="24"/>
        </w:rPr>
        <w:t>l</w:t>
      </w:r>
      <w:r w:rsidRPr="00883370">
        <w:rPr>
          <w:rFonts w:ascii="Book Antiqua" w:hAnsi="Book Antiqua"/>
          <w:b/>
          <w:sz w:val="24"/>
          <w:szCs w:val="24"/>
        </w:rPr>
        <w:t xml:space="preserve">iver </w:t>
      </w:r>
      <w:r w:rsidRPr="00384956">
        <w:rPr>
          <w:rFonts w:ascii="Book Antiqua" w:hAnsi="Book Antiqua"/>
          <w:b/>
          <w:caps/>
          <w:sz w:val="24"/>
          <w:szCs w:val="24"/>
        </w:rPr>
        <w:t>d</w:t>
      </w:r>
      <w:r w:rsidRPr="00883370">
        <w:rPr>
          <w:rFonts w:ascii="Book Antiqua" w:hAnsi="Book Antiqua"/>
          <w:b/>
          <w:sz w:val="24"/>
          <w:szCs w:val="24"/>
        </w:rPr>
        <w:t>isease</w:t>
      </w:r>
      <w:r w:rsidRPr="00F1111A">
        <w:rPr>
          <w:rFonts w:ascii="Book Antiqua" w:hAnsi="Book Antiqua"/>
          <w:b/>
          <w:sz w:val="24"/>
          <w:szCs w:val="24"/>
        </w:rPr>
        <w:t>: Global view</w:t>
      </w:r>
    </w:p>
    <w:p w:rsidR="00883370" w:rsidRDefault="00883370" w:rsidP="008D1F4E">
      <w:pPr>
        <w:tabs>
          <w:tab w:val="left" w:pos="1701"/>
        </w:tabs>
        <w:spacing w:line="360" w:lineRule="auto"/>
        <w:rPr>
          <w:rFonts w:ascii="Book Antiqua" w:eastAsia="宋体" w:hAnsi="Book Antiqua"/>
          <w:b/>
          <w:sz w:val="24"/>
          <w:szCs w:val="24"/>
          <w:lang w:eastAsia="zh-CN"/>
        </w:rPr>
      </w:pPr>
    </w:p>
    <w:p w:rsidR="00EA1091" w:rsidRPr="00883370" w:rsidRDefault="00F1111A" w:rsidP="008D1F4E">
      <w:pPr>
        <w:tabs>
          <w:tab w:val="left" w:pos="1701"/>
        </w:tabs>
        <w:spacing w:line="360" w:lineRule="auto"/>
        <w:rPr>
          <w:rFonts w:ascii="Book Antiqua" w:hAnsi="Book Antiqua"/>
          <w:b/>
          <w:sz w:val="24"/>
          <w:szCs w:val="24"/>
        </w:rPr>
      </w:pPr>
      <w:bookmarkStart w:id="0" w:name="OLE_LINK1"/>
      <w:r>
        <w:rPr>
          <w:rFonts w:ascii="Book Antiqua" w:hAnsi="Book Antiqua"/>
          <w:b/>
          <w:sz w:val="24"/>
          <w:szCs w:val="24"/>
        </w:rPr>
        <w:t>Hepatic non-parenchymal cells</w:t>
      </w:r>
      <w:r>
        <w:rPr>
          <w:rFonts w:ascii="Book Antiqua" w:eastAsia="宋体" w:hAnsi="Book Antiqua" w:hint="eastAsia"/>
          <w:b/>
          <w:sz w:val="24"/>
          <w:szCs w:val="24"/>
          <w:lang w:eastAsia="zh-CN"/>
        </w:rPr>
        <w:t>:</w:t>
      </w:r>
      <w:r w:rsidR="00EA1091" w:rsidRPr="00883370">
        <w:rPr>
          <w:rFonts w:ascii="Book Antiqua" w:hAnsi="Book Antiqua"/>
          <w:b/>
          <w:sz w:val="24"/>
          <w:szCs w:val="24"/>
        </w:rPr>
        <w:t xml:space="preserve"> </w:t>
      </w:r>
      <w:r w:rsidRPr="00883370">
        <w:rPr>
          <w:rFonts w:ascii="Book Antiqua" w:hAnsi="Book Antiqua"/>
          <w:b/>
          <w:sz w:val="24"/>
          <w:szCs w:val="24"/>
        </w:rPr>
        <w:t xml:space="preserve">Master </w:t>
      </w:r>
      <w:r w:rsidR="00EA1091" w:rsidRPr="00883370">
        <w:rPr>
          <w:rFonts w:ascii="Book Antiqua" w:hAnsi="Book Antiqua"/>
          <w:b/>
          <w:sz w:val="24"/>
          <w:szCs w:val="24"/>
        </w:rPr>
        <w:t>regulators of alcoholic liver disease?</w:t>
      </w:r>
    </w:p>
    <w:bookmarkEnd w:id="0"/>
    <w:p w:rsidR="00EA1091" w:rsidRPr="00883370" w:rsidRDefault="00EA1091" w:rsidP="008D1F4E">
      <w:pPr>
        <w:tabs>
          <w:tab w:val="left" w:pos="1701"/>
        </w:tabs>
        <w:spacing w:line="360" w:lineRule="auto"/>
        <w:rPr>
          <w:rFonts w:ascii="Book Antiqua" w:hAnsi="Book Antiqua"/>
          <w:sz w:val="24"/>
          <w:szCs w:val="24"/>
        </w:rPr>
      </w:pPr>
    </w:p>
    <w:p w:rsidR="00EA1091" w:rsidRPr="00E05C91" w:rsidRDefault="00883370" w:rsidP="008D1F4E">
      <w:pPr>
        <w:tabs>
          <w:tab w:val="left" w:pos="1701"/>
        </w:tabs>
        <w:spacing w:line="360" w:lineRule="auto"/>
        <w:rPr>
          <w:rFonts w:ascii="Book Antiqua" w:hAnsi="Book Antiqua"/>
          <w:sz w:val="24"/>
          <w:szCs w:val="24"/>
        </w:rPr>
      </w:pPr>
      <w:proofErr w:type="spellStart"/>
      <w:r w:rsidRPr="00E05C91">
        <w:rPr>
          <w:rFonts w:ascii="Book Antiqua" w:hAnsi="Book Antiqua"/>
          <w:sz w:val="24"/>
          <w:szCs w:val="24"/>
        </w:rPr>
        <w:t>Seo</w:t>
      </w:r>
      <w:proofErr w:type="spellEnd"/>
      <w:r w:rsidRPr="00E05C91">
        <w:rPr>
          <w:rFonts w:ascii="Book Antiqua" w:hAnsi="Book Antiqua"/>
          <w:sz w:val="24"/>
          <w:szCs w:val="24"/>
        </w:rPr>
        <w:t xml:space="preserve"> W</w:t>
      </w:r>
      <w:r>
        <w:rPr>
          <w:rFonts w:ascii="Book Antiqua" w:eastAsia="宋体" w:hAnsi="Book Antiqua" w:hint="eastAsia"/>
          <w:sz w:val="24"/>
          <w:szCs w:val="24"/>
          <w:lang w:eastAsia="zh-CN"/>
        </w:rPr>
        <w:t xml:space="preserve"> </w:t>
      </w:r>
      <w:r w:rsidRPr="00883370">
        <w:rPr>
          <w:rFonts w:ascii="Book Antiqua" w:eastAsia="宋体" w:hAnsi="Book Antiqua" w:hint="eastAsia"/>
          <w:i/>
          <w:sz w:val="24"/>
          <w:szCs w:val="24"/>
          <w:lang w:eastAsia="zh-CN"/>
        </w:rPr>
        <w:t>et al.</w:t>
      </w:r>
      <w:r w:rsidR="007E0C93">
        <w:rPr>
          <w:rFonts w:ascii="Book Antiqua" w:eastAsia="宋体" w:hAnsi="Book Antiqua" w:hint="eastAsia"/>
          <w:sz w:val="24"/>
          <w:szCs w:val="24"/>
          <w:lang w:eastAsia="zh-CN"/>
        </w:rPr>
        <w:t xml:space="preserve"> </w:t>
      </w:r>
      <w:r w:rsidR="00EA1091" w:rsidRPr="00E05C91">
        <w:rPr>
          <w:rFonts w:ascii="Book Antiqua" w:hAnsi="Book Antiqua"/>
          <w:sz w:val="24"/>
          <w:szCs w:val="24"/>
        </w:rPr>
        <w:t>Non-p</w:t>
      </w:r>
      <w:r w:rsidR="00EA1091">
        <w:rPr>
          <w:rFonts w:ascii="Book Antiqua" w:hAnsi="Book Antiqua" w:hint="eastAsia"/>
          <w:sz w:val="24"/>
          <w:szCs w:val="24"/>
        </w:rPr>
        <w:t>are</w:t>
      </w:r>
      <w:r w:rsidR="00EA1091" w:rsidRPr="00E05C91">
        <w:rPr>
          <w:rFonts w:ascii="Book Antiqua" w:hAnsi="Book Antiqua"/>
          <w:sz w:val="24"/>
          <w:szCs w:val="24"/>
        </w:rPr>
        <w:t>nchymal cells in alcoholic liver disease</w:t>
      </w:r>
    </w:p>
    <w:p w:rsidR="00EA1091" w:rsidRPr="00E05C91" w:rsidRDefault="00EA1091" w:rsidP="008D1F4E">
      <w:pPr>
        <w:tabs>
          <w:tab w:val="left" w:pos="1701"/>
        </w:tabs>
        <w:spacing w:line="360" w:lineRule="auto"/>
        <w:rPr>
          <w:rFonts w:ascii="Book Antiqua" w:hAnsi="Book Antiqua"/>
          <w:sz w:val="24"/>
          <w:szCs w:val="24"/>
        </w:rPr>
      </w:pPr>
    </w:p>
    <w:p w:rsidR="00EA1091" w:rsidRPr="00E05C91" w:rsidRDefault="004D60E0" w:rsidP="008D1F4E">
      <w:pPr>
        <w:tabs>
          <w:tab w:val="left" w:pos="1701"/>
        </w:tabs>
        <w:spacing w:line="360" w:lineRule="auto"/>
        <w:rPr>
          <w:rFonts w:ascii="Book Antiqua" w:hAnsi="Book Antiqua"/>
          <w:sz w:val="24"/>
          <w:szCs w:val="24"/>
        </w:rPr>
      </w:pPr>
      <w:proofErr w:type="spellStart"/>
      <w:r>
        <w:rPr>
          <w:rFonts w:ascii="Book Antiqua" w:hAnsi="Book Antiqua"/>
          <w:sz w:val="24"/>
          <w:szCs w:val="24"/>
        </w:rPr>
        <w:t>Wonhyo</w:t>
      </w:r>
      <w:proofErr w:type="spellEnd"/>
      <w:r>
        <w:rPr>
          <w:rFonts w:ascii="Book Antiqua" w:hAnsi="Book Antiqua"/>
          <w:sz w:val="24"/>
          <w:szCs w:val="24"/>
        </w:rPr>
        <w:t xml:space="preserve"> </w:t>
      </w:r>
      <w:proofErr w:type="spellStart"/>
      <w:r>
        <w:rPr>
          <w:rFonts w:ascii="Book Antiqua" w:hAnsi="Book Antiqua"/>
          <w:sz w:val="24"/>
          <w:szCs w:val="24"/>
        </w:rPr>
        <w:t>Seo</w:t>
      </w:r>
      <w:proofErr w:type="spellEnd"/>
      <w:r w:rsidR="00883370">
        <w:rPr>
          <w:rFonts w:ascii="Book Antiqua" w:eastAsia="宋体" w:hAnsi="Book Antiqua" w:hint="eastAsia"/>
          <w:sz w:val="24"/>
          <w:szCs w:val="24"/>
          <w:lang w:eastAsia="zh-CN"/>
        </w:rPr>
        <w:t>,</w:t>
      </w:r>
      <w:r w:rsidR="00EA1091" w:rsidRPr="00E05C91">
        <w:rPr>
          <w:rFonts w:ascii="Book Antiqua" w:hAnsi="Book Antiqua"/>
          <w:sz w:val="24"/>
          <w:szCs w:val="24"/>
        </w:rPr>
        <w:t xml:space="preserve"> Won-Il </w:t>
      </w:r>
      <w:proofErr w:type="spellStart"/>
      <w:r w:rsidR="00EA1091" w:rsidRPr="00E05C91">
        <w:rPr>
          <w:rFonts w:ascii="Book Antiqua" w:hAnsi="Book Antiqua"/>
          <w:sz w:val="24"/>
          <w:szCs w:val="24"/>
        </w:rPr>
        <w:t>Jeong</w:t>
      </w:r>
      <w:proofErr w:type="spellEnd"/>
    </w:p>
    <w:p w:rsidR="00EA1091" w:rsidRPr="00883370" w:rsidRDefault="00EA1091" w:rsidP="008D1F4E">
      <w:pPr>
        <w:tabs>
          <w:tab w:val="left" w:pos="1701"/>
        </w:tabs>
        <w:spacing w:line="360" w:lineRule="auto"/>
        <w:rPr>
          <w:rFonts w:ascii="Book Antiqua" w:hAnsi="Book Antiqua"/>
          <w:b/>
          <w:sz w:val="24"/>
          <w:szCs w:val="24"/>
        </w:rPr>
      </w:pPr>
    </w:p>
    <w:p w:rsidR="00EA1091" w:rsidRPr="00883370" w:rsidRDefault="00EA1091" w:rsidP="008D1F4E">
      <w:pPr>
        <w:pStyle w:val="1"/>
        <w:spacing w:line="360" w:lineRule="auto"/>
        <w:jc w:val="both"/>
        <w:rPr>
          <w:rFonts w:ascii="Book Antiqua" w:hAnsi="Book Antiqua"/>
          <w:bCs/>
          <w:sz w:val="24"/>
          <w:szCs w:val="24"/>
          <w:lang w:eastAsia="zh-CN"/>
        </w:rPr>
      </w:pPr>
      <w:r w:rsidRPr="004D60E0">
        <w:rPr>
          <w:rFonts w:ascii="Book Antiqua" w:hAnsi="Book Antiqua"/>
          <w:b/>
          <w:sz w:val="24"/>
          <w:szCs w:val="24"/>
        </w:rPr>
        <w:t>Wonhyo Seo, Won-Il Jeong,</w:t>
      </w:r>
      <w:r w:rsidRPr="00E05C91">
        <w:rPr>
          <w:rFonts w:ascii="Book Antiqua" w:hAnsi="Book Antiqua"/>
          <w:sz w:val="24"/>
          <w:szCs w:val="24"/>
        </w:rPr>
        <w:t xml:space="preserve"> Graduate School of Medical Science and Engineering, KAIST Institute for the BioCentury, Korea Advanced Institute of Science </w:t>
      </w:r>
      <w:r w:rsidR="00883370">
        <w:rPr>
          <w:rFonts w:ascii="Book Antiqua" w:hAnsi="Book Antiqua"/>
          <w:sz w:val="24"/>
          <w:szCs w:val="24"/>
        </w:rPr>
        <w:t>and Technology, Daejeon</w:t>
      </w:r>
      <w:r w:rsidRPr="00E05C91">
        <w:rPr>
          <w:rFonts w:ascii="Book Antiqua" w:hAnsi="Book Antiqua"/>
          <w:sz w:val="24"/>
          <w:szCs w:val="24"/>
        </w:rPr>
        <w:t xml:space="preserve"> 305-338, </w:t>
      </w:r>
      <w:r w:rsidR="00883370" w:rsidRPr="00636955">
        <w:rPr>
          <w:rFonts w:ascii="Book Antiqua" w:eastAsia="Gulim" w:hAnsi="Book Antiqua"/>
          <w:bCs/>
          <w:sz w:val="24"/>
          <w:szCs w:val="24"/>
        </w:rPr>
        <w:t>South Korea</w:t>
      </w:r>
    </w:p>
    <w:p w:rsidR="00EA1091" w:rsidRPr="00E05C91" w:rsidRDefault="00EA1091" w:rsidP="008D1F4E">
      <w:pPr>
        <w:tabs>
          <w:tab w:val="left" w:pos="0"/>
        </w:tabs>
        <w:spacing w:line="360" w:lineRule="auto"/>
        <w:rPr>
          <w:rFonts w:ascii="Book Antiqua" w:hAnsi="Book Antiqua"/>
          <w:sz w:val="24"/>
          <w:szCs w:val="24"/>
        </w:rPr>
      </w:pPr>
    </w:p>
    <w:p w:rsidR="00EA1091" w:rsidRPr="00152C91" w:rsidRDefault="00EA1091" w:rsidP="008D1F4E">
      <w:pPr>
        <w:tabs>
          <w:tab w:val="left" w:pos="1701"/>
        </w:tabs>
        <w:spacing w:line="360" w:lineRule="auto"/>
        <w:rPr>
          <w:rFonts w:ascii="Book Antiqua" w:eastAsia="宋体" w:hAnsi="Book Antiqua"/>
          <w:sz w:val="24"/>
          <w:szCs w:val="24"/>
          <w:lang w:eastAsia="zh-CN"/>
        </w:rPr>
      </w:pPr>
      <w:r w:rsidRPr="00E05C91">
        <w:rPr>
          <w:rFonts w:ascii="Book Antiqua" w:hAnsi="Book Antiqua"/>
          <w:b/>
          <w:sz w:val="24"/>
          <w:szCs w:val="24"/>
        </w:rPr>
        <w:t>Author contributions:</w:t>
      </w:r>
      <w:r w:rsidRPr="00E05C91">
        <w:rPr>
          <w:rFonts w:ascii="Book Antiqua" w:hAnsi="Book Antiqua"/>
          <w:sz w:val="24"/>
          <w:szCs w:val="24"/>
        </w:rPr>
        <w:t xml:space="preserve"> </w:t>
      </w:r>
      <w:proofErr w:type="spellStart"/>
      <w:r w:rsidRPr="00E05C91">
        <w:rPr>
          <w:rFonts w:ascii="Book Antiqua" w:hAnsi="Book Antiqua"/>
          <w:sz w:val="24"/>
          <w:szCs w:val="24"/>
        </w:rPr>
        <w:t>Seo</w:t>
      </w:r>
      <w:proofErr w:type="spellEnd"/>
      <w:r w:rsidRPr="00E05C91">
        <w:rPr>
          <w:rFonts w:ascii="Book Antiqua" w:hAnsi="Book Antiqua"/>
          <w:sz w:val="24"/>
          <w:szCs w:val="24"/>
        </w:rPr>
        <w:t xml:space="preserve"> W and </w:t>
      </w:r>
      <w:proofErr w:type="spellStart"/>
      <w:r w:rsidRPr="00E05C91">
        <w:rPr>
          <w:rFonts w:ascii="Book Antiqua" w:hAnsi="Book Antiqua"/>
          <w:sz w:val="24"/>
          <w:szCs w:val="24"/>
        </w:rPr>
        <w:t>Jeong</w:t>
      </w:r>
      <w:proofErr w:type="spellEnd"/>
      <w:r w:rsidRPr="00E05C91">
        <w:rPr>
          <w:rFonts w:ascii="Book Antiqua" w:hAnsi="Book Antiqua"/>
          <w:sz w:val="24"/>
          <w:szCs w:val="24"/>
        </w:rPr>
        <w:t xml:space="preserve"> WI </w:t>
      </w:r>
      <w:r w:rsidRPr="00E05C91">
        <w:rPr>
          <w:rFonts w:ascii="Book Antiqua" w:hAnsi="Book Antiqua" w:hint="eastAsia"/>
          <w:sz w:val="24"/>
          <w:szCs w:val="24"/>
        </w:rPr>
        <w:t xml:space="preserve">wrote the manuscript and </w:t>
      </w:r>
      <w:r w:rsidRPr="00E05C91">
        <w:rPr>
          <w:rFonts w:ascii="Book Antiqua" w:hAnsi="Book Antiqua"/>
          <w:sz w:val="24"/>
          <w:szCs w:val="24"/>
        </w:rPr>
        <w:t>contributed equally to th</w:t>
      </w:r>
      <w:r w:rsidRPr="00E05C91">
        <w:rPr>
          <w:rFonts w:ascii="Book Antiqua" w:hAnsi="Book Antiqua" w:hint="eastAsia"/>
          <w:sz w:val="24"/>
          <w:szCs w:val="24"/>
        </w:rPr>
        <w:t>is work</w:t>
      </w:r>
      <w:r w:rsidR="00152C91">
        <w:rPr>
          <w:rFonts w:ascii="Book Antiqua" w:eastAsia="宋体" w:hAnsi="Book Antiqua" w:hint="eastAsia"/>
          <w:sz w:val="24"/>
          <w:szCs w:val="24"/>
          <w:lang w:eastAsia="zh-CN"/>
        </w:rPr>
        <w:t>.</w:t>
      </w:r>
    </w:p>
    <w:p w:rsidR="00EA1091" w:rsidRPr="00E05C91" w:rsidRDefault="00EA1091" w:rsidP="008D1F4E">
      <w:pPr>
        <w:tabs>
          <w:tab w:val="left" w:pos="1701"/>
        </w:tabs>
        <w:spacing w:line="360" w:lineRule="auto"/>
        <w:rPr>
          <w:rFonts w:ascii="Book Antiqua" w:hAnsi="Book Antiqua"/>
          <w:sz w:val="24"/>
          <w:szCs w:val="24"/>
        </w:rPr>
      </w:pPr>
    </w:p>
    <w:p w:rsidR="00EA1091" w:rsidRPr="00152C91" w:rsidRDefault="00EA1091" w:rsidP="008D1F4E">
      <w:pPr>
        <w:tabs>
          <w:tab w:val="left" w:pos="1701"/>
        </w:tabs>
        <w:spacing w:line="360" w:lineRule="auto"/>
        <w:rPr>
          <w:rFonts w:ascii="Book Antiqua" w:hAnsi="Book Antiqua"/>
          <w:sz w:val="24"/>
          <w:szCs w:val="24"/>
        </w:rPr>
      </w:pPr>
      <w:proofErr w:type="gramStart"/>
      <w:r w:rsidRPr="00152C91">
        <w:rPr>
          <w:rFonts w:ascii="Book Antiqua" w:hAnsi="Book Antiqua"/>
          <w:b/>
          <w:caps/>
          <w:sz w:val="24"/>
          <w:szCs w:val="24"/>
        </w:rPr>
        <w:t>s</w:t>
      </w:r>
      <w:r w:rsidRPr="00152C91">
        <w:rPr>
          <w:rFonts w:ascii="Book Antiqua" w:hAnsi="Book Antiqua"/>
          <w:b/>
          <w:sz w:val="24"/>
          <w:szCs w:val="24"/>
        </w:rPr>
        <w:t xml:space="preserve">upported by </w:t>
      </w:r>
      <w:r w:rsidRPr="00152C91">
        <w:rPr>
          <w:rFonts w:ascii="Book Antiqua" w:hAnsi="Book Antiqua"/>
          <w:caps/>
          <w:sz w:val="24"/>
          <w:szCs w:val="24"/>
        </w:rPr>
        <w:t>a</w:t>
      </w:r>
      <w:r w:rsidRPr="00152C91">
        <w:rPr>
          <w:rFonts w:ascii="Book Antiqua" w:hAnsi="Book Antiqua"/>
          <w:sz w:val="24"/>
          <w:szCs w:val="24"/>
        </w:rPr>
        <w:t xml:space="preserve"> grant from the Next-Generation </w:t>
      </w:r>
      <w:proofErr w:type="spellStart"/>
      <w:r w:rsidRPr="00152C91">
        <w:rPr>
          <w:rFonts w:ascii="Book Antiqua" w:hAnsi="Book Antiqua"/>
          <w:sz w:val="24"/>
          <w:szCs w:val="24"/>
        </w:rPr>
        <w:t>BioGreen</w:t>
      </w:r>
      <w:proofErr w:type="spellEnd"/>
      <w:r w:rsidRPr="00152C91">
        <w:rPr>
          <w:rFonts w:ascii="Book Antiqua" w:hAnsi="Book Antiqua"/>
          <w:sz w:val="24"/>
          <w:szCs w:val="24"/>
        </w:rPr>
        <w:t xml:space="preserve"> 21 Program</w:t>
      </w:r>
      <w:r w:rsidR="00152C91" w:rsidRPr="00152C91">
        <w:rPr>
          <w:rFonts w:ascii="Book Antiqua" w:hAnsi="Book Antiqua" w:hint="eastAsia"/>
          <w:sz w:val="24"/>
          <w:szCs w:val="24"/>
        </w:rPr>
        <w:t xml:space="preserve">, </w:t>
      </w:r>
      <w:r w:rsidR="00152C91" w:rsidRPr="00152C91">
        <w:rPr>
          <w:rFonts w:ascii="Book Antiqua" w:hAnsi="Book Antiqua"/>
          <w:sz w:val="24"/>
          <w:szCs w:val="24"/>
        </w:rPr>
        <w:t>No.</w:t>
      </w:r>
      <w:proofErr w:type="gramEnd"/>
      <w:r w:rsidR="00152C91" w:rsidRPr="00152C91">
        <w:rPr>
          <w:rFonts w:ascii="Book Antiqua" w:hAnsi="Book Antiqua"/>
          <w:sz w:val="24"/>
          <w:szCs w:val="24"/>
        </w:rPr>
        <w:t xml:space="preserve"> </w:t>
      </w:r>
      <w:proofErr w:type="gramStart"/>
      <w:r w:rsidR="00152C91" w:rsidRPr="00152C91">
        <w:rPr>
          <w:rFonts w:ascii="Book Antiqua" w:hAnsi="Book Antiqua"/>
          <w:sz w:val="24"/>
          <w:szCs w:val="24"/>
        </w:rPr>
        <w:t>PJ009957</w:t>
      </w:r>
      <w:r w:rsidR="00152C91" w:rsidRPr="00152C91">
        <w:rPr>
          <w:rFonts w:ascii="Book Antiqua" w:hAnsi="Book Antiqua" w:hint="eastAsia"/>
          <w:sz w:val="24"/>
          <w:szCs w:val="24"/>
        </w:rPr>
        <w:t>;</w:t>
      </w:r>
      <w:r w:rsidRPr="00152C91">
        <w:rPr>
          <w:rFonts w:ascii="Book Antiqua" w:hAnsi="Book Antiqua"/>
          <w:sz w:val="24"/>
          <w:szCs w:val="24"/>
        </w:rPr>
        <w:t xml:space="preserve"> Rural Development Administration</w:t>
      </w:r>
      <w:r w:rsidR="00152C91" w:rsidRPr="00152C91">
        <w:rPr>
          <w:rFonts w:ascii="Book Antiqua" w:hAnsi="Book Antiqua" w:hint="eastAsia"/>
          <w:sz w:val="24"/>
          <w:szCs w:val="24"/>
        </w:rPr>
        <w:t>;</w:t>
      </w:r>
      <w:r w:rsidRPr="00152C91">
        <w:rPr>
          <w:rFonts w:ascii="Book Antiqua" w:hAnsi="Book Antiqua"/>
          <w:sz w:val="24"/>
          <w:szCs w:val="24"/>
        </w:rPr>
        <w:t xml:space="preserve"> and partially </w:t>
      </w:r>
      <w:r w:rsidR="00152C91" w:rsidRPr="00152C91">
        <w:rPr>
          <w:rFonts w:ascii="Book Antiqua" w:hAnsi="Book Antiqua" w:hint="eastAsia"/>
          <w:sz w:val="24"/>
          <w:szCs w:val="24"/>
        </w:rPr>
        <w:t>from</w:t>
      </w:r>
      <w:r w:rsidRPr="00152C91">
        <w:rPr>
          <w:rFonts w:ascii="Book Antiqua" w:hAnsi="Book Antiqua"/>
          <w:sz w:val="24"/>
          <w:szCs w:val="24"/>
        </w:rPr>
        <w:t xml:space="preserve"> the </w:t>
      </w:r>
      <w:r w:rsidR="00B417CD" w:rsidRPr="00E05C91">
        <w:rPr>
          <w:rFonts w:ascii="Book Antiqua" w:hAnsi="Book Antiqua"/>
          <w:sz w:val="24"/>
          <w:szCs w:val="24"/>
        </w:rPr>
        <w:t xml:space="preserve">Korea Advanced Institute of Science </w:t>
      </w:r>
      <w:r w:rsidR="00B417CD">
        <w:rPr>
          <w:rFonts w:ascii="Book Antiqua" w:hAnsi="Book Antiqua"/>
          <w:sz w:val="24"/>
          <w:szCs w:val="24"/>
        </w:rPr>
        <w:t>and Technology</w:t>
      </w:r>
      <w:r w:rsidR="00B417CD" w:rsidRPr="00152C91" w:rsidDel="00B417CD">
        <w:rPr>
          <w:rFonts w:ascii="Book Antiqua" w:hAnsi="Book Antiqua"/>
          <w:sz w:val="24"/>
          <w:szCs w:val="24"/>
        </w:rPr>
        <w:t xml:space="preserve"> </w:t>
      </w:r>
      <w:r w:rsidRPr="00152C91">
        <w:rPr>
          <w:rFonts w:ascii="Book Antiqua" w:hAnsi="Book Antiqua"/>
          <w:sz w:val="24"/>
          <w:szCs w:val="24"/>
        </w:rPr>
        <w:t xml:space="preserve">Institute for the </w:t>
      </w:r>
      <w:proofErr w:type="spellStart"/>
      <w:r w:rsidRPr="00152C91">
        <w:rPr>
          <w:rFonts w:ascii="Book Antiqua" w:hAnsi="Book Antiqua"/>
          <w:sz w:val="24"/>
          <w:szCs w:val="24"/>
        </w:rPr>
        <w:t>BioCentury</w:t>
      </w:r>
      <w:proofErr w:type="spellEnd"/>
      <w:r w:rsidRPr="00152C91">
        <w:rPr>
          <w:rFonts w:ascii="Book Antiqua" w:hAnsi="Book Antiqua"/>
          <w:sz w:val="24"/>
          <w:szCs w:val="24"/>
        </w:rPr>
        <w:t xml:space="preserve">, </w:t>
      </w:r>
      <w:r w:rsidR="00152C91" w:rsidRPr="00152C91">
        <w:rPr>
          <w:rFonts w:ascii="Book Antiqua" w:hAnsi="Book Antiqua"/>
          <w:sz w:val="24"/>
          <w:szCs w:val="24"/>
        </w:rPr>
        <w:t>South Korea</w:t>
      </w:r>
      <w:r w:rsidR="00152C91" w:rsidRPr="00152C91">
        <w:rPr>
          <w:rFonts w:ascii="Book Antiqua" w:hAnsi="Book Antiqua" w:hint="eastAsia"/>
          <w:sz w:val="24"/>
          <w:szCs w:val="24"/>
        </w:rPr>
        <w:t>.</w:t>
      </w:r>
      <w:proofErr w:type="gramEnd"/>
    </w:p>
    <w:p w:rsidR="00EA1091" w:rsidRPr="00152C91" w:rsidRDefault="00EA1091" w:rsidP="008D1F4E">
      <w:pPr>
        <w:tabs>
          <w:tab w:val="left" w:pos="1701"/>
        </w:tabs>
        <w:spacing w:line="360" w:lineRule="auto"/>
        <w:rPr>
          <w:rFonts w:ascii="Book Antiqua" w:hAnsi="Book Antiqua"/>
          <w:sz w:val="24"/>
          <w:szCs w:val="24"/>
        </w:rPr>
      </w:pPr>
    </w:p>
    <w:p w:rsidR="00EA1091" w:rsidRPr="00152C91" w:rsidRDefault="00EA1091" w:rsidP="008D1F4E">
      <w:pPr>
        <w:tabs>
          <w:tab w:val="left" w:pos="1701"/>
        </w:tabs>
        <w:spacing w:line="360" w:lineRule="auto"/>
        <w:rPr>
          <w:rFonts w:ascii="Book Antiqua" w:eastAsia="宋体" w:hAnsi="Book Antiqua"/>
          <w:sz w:val="24"/>
          <w:szCs w:val="24"/>
          <w:lang w:eastAsia="zh-CN"/>
        </w:rPr>
      </w:pPr>
      <w:r w:rsidRPr="00E05C91">
        <w:rPr>
          <w:rFonts w:ascii="Book Antiqua" w:hAnsi="Book Antiqua"/>
          <w:b/>
          <w:sz w:val="24"/>
          <w:szCs w:val="24"/>
        </w:rPr>
        <w:t>Conflict-of-interest statement:</w:t>
      </w:r>
      <w:r w:rsidRPr="00E05C91">
        <w:rPr>
          <w:rFonts w:ascii="Book Antiqua" w:hAnsi="Book Antiqua"/>
          <w:sz w:val="24"/>
          <w:szCs w:val="24"/>
        </w:rPr>
        <w:t xml:space="preserve"> The authors have no conflict of interest to report</w:t>
      </w:r>
      <w:r w:rsidR="00152C91">
        <w:rPr>
          <w:rFonts w:ascii="Book Antiqua" w:eastAsia="宋体" w:hAnsi="Book Antiqua" w:hint="eastAsia"/>
          <w:sz w:val="24"/>
          <w:szCs w:val="24"/>
          <w:lang w:eastAsia="zh-CN"/>
        </w:rPr>
        <w:t>.</w:t>
      </w:r>
    </w:p>
    <w:p w:rsidR="00EA1091" w:rsidRPr="00E05C91" w:rsidRDefault="00EA1091" w:rsidP="008D1F4E">
      <w:pPr>
        <w:tabs>
          <w:tab w:val="left" w:pos="1701"/>
        </w:tabs>
        <w:spacing w:line="360" w:lineRule="auto"/>
        <w:rPr>
          <w:rFonts w:ascii="Book Antiqua" w:hAnsi="Book Antiqua"/>
          <w:sz w:val="24"/>
          <w:szCs w:val="24"/>
        </w:rPr>
      </w:pPr>
    </w:p>
    <w:p w:rsidR="00EA1091" w:rsidRPr="00E05C91" w:rsidRDefault="00EA1091" w:rsidP="008D1F4E">
      <w:pPr>
        <w:tabs>
          <w:tab w:val="left" w:pos="1701"/>
        </w:tabs>
        <w:spacing w:line="360" w:lineRule="auto"/>
        <w:rPr>
          <w:rFonts w:ascii="Book Antiqua" w:hAnsi="Book Antiqua"/>
          <w:sz w:val="24"/>
          <w:szCs w:val="24"/>
        </w:rPr>
      </w:pPr>
      <w:r w:rsidRPr="00E05C91">
        <w:rPr>
          <w:rFonts w:ascii="Book Antiqua" w:hAnsi="Book Antiqua"/>
          <w:b/>
          <w:sz w:val="24"/>
          <w:szCs w:val="24"/>
        </w:rPr>
        <w:t>Open-Access:</w:t>
      </w:r>
      <w:r w:rsidRPr="00E05C91">
        <w:rPr>
          <w:rFonts w:ascii="Book Antiqua" w:hAnsi="Book Antiqua"/>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w:t>
      </w:r>
      <w:r w:rsidRPr="00E05C91">
        <w:rPr>
          <w:rFonts w:ascii="Book Antiqua" w:hAnsi="Book Antiqua"/>
          <w:sz w:val="24"/>
          <w:szCs w:val="24"/>
        </w:rPr>
        <w:lastRenderedPageBreak/>
        <w:t xml:space="preserve">the original work is properly cited and the use is non-commercial. See: </w:t>
      </w:r>
      <w:hyperlink r:id="rId8" w:history="1">
        <w:r w:rsidRPr="00E05C91">
          <w:rPr>
            <w:rStyle w:val="a4"/>
            <w:rFonts w:ascii="Book Antiqua" w:hAnsi="Book Antiqua"/>
            <w:color w:val="auto"/>
            <w:sz w:val="24"/>
            <w:szCs w:val="24"/>
          </w:rPr>
          <w:t>http://creativecommons.org/licenses/by-nc/4.0/</w:t>
        </w:r>
      </w:hyperlink>
    </w:p>
    <w:p w:rsidR="00EA1091" w:rsidRPr="00E05C91" w:rsidRDefault="00EA1091" w:rsidP="008D1F4E">
      <w:pPr>
        <w:tabs>
          <w:tab w:val="left" w:pos="1701"/>
        </w:tabs>
        <w:spacing w:line="360" w:lineRule="auto"/>
        <w:rPr>
          <w:rFonts w:ascii="Book Antiqua" w:hAnsi="Book Antiqua"/>
          <w:sz w:val="24"/>
          <w:szCs w:val="24"/>
        </w:rPr>
      </w:pPr>
    </w:p>
    <w:p w:rsidR="00EA1091" w:rsidRPr="00E05C91" w:rsidRDefault="00EA1091" w:rsidP="008D1F4E">
      <w:pPr>
        <w:spacing w:line="360" w:lineRule="auto"/>
        <w:rPr>
          <w:rFonts w:ascii="Book Antiqua" w:hAnsi="Book Antiqua"/>
          <w:sz w:val="24"/>
          <w:szCs w:val="24"/>
        </w:rPr>
      </w:pPr>
      <w:r w:rsidRPr="00E05C91">
        <w:rPr>
          <w:rFonts w:ascii="Book Antiqua" w:hAnsi="Book Antiqua"/>
          <w:b/>
          <w:sz w:val="24"/>
          <w:szCs w:val="24"/>
        </w:rPr>
        <w:t>Correspondence to:</w:t>
      </w:r>
      <w:r w:rsidRPr="00E05C91">
        <w:rPr>
          <w:rFonts w:ascii="Book Antiqua" w:hAnsi="Book Antiqua"/>
          <w:sz w:val="24"/>
          <w:szCs w:val="24"/>
        </w:rPr>
        <w:t xml:space="preserve"> </w:t>
      </w:r>
      <w:r w:rsidR="00152C91" w:rsidRPr="00152C91">
        <w:rPr>
          <w:rFonts w:ascii="Book Antiqua" w:hAnsi="Book Antiqua"/>
          <w:b/>
          <w:sz w:val="24"/>
          <w:szCs w:val="24"/>
        </w:rPr>
        <w:t xml:space="preserve">Won-Il </w:t>
      </w:r>
      <w:proofErr w:type="spellStart"/>
      <w:r w:rsidR="00152C91" w:rsidRPr="00152C91">
        <w:rPr>
          <w:rFonts w:ascii="Book Antiqua" w:hAnsi="Book Antiqua"/>
          <w:b/>
          <w:sz w:val="24"/>
          <w:szCs w:val="24"/>
        </w:rPr>
        <w:t>Jeong</w:t>
      </w:r>
      <w:proofErr w:type="spellEnd"/>
      <w:r w:rsidR="00152C91" w:rsidRPr="00152C91">
        <w:rPr>
          <w:rFonts w:ascii="Book Antiqua" w:eastAsia="宋体" w:hAnsi="Book Antiqua" w:hint="eastAsia"/>
          <w:b/>
          <w:sz w:val="24"/>
          <w:szCs w:val="24"/>
          <w:lang w:eastAsia="zh-CN"/>
        </w:rPr>
        <w:t>,</w:t>
      </w:r>
      <w:r w:rsidR="00152C91" w:rsidRPr="00152C91">
        <w:rPr>
          <w:rFonts w:ascii="Book Antiqua" w:hAnsi="Book Antiqua"/>
          <w:b/>
          <w:sz w:val="24"/>
          <w:szCs w:val="24"/>
        </w:rPr>
        <w:t xml:space="preserve"> DVM, PhD,</w:t>
      </w:r>
      <w:r w:rsidR="00152C91" w:rsidRPr="00152C91">
        <w:rPr>
          <w:rFonts w:ascii="Book Antiqua" w:eastAsia="宋体" w:hAnsi="Book Antiqua" w:hint="eastAsia"/>
          <w:b/>
          <w:sz w:val="24"/>
          <w:szCs w:val="24"/>
          <w:lang w:eastAsia="zh-CN"/>
        </w:rPr>
        <w:t xml:space="preserve"> </w:t>
      </w:r>
      <w:r w:rsidRPr="00152C91">
        <w:rPr>
          <w:rFonts w:ascii="Book Antiqua" w:hAnsi="Book Antiqua"/>
          <w:b/>
          <w:sz w:val="24"/>
          <w:szCs w:val="24"/>
        </w:rPr>
        <w:t>Associate Professor</w:t>
      </w:r>
      <w:r w:rsidR="00152C91" w:rsidRPr="00152C91">
        <w:rPr>
          <w:rFonts w:ascii="Book Antiqua" w:hAnsi="Book Antiqua"/>
          <w:b/>
          <w:sz w:val="24"/>
          <w:szCs w:val="24"/>
        </w:rPr>
        <w:t>,</w:t>
      </w:r>
      <w:r w:rsidR="00152C91">
        <w:rPr>
          <w:rFonts w:ascii="Book Antiqua" w:hAnsi="Book Antiqua"/>
          <w:sz w:val="24"/>
          <w:szCs w:val="24"/>
        </w:rPr>
        <w:t xml:space="preserve"> </w:t>
      </w:r>
      <w:r w:rsidRPr="00E05C91">
        <w:rPr>
          <w:rFonts w:ascii="Book Antiqua" w:hAnsi="Book Antiqua"/>
          <w:sz w:val="24"/>
          <w:szCs w:val="24"/>
        </w:rPr>
        <w:t xml:space="preserve">Graduate School of Medical Science and Engineering, KAIST, 373-1 </w:t>
      </w:r>
      <w:proofErr w:type="spellStart"/>
      <w:r w:rsidRPr="00E05C91">
        <w:rPr>
          <w:rFonts w:ascii="Book Antiqua" w:hAnsi="Book Antiqua"/>
          <w:sz w:val="24"/>
          <w:szCs w:val="24"/>
        </w:rPr>
        <w:t>Yuseong-gu</w:t>
      </w:r>
      <w:proofErr w:type="spellEnd"/>
      <w:r w:rsidRPr="00E05C91">
        <w:rPr>
          <w:rFonts w:ascii="Book Antiqua" w:hAnsi="Book Antiqua"/>
          <w:sz w:val="24"/>
          <w:szCs w:val="24"/>
        </w:rPr>
        <w:t xml:space="preserve">, </w:t>
      </w:r>
      <w:proofErr w:type="spellStart"/>
      <w:r w:rsidRPr="00E05C91">
        <w:rPr>
          <w:rFonts w:ascii="Book Antiqua" w:hAnsi="Book Antiqua"/>
          <w:sz w:val="24"/>
          <w:szCs w:val="24"/>
        </w:rPr>
        <w:t>Daejeon</w:t>
      </w:r>
      <w:proofErr w:type="spellEnd"/>
      <w:r w:rsidRPr="00E05C91">
        <w:rPr>
          <w:rFonts w:ascii="Book Antiqua" w:hAnsi="Book Antiqua"/>
          <w:sz w:val="24"/>
          <w:szCs w:val="24"/>
        </w:rPr>
        <w:t xml:space="preserve"> 305-338, </w:t>
      </w:r>
      <w:r w:rsidR="00152C91" w:rsidRPr="00636955">
        <w:rPr>
          <w:rFonts w:ascii="Book Antiqua" w:eastAsia="Gulim" w:hAnsi="Book Antiqua"/>
          <w:bCs/>
          <w:sz w:val="24"/>
          <w:szCs w:val="24"/>
        </w:rPr>
        <w:t>South Korea</w:t>
      </w:r>
      <w:r w:rsidRPr="00E05C91">
        <w:rPr>
          <w:rFonts w:ascii="Book Antiqua" w:hAnsi="Book Antiqua"/>
          <w:sz w:val="24"/>
          <w:szCs w:val="24"/>
        </w:rPr>
        <w:t xml:space="preserve">. </w:t>
      </w:r>
      <w:hyperlink r:id="rId9" w:history="1">
        <w:r w:rsidRPr="00152C91">
          <w:rPr>
            <w:rStyle w:val="a4"/>
            <w:rFonts w:ascii="Book Antiqua" w:hAnsi="Book Antiqua"/>
            <w:color w:val="auto"/>
            <w:sz w:val="24"/>
            <w:szCs w:val="24"/>
            <w:u w:val="none"/>
          </w:rPr>
          <w:t>wijeong@kaist.ac.kr</w:t>
        </w:r>
      </w:hyperlink>
    </w:p>
    <w:p w:rsidR="00EA1091" w:rsidRPr="00E05C91" w:rsidRDefault="00EA1091" w:rsidP="008D1F4E">
      <w:pPr>
        <w:spacing w:line="360" w:lineRule="auto"/>
        <w:rPr>
          <w:rFonts w:ascii="Book Antiqua" w:hAnsi="Book Antiqua"/>
          <w:sz w:val="24"/>
          <w:szCs w:val="24"/>
        </w:rPr>
      </w:pPr>
      <w:r w:rsidRPr="00E05C91">
        <w:rPr>
          <w:rFonts w:ascii="Book Antiqua" w:hAnsi="Book Antiqua"/>
          <w:b/>
          <w:sz w:val="24"/>
          <w:szCs w:val="24"/>
        </w:rPr>
        <w:t>Telephone:</w:t>
      </w:r>
      <w:r w:rsidR="00152C91">
        <w:rPr>
          <w:rFonts w:ascii="Book Antiqua" w:hAnsi="Book Antiqua"/>
          <w:sz w:val="24"/>
          <w:szCs w:val="24"/>
        </w:rPr>
        <w:t xml:space="preserve"> +82-42-350</w:t>
      </w:r>
      <w:r w:rsidRPr="00E05C91">
        <w:rPr>
          <w:rFonts w:ascii="Book Antiqua" w:hAnsi="Book Antiqua"/>
          <w:sz w:val="24"/>
          <w:szCs w:val="24"/>
        </w:rPr>
        <w:t>4239</w:t>
      </w:r>
    </w:p>
    <w:p w:rsidR="00EA1091" w:rsidRPr="00E05C91" w:rsidRDefault="00EA1091" w:rsidP="008D1F4E">
      <w:pPr>
        <w:spacing w:line="360" w:lineRule="auto"/>
        <w:rPr>
          <w:rFonts w:ascii="Book Antiqua" w:hAnsi="Book Antiqua"/>
          <w:sz w:val="24"/>
          <w:szCs w:val="24"/>
        </w:rPr>
      </w:pPr>
      <w:r w:rsidRPr="00E05C91">
        <w:rPr>
          <w:rFonts w:ascii="Book Antiqua" w:hAnsi="Book Antiqua"/>
          <w:b/>
          <w:sz w:val="24"/>
          <w:szCs w:val="24"/>
        </w:rPr>
        <w:t>Fax:</w:t>
      </w:r>
      <w:r>
        <w:rPr>
          <w:rFonts w:ascii="Book Antiqua" w:hAnsi="Book Antiqua" w:hint="eastAsia"/>
          <w:b/>
          <w:sz w:val="24"/>
          <w:szCs w:val="24"/>
        </w:rPr>
        <w:t xml:space="preserve"> </w:t>
      </w:r>
      <w:r w:rsidR="00152C91">
        <w:rPr>
          <w:rFonts w:ascii="Book Antiqua" w:hAnsi="Book Antiqua"/>
          <w:sz w:val="24"/>
          <w:szCs w:val="24"/>
        </w:rPr>
        <w:t>+82-42-350</w:t>
      </w:r>
      <w:r w:rsidRPr="00E05C91">
        <w:rPr>
          <w:rFonts w:ascii="Book Antiqua" w:hAnsi="Book Antiqua"/>
          <w:sz w:val="24"/>
          <w:szCs w:val="24"/>
        </w:rPr>
        <w:t>4240</w:t>
      </w:r>
    </w:p>
    <w:p w:rsidR="00EA1091" w:rsidRPr="00E05C91" w:rsidRDefault="00EA1091" w:rsidP="008D1F4E">
      <w:pPr>
        <w:tabs>
          <w:tab w:val="left" w:pos="1701"/>
        </w:tabs>
        <w:spacing w:line="360" w:lineRule="auto"/>
        <w:rPr>
          <w:rFonts w:ascii="Book Antiqua" w:hAnsi="Book Antiqua"/>
          <w:sz w:val="24"/>
          <w:szCs w:val="24"/>
        </w:rPr>
      </w:pPr>
    </w:p>
    <w:p w:rsidR="00152C91" w:rsidRPr="00152C91" w:rsidRDefault="00152C91" w:rsidP="008D1F4E">
      <w:pPr>
        <w:spacing w:line="360" w:lineRule="auto"/>
        <w:contextualSpacing/>
        <w:rPr>
          <w:rFonts w:ascii="Book Antiqua" w:eastAsia="宋体" w:hAnsi="Book Antiqua"/>
          <w:b/>
          <w:sz w:val="24"/>
          <w:szCs w:val="24"/>
          <w:lang w:eastAsia="zh-CN"/>
        </w:rPr>
      </w:pPr>
      <w:bookmarkStart w:id="1" w:name="OLE_LINK237"/>
      <w:bookmarkStart w:id="2" w:name="OLE_LINK238"/>
      <w:r w:rsidRPr="00596D3F">
        <w:rPr>
          <w:rFonts w:ascii="Book Antiqua" w:hAnsi="Book Antiqua"/>
          <w:b/>
          <w:sz w:val="24"/>
          <w:szCs w:val="24"/>
        </w:rPr>
        <w:t>Received:</w:t>
      </w:r>
      <w:r>
        <w:rPr>
          <w:rFonts w:ascii="Book Antiqua" w:eastAsia="宋体" w:hAnsi="Book Antiqua" w:hint="eastAsia"/>
          <w:b/>
          <w:sz w:val="24"/>
          <w:szCs w:val="24"/>
          <w:lang w:eastAsia="zh-CN"/>
        </w:rPr>
        <w:t xml:space="preserve"> </w:t>
      </w:r>
      <w:r w:rsidRPr="00573BCD">
        <w:rPr>
          <w:rFonts w:ascii="Book Antiqua" w:hAnsi="Book Antiqua" w:hint="eastAsia"/>
          <w:sz w:val="24"/>
          <w:szCs w:val="24"/>
        </w:rPr>
        <w:t>June 26, 2015</w:t>
      </w:r>
    </w:p>
    <w:p w:rsidR="00152C91" w:rsidRPr="00152C91" w:rsidRDefault="00152C91" w:rsidP="008D1F4E">
      <w:pPr>
        <w:spacing w:line="360" w:lineRule="auto"/>
        <w:contextualSpacing/>
        <w:rPr>
          <w:rFonts w:ascii="Book Antiqua" w:eastAsia="宋体" w:hAnsi="Book Antiqua"/>
          <w:b/>
          <w:sz w:val="24"/>
          <w:szCs w:val="24"/>
          <w:lang w:eastAsia="zh-CN"/>
        </w:rPr>
      </w:pPr>
      <w:r w:rsidRPr="00596D3F">
        <w:rPr>
          <w:rFonts w:ascii="Book Antiqua" w:hAnsi="Book Antiqua"/>
          <w:b/>
          <w:sz w:val="24"/>
          <w:szCs w:val="24"/>
        </w:rPr>
        <w:t>Peer-review started:</w:t>
      </w:r>
      <w:r w:rsidRPr="00573BCD">
        <w:rPr>
          <w:rFonts w:ascii="Book Antiqua" w:hAnsi="Book Antiqua" w:hint="eastAsia"/>
          <w:sz w:val="24"/>
          <w:szCs w:val="24"/>
        </w:rPr>
        <w:t xml:space="preserve"> June 27, 2015</w:t>
      </w:r>
    </w:p>
    <w:p w:rsidR="00152C91" w:rsidRPr="00152C91" w:rsidRDefault="00152C91" w:rsidP="008D1F4E">
      <w:pPr>
        <w:spacing w:line="360" w:lineRule="auto"/>
        <w:contextualSpacing/>
        <w:rPr>
          <w:rFonts w:ascii="Book Antiqua" w:eastAsia="宋体" w:hAnsi="Book Antiqua"/>
          <w:b/>
          <w:sz w:val="24"/>
          <w:szCs w:val="24"/>
          <w:lang w:eastAsia="zh-CN"/>
        </w:rPr>
      </w:pPr>
      <w:r w:rsidRPr="00596D3F">
        <w:rPr>
          <w:rFonts w:ascii="Book Antiqua" w:hAnsi="Book Antiqua"/>
          <w:b/>
          <w:sz w:val="24"/>
          <w:szCs w:val="24"/>
        </w:rPr>
        <w:t>First decision:</w:t>
      </w:r>
      <w:r w:rsidRPr="00573BCD">
        <w:rPr>
          <w:rFonts w:ascii="Book Antiqua" w:hAnsi="Book Antiqua" w:hint="eastAsia"/>
          <w:sz w:val="24"/>
          <w:szCs w:val="24"/>
        </w:rPr>
        <w:t xml:space="preserve"> September 9, 2015</w:t>
      </w:r>
    </w:p>
    <w:p w:rsidR="00152C91" w:rsidRPr="00596D3F" w:rsidRDefault="00152C91" w:rsidP="008D1F4E">
      <w:pPr>
        <w:spacing w:line="360" w:lineRule="auto"/>
        <w:contextualSpacing/>
        <w:rPr>
          <w:rFonts w:ascii="Book Antiqua" w:hAnsi="Book Antiqua"/>
          <w:b/>
          <w:sz w:val="24"/>
          <w:szCs w:val="24"/>
        </w:rPr>
      </w:pPr>
      <w:r w:rsidRPr="00596D3F">
        <w:rPr>
          <w:rFonts w:ascii="Book Antiqua" w:hAnsi="Book Antiqua"/>
          <w:b/>
          <w:sz w:val="24"/>
          <w:szCs w:val="24"/>
        </w:rPr>
        <w:t>Revised:</w:t>
      </w:r>
      <w:r w:rsidRPr="00596D3F">
        <w:rPr>
          <w:rFonts w:ascii="Book Antiqua" w:hAnsi="Book Antiqua" w:hint="eastAsia"/>
          <w:b/>
          <w:sz w:val="24"/>
          <w:szCs w:val="24"/>
        </w:rPr>
        <w:t xml:space="preserve"> </w:t>
      </w:r>
      <w:r w:rsidRPr="00573BCD">
        <w:rPr>
          <w:rFonts w:ascii="Book Antiqua" w:hAnsi="Book Antiqua" w:hint="eastAsia"/>
          <w:sz w:val="24"/>
          <w:szCs w:val="24"/>
        </w:rPr>
        <w:t>September 28, 2015</w:t>
      </w:r>
    </w:p>
    <w:p w:rsidR="00152C91" w:rsidRPr="00EB2B73" w:rsidRDefault="00152C91" w:rsidP="008D1F4E">
      <w:pPr>
        <w:spacing w:line="360" w:lineRule="auto"/>
        <w:rPr>
          <w:rFonts w:ascii="Book Antiqua" w:hAnsi="Book Antiqua"/>
          <w:color w:val="000000" w:themeColor="text1"/>
          <w:sz w:val="24"/>
          <w:szCs w:val="24"/>
        </w:rPr>
      </w:pPr>
      <w:r w:rsidRPr="00596D3F">
        <w:rPr>
          <w:rFonts w:ascii="Book Antiqua" w:hAnsi="Book Antiqua"/>
          <w:b/>
          <w:sz w:val="24"/>
          <w:szCs w:val="24"/>
        </w:rPr>
        <w:t>Accepted:</w:t>
      </w:r>
      <w:bookmarkStart w:id="3" w:name="OLE_LINK98"/>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bookmarkStart w:id="12" w:name="OLE_LINK119"/>
      <w:bookmarkStart w:id="13" w:name="OLE_LINK121"/>
      <w:bookmarkStart w:id="14" w:name="OLE_LINK122"/>
      <w:bookmarkStart w:id="15" w:name="OLE_LINK125"/>
      <w:bookmarkStart w:id="16" w:name="OLE_LINK126"/>
      <w:bookmarkStart w:id="17" w:name="OLE_LINK127"/>
      <w:bookmarkStart w:id="18" w:name="OLE_LINK129"/>
      <w:bookmarkStart w:id="19" w:name="OLE_LINK132"/>
      <w:bookmarkStart w:id="20" w:name="OLE_LINK134"/>
      <w:bookmarkStart w:id="21" w:name="OLE_LINK135"/>
      <w:bookmarkStart w:id="22" w:name="OLE_LINK136"/>
      <w:bookmarkStart w:id="23" w:name="OLE_LINK137"/>
      <w:bookmarkStart w:id="24" w:name="OLE_LINK138"/>
      <w:bookmarkStart w:id="25" w:name="OLE_LINK139"/>
      <w:bookmarkStart w:id="26" w:name="OLE_LINK141"/>
      <w:bookmarkStart w:id="27" w:name="OLE_LINK142"/>
      <w:bookmarkStart w:id="28" w:name="OLE_LINK143"/>
      <w:bookmarkStart w:id="29" w:name="OLE_LINK144"/>
      <w:bookmarkStart w:id="30" w:name="OLE_LINK145"/>
      <w:bookmarkStart w:id="31" w:name="OLE_LINK146"/>
      <w:r w:rsidR="00D43CDE" w:rsidRPr="00D43CDE">
        <w:rPr>
          <w:rFonts w:ascii="Book Antiqua" w:hAnsi="Book Antiqua"/>
          <w:color w:val="000000" w:themeColor="text1"/>
          <w:sz w:val="24"/>
          <w:szCs w:val="24"/>
        </w:rPr>
        <w:t xml:space="preserve"> </w:t>
      </w:r>
      <w:r w:rsidR="00D43CDE" w:rsidRPr="00F45817">
        <w:rPr>
          <w:rFonts w:ascii="Book Antiqua" w:hAnsi="Book Antiqua"/>
          <w:color w:val="000000" w:themeColor="text1"/>
          <w:sz w:val="24"/>
          <w:szCs w:val="24"/>
        </w:rPr>
        <w:t>December 12, 2015</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p w:rsidR="00152C91" w:rsidRPr="00596D3F" w:rsidRDefault="00152C91" w:rsidP="008D1F4E">
      <w:pPr>
        <w:spacing w:line="360" w:lineRule="auto"/>
        <w:contextualSpacing/>
        <w:rPr>
          <w:rFonts w:ascii="Book Antiqua" w:hAnsi="Book Antiqua"/>
          <w:b/>
          <w:sz w:val="24"/>
          <w:szCs w:val="24"/>
        </w:rPr>
      </w:pPr>
      <w:r w:rsidRPr="00596D3F">
        <w:rPr>
          <w:rFonts w:ascii="Book Antiqua" w:hAnsi="Book Antiqua"/>
          <w:b/>
          <w:sz w:val="24"/>
          <w:szCs w:val="24"/>
        </w:rPr>
        <w:t>Article in press:</w:t>
      </w:r>
    </w:p>
    <w:p w:rsidR="00152C91" w:rsidRDefault="00152C91" w:rsidP="008D1F4E">
      <w:pPr>
        <w:pStyle w:val="1"/>
        <w:jc w:val="both"/>
        <w:rPr>
          <w:rFonts w:ascii="Book Antiqua" w:hAnsi="Book Antiqua" w:cs="Times New Roman"/>
          <w:b/>
          <w:color w:val="FF0000"/>
          <w:sz w:val="24"/>
          <w:highlight w:val="white"/>
          <w:lang w:val="en-US" w:eastAsia="zh-CN"/>
        </w:rPr>
      </w:pPr>
      <w:r w:rsidRPr="00596D3F">
        <w:rPr>
          <w:rFonts w:ascii="Book Antiqua" w:hAnsi="Book Antiqua"/>
          <w:b/>
          <w:color w:val="auto"/>
          <w:sz w:val="24"/>
          <w:szCs w:val="24"/>
        </w:rPr>
        <w:t>Published online</w:t>
      </w:r>
      <w:r w:rsidRPr="00596D3F">
        <w:rPr>
          <w:rFonts w:ascii="Book Antiqua" w:hAnsi="Book Antiqua" w:hint="eastAsia"/>
          <w:b/>
          <w:color w:val="auto"/>
          <w:sz w:val="24"/>
          <w:szCs w:val="24"/>
        </w:rPr>
        <w:t>:</w:t>
      </w:r>
    </w:p>
    <w:bookmarkEnd w:id="1"/>
    <w:bookmarkEnd w:id="2"/>
    <w:p w:rsidR="00EA1091" w:rsidRPr="00E05C91" w:rsidRDefault="00EA1091" w:rsidP="008D1F4E">
      <w:pPr>
        <w:tabs>
          <w:tab w:val="left" w:pos="1701"/>
        </w:tabs>
        <w:spacing w:line="360" w:lineRule="auto"/>
        <w:rPr>
          <w:rFonts w:ascii="Book Antiqua" w:hAnsi="Book Antiqua"/>
          <w:sz w:val="24"/>
          <w:szCs w:val="24"/>
        </w:rPr>
      </w:pPr>
    </w:p>
    <w:p w:rsidR="00EA1091" w:rsidRPr="00E05C91" w:rsidRDefault="00EA1091" w:rsidP="008D1F4E">
      <w:pPr>
        <w:widowControl/>
        <w:wordWrap/>
        <w:autoSpaceDE/>
        <w:autoSpaceDN/>
        <w:spacing w:line="360" w:lineRule="auto"/>
        <w:rPr>
          <w:rFonts w:ascii="Book Antiqua" w:hAnsi="Book Antiqua"/>
          <w:sz w:val="24"/>
          <w:szCs w:val="24"/>
        </w:rPr>
      </w:pPr>
      <w:r w:rsidRPr="00E05C91">
        <w:rPr>
          <w:rFonts w:ascii="Book Antiqua" w:hAnsi="Book Antiqua"/>
          <w:sz w:val="24"/>
          <w:szCs w:val="24"/>
          <w:u w:val="single"/>
        </w:rPr>
        <w:br w:type="page"/>
      </w:r>
      <w:r w:rsidRPr="00E05C91">
        <w:rPr>
          <w:rFonts w:ascii="Book Antiqua" w:hAnsi="Book Antiqua"/>
          <w:b/>
          <w:sz w:val="24"/>
          <w:szCs w:val="24"/>
        </w:rPr>
        <w:lastRenderedPageBreak/>
        <w:t>Abstract</w:t>
      </w:r>
    </w:p>
    <w:p w:rsidR="00EA1091" w:rsidRPr="00E05C91" w:rsidRDefault="00EA1091" w:rsidP="008D1F4E">
      <w:pPr>
        <w:spacing w:line="360" w:lineRule="auto"/>
        <w:rPr>
          <w:rFonts w:ascii="Book Antiqua" w:hAnsi="Book Antiqua"/>
          <w:sz w:val="24"/>
          <w:szCs w:val="24"/>
        </w:rPr>
      </w:pPr>
      <w:r w:rsidRPr="00E05C91">
        <w:rPr>
          <w:rFonts w:ascii="Book Antiqua" w:hAnsi="Book Antiqua"/>
          <w:sz w:val="24"/>
          <w:szCs w:val="24"/>
        </w:rPr>
        <w:t xml:space="preserve">Chronic alcohol consumption is one of the most common causes of the progression of alcoholic liver disease (ALD). In the past, alcohol-mediated hepatocyte injury was assumed to be a significantly major cause of ALD. However, a huge number of recent and brilliant studies have demonstrated that hepatic non-parenchymal cells including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hepatic stellate cells, liver sinusoidal endothelial cells and diverse types of lymphocytes play crucial roles in the pathogenesis of ALD by producing inflammatory mediators such as cytokines, oxidative stress, microRNA, and lipid-originated metabolites (retinoic acid and </w:t>
      </w:r>
      <w:proofErr w:type="spellStart"/>
      <w:r w:rsidRPr="00E05C91">
        <w:rPr>
          <w:rFonts w:ascii="Book Antiqua" w:hAnsi="Book Antiqua"/>
          <w:sz w:val="24"/>
          <w:szCs w:val="24"/>
        </w:rPr>
        <w:t>endocannabinoids</w:t>
      </w:r>
      <w:proofErr w:type="spellEnd"/>
      <w:r w:rsidRPr="00E05C91">
        <w:rPr>
          <w:rFonts w:ascii="Book Antiqua" w:hAnsi="Book Antiqua"/>
          <w:sz w:val="24"/>
          <w:szCs w:val="24"/>
        </w:rPr>
        <w:t xml:space="preserve">) or by directly interacting with parenchymal cells (hepatocytes). Therefore, understanding the comprehensive roles of hepatic non-parenchymal cells during the development of ALD will provide new integrative directions for the treatment of ALD. This review will address the roles of non-parenchymal cells in alcoholic </w:t>
      </w:r>
      <w:proofErr w:type="spellStart"/>
      <w:r w:rsidRPr="00E05C91">
        <w:rPr>
          <w:rFonts w:ascii="Book Antiqua" w:hAnsi="Book Antiqua"/>
          <w:sz w:val="24"/>
          <w:szCs w:val="24"/>
        </w:rPr>
        <w:t>steatosis</w:t>
      </w:r>
      <w:proofErr w:type="spellEnd"/>
      <w:r w:rsidRPr="00E05C91">
        <w:rPr>
          <w:rFonts w:ascii="Book Antiqua" w:hAnsi="Book Antiqua"/>
          <w:sz w:val="24"/>
          <w:szCs w:val="24"/>
        </w:rPr>
        <w:t>, inflammation, and liver fibrosis and might help us to discover possible therapeutic targets and treatments involving modulating the non-parenchymal cells in ALD.</w:t>
      </w:r>
    </w:p>
    <w:p w:rsidR="00EA1091" w:rsidRPr="00E05C91" w:rsidRDefault="00EA1091" w:rsidP="008D1F4E">
      <w:pPr>
        <w:spacing w:line="360" w:lineRule="auto"/>
        <w:rPr>
          <w:rFonts w:ascii="Book Antiqua" w:hAnsi="Book Antiqua"/>
          <w:sz w:val="24"/>
          <w:szCs w:val="24"/>
        </w:rPr>
      </w:pPr>
    </w:p>
    <w:p w:rsidR="00EA1091" w:rsidRPr="00E05C91" w:rsidRDefault="00EA1091" w:rsidP="00EC2161">
      <w:pPr>
        <w:wordWrap/>
        <w:spacing w:line="360" w:lineRule="auto"/>
        <w:rPr>
          <w:rFonts w:ascii="Book Antiqua" w:hAnsi="Book Antiqua"/>
          <w:sz w:val="24"/>
          <w:szCs w:val="24"/>
        </w:rPr>
      </w:pPr>
      <w:r w:rsidRPr="00E05C91">
        <w:rPr>
          <w:rFonts w:ascii="Book Antiqua" w:hAnsi="Book Antiqua"/>
          <w:b/>
          <w:sz w:val="24"/>
          <w:szCs w:val="24"/>
        </w:rPr>
        <w:t>Key</w:t>
      </w:r>
      <w:r w:rsidR="00644183">
        <w:rPr>
          <w:rFonts w:ascii="Book Antiqua" w:eastAsia="宋体" w:hAnsi="Book Antiqua" w:hint="eastAsia"/>
          <w:b/>
          <w:sz w:val="24"/>
          <w:szCs w:val="24"/>
          <w:lang w:eastAsia="zh-CN"/>
        </w:rPr>
        <w:t xml:space="preserve"> </w:t>
      </w:r>
      <w:r w:rsidRPr="00E05C91">
        <w:rPr>
          <w:rFonts w:ascii="Book Antiqua" w:hAnsi="Book Antiqua"/>
          <w:b/>
          <w:sz w:val="24"/>
          <w:szCs w:val="24"/>
        </w:rPr>
        <w:t>words:</w:t>
      </w:r>
      <w:r w:rsidRPr="00E05C91">
        <w:rPr>
          <w:rFonts w:ascii="Book Antiqua" w:hAnsi="Book Antiqua"/>
          <w:sz w:val="24"/>
          <w:szCs w:val="24"/>
        </w:rPr>
        <w:t xml:space="preserve"> Alcoholic liver disease; </w:t>
      </w:r>
      <w:r w:rsidRPr="008D1F4E">
        <w:rPr>
          <w:rFonts w:ascii="Book Antiqua" w:hAnsi="Book Antiqua"/>
          <w:caps/>
          <w:sz w:val="24"/>
          <w:szCs w:val="24"/>
        </w:rPr>
        <w:t>r</w:t>
      </w:r>
      <w:r w:rsidRPr="00E05C91">
        <w:rPr>
          <w:rFonts w:ascii="Book Antiqua" w:hAnsi="Book Antiqua"/>
          <w:sz w:val="24"/>
          <w:szCs w:val="24"/>
        </w:rPr>
        <w:t xml:space="preserve">eactive oxygen stress; </w:t>
      </w:r>
      <w:proofErr w:type="spellStart"/>
      <w:r w:rsidRPr="008D1F4E">
        <w:rPr>
          <w:rFonts w:ascii="Book Antiqua" w:hAnsi="Book Antiqua"/>
          <w:caps/>
          <w:sz w:val="24"/>
          <w:szCs w:val="24"/>
        </w:rPr>
        <w:t>e</w:t>
      </w:r>
      <w:r w:rsidRPr="00E05C91">
        <w:rPr>
          <w:rFonts w:ascii="Book Antiqua" w:hAnsi="Book Antiqua"/>
          <w:sz w:val="24"/>
          <w:szCs w:val="24"/>
        </w:rPr>
        <w:t>ndocannabinoid</w:t>
      </w:r>
      <w:proofErr w:type="spellEnd"/>
      <w:r w:rsidRPr="00E05C91">
        <w:rPr>
          <w:rFonts w:ascii="Book Antiqua" w:hAnsi="Book Antiqua"/>
          <w:sz w:val="24"/>
          <w:szCs w:val="24"/>
        </w:rPr>
        <w:t xml:space="preserve">; </w:t>
      </w:r>
      <w:r w:rsidR="008D1F4E" w:rsidRPr="008D1F4E">
        <w:rPr>
          <w:rFonts w:ascii="Book Antiqua" w:hAnsi="Book Antiqua"/>
          <w:sz w:val="24"/>
          <w:szCs w:val="24"/>
        </w:rPr>
        <w:t>N</w:t>
      </w:r>
      <w:r w:rsidR="00EC2161">
        <w:rPr>
          <w:rFonts w:ascii="Book Antiqua" w:eastAsia="宋体" w:hAnsi="Book Antiqua" w:hint="eastAsia"/>
          <w:sz w:val="24"/>
          <w:szCs w:val="24"/>
          <w:lang w:eastAsia="zh-CN"/>
        </w:rPr>
        <w:t>APDH</w:t>
      </w:r>
      <w:r w:rsidRPr="00E05C91">
        <w:rPr>
          <w:rFonts w:ascii="Book Antiqua" w:hAnsi="Book Antiqua"/>
          <w:sz w:val="24"/>
          <w:szCs w:val="24"/>
        </w:rPr>
        <w:t xml:space="preserve"> oxidase</w:t>
      </w:r>
    </w:p>
    <w:p w:rsidR="00EA1091" w:rsidRPr="00E05C91" w:rsidRDefault="00EA1091" w:rsidP="008D1F4E">
      <w:pPr>
        <w:widowControl/>
        <w:wordWrap/>
        <w:autoSpaceDE/>
        <w:autoSpaceDN/>
        <w:spacing w:line="360" w:lineRule="auto"/>
        <w:rPr>
          <w:rFonts w:ascii="Book Antiqua" w:hAnsi="Book Antiqua"/>
          <w:sz w:val="24"/>
          <w:szCs w:val="24"/>
        </w:rPr>
      </w:pPr>
    </w:p>
    <w:p w:rsidR="00EA1091" w:rsidRPr="00E05C91" w:rsidRDefault="00EA1091" w:rsidP="008D1F4E">
      <w:pPr>
        <w:widowControl/>
        <w:wordWrap/>
        <w:autoSpaceDE/>
        <w:autoSpaceDN/>
        <w:spacing w:line="360" w:lineRule="auto"/>
        <w:rPr>
          <w:rFonts w:ascii="Book Antiqua" w:hAnsi="Book Antiqua"/>
          <w:sz w:val="24"/>
          <w:szCs w:val="24"/>
        </w:rPr>
      </w:pPr>
      <w:proofErr w:type="gramStart"/>
      <w:r w:rsidRPr="00E05C91">
        <w:rPr>
          <w:rFonts w:ascii="Book Antiqua" w:hAnsi="Book Antiqua"/>
          <w:b/>
          <w:sz w:val="24"/>
          <w:szCs w:val="24"/>
        </w:rPr>
        <w:t>©</w:t>
      </w:r>
      <w:r w:rsidRPr="00E05C91">
        <w:rPr>
          <w:rFonts w:ascii="Book Antiqua" w:hAnsi="Book Antiqua" w:hint="eastAsia"/>
          <w:b/>
          <w:sz w:val="24"/>
          <w:szCs w:val="24"/>
        </w:rPr>
        <w:t xml:space="preserve"> The author(s) 2015.</w:t>
      </w:r>
      <w:proofErr w:type="gramEnd"/>
      <w:r w:rsidRPr="00E05C91">
        <w:rPr>
          <w:rFonts w:ascii="Book Antiqua" w:hAnsi="Book Antiqua" w:hint="eastAsia"/>
          <w:b/>
          <w:sz w:val="24"/>
          <w:szCs w:val="24"/>
        </w:rPr>
        <w:t xml:space="preserve"> </w:t>
      </w:r>
      <w:proofErr w:type="gramStart"/>
      <w:r w:rsidRPr="00E05C91">
        <w:rPr>
          <w:rFonts w:ascii="Book Antiqua" w:hAnsi="Book Antiqua" w:hint="eastAsia"/>
          <w:sz w:val="24"/>
          <w:szCs w:val="24"/>
        </w:rPr>
        <w:t xml:space="preserve">Published by </w:t>
      </w:r>
      <w:proofErr w:type="spellStart"/>
      <w:r w:rsidRPr="00E05C91">
        <w:rPr>
          <w:rFonts w:ascii="Book Antiqua" w:hAnsi="Book Antiqua" w:hint="eastAsia"/>
          <w:sz w:val="24"/>
          <w:szCs w:val="24"/>
        </w:rPr>
        <w:t>Baishideng</w:t>
      </w:r>
      <w:proofErr w:type="spellEnd"/>
      <w:r w:rsidRPr="00E05C91">
        <w:rPr>
          <w:rFonts w:ascii="Book Antiqua" w:hAnsi="Book Antiqua" w:hint="eastAsia"/>
          <w:sz w:val="24"/>
          <w:szCs w:val="24"/>
        </w:rPr>
        <w:t xml:space="preserve"> Publishing</w:t>
      </w:r>
      <w:r w:rsidR="004D60E0">
        <w:rPr>
          <w:rFonts w:ascii="Book Antiqua" w:hAnsi="Book Antiqua" w:hint="eastAsia"/>
          <w:sz w:val="24"/>
          <w:szCs w:val="24"/>
        </w:rPr>
        <w:t xml:space="preserve"> Group Inc.</w:t>
      </w:r>
      <w:proofErr w:type="gramEnd"/>
      <w:r w:rsidR="004D60E0">
        <w:rPr>
          <w:rFonts w:ascii="Book Antiqua" w:hAnsi="Book Antiqua" w:hint="eastAsia"/>
          <w:sz w:val="24"/>
          <w:szCs w:val="24"/>
        </w:rPr>
        <w:t xml:space="preserve"> All rights reserved</w:t>
      </w:r>
    </w:p>
    <w:p w:rsidR="00EA1091" w:rsidRPr="00E05C91" w:rsidRDefault="00EA1091" w:rsidP="008D1F4E">
      <w:pPr>
        <w:widowControl/>
        <w:wordWrap/>
        <w:autoSpaceDE/>
        <w:autoSpaceDN/>
        <w:spacing w:line="360" w:lineRule="auto"/>
        <w:rPr>
          <w:rFonts w:ascii="Book Antiqua" w:hAnsi="Book Antiqua"/>
          <w:sz w:val="24"/>
          <w:szCs w:val="24"/>
        </w:rPr>
      </w:pPr>
    </w:p>
    <w:p w:rsidR="00EA1091" w:rsidRPr="00E05C91" w:rsidRDefault="00EA1091" w:rsidP="008D1F4E">
      <w:pPr>
        <w:spacing w:line="360" w:lineRule="auto"/>
        <w:rPr>
          <w:rFonts w:ascii="Book Antiqua" w:hAnsi="Book Antiqua"/>
          <w:sz w:val="24"/>
          <w:szCs w:val="24"/>
        </w:rPr>
      </w:pPr>
      <w:r w:rsidRPr="00E05C91">
        <w:rPr>
          <w:rFonts w:ascii="Book Antiqua" w:hAnsi="Book Antiqua" w:hint="eastAsia"/>
          <w:b/>
          <w:sz w:val="24"/>
          <w:szCs w:val="24"/>
        </w:rPr>
        <w:t>Core tip:</w:t>
      </w:r>
      <w:r w:rsidRPr="00E05C91">
        <w:rPr>
          <w:rFonts w:ascii="Book Antiqua" w:hAnsi="Book Antiqua"/>
          <w:sz w:val="24"/>
          <w:szCs w:val="24"/>
        </w:rPr>
        <w:t xml:space="preserve"> Chronic alcohol consumption</w:t>
      </w:r>
      <w:r w:rsidRPr="00E05C91">
        <w:rPr>
          <w:rFonts w:ascii="Book Antiqua" w:hAnsi="Book Antiqua" w:hint="eastAsia"/>
          <w:sz w:val="24"/>
          <w:szCs w:val="24"/>
        </w:rPr>
        <w:t xml:space="preserve"> commonly causes chronic liver diseases including liver fibrosis and cirrhosis. According to recent studies,</w:t>
      </w:r>
      <w:r w:rsidRPr="00E05C91">
        <w:rPr>
          <w:rFonts w:ascii="Book Antiqua" w:hAnsi="Book Antiqua"/>
          <w:sz w:val="24"/>
          <w:szCs w:val="24"/>
        </w:rPr>
        <w:t xml:space="preserve"> hepatic non-parenchymal cells including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hepatic stellate cells, liver sinusoidal endothelial cells and </w:t>
      </w:r>
      <w:r w:rsidRPr="00E05C91">
        <w:rPr>
          <w:rFonts w:ascii="Book Antiqua" w:hAnsi="Book Antiqua" w:hint="eastAsia"/>
          <w:sz w:val="24"/>
          <w:szCs w:val="24"/>
        </w:rPr>
        <w:t>liver</w:t>
      </w:r>
      <w:r w:rsidRPr="00E05C91">
        <w:rPr>
          <w:rFonts w:ascii="Book Antiqua" w:hAnsi="Book Antiqua"/>
          <w:sz w:val="24"/>
          <w:szCs w:val="24"/>
        </w:rPr>
        <w:t xml:space="preserve"> lymphocytes </w:t>
      </w:r>
      <w:r w:rsidRPr="00E05C91">
        <w:rPr>
          <w:rFonts w:ascii="Book Antiqua" w:hAnsi="Book Antiqua" w:hint="eastAsia"/>
          <w:sz w:val="24"/>
          <w:szCs w:val="24"/>
        </w:rPr>
        <w:t xml:space="preserve">are important to modulate </w:t>
      </w:r>
      <w:r w:rsidRPr="00E05C91">
        <w:rPr>
          <w:rFonts w:ascii="Book Antiqua" w:hAnsi="Book Antiqua"/>
          <w:sz w:val="24"/>
          <w:szCs w:val="24"/>
        </w:rPr>
        <w:t xml:space="preserve">the pathogenesis of </w:t>
      </w:r>
      <w:r w:rsidR="00B9147E">
        <w:rPr>
          <w:rFonts w:ascii="Book Antiqua" w:hAnsi="Book Antiqua"/>
          <w:sz w:val="24"/>
          <w:szCs w:val="24"/>
        </w:rPr>
        <w:t>alcoholic liver disease (ALD)</w:t>
      </w:r>
      <w:r w:rsidRPr="00E05C91">
        <w:rPr>
          <w:rFonts w:ascii="Book Antiqua" w:hAnsi="Book Antiqua"/>
          <w:sz w:val="24"/>
          <w:szCs w:val="24"/>
        </w:rPr>
        <w:t xml:space="preserve"> by producing inflammatory mediators</w:t>
      </w:r>
      <w:r w:rsidRPr="00E05C91">
        <w:rPr>
          <w:rFonts w:ascii="Book Antiqua" w:hAnsi="Book Antiqua" w:hint="eastAsia"/>
          <w:sz w:val="24"/>
          <w:szCs w:val="24"/>
        </w:rPr>
        <w:t xml:space="preserve"> </w:t>
      </w:r>
      <w:r w:rsidRPr="00E05C91">
        <w:rPr>
          <w:rFonts w:ascii="Book Antiqua" w:hAnsi="Book Antiqua"/>
          <w:sz w:val="24"/>
          <w:szCs w:val="24"/>
        </w:rPr>
        <w:t xml:space="preserve">or by interacting </w:t>
      </w:r>
      <w:r w:rsidRPr="00E05C91">
        <w:rPr>
          <w:rFonts w:ascii="Book Antiqua" w:hAnsi="Book Antiqua" w:hint="eastAsia"/>
          <w:sz w:val="24"/>
          <w:szCs w:val="24"/>
        </w:rPr>
        <w:t xml:space="preserve">either hepatic </w:t>
      </w:r>
      <w:r w:rsidRPr="00E05C91">
        <w:rPr>
          <w:rFonts w:ascii="Book Antiqua" w:hAnsi="Book Antiqua"/>
          <w:sz w:val="24"/>
          <w:szCs w:val="24"/>
        </w:rPr>
        <w:t>parenchymal cells (hepatocytes)</w:t>
      </w:r>
      <w:r w:rsidRPr="00E05C91">
        <w:rPr>
          <w:rFonts w:ascii="Book Antiqua" w:hAnsi="Book Antiqua" w:hint="eastAsia"/>
          <w:sz w:val="24"/>
          <w:szCs w:val="24"/>
        </w:rPr>
        <w:t xml:space="preserve"> or non-parenchymal cells</w:t>
      </w:r>
      <w:r w:rsidRPr="00E05C91">
        <w:rPr>
          <w:rFonts w:ascii="Book Antiqua" w:hAnsi="Book Antiqua"/>
          <w:sz w:val="24"/>
          <w:szCs w:val="24"/>
        </w:rPr>
        <w:t xml:space="preserve">. Therefore, understanding the </w:t>
      </w:r>
      <w:r w:rsidRPr="00E05C91">
        <w:rPr>
          <w:rFonts w:ascii="Book Antiqua" w:hAnsi="Book Antiqua" w:hint="eastAsia"/>
          <w:sz w:val="24"/>
          <w:szCs w:val="24"/>
        </w:rPr>
        <w:t>novel</w:t>
      </w:r>
      <w:r w:rsidRPr="00E05C91">
        <w:rPr>
          <w:rFonts w:ascii="Book Antiqua" w:hAnsi="Book Antiqua"/>
          <w:sz w:val="24"/>
          <w:szCs w:val="24"/>
        </w:rPr>
        <w:t xml:space="preserve"> roles of hepatic non-parenchymal cells during the development of ALD</w:t>
      </w:r>
      <w:r w:rsidRPr="00E05C91">
        <w:rPr>
          <w:rFonts w:ascii="Book Antiqua" w:hAnsi="Book Antiqua" w:hint="eastAsia"/>
          <w:sz w:val="24"/>
          <w:szCs w:val="24"/>
        </w:rPr>
        <w:t xml:space="preserve"> is important and it</w:t>
      </w:r>
      <w:r w:rsidRPr="00E05C91">
        <w:rPr>
          <w:rFonts w:ascii="Book Antiqua" w:hAnsi="Book Antiqua"/>
          <w:sz w:val="24"/>
          <w:szCs w:val="24"/>
        </w:rPr>
        <w:t xml:space="preserve"> will </w:t>
      </w:r>
      <w:r w:rsidRPr="00E05C91">
        <w:rPr>
          <w:rFonts w:ascii="Book Antiqua" w:hAnsi="Book Antiqua" w:hint="eastAsia"/>
          <w:sz w:val="24"/>
          <w:szCs w:val="24"/>
        </w:rPr>
        <w:t xml:space="preserve">be considered as therapeutic targets </w:t>
      </w:r>
      <w:r w:rsidRPr="00E05C91">
        <w:rPr>
          <w:rFonts w:ascii="Book Antiqua" w:hAnsi="Book Antiqua" w:hint="eastAsia"/>
          <w:sz w:val="24"/>
          <w:szCs w:val="24"/>
        </w:rPr>
        <w:lastRenderedPageBreak/>
        <w:t>for alcoholic liver diseases.</w:t>
      </w:r>
      <w:r w:rsidRPr="00E05C91">
        <w:rPr>
          <w:rFonts w:ascii="Book Antiqua" w:hAnsi="Book Antiqua"/>
          <w:sz w:val="24"/>
          <w:szCs w:val="24"/>
        </w:rPr>
        <w:t xml:space="preserve"> </w:t>
      </w:r>
    </w:p>
    <w:p w:rsidR="008D1F4E" w:rsidRDefault="008D1F4E" w:rsidP="008D1F4E">
      <w:pPr>
        <w:widowControl/>
        <w:wordWrap/>
        <w:autoSpaceDE/>
        <w:autoSpaceDN/>
        <w:spacing w:line="360" w:lineRule="auto"/>
        <w:rPr>
          <w:rFonts w:ascii="Book Antiqua" w:eastAsia="宋体" w:hAnsi="Book Antiqua"/>
          <w:sz w:val="24"/>
          <w:szCs w:val="24"/>
          <w:lang w:eastAsia="zh-CN"/>
        </w:rPr>
      </w:pPr>
      <w:bookmarkStart w:id="32" w:name="_GoBack"/>
      <w:bookmarkEnd w:id="32"/>
    </w:p>
    <w:p w:rsidR="00EA1091" w:rsidRPr="00331227" w:rsidRDefault="008D1F4E" w:rsidP="00331227">
      <w:pPr>
        <w:tabs>
          <w:tab w:val="left" w:pos="1701"/>
        </w:tabs>
        <w:spacing w:line="360" w:lineRule="auto"/>
        <w:rPr>
          <w:rFonts w:ascii="Book Antiqua" w:hAnsi="Book Antiqua"/>
          <w:b/>
          <w:sz w:val="24"/>
          <w:szCs w:val="24"/>
        </w:rPr>
      </w:pPr>
      <w:proofErr w:type="spellStart"/>
      <w:proofErr w:type="gramStart"/>
      <w:r w:rsidRPr="00E05C91">
        <w:rPr>
          <w:rFonts w:ascii="Book Antiqua" w:hAnsi="Book Antiqua"/>
          <w:sz w:val="24"/>
          <w:szCs w:val="24"/>
        </w:rPr>
        <w:t>Seo</w:t>
      </w:r>
      <w:proofErr w:type="spellEnd"/>
      <w:r w:rsidRPr="00E05C91">
        <w:rPr>
          <w:rFonts w:ascii="Book Antiqua" w:hAnsi="Book Antiqua"/>
          <w:sz w:val="24"/>
          <w:szCs w:val="24"/>
        </w:rPr>
        <w:t xml:space="preserve"> W</w:t>
      </w:r>
      <w:r>
        <w:rPr>
          <w:rFonts w:ascii="Book Antiqua" w:eastAsia="宋体" w:hAnsi="Book Antiqua" w:hint="eastAsia"/>
          <w:sz w:val="24"/>
          <w:szCs w:val="24"/>
          <w:lang w:eastAsia="zh-CN"/>
        </w:rPr>
        <w:t xml:space="preserve">, </w:t>
      </w:r>
      <w:proofErr w:type="spellStart"/>
      <w:r w:rsidRPr="00E05C91">
        <w:rPr>
          <w:rFonts w:ascii="Book Antiqua" w:hAnsi="Book Antiqua"/>
          <w:sz w:val="24"/>
          <w:szCs w:val="24"/>
        </w:rPr>
        <w:t>Jeong</w:t>
      </w:r>
      <w:proofErr w:type="spellEnd"/>
      <w:r w:rsidRPr="00E05C91">
        <w:rPr>
          <w:rFonts w:ascii="Book Antiqua" w:hAnsi="Book Antiqua"/>
          <w:sz w:val="24"/>
          <w:szCs w:val="24"/>
        </w:rPr>
        <w:t xml:space="preserve"> WI</w:t>
      </w:r>
      <w:r w:rsidR="00EA1091" w:rsidRPr="00E05C91">
        <w:rPr>
          <w:rFonts w:ascii="Book Antiqua" w:hAnsi="Book Antiqua" w:hint="eastAsia"/>
          <w:sz w:val="24"/>
          <w:szCs w:val="24"/>
        </w:rPr>
        <w:t>.</w:t>
      </w:r>
      <w:proofErr w:type="gramEnd"/>
      <w:r w:rsidR="00EA1091" w:rsidRPr="00E05C91">
        <w:rPr>
          <w:rFonts w:ascii="Book Antiqua" w:hAnsi="Book Antiqua" w:hint="eastAsia"/>
          <w:sz w:val="24"/>
          <w:szCs w:val="24"/>
        </w:rPr>
        <w:t xml:space="preserve"> </w:t>
      </w:r>
      <w:r w:rsidR="00331227" w:rsidRPr="00331227">
        <w:rPr>
          <w:rFonts w:ascii="Book Antiqua" w:hAnsi="Book Antiqua"/>
          <w:sz w:val="24"/>
          <w:szCs w:val="24"/>
        </w:rPr>
        <w:t>Hepatic non-parenchymal cells</w:t>
      </w:r>
      <w:r w:rsidR="00331227" w:rsidRPr="00331227">
        <w:rPr>
          <w:rFonts w:ascii="Book Antiqua" w:eastAsia="宋体" w:hAnsi="Book Antiqua" w:hint="eastAsia"/>
          <w:sz w:val="24"/>
          <w:szCs w:val="24"/>
          <w:lang w:eastAsia="zh-CN"/>
        </w:rPr>
        <w:t>:</w:t>
      </w:r>
      <w:r w:rsidR="00331227" w:rsidRPr="00331227">
        <w:rPr>
          <w:rFonts w:ascii="Book Antiqua" w:hAnsi="Book Antiqua"/>
          <w:sz w:val="24"/>
          <w:szCs w:val="24"/>
        </w:rPr>
        <w:t xml:space="preserve"> Master regulators of alcoholic liver disease</w:t>
      </w:r>
      <w:r w:rsidR="00EA1091" w:rsidRPr="00331227">
        <w:rPr>
          <w:rFonts w:ascii="Book Antiqua" w:hAnsi="Book Antiqua" w:hint="eastAsia"/>
          <w:sz w:val="24"/>
          <w:szCs w:val="24"/>
        </w:rPr>
        <w:t>?</w:t>
      </w:r>
      <w:r w:rsidR="00EA1091" w:rsidRPr="00E05C91">
        <w:rPr>
          <w:rFonts w:ascii="Book Antiqua" w:hAnsi="Book Antiqua" w:hint="eastAsia"/>
          <w:sz w:val="24"/>
          <w:szCs w:val="24"/>
        </w:rPr>
        <w:t xml:space="preserve"> </w:t>
      </w:r>
      <w:r w:rsidR="00EA1091" w:rsidRPr="00E05C91">
        <w:rPr>
          <w:rFonts w:ascii="Book Antiqua" w:hAnsi="Book Antiqua" w:hint="eastAsia"/>
          <w:i/>
          <w:sz w:val="24"/>
          <w:szCs w:val="24"/>
        </w:rPr>
        <w:t>World J Gastroenterology</w:t>
      </w:r>
      <w:r w:rsidR="00EA1091" w:rsidRPr="00E05C91">
        <w:rPr>
          <w:rFonts w:ascii="Book Antiqua" w:hAnsi="Book Antiqua" w:hint="eastAsia"/>
          <w:sz w:val="24"/>
          <w:szCs w:val="24"/>
        </w:rPr>
        <w:t xml:space="preserve"> 2015; In Press</w:t>
      </w:r>
    </w:p>
    <w:p w:rsidR="00EA1091" w:rsidRPr="00E05C91" w:rsidRDefault="00EA1091" w:rsidP="008D1F4E">
      <w:pPr>
        <w:widowControl/>
        <w:wordWrap/>
        <w:autoSpaceDE/>
        <w:autoSpaceDN/>
        <w:spacing w:line="360" w:lineRule="auto"/>
        <w:rPr>
          <w:rFonts w:ascii="Book Antiqua" w:hAnsi="Book Antiqua"/>
          <w:sz w:val="24"/>
          <w:szCs w:val="24"/>
        </w:rPr>
      </w:pPr>
    </w:p>
    <w:p w:rsidR="008D1F4E" w:rsidRDefault="008D1F4E">
      <w:pPr>
        <w:widowControl/>
        <w:wordWrap/>
        <w:autoSpaceDE/>
        <w:autoSpaceDN/>
        <w:spacing w:after="200" w:line="276" w:lineRule="auto"/>
        <w:rPr>
          <w:rFonts w:ascii="Book Antiqua" w:hAnsi="Book Antiqua"/>
          <w:b/>
          <w:sz w:val="24"/>
          <w:szCs w:val="24"/>
        </w:rPr>
      </w:pPr>
      <w:r>
        <w:rPr>
          <w:rFonts w:ascii="Book Antiqua" w:hAnsi="Book Antiqua"/>
          <w:b/>
          <w:sz w:val="24"/>
          <w:szCs w:val="24"/>
        </w:rPr>
        <w:br w:type="page"/>
      </w:r>
    </w:p>
    <w:p w:rsidR="00EA1091" w:rsidRPr="00E05C91" w:rsidRDefault="00EA1091" w:rsidP="008D1F4E">
      <w:pPr>
        <w:widowControl/>
        <w:wordWrap/>
        <w:autoSpaceDE/>
        <w:autoSpaceDN/>
        <w:spacing w:line="360" w:lineRule="auto"/>
        <w:rPr>
          <w:rFonts w:ascii="Book Antiqua" w:hAnsi="Book Antiqua"/>
          <w:b/>
          <w:sz w:val="24"/>
          <w:szCs w:val="24"/>
        </w:rPr>
      </w:pPr>
      <w:r w:rsidRPr="00E05C91">
        <w:rPr>
          <w:rFonts w:ascii="Book Antiqua" w:hAnsi="Book Antiqua"/>
          <w:b/>
          <w:sz w:val="24"/>
          <w:szCs w:val="24"/>
        </w:rPr>
        <w:lastRenderedPageBreak/>
        <w:t>INTRODUCTION</w:t>
      </w:r>
    </w:p>
    <w:p w:rsidR="00EA1091" w:rsidRPr="00E05C91" w:rsidRDefault="00EA1091" w:rsidP="008D1F4E">
      <w:pPr>
        <w:spacing w:line="360" w:lineRule="auto"/>
        <w:rPr>
          <w:rFonts w:ascii="Book Antiqua" w:hAnsi="Book Antiqua"/>
          <w:sz w:val="24"/>
          <w:szCs w:val="24"/>
        </w:rPr>
      </w:pPr>
      <w:r w:rsidRPr="00E05C91">
        <w:rPr>
          <w:rFonts w:ascii="Book Antiqua" w:hAnsi="Book Antiqua"/>
          <w:sz w:val="24"/>
          <w:szCs w:val="24"/>
        </w:rPr>
        <w:t>Chronic alcohol abuse increases mortality rates worldwide due to alcoholic liver disease (ALD)</w:t>
      </w:r>
      <w:r w:rsidRPr="00E05C91">
        <w:rPr>
          <w:rFonts w:ascii="Book Antiqua" w:hAnsi="Book Antiqua"/>
          <w:sz w:val="24"/>
          <w:szCs w:val="24"/>
        </w:rPr>
        <w:fldChar w:fldCharType="begin"/>
      </w:r>
      <w:r w:rsidRPr="00E05C91">
        <w:rPr>
          <w:rFonts w:ascii="Book Antiqua" w:hAnsi="Book Antiqua"/>
          <w:sz w:val="24"/>
          <w:szCs w:val="24"/>
        </w:rPr>
        <w:instrText xml:space="preserve"> ADDIN EN.CITE &lt;EndNote&gt;&lt;Cite&gt;&lt;Author&gt;O&amp;apos;Shea&lt;/Author&gt;&lt;Year&gt;2010&lt;/Year&gt;&lt;RecNum&gt;248&lt;/RecNum&gt;&lt;DisplayText&gt;&lt;style face="superscript"&gt;[1]&lt;/style&gt;&lt;/DisplayText&gt;&lt;record&gt;&lt;rec-number&gt;248&lt;/rec-number&gt;&lt;foreign-keys&gt;&lt;key app="EN" db-id="s2x2xats6w2wxqew9xq5rxvmrraw5vee5xs0"&gt;248&lt;/key&gt;&lt;/foreign-keys&gt;&lt;ref-type name="Journal Article"&gt;17&lt;/ref-type&gt;&lt;contributors&gt;&lt;authors&gt;&lt;author&gt;O&amp;apos;Shea, R. S.&lt;/author&gt;&lt;author&gt;Dasarathy, S.&lt;/author&gt;&lt;author&gt;McCullough, A. J.&lt;/author&gt;&lt;author&gt;Practice Guideline Committee of the American Association for the Study of Liver, Diseases&lt;/author&gt;&lt;author&gt;Practice Parameters Committee of the American College of, Gastroenterology&lt;/author&gt;&lt;/authors&gt;&lt;/contributors&gt;&lt;auth-address&gt;Department of Gastroenterology and Hepatology, Cleveland Clinic Foundation, Cleveland, OH 44195, USA.&lt;/auth-address&gt;&lt;titles&gt;&lt;title&gt;Alcoholic liver diseas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307-28&lt;/pages&gt;&lt;volume&gt;51&lt;/volume&gt;&lt;number&gt;1&lt;/number&gt;&lt;keywords&gt;&lt;keyword&gt;Algorithms&lt;/keyword&gt;&lt;keyword&gt;Hepatitis, Alcoholic/therapy&lt;/keyword&gt;&lt;keyword&gt;Humans&lt;/keyword&gt;&lt;keyword&gt;*Liver Diseases, Alcoholic/diagnosis/therapy&lt;/keyword&gt;&lt;keyword&gt;Liver Transplantation&lt;/keyword&gt;&lt;keyword&gt;Risk Factors&lt;/keyword&gt;&lt;/keywords&gt;&lt;dates&gt;&lt;year&gt;2010&lt;/year&gt;&lt;pub-dates&gt;&lt;date&gt;Jan&lt;/date&gt;&lt;/pub-dates&gt;&lt;/dates&gt;&lt;isbn&gt;1527-3350 (Electronic)&amp;#xD;0270-9139 (Linking)&lt;/isbn&gt;&lt;accession-num&gt;20034030&lt;/accession-num&gt;&lt;urls&gt;&lt;related-urls&gt;&lt;url&gt;http://www.ncbi.nlm.nih.gov/pubmed/20034030&lt;/url&gt;&lt;/related-urls&gt;&lt;/urls&gt;&lt;electronic-resource-num&gt;10.1002/hep.23258&lt;/electronic-resource-num&gt;&lt;/record&gt;&lt;/Cite&gt;&lt;/EndNote&gt;</w:instrText>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1" w:tooltip="O'Shea, 2010 #248" w:history="1">
        <w:r w:rsidRPr="00E05C91">
          <w:rPr>
            <w:rFonts w:ascii="Book Antiqua" w:hAnsi="Book Antiqua"/>
            <w:noProof/>
            <w:sz w:val="24"/>
            <w:szCs w:val="24"/>
            <w:vertAlign w:val="superscript"/>
          </w:rPr>
          <w:t>1</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ALD presents as a broad spectrum of liver disease, ranging from mild </w:t>
      </w:r>
      <w:proofErr w:type="spellStart"/>
      <w:r w:rsidRPr="00E05C91">
        <w:rPr>
          <w:rFonts w:ascii="Book Antiqua" w:hAnsi="Book Antiqua"/>
          <w:sz w:val="24"/>
          <w:szCs w:val="24"/>
        </w:rPr>
        <w:t>steatosis</w:t>
      </w:r>
      <w:proofErr w:type="spellEnd"/>
      <w:r w:rsidRPr="00E05C91">
        <w:rPr>
          <w:rFonts w:ascii="Book Antiqua" w:hAnsi="Book Antiqua"/>
          <w:sz w:val="24"/>
          <w:szCs w:val="24"/>
        </w:rPr>
        <w:t xml:space="preserve"> to more serious types of liver injury such as </w:t>
      </w:r>
      <w:proofErr w:type="spellStart"/>
      <w:r w:rsidRPr="00E05C91">
        <w:rPr>
          <w:rFonts w:ascii="Book Antiqua" w:hAnsi="Book Antiqua"/>
          <w:sz w:val="24"/>
          <w:szCs w:val="24"/>
        </w:rPr>
        <w:t>steatohepatitis</w:t>
      </w:r>
      <w:proofErr w:type="spellEnd"/>
      <w:r w:rsidRPr="00E05C91">
        <w:rPr>
          <w:rFonts w:ascii="Book Antiqua" w:hAnsi="Book Antiqua"/>
          <w:sz w:val="24"/>
          <w:szCs w:val="24"/>
        </w:rPr>
        <w:t>, fibrosis, cirrhosis, and hepatocellular carcinoma</w:t>
      </w:r>
      <w:r w:rsidRPr="00E05C91">
        <w:rPr>
          <w:rFonts w:ascii="Book Antiqua" w:hAnsi="Book Antiqua"/>
          <w:sz w:val="24"/>
          <w:szCs w:val="24"/>
        </w:rPr>
        <w:fldChar w:fldCharType="begin"/>
      </w:r>
      <w:r w:rsidRPr="00E05C91">
        <w:rPr>
          <w:rFonts w:ascii="Book Antiqua" w:hAnsi="Book Antiqua"/>
          <w:sz w:val="24"/>
          <w:szCs w:val="24"/>
        </w:rPr>
        <w:instrText xml:space="preserve"> ADDIN EN.CITE &lt;EndNote&gt;&lt;Cite&gt;&lt;Author&gt;Purohit&lt;/Author&gt;&lt;Year&gt;2009&lt;/Year&gt;&lt;RecNum&gt;20&lt;/RecNum&gt;&lt;DisplayText&gt;&lt;style face="superscript"&gt;[2]&lt;/style&gt;&lt;/DisplayText&gt;&lt;record&gt;&lt;rec-number&gt;20&lt;/rec-number&gt;&lt;foreign-keys&gt;&lt;key app="EN" db-id="ap2t5varb0szv2ewtrox29zj2aferped29fv"&gt;20&lt;/key&gt;&lt;/foreign-keys&gt;&lt;ref-type name="Journal Article"&gt;17&lt;/ref-type&gt;&lt;contributors&gt;&lt;authors&gt;&lt;author&gt;Purohit, V.&lt;/author&gt;&lt;author&gt;Gao, B.&lt;/author&gt;&lt;author&gt;Song, B. J.&lt;/author&gt;&lt;/authors&gt;&lt;/contributors&gt;&lt;auth-address&gt;Division of Metabolism and Health Effects, National Institute on Alcohol Abuse and Alcoholism, National Institutes of Health, 5635 Fishers Lane, Bethesda, MD 20892, USA. vpurohit@mail.nih.gov&lt;/auth-address&gt;&lt;titles&gt;&lt;title&gt;Molecular mechanisms of alcoholic fatty liver&lt;/title&gt;&lt;secondary-title&gt;Alcohol Clin Exp Res&lt;/secondary-title&gt;&lt;/titles&gt;&lt;periodical&gt;&lt;full-title&gt;Alcohol Clin Exp Res&lt;/full-title&gt;&lt;/periodical&gt;&lt;pages&gt;191-205&lt;/pages&gt;&lt;volume&gt;33&lt;/volume&gt;&lt;number&gt;2&lt;/number&gt;&lt;edition&gt;2008/11/27&lt;/edition&gt;&lt;keywords&gt;&lt;keyword&gt;Animals&lt;/keyword&gt;&lt;keyword&gt;Complement C3/metabolism/physiology&lt;/keyword&gt;&lt;keyword&gt;Fatty Liver, Alcoholic/*genetics/*metabolism&lt;/keyword&gt;&lt;keyword&gt;Humans&lt;/keyword&gt;&lt;keyword&gt;NAD/metabolism/physiology&lt;/keyword&gt;&lt;keyword&gt;PPAR alpha/metabolism/physiology&lt;/keyword&gt;&lt;keyword&gt;Sterol Regulatory Element Binding Proteins/metabolism/physiology&lt;/keyword&gt;&lt;keyword&gt;Tumor Necrosis Factor-alpha/metabolism/physiology&lt;/keyword&gt;&lt;/keywords&gt;&lt;dates&gt;&lt;year&gt;2009&lt;/year&gt;&lt;pub-dates&gt;&lt;date&gt;Feb&lt;/date&gt;&lt;/pub-dates&gt;&lt;/dates&gt;&lt;isbn&gt;1530-0277 (Electronic)&amp;#xD;0145-6008 (Linking)&lt;/isbn&gt;&lt;accession-num&gt;19032584&lt;/accession-num&gt;&lt;urls&gt;&lt;related-urls&gt;&lt;url&gt;http://www.ncbi.nlm.nih.gov/entrez/query.fcgi?cmd=Retrieve&amp;amp;db=PubMed&amp;amp;dopt=Citation&amp;amp;list_uids=19032584&lt;/url&gt;&lt;/related-urls&gt;&lt;/urls&gt;&lt;custom2&gt;2633431&lt;/custom2&gt;&lt;electronic-resource-num&gt;ACER827 [pii]&amp;#xD;10.1111/j.1530-0277.2008.00827.x&lt;/electronic-resource-num&gt;&lt;language&gt;eng&lt;/language&gt;&lt;/record&gt;&lt;/Cite&gt;&lt;/EndNote&gt;</w:instrText>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2" w:tooltip="Purohit, 2009 #20" w:history="1">
        <w:r w:rsidRPr="00E05C91">
          <w:rPr>
            <w:rFonts w:ascii="Book Antiqua" w:hAnsi="Book Antiqua"/>
            <w:noProof/>
            <w:sz w:val="24"/>
            <w:szCs w:val="24"/>
            <w:vertAlign w:val="superscript"/>
          </w:rPr>
          <w:t>2</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From a classical point of view, the liver has been considered a definite metabolic organ that is generally involved in diverse energy metabolisms of alcohol, glucose, lipid, and many significant molecules</w:t>
      </w:r>
      <w:r w:rsidRPr="00E05C91">
        <w:rPr>
          <w:rFonts w:ascii="Book Antiqua" w:hAnsi="Book Antiqua"/>
          <w:sz w:val="24"/>
          <w:szCs w:val="24"/>
        </w:rPr>
        <w:fldChar w:fldCharType="begin">
          <w:fldData xml:space="preserve">PEVuZE5vdGU+PENpdGU+PEF1dGhvcj5DcmFiYjwvQXV0aG9yPjxZZWFyPjIwMDQ8L1llYXI+PFJl
Y051bT43MjI8L1JlY051bT48RGlzcGxheVRleHQ+PHN0eWxlIGZhY2U9InN1cGVyc2NyaXB0Ij5b
My01XTwvc3R5bGU+PC9EaXNwbGF5VGV4dD48cmVjb3JkPjxyZWMtbnVtYmVyPjcyMjwvcmVjLW51
bWJlcj48Zm9yZWlnbi1rZXlzPjxrZXkgYXBwPSJFTiIgZGItaWQ9ImFwMnQ1dmFyYjBzenYyZXd0
cm94Mjl6ajJhZmVycGVkMjlmdiI+NzIyPC9rZXk+PC9mb3JlaWduLWtleXM+PHJlZi10eXBlIG5h
bWU9IkpvdXJuYWwgQXJ0aWNsZSI+MTc8L3JlZi10eXBlPjxjb250cmlidXRvcnM+PGF1dGhvcnM+
PGF1dGhvcj5DcmFiYiwgRC4gVy48L2F1dGhvcj48YXV0aG9yPk1hdHN1bW90bywgTS48L2F1dGhv
cj48YXV0aG9yPkNoYW5nLCBELjwvYXV0aG9yPjxhdXRob3I+WW91LCBNLjwvYXV0aG9yPjwvYXV0
aG9ycz48L2NvbnRyaWJ1dG9ycz48YXV0aC1hZGRyZXNzPkluZGlhbmEgVW5pdmVyc2l0eSBTY2hv
b2wgb2YgTWVkaWNpbmUgYW5kIFJvdWRlYnVzaCBWQSBNZWRpY2FsIENlbnRlciwgRW1lcnNvbiBI
YWxsIFJvb20gMzE3LCA1NDUgQmFybmhpbGwgRHJpdmUsIEluZGlhbmFwb2xpcywgSU4gNDYyMDIs
IFVTQS4gRGNyYWJiQGl1cHVpLmVkdTwvYXV0aC1hZGRyZXNzPjx0aXRsZXM+PHRpdGxlPk92ZXJ2
aWV3IG9mIHRoZSByb2xlIG9mIGFsY29ob2wgZGVoeWRyb2dlbmFzZSBhbmQgYWxkZWh5ZGUgZGVo
eWRyb2dlbmFzZSBhbmQgdGhlaXIgdmFyaWFudHMgaW4gdGhlIGdlbmVzaXMgb2YgYWxjb2hvbC1y
ZWxhdGVkIHBhdGhvbG9neTwvdGl0bGU+PHNlY29uZGFyeS10aXRsZT5Qcm9jIE51dHIgU29jPC9z
ZWNvbmRhcnktdGl0bGU+PGFsdC10aXRsZT5UaGUgUHJvY2VlZGluZ3Mgb2YgdGhlIE51dHJpdGlv
biBTb2NpZXR5PC9hbHQtdGl0bGU+PC90aXRsZXM+PHBlcmlvZGljYWw+PGZ1bGwtdGl0bGU+UHJv
YyBOdXRyIFNvYzwvZnVsbC10aXRsZT48YWJici0xPlRoZSBQcm9jZWVkaW5ncyBvZiB0aGUgTnV0
cml0aW9uIFNvY2lldHk8L2FiYnItMT48L3BlcmlvZGljYWw+PGFsdC1wZXJpb2RpY2FsPjxmdWxs
LXRpdGxlPlByb2MgTnV0ciBTb2M8L2Z1bGwtdGl0bGU+PGFiYnItMT5UaGUgUHJvY2VlZGluZ3Mg
b2YgdGhlIE51dHJpdGlvbiBTb2NpZXR5PC9hYmJyLTE+PC9hbHQtcGVyaW9kaWNhbD48cGFnZXM+
NDktNjM8L3BhZ2VzPjx2b2x1bWU+NjM8L3ZvbHVtZT48bnVtYmVyPjE8L251bWJlcj48a2V5d29y
ZHM+PGtleXdvcmQ+QWxjb2hvbCBEZWh5ZHJvZ2VuYXNlL2dlbmV0aWNzLyptZXRhYm9saXNtPC9r
ZXl3b3JkPjxrZXl3b3JkPkFsY29ob2xpc20vY29tcGxpY2F0aW9ucy8qZW56eW1vbG9neS9nZW5l
dGljczwva2V5d29yZD48a2V5d29yZD5BbGRlaHlkZSBEZWh5ZHJvZ2VuYXNlL2dlbmV0aWNzLypt
ZXRhYm9saXNtPC9rZXl3b3JkPjxrZXl3b3JkPkV0aGFub2wvbWV0YWJvbGlzbTwva2V5d29yZD48
a2V5d29yZD5HZW5ldGljIFByZWRpc3Bvc2l0aW9uIHRvIERpc2Vhc2U8L2tleXdvcmQ+PGtleXdv
cmQ+KkdlbmV0aWMgVmFyaWF0aW9uPC9rZXl3b3JkPjxrZXl3b3JkPkh1bWFuczwva2V5d29yZD48
a2V5d29yZD5JbnRlc3RpbmFsIEFic29ycHRpb248L2tleXdvcmQ+PC9rZXl3b3Jkcz48ZGF0ZXM+
PHllYXI+MjAwNDwveWVhcj48cHViLWRhdGVzPjxkYXRlPkZlYjwvZGF0ZT48L3B1Yi1kYXRlcz48
L2RhdGVzPjxpc2JuPjAwMjktNjY1MSAoUHJpbnQpJiN4RDswMDI5LTY2NTEgKExpbmtpbmcpPC9p
c2JuPjxhY2Nlc3Npb24tbnVtPjE1MDk5NDA3PC9hY2Nlc3Npb24tbnVtPjx1cmxzPjxyZWxhdGVk
LXVybHM+PHVybD5odHRwOi8vd3d3Lm5jYmkubmxtLm5paC5nb3YvcHVibWVkLzE1MDk5NDA3PC91
cmw+PC9yZWxhdGVkLXVybHM+PC91cmxzPjwvcmVjb3JkPjwvQ2l0ZT48Q2l0ZT48QXV0aG9yPkJl
Y2htYW5uPC9BdXRob3I+PFllYXI+MjAxMjwvWWVhcj48UmVjTnVtPjkxOTwvUmVjTnVtPjxyZWNv
cmQ+PHJlYy1udW1iZXI+OTE5PC9yZWMtbnVtYmVyPjxmb3JlaWduLWtleXM+PGtleSBhcHA9IkVO
IiBkYi1pZD0iYXAydDV2YXJiMHN6djJld3Ryb3gyOXpqMmFmZXJwZWQyOWZ2Ij45MTk8L2tleT48
L2ZvcmVpZ24ta2V5cz48cmVmLXR5cGUgbmFtZT0iSm91cm5hbCBBcnRpY2xlIj4xNzwvcmVmLXR5
cGU+PGNvbnRyaWJ1dG9ycz48YXV0aG9ycz48YXV0aG9yPkJlY2htYW5uLCBMLiBQLjwvYXV0aG9y
PjxhdXRob3I+SGFubml2b29ydCwgUi4gQS48L2F1dGhvcj48YXV0aG9yPkdlcmtlbiwgRy48L2F1
dGhvcj48YXV0aG9yPkhvdGFtaXNsaWdpbCwgRy4gUy48L2F1dGhvcj48YXV0aG9yPlRyYXVuZXIs
IE0uPC9hdXRob3I+PGF1dGhvcj5DYW5iYXksIEEuPC9hdXRob3I+PC9hdXRob3JzPjwvY29udHJp
YnV0b3JzPjxhdXRoLWFkZHJlc3M+RGVwYXJ0bWVudCBvZiBHYXN0cm9lbnRlcm9sb2d5IGFuZCBI
ZXBhdG9sb2d5LCBVbml2ZXJzaXR5IEhvc3BpdGFsIEVzc2VuLCBVbml2ZXJzaXR5IG9mIER1aXNi
dXJnLUVzc2VuLCBFc3NlbiwgR2VybWFueS48L2F1dGgtYWRkcmVzcz48dGl0bGVzPjx0aXRsZT5U
aGUgaW50ZXJhY3Rpb24gb2YgaGVwYXRpYyBsaXBpZCBhbmQgZ2x1Y29zZSBtZXRhYm9saXNtIGlu
IGxpdmVyIGRpc2Vhc2VzPC90aXRsZT48c2Vjb25kYXJ5LXRpdGxlPkogSGVwYXRvbDwvc2Vjb25k
YXJ5LXRpdGxlPjxhbHQtdGl0bGU+Sm91cm5hbCBvZiBoZXBhdG9sb2d5PC9hbHQtdGl0bGU+PC90
aXRsZXM+PHBlcmlvZGljYWw+PGZ1bGwtdGl0bGU+SiBIZXBhdG9sPC9mdWxsLXRpdGxlPjwvcGVy
aW9kaWNhbD48cGFnZXM+OTUyLTY0PC9wYWdlcz48dm9sdW1lPjU2PC92b2x1bWU+PG51bWJlcj40
PC9udW1iZXI+PGtleXdvcmRzPjxrZXl3b3JkPkZhdHR5IExpdmVyLyptZXRhYm9saXNtPC9rZXl3
b3JkPjxrZXl3b3JkPkdsdWNvc2UvKm1ldGFib2xpc208L2tleXdvcmQ+PGtleXdvcmQ+SHVtYW5z
PC9rZXl3b3JkPjxrZXl3b3JkPkxpcGlkIE1ldGFib2xpc20vKnBoeXNpb2xvZ3k8L2tleXdvcmQ+
PGtleXdvcmQ+TGl2ZXIgTmVvcGxhc21zLyptZXRhYm9saXNtPC9rZXl3b3JkPjxrZXl3b3JkPkxp
dmVyIFJlZ2VuZXJhdGlvbi9waHlzaW9sb2d5PC9rZXl3b3JkPjxrZXl3b3JkPk5vbi1hbGNvaG9s
aWMgRmF0dHkgTGl2ZXIgRGlzZWFzZTwva2V5d29yZD48a2V5d29yZD5SZWNlcHRvcnMsIENhbGNp
dHJpb2wvbWV0YWJvbGlzbTwva2V5d29yZD48a2V5d29yZD5SZWNlcHRvcnMsIEN5dG9wbGFzbWlj
IGFuZCBOdWNsZWFyL21ldGFib2xpc208L2tleXdvcmQ+PC9rZXl3b3Jkcz48ZGF0ZXM+PHllYXI+
MjAxMjwveWVhcj48cHViLWRhdGVzPjxkYXRlPkFwcjwvZGF0ZT48L3B1Yi1kYXRlcz48L2RhdGVz
Pjxpc2JuPjE2MDAtMDY0MSAoRWxlY3Ryb25pYykmI3hEOzAxNjgtODI3OCAoTGlua2luZyk8L2lz
Ym4+PGFjY2Vzc2lvbi1udW0+MjIxNzMxNjg8L2FjY2Vzc2lvbi1udW0+PHVybHM+PHJlbGF0ZWQt
dXJscz48dXJsPmh0dHA6Ly93d3cubmNiaS5ubG0ubmloLmdvdi9wdWJtZWQvMjIxNzMxNjg8L3Vy
bD48L3JlbGF0ZWQtdXJscz48L3VybHM+PGVsZWN0cm9uaWMtcmVzb3VyY2UtbnVtPjEwLjEwMTYv
ai5qaGVwLjIwMTEuMDguMDI1PC9lbGVjdHJvbmljLXJlc291cmNlLW51bT48L3JlY29yZD48L0Np
dGU+PENpdGU+PEF1dGhvcj5SdWk8L0F1dGhvcj48WWVhcj4yMDE0PC9ZZWFyPjxSZWNOdW0+OTIw
PC9SZWNOdW0+PHJlY29yZD48cmVjLW51bWJlcj45MjA8L3JlYy1udW1iZXI+PGZvcmVpZ24ta2V5
cz48a2V5IGFwcD0iRU4iIGRiLWlkPSJhcDJ0NXZhcmIwc3p2MmV3dHJveDI5emoyYWZlcnBlZDI5
ZnYiPjkyMDwva2V5PjwvZm9yZWlnbi1rZXlzPjxyZWYtdHlwZSBuYW1lPSJKb3VybmFsIEFydGlj
bGUiPjE3PC9yZWYtdHlwZT48Y29udHJpYnV0b3JzPjxhdXRob3JzPjxhdXRob3I+UnVpLCBMLjwv
YXV0aG9yPjwvYXV0aG9ycz48L2NvbnRyaWJ1dG9ycz48YXV0aC1hZGRyZXNzPkRlcGFydG1lbnQg
b2YgTW9sZWN1bGFyIGFuZCBJbnRlZ3JhdGl2ZSBQaHlzaW9sb2d5LCBVbml2ZXJzaXR5IG9mIE1p
Y2hpZ2FuIE1lZGljYWwgU2Nob29sLCBBbm4gQXJib3IsIE1pY2hpZ2FuLjwvYXV0aC1hZGRyZXNz
Pjx0aXRsZXM+PHRpdGxlPkVuZXJneSBtZXRhYm9saXNtIGluIHRoZSBsaXZlcjwvdGl0bGU+PHNl
Y29uZGFyeS10aXRsZT5Db21wciBQaHlzaW9sPC9zZWNvbmRhcnktdGl0bGU+PGFsdC10aXRsZT5D
b21wcmVoZW5zaXZlIFBoeXNpb2xvZ3k8L2FsdC10aXRsZT48L3RpdGxlcz48cGVyaW9kaWNhbD48
ZnVsbC10aXRsZT5Db21wciBQaHlzaW9sPC9mdWxsLXRpdGxlPjxhYmJyLTE+Q29tcHJlaGVuc2l2
ZSBQaHlzaW9sb2d5PC9hYmJyLTE+PC9wZXJpb2RpY2FsPjxhbHQtcGVyaW9kaWNhbD48ZnVsbC10
aXRsZT5Db21wciBQaHlzaW9sPC9mdWxsLXRpdGxlPjxhYmJyLTE+Q29tcHJlaGVuc2l2ZSBQaHlz
aW9sb2d5PC9hYmJyLTE+PC9hbHQtcGVyaW9kaWNhbD48cGFnZXM+MTc3LTk3PC9wYWdlcz48dm9s
dW1lPjQ8L3ZvbHVtZT48bnVtYmVyPjE8L251bWJlcj48a2V5d29yZHM+PGtleXdvcmQ+Q2lyY2Fk
aWFuIFJoeXRobS9waHlzaW9sb2d5PC9rZXl3b3JkPjxrZXl3b3JkPkN5dG9raW5lcy9waHlzaW9s
b2d5PC9rZXl3b3JkPjxrZXl3b3JkPkRpYWJldGVzIE1lbGxpdHVzLCBUeXBlIDIvbWV0YWJvbGlz
bTwva2V5d29yZD48a2V5d29yZD5FbmRvcGxhc21pYyBSZXRpY3VsdW0vcGh5c2lvbG9neTwva2V5
d29yZD48a2V5d29yZD5FbmVyZ3kgTWV0YWJvbGlzbS8qcGh5c2lvbG9neTwva2V5d29yZD48a2V5
d29yZD5GYXR0eSBBY2lkcy9tZXRhYm9saXNtPC9rZXl3b3JkPjxrZXl3b3JkPkdsdWNhZ29uL3Bo
eXNpb2xvZ3k8L2tleXdvcmQ+PGtleXdvcmQ+R2x1Y29uZW9nZW5lc2lzL3BoeXNpb2xvZ3k8L2tl
eXdvcmQ+PGtleXdvcmQ+R2x1Y29zZS9tZXRhYm9saXNtPC9rZXl3b3JkPjxrZXl3b3JkPkh1bWFu
IEdyb3d0aCBIb3Jtb25lL3BoeXNpb2xvZ3k8L2tleXdvcmQ+PGtleXdvcmQ+SHVtYW5zPC9rZXl3
b3JkPjxrZXl3b3JkPkluc3VsaW4vcGh5c2lvbG9neTwva2V5d29yZD48a2V5d29yZD5MaXBvZ2Vu
ZXNpcy9waHlzaW9sb2d5PC9rZXl3b3JkPjxrZXl3b3JkPkxpdmVyLyptZXRhYm9saXNtPC9rZXl3
b3JkPjxrZXl3b3JkPk5vbi1hbGNvaG9saWMgRmF0dHkgTGl2ZXIgRGlzZWFzZS9tZXRhYm9saXNt
PC9rZXl3b3JkPjxrZXl3b3JkPk9iZXNpdHkvbWV0YWJvbGlzbTwva2V5d29yZD48L2tleXdvcmRz
PjxkYXRlcz48eWVhcj4yMDE0PC95ZWFyPjxwdWItZGF0ZXM+PGRhdGU+SmFuPC9kYXRlPjwvcHVi
LWRhdGVzPjwvZGF0ZXM+PGlzYm4+MjA0MC00NjAzIChFbGVjdHJvbmljKSYjeEQ7MjA0MC00NjAz
IChMaW5raW5nKTwvaXNibj48YWNjZXNzaW9uLW51bT4yNDY5MjEzODwvYWNjZXNzaW9uLW51bT48
dXJscz48cmVsYXRlZC11cmxzPjx1cmw+aHR0cDovL3d3dy5uY2JpLm5sbS5uaWguZ292L3B1Ym1l
ZC8yNDY5MjEzODwvdXJsPjwvcmVsYXRlZC11cmxzPjwvdXJscz48Y3VzdG9tMj40MDUwNjQxPC9j
dXN0b20yPjxlbGVjdHJvbmljLXJlc291cmNlLW51bT4xMC4xMDAyL2NwaHkuYzEzMDAyNDwvZWxl
Y3Ryb25pYy1yZXNvdXJjZS1udW0+PC9yZWNvcmQ+PC9DaXRlPjwvRW5kTm90ZT4A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DcmFiYjwvQXV0aG9yPjxZZWFyPjIwMDQ8L1llYXI+PFJl
Y051bT43MjI8L1JlY051bT48RGlzcGxheVRleHQ+PHN0eWxlIGZhY2U9InN1cGVyc2NyaXB0Ij5b
My01XTwvc3R5bGU+PC9EaXNwbGF5VGV4dD48cmVjb3JkPjxyZWMtbnVtYmVyPjcyMjwvcmVjLW51
bWJlcj48Zm9yZWlnbi1rZXlzPjxrZXkgYXBwPSJFTiIgZGItaWQ9ImFwMnQ1dmFyYjBzenYyZXd0
cm94Mjl6ajJhZmVycGVkMjlmdiI+NzIyPC9rZXk+PC9mb3JlaWduLWtleXM+PHJlZi10eXBlIG5h
bWU9IkpvdXJuYWwgQXJ0aWNsZSI+MTc8L3JlZi10eXBlPjxjb250cmlidXRvcnM+PGF1dGhvcnM+
PGF1dGhvcj5DcmFiYiwgRC4gVy48L2F1dGhvcj48YXV0aG9yPk1hdHN1bW90bywgTS48L2F1dGhv
cj48YXV0aG9yPkNoYW5nLCBELjwvYXV0aG9yPjxhdXRob3I+WW91LCBNLjwvYXV0aG9yPjwvYXV0
aG9ycz48L2NvbnRyaWJ1dG9ycz48YXV0aC1hZGRyZXNzPkluZGlhbmEgVW5pdmVyc2l0eSBTY2hv
b2wgb2YgTWVkaWNpbmUgYW5kIFJvdWRlYnVzaCBWQSBNZWRpY2FsIENlbnRlciwgRW1lcnNvbiBI
YWxsIFJvb20gMzE3LCA1NDUgQmFybmhpbGwgRHJpdmUsIEluZGlhbmFwb2xpcywgSU4gNDYyMDIs
IFVTQS4gRGNyYWJiQGl1cHVpLmVkdTwvYXV0aC1hZGRyZXNzPjx0aXRsZXM+PHRpdGxlPk92ZXJ2
aWV3IG9mIHRoZSByb2xlIG9mIGFsY29ob2wgZGVoeWRyb2dlbmFzZSBhbmQgYWxkZWh5ZGUgZGVo
eWRyb2dlbmFzZSBhbmQgdGhlaXIgdmFyaWFudHMgaW4gdGhlIGdlbmVzaXMgb2YgYWxjb2hvbC1y
ZWxhdGVkIHBhdGhvbG9neTwvdGl0bGU+PHNlY29uZGFyeS10aXRsZT5Qcm9jIE51dHIgU29jPC9z
ZWNvbmRhcnktdGl0bGU+PGFsdC10aXRsZT5UaGUgUHJvY2VlZGluZ3Mgb2YgdGhlIE51dHJpdGlv
biBTb2NpZXR5PC9hbHQtdGl0bGU+PC90aXRsZXM+PHBlcmlvZGljYWw+PGZ1bGwtdGl0bGU+UHJv
YyBOdXRyIFNvYzwvZnVsbC10aXRsZT48YWJici0xPlRoZSBQcm9jZWVkaW5ncyBvZiB0aGUgTnV0
cml0aW9uIFNvY2lldHk8L2FiYnItMT48L3BlcmlvZGljYWw+PGFsdC1wZXJpb2RpY2FsPjxmdWxs
LXRpdGxlPlByb2MgTnV0ciBTb2M8L2Z1bGwtdGl0bGU+PGFiYnItMT5UaGUgUHJvY2VlZGluZ3Mg
b2YgdGhlIE51dHJpdGlvbiBTb2NpZXR5PC9hYmJyLTE+PC9hbHQtcGVyaW9kaWNhbD48cGFnZXM+
NDktNjM8L3BhZ2VzPjx2b2x1bWU+NjM8L3ZvbHVtZT48bnVtYmVyPjE8L251bWJlcj48a2V5d29y
ZHM+PGtleXdvcmQ+QWxjb2hvbCBEZWh5ZHJvZ2VuYXNlL2dlbmV0aWNzLyptZXRhYm9saXNtPC9r
ZXl3b3JkPjxrZXl3b3JkPkFsY29ob2xpc20vY29tcGxpY2F0aW9ucy8qZW56eW1vbG9neS9nZW5l
dGljczwva2V5d29yZD48a2V5d29yZD5BbGRlaHlkZSBEZWh5ZHJvZ2VuYXNlL2dlbmV0aWNzLypt
ZXRhYm9saXNtPC9rZXl3b3JkPjxrZXl3b3JkPkV0aGFub2wvbWV0YWJvbGlzbTwva2V5d29yZD48
a2V5d29yZD5HZW5ldGljIFByZWRpc3Bvc2l0aW9uIHRvIERpc2Vhc2U8L2tleXdvcmQ+PGtleXdv
cmQ+KkdlbmV0aWMgVmFyaWF0aW9uPC9rZXl3b3JkPjxrZXl3b3JkPkh1bWFuczwva2V5d29yZD48
a2V5d29yZD5JbnRlc3RpbmFsIEFic29ycHRpb248L2tleXdvcmQ+PC9rZXl3b3Jkcz48ZGF0ZXM+
PHllYXI+MjAwNDwveWVhcj48cHViLWRhdGVzPjxkYXRlPkZlYjwvZGF0ZT48L3B1Yi1kYXRlcz48
L2RhdGVzPjxpc2JuPjAwMjktNjY1MSAoUHJpbnQpJiN4RDswMDI5LTY2NTEgKExpbmtpbmcpPC9p
c2JuPjxhY2Nlc3Npb24tbnVtPjE1MDk5NDA3PC9hY2Nlc3Npb24tbnVtPjx1cmxzPjxyZWxhdGVk
LXVybHM+PHVybD5odHRwOi8vd3d3Lm5jYmkubmxtLm5paC5nb3YvcHVibWVkLzE1MDk5NDA3PC91
cmw+PC9yZWxhdGVkLXVybHM+PC91cmxzPjwvcmVjb3JkPjwvQ2l0ZT48Q2l0ZT48QXV0aG9yPkJl
Y2htYW5uPC9BdXRob3I+PFllYXI+MjAxMjwvWWVhcj48UmVjTnVtPjkxOTwvUmVjTnVtPjxyZWNv
cmQ+PHJlYy1udW1iZXI+OTE5PC9yZWMtbnVtYmVyPjxmb3JlaWduLWtleXM+PGtleSBhcHA9IkVO
IiBkYi1pZD0iYXAydDV2YXJiMHN6djJld3Ryb3gyOXpqMmFmZXJwZWQyOWZ2Ij45MTk8L2tleT48
L2ZvcmVpZ24ta2V5cz48cmVmLXR5cGUgbmFtZT0iSm91cm5hbCBBcnRpY2xlIj4xNzwvcmVmLXR5
cGU+PGNvbnRyaWJ1dG9ycz48YXV0aG9ycz48YXV0aG9yPkJlY2htYW5uLCBMLiBQLjwvYXV0aG9y
PjxhdXRob3I+SGFubml2b29ydCwgUi4gQS48L2F1dGhvcj48YXV0aG9yPkdlcmtlbiwgRy48L2F1
dGhvcj48YXV0aG9yPkhvdGFtaXNsaWdpbCwgRy4gUy48L2F1dGhvcj48YXV0aG9yPlRyYXVuZXIs
IE0uPC9hdXRob3I+PGF1dGhvcj5DYW5iYXksIEEuPC9hdXRob3I+PC9hdXRob3JzPjwvY29udHJp
YnV0b3JzPjxhdXRoLWFkZHJlc3M+RGVwYXJ0bWVudCBvZiBHYXN0cm9lbnRlcm9sb2d5IGFuZCBI
ZXBhdG9sb2d5LCBVbml2ZXJzaXR5IEhvc3BpdGFsIEVzc2VuLCBVbml2ZXJzaXR5IG9mIER1aXNi
dXJnLUVzc2VuLCBFc3NlbiwgR2VybWFueS48L2F1dGgtYWRkcmVzcz48dGl0bGVzPjx0aXRsZT5U
aGUgaW50ZXJhY3Rpb24gb2YgaGVwYXRpYyBsaXBpZCBhbmQgZ2x1Y29zZSBtZXRhYm9saXNtIGlu
IGxpdmVyIGRpc2Vhc2VzPC90aXRsZT48c2Vjb25kYXJ5LXRpdGxlPkogSGVwYXRvbDwvc2Vjb25k
YXJ5LXRpdGxlPjxhbHQtdGl0bGU+Sm91cm5hbCBvZiBoZXBhdG9sb2d5PC9hbHQtdGl0bGU+PC90
aXRsZXM+PHBlcmlvZGljYWw+PGZ1bGwtdGl0bGU+SiBIZXBhdG9sPC9mdWxsLXRpdGxlPjwvcGVy
aW9kaWNhbD48cGFnZXM+OTUyLTY0PC9wYWdlcz48dm9sdW1lPjU2PC92b2x1bWU+PG51bWJlcj40
PC9udW1iZXI+PGtleXdvcmRzPjxrZXl3b3JkPkZhdHR5IExpdmVyLyptZXRhYm9saXNtPC9rZXl3
b3JkPjxrZXl3b3JkPkdsdWNvc2UvKm1ldGFib2xpc208L2tleXdvcmQ+PGtleXdvcmQ+SHVtYW5z
PC9rZXl3b3JkPjxrZXl3b3JkPkxpcGlkIE1ldGFib2xpc20vKnBoeXNpb2xvZ3k8L2tleXdvcmQ+
PGtleXdvcmQ+TGl2ZXIgTmVvcGxhc21zLyptZXRhYm9saXNtPC9rZXl3b3JkPjxrZXl3b3JkPkxp
dmVyIFJlZ2VuZXJhdGlvbi9waHlzaW9sb2d5PC9rZXl3b3JkPjxrZXl3b3JkPk5vbi1hbGNvaG9s
aWMgRmF0dHkgTGl2ZXIgRGlzZWFzZTwva2V5d29yZD48a2V5d29yZD5SZWNlcHRvcnMsIENhbGNp
dHJpb2wvbWV0YWJvbGlzbTwva2V5d29yZD48a2V5d29yZD5SZWNlcHRvcnMsIEN5dG9wbGFzbWlj
IGFuZCBOdWNsZWFyL21ldGFib2xpc208L2tleXdvcmQ+PC9rZXl3b3Jkcz48ZGF0ZXM+PHllYXI+
MjAxMjwveWVhcj48cHViLWRhdGVzPjxkYXRlPkFwcjwvZGF0ZT48L3B1Yi1kYXRlcz48L2RhdGVz
Pjxpc2JuPjE2MDAtMDY0MSAoRWxlY3Ryb25pYykmI3hEOzAxNjgtODI3OCAoTGlua2luZyk8L2lz
Ym4+PGFjY2Vzc2lvbi1udW0+MjIxNzMxNjg8L2FjY2Vzc2lvbi1udW0+PHVybHM+PHJlbGF0ZWQt
dXJscz48dXJsPmh0dHA6Ly93d3cubmNiaS5ubG0ubmloLmdvdi9wdWJtZWQvMjIxNzMxNjg8L3Vy
bD48L3JlbGF0ZWQtdXJscz48L3VybHM+PGVsZWN0cm9uaWMtcmVzb3VyY2UtbnVtPjEwLjEwMTYv
ai5qaGVwLjIwMTEuMDguMDI1PC9lbGVjdHJvbmljLXJlc291cmNlLW51bT48L3JlY29yZD48L0Np
dGU+PENpdGU+PEF1dGhvcj5SdWk8L0F1dGhvcj48WWVhcj4yMDE0PC9ZZWFyPjxSZWNOdW0+OTIw
PC9SZWNOdW0+PHJlY29yZD48cmVjLW51bWJlcj45MjA8L3JlYy1udW1iZXI+PGZvcmVpZ24ta2V5
cz48a2V5IGFwcD0iRU4iIGRiLWlkPSJhcDJ0NXZhcmIwc3p2MmV3dHJveDI5emoyYWZlcnBlZDI5
ZnYiPjkyMDwva2V5PjwvZm9yZWlnbi1rZXlzPjxyZWYtdHlwZSBuYW1lPSJKb3VybmFsIEFydGlj
bGUiPjE3PC9yZWYtdHlwZT48Y29udHJpYnV0b3JzPjxhdXRob3JzPjxhdXRob3I+UnVpLCBMLjwv
YXV0aG9yPjwvYXV0aG9ycz48L2NvbnRyaWJ1dG9ycz48YXV0aC1hZGRyZXNzPkRlcGFydG1lbnQg
b2YgTW9sZWN1bGFyIGFuZCBJbnRlZ3JhdGl2ZSBQaHlzaW9sb2d5LCBVbml2ZXJzaXR5IG9mIE1p
Y2hpZ2FuIE1lZGljYWwgU2Nob29sLCBBbm4gQXJib3IsIE1pY2hpZ2FuLjwvYXV0aC1hZGRyZXNz
Pjx0aXRsZXM+PHRpdGxlPkVuZXJneSBtZXRhYm9saXNtIGluIHRoZSBsaXZlcjwvdGl0bGU+PHNl
Y29uZGFyeS10aXRsZT5Db21wciBQaHlzaW9sPC9zZWNvbmRhcnktdGl0bGU+PGFsdC10aXRsZT5D
b21wcmVoZW5zaXZlIFBoeXNpb2xvZ3k8L2FsdC10aXRsZT48L3RpdGxlcz48cGVyaW9kaWNhbD48
ZnVsbC10aXRsZT5Db21wciBQaHlzaW9sPC9mdWxsLXRpdGxlPjxhYmJyLTE+Q29tcHJlaGVuc2l2
ZSBQaHlzaW9sb2d5PC9hYmJyLTE+PC9wZXJpb2RpY2FsPjxhbHQtcGVyaW9kaWNhbD48ZnVsbC10
aXRsZT5Db21wciBQaHlzaW9sPC9mdWxsLXRpdGxlPjxhYmJyLTE+Q29tcHJlaGVuc2l2ZSBQaHlz
aW9sb2d5PC9hYmJyLTE+PC9hbHQtcGVyaW9kaWNhbD48cGFnZXM+MTc3LTk3PC9wYWdlcz48dm9s
dW1lPjQ8L3ZvbHVtZT48bnVtYmVyPjE8L251bWJlcj48a2V5d29yZHM+PGtleXdvcmQ+Q2lyY2Fk
aWFuIFJoeXRobS9waHlzaW9sb2d5PC9rZXl3b3JkPjxrZXl3b3JkPkN5dG9raW5lcy9waHlzaW9s
b2d5PC9rZXl3b3JkPjxrZXl3b3JkPkRpYWJldGVzIE1lbGxpdHVzLCBUeXBlIDIvbWV0YWJvbGlz
bTwva2V5d29yZD48a2V5d29yZD5FbmRvcGxhc21pYyBSZXRpY3VsdW0vcGh5c2lvbG9neTwva2V5
d29yZD48a2V5d29yZD5FbmVyZ3kgTWV0YWJvbGlzbS8qcGh5c2lvbG9neTwva2V5d29yZD48a2V5
d29yZD5GYXR0eSBBY2lkcy9tZXRhYm9saXNtPC9rZXl3b3JkPjxrZXl3b3JkPkdsdWNhZ29uL3Bo
eXNpb2xvZ3k8L2tleXdvcmQ+PGtleXdvcmQ+R2x1Y29uZW9nZW5lc2lzL3BoeXNpb2xvZ3k8L2tl
eXdvcmQ+PGtleXdvcmQ+R2x1Y29zZS9tZXRhYm9saXNtPC9rZXl3b3JkPjxrZXl3b3JkPkh1bWFu
IEdyb3d0aCBIb3Jtb25lL3BoeXNpb2xvZ3k8L2tleXdvcmQ+PGtleXdvcmQ+SHVtYW5zPC9rZXl3
b3JkPjxrZXl3b3JkPkluc3VsaW4vcGh5c2lvbG9neTwva2V5d29yZD48a2V5d29yZD5MaXBvZ2Vu
ZXNpcy9waHlzaW9sb2d5PC9rZXl3b3JkPjxrZXl3b3JkPkxpdmVyLyptZXRhYm9saXNtPC9rZXl3
b3JkPjxrZXl3b3JkPk5vbi1hbGNvaG9saWMgRmF0dHkgTGl2ZXIgRGlzZWFzZS9tZXRhYm9saXNt
PC9rZXl3b3JkPjxrZXl3b3JkPk9iZXNpdHkvbWV0YWJvbGlzbTwva2V5d29yZD48L2tleXdvcmRz
PjxkYXRlcz48eWVhcj4yMDE0PC95ZWFyPjxwdWItZGF0ZXM+PGRhdGU+SmFuPC9kYXRlPjwvcHVi
LWRhdGVzPjwvZGF0ZXM+PGlzYm4+MjA0MC00NjAzIChFbGVjdHJvbmljKSYjeEQ7MjA0MC00NjAz
IChMaW5raW5nKTwvaXNibj48YWNjZXNzaW9uLW51bT4yNDY5MjEzODwvYWNjZXNzaW9uLW51bT48
dXJscz48cmVsYXRlZC11cmxzPjx1cmw+aHR0cDovL3d3dy5uY2JpLm5sbS5uaWguZ292L3B1Ym1l
ZC8yNDY5MjEzODwvdXJsPjwvcmVsYXRlZC11cmxzPjwvdXJscz48Y3VzdG9tMj40MDUwNjQxPC9j
dXN0b20yPjxlbGVjdHJvbmljLXJlc291cmNlLW51bT4xMC4xMDAyL2NwaHkuYzEzMDAyNDwvZWxl
Y3Ryb25pYy1yZXNvdXJjZS1udW0+PC9yZWNvcmQ+PC9DaXRlPjwvRW5kTm90ZT4A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3" w:tooltip="Crabb, 2004 #722" w:history="1">
        <w:r w:rsidRPr="00E05C91">
          <w:rPr>
            <w:rFonts w:ascii="Book Antiqua" w:hAnsi="Book Antiqua"/>
            <w:noProof/>
            <w:sz w:val="24"/>
            <w:szCs w:val="24"/>
            <w:vertAlign w:val="superscript"/>
          </w:rPr>
          <w:t>3-5</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With excessive alcohol consumption, it is generally assumed that liver injury is due to the production of acetaldehyde-mediated adducts and oxidative stress causing compounds such as reactive oxygen species (ROS), which interfere with the metabolism of other energy sources</w:t>
      </w:r>
      <w:r w:rsidRPr="00E05C91">
        <w:rPr>
          <w:rFonts w:ascii="Book Antiqua" w:hAnsi="Book Antiqua"/>
          <w:sz w:val="24"/>
          <w:szCs w:val="24"/>
        </w:rPr>
        <w:fldChar w:fldCharType="begin">
          <w:fldData xml:space="preserve">PEVuZE5vdGU+PENpdGU+PEF1dGhvcj5QdXJvaGl0PC9BdXRob3I+PFllYXI+MjAwOTwvWWVhcj48
UmVjTnVtPjIwPC9SZWNOdW0+PERpc3BsYXlUZXh0PjxzdHlsZSBmYWNlPSJzdXBlcnNjcmlwdCI+
WzIsIDNdPC9zdHlsZT48L0Rpc3BsYXlUZXh0PjxyZWNvcmQ+PHJlYy1udW1iZXI+MjA8L3JlYy1u
dW1iZXI+PGZvcmVpZ24ta2V5cz48a2V5IGFwcD0iRU4iIGRiLWlkPSJhcDJ0NXZhcmIwc3p2MmV3
dHJveDI5emoyYWZlcnBlZDI5ZnYiPjIwPC9rZXk+PC9mb3JlaWduLWtleXM+PHJlZi10eXBlIG5h
bWU9IkpvdXJuYWwgQXJ0aWNsZSI+MTc8L3JlZi10eXBlPjxjb250cmlidXRvcnM+PGF1dGhvcnM+
PGF1dGhvcj5QdXJvaGl0LCBWLjwvYXV0aG9yPjxhdXRob3I+R2FvLCBCLjwvYXV0aG9yPjxhdXRo
b3I+U29uZywgQi4gSi48L2F1dGhvcj48L2F1dGhvcnM+PC9jb250cmlidXRvcnM+PGF1dGgtYWRk
cmVzcz5EaXZpc2lvbiBvZiBNZXRhYm9saXNtIGFuZCBIZWFsdGggRWZmZWN0cywgTmF0aW9uYWwg
SW5zdGl0dXRlIG9uIEFsY29ob2wgQWJ1c2UgYW5kIEFsY29ob2xpc20sIE5hdGlvbmFsIEluc3Rp
dHV0ZXMgb2YgSGVhbHRoLCA1NjM1IEZpc2hlcnMgTGFuZSwgQmV0aGVzZGEsIE1EIDIwODkyLCBV
U0EuIHZwdXJvaGl0QG1haWwubmloLmdvdjwvYXV0aC1hZGRyZXNzPjx0aXRsZXM+PHRpdGxlPk1v
bGVjdWxhciBtZWNoYW5pc21zIG9mIGFsY29ob2xpYyBmYXR0eSBsaXZlcjwvdGl0bGU+PHNlY29u
ZGFyeS10aXRsZT5BbGNvaG9sIENsaW4gRXhwIFJlczwvc2Vjb25kYXJ5LXRpdGxlPjwvdGl0bGVz
PjxwZXJpb2RpY2FsPjxmdWxsLXRpdGxlPkFsY29ob2wgQ2xpbiBFeHAgUmVzPC9mdWxsLXRpdGxl
PjwvcGVyaW9kaWNhbD48cGFnZXM+MTkxLTIwNTwvcGFnZXM+PHZvbHVtZT4zMzwvdm9sdW1lPjxu
dW1iZXI+MjwvbnVtYmVyPjxlZGl0aW9uPjIwMDgvMTEvMjc8L2VkaXRpb24+PGtleXdvcmRzPjxr
ZXl3b3JkPkFuaW1hbHM8L2tleXdvcmQ+PGtleXdvcmQ+Q29tcGxlbWVudCBDMy9tZXRhYm9saXNt
L3BoeXNpb2xvZ3k8L2tleXdvcmQ+PGtleXdvcmQ+RmF0dHkgTGl2ZXIsIEFsY29ob2xpYy8qZ2Vu
ZXRpY3MvKm1ldGFib2xpc208L2tleXdvcmQ+PGtleXdvcmQ+SHVtYW5zPC9rZXl3b3JkPjxrZXl3
b3JkPk5BRC9tZXRhYm9saXNtL3BoeXNpb2xvZ3k8L2tleXdvcmQ+PGtleXdvcmQ+UFBBUiBhbHBo
YS9tZXRhYm9saXNtL3BoeXNpb2xvZ3k8L2tleXdvcmQ+PGtleXdvcmQ+U3Rlcm9sIFJlZ3VsYXRv
cnkgRWxlbWVudCBCaW5kaW5nIFByb3RlaW5zL21ldGFib2xpc20vcGh5c2lvbG9neTwva2V5d29y
ZD48a2V5d29yZD5UdW1vciBOZWNyb3NpcyBGYWN0b3ItYWxwaGEvbWV0YWJvbGlzbS9waHlzaW9s
b2d5PC9rZXl3b3JkPjwva2V5d29yZHM+PGRhdGVzPjx5ZWFyPjIwMDk8L3llYXI+PHB1Yi1kYXRl
cz48ZGF0ZT5GZWI8L2RhdGU+PC9wdWItZGF0ZXM+PC9kYXRlcz48aXNibj4xNTMwLTAyNzcgKEVs
ZWN0cm9uaWMpJiN4RDswMTQ1LTYwMDggKExpbmtpbmcpPC9pc2JuPjxhY2Nlc3Npb24tbnVtPjE5
MDMyNTg0PC9hY2Nlc3Npb24tbnVtPjx1cmxzPjxyZWxhdGVkLXVybHM+PHVybD5odHRwOi8vd3d3
Lm5jYmkubmxtLm5paC5nb3YvZW50cmV6L3F1ZXJ5LmZjZ2k/Y21kPVJldHJpZXZlJmFtcDtkYj1Q
dWJNZWQmYW1wO2RvcHQ9Q2l0YXRpb24mYW1wO2xpc3RfdWlkcz0xOTAzMjU4NDwvdXJsPjwvcmVs
YXRlZC11cmxzPjwvdXJscz48Y3VzdG9tMj4yNjMzNDMxPC9jdXN0b20yPjxlbGVjdHJvbmljLXJl
c291cmNlLW51bT5BQ0VSODI3IFtwaWldJiN4RDsxMC4xMTExL2ouMTUzMC0wMjc3LjIwMDguMDA4
MjcueDwvZWxlY3Ryb25pYy1yZXNvdXJjZS1udW0+PGxhbmd1YWdlPmVuZzwvbGFuZ3VhZ2U+PC9y
ZWNvcmQ+PC9DaXRlPjxDaXRlPjxBdXRob3I+Q3JhYmI8L0F1dGhvcj48WWVhcj4yMDA0PC9ZZWFy
PjxSZWNOdW0+NzIyPC9SZWNOdW0+PHJlY29yZD48cmVjLW51bWJlcj43MjI8L3JlYy1udW1iZXI+
PGZvcmVpZ24ta2V5cz48a2V5IGFwcD0iRU4iIGRiLWlkPSJhcDJ0NXZhcmIwc3p2MmV3dHJveDI5
emoyYWZlcnBlZDI5ZnYiPjcyMjwva2V5PjwvZm9yZWlnbi1rZXlzPjxyZWYtdHlwZSBuYW1lPSJK
b3VybmFsIEFydGljbGUiPjE3PC9yZWYtdHlwZT48Y29udHJpYnV0b3JzPjxhdXRob3JzPjxhdXRo
b3I+Q3JhYmIsIEQuIFcuPC9hdXRob3I+PGF1dGhvcj5NYXRzdW1vdG8sIE0uPC9hdXRob3I+PGF1
dGhvcj5DaGFuZywgRC48L2F1dGhvcj48YXV0aG9yPllvdSwgTS48L2F1dGhvcj48L2F1dGhvcnM+
PC9jb250cmlidXRvcnM+PGF1dGgtYWRkcmVzcz5JbmRpYW5hIFVuaXZlcnNpdHkgU2Nob29sIG9m
IE1lZGljaW5lIGFuZCBSb3VkZWJ1c2ggVkEgTWVkaWNhbCBDZW50ZXIsIEVtZXJzb24gSGFsbCBS
b29tIDMxNywgNTQ1IEJhcm5oaWxsIERyaXZlLCBJbmRpYW5hcG9saXMsIElOIDQ2MjAyLCBVU0Eu
IERjcmFiYkBpdXB1aS5lZHU8L2F1dGgtYWRkcmVzcz48dGl0bGVzPjx0aXRsZT5PdmVydmlldyBv
ZiB0aGUgcm9sZSBvZiBhbGNvaG9sIGRlaHlkcm9nZW5hc2UgYW5kIGFsZGVoeWRlIGRlaHlkcm9n
ZW5hc2UgYW5kIHRoZWlyIHZhcmlhbnRzIGluIHRoZSBnZW5lc2lzIG9mIGFsY29ob2wtcmVsYXRl
ZCBwYXRob2xvZ3k8L3RpdGxlPjxzZWNvbmRhcnktdGl0bGU+UHJvYyBOdXRyIFNvYzwvc2Vjb25k
YXJ5LXRpdGxlPjxhbHQtdGl0bGU+VGhlIFByb2NlZWRpbmdzIG9mIHRoZSBOdXRyaXRpb24gU29j
aWV0eTwvYWx0LXRpdGxlPjwvdGl0bGVzPjxwZXJpb2RpY2FsPjxmdWxsLXRpdGxlPlByb2MgTnV0
ciBTb2M8L2Z1bGwtdGl0bGU+PGFiYnItMT5UaGUgUHJvY2VlZGluZ3Mgb2YgdGhlIE51dHJpdGlv
biBTb2NpZXR5PC9hYmJyLTE+PC9wZXJpb2RpY2FsPjxhbHQtcGVyaW9kaWNhbD48ZnVsbC10aXRs
ZT5Qcm9jIE51dHIgU29jPC9mdWxsLXRpdGxlPjxhYmJyLTE+VGhlIFByb2NlZWRpbmdzIG9mIHRo
ZSBOdXRyaXRpb24gU29jaWV0eTwvYWJici0xPjwvYWx0LXBlcmlvZGljYWw+PHBhZ2VzPjQ5LTYz
PC9wYWdlcz48dm9sdW1lPjYzPC92b2x1bWU+PG51bWJlcj4xPC9udW1iZXI+PGtleXdvcmRzPjxr
ZXl3b3JkPkFsY29ob2wgRGVoeWRyb2dlbmFzZS9nZW5ldGljcy8qbWV0YWJvbGlzbTwva2V5d29y
ZD48a2V5d29yZD5BbGNvaG9saXNtL2NvbXBsaWNhdGlvbnMvKmVuenltb2xvZ3kvZ2VuZXRpY3M8
L2tleXdvcmQ+PGtleXdvcmQ+QWxkZWh5ZGUgRGVoeWRyb2dlbmFzZS9nZW5ldGljcy8qbWV0YWJv
bGlzbTwva2V5d29yZD48a2V5d29yZD5FdGhhbm9sL21ldGFib2xpc208L2tleXdvcmQ+PGtleXdv
cmQ+R2VuZXRpYyBQcmVkaXNwb3NpdGlvbiB0byBEaXNlYXNlPC9rZXl3b3JkPjxrZXl3b3JkPipH
ZW5ldGljIFZhcmlhdGlvbjwva2V5d29yZD48a2V5d29yZD5IdW1hbnM8L2tleXdvcmQ+PGtleXdv
cmQ+SW50ZXN0aW5hbCBBYnNvcnB0aW9uPC9rZXl3b3JkPjwva2V5d29yZHM+PGRhdGVzPjx5ZWFy
PjIwMDQ8L3llYXI+PHB1Yi1kYXRlcz48ZGF0ZT5GZWI8L2RhdGU+PC9wdWItZGF0ZXM+PC9kYXRl
cz48aXNibj4wMDI5LTY2NTEgKFByaW50KSYjeEQ7MDAyOS02NjUxIChMaW5raW5nKTwvaXNibj48
YWNjZXNzaW9uLW51bT4xNTA5OTQwNzwvYWNjZXNzaW9uLW51bT48dXJscz48cmVsYXRlZC11cmxz
Pjx1cmw+aHR0cDovL3d3dy5uY2JpLm5sbS5uaWguZ292L3B1Ym1lZC8xNTA5OTQwNzwvdXJsPjwv
cmVsYXRlZC11cmxzPjwvdXJscz48L3JlY29yZD48L0NpdGU+PC9FbmROb3RlPgB=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QdXJvaGl0PC9BdXRob3I+PFllYXI+MjAwOTwvWWVhcj48
UmVjTnVtPjIwPC9SZWNOdW0+PERpc3BsYXlUZXh0PjxzdHlsZSBmYWNlPSJzdXBlcnNjcmlwdCI+
WzIsIDNdPC9zdHlsZT48L0Rpc3BsYXlUZXh0PjxyZWNvcmQ+PHJlYy1udW1iZXI+MjA8L3JlYy1u
dW1iZXI+PGZvcmVpZ24ta2V5cz48a2V5IGFwcD0iRU4iIGRiLWlkPSJhcDJ0NXZhcmIwc3p2MmV3
dHJveDI5emoyYWZlcnBlZDI5ZnYiPjIwPC9rZXk+PC9mb3JlaWduLWtleXM+PHJlZi10eXBlIG5h
bWU9IkpvdXJuYWwgQXJ0aWNsZSI+MTc8L3JlZi10eXBlPjxjb250cmlidXRvcnM+PGF1dGhvcnM+
PGF1dGhvcj5QdXJvaGl0LCBWLjwvYXV0aG9yPjxhdXRob3I+R2FvLCBCLjwvYXV0aG9yPjxhdXRo
b3I+U29uZywgQi4gSi48L2F1dGhvcj48L2F1dGhvcnM+PC9jb250cmlidXRvcnM+PGF1dGgtYWRk
cmVzcz5EaXZpc2lvbiBvZiBNZXRhYm9saXNtIGFuZCBIZWFsdGggRWZmZWN0cywgTmF0aW9uYWwg
SW5zdGl0dXRlIG9uIEFsY29ob2wgQWJ1c2UgYW5kIEFsY29ob2xpc20sIE5hdGlvbmFsIEluc3Rp
dHV0ZXMgb2YgSGVhbHRoLCA1NjM1IEZpc2hlcnMgTGFuZSwgQmV0aGVzZGEsIE1EIDIwODkyLCBV
U0EuIHZwdXJvaGl0QG1haWwubmloLmdvdjwvYXV0aC1hZGRyZXNzPjx0aXRsZXM+PHRpdGxlPk1v
bGVjdWxhciBtZWNoYW5pc21zIG9mIGFsY29ob2xpYyBmYXR0eSBsaXZlcjwvdGl0bGU+PHNlY29u
ZGFyeS10aXRsZT5BbGNvaG9sIENsaW4gRXhwIFJlczwvc2Vjb25kYXJ5LXRpdGxlPjwvdGl0bGVz
PjxwZXJpb2RpY2FsPjxmdWxsLXRpdGxlPkFsY29ob2wgQ2xpbiBFeHAgUmVzPC9mdWxsLXRpdGxl
PjwvcGVyaW9kaWNhbD48cGFnZXM+MTkxLTIwNTwvcGFnZXM+PHZvbHVtZT4zMzwvdm9sdW1lPjxu
dW1iZXI+MjwvbnVtYmVyPjxlZGl0aW9uPjIwMDgvMTEvMjc8L2VkaXRpb24+PGtleXdvcmRzPjxr
ZXl3b3JkPkFuaW1hbHM8L2tleXdvcmQ+PGtleXdvcmQ+Q29tcGxlbWVudCBDMy9tZXRhYm9saXNt
L3BoeXNpb2xvZ3k8L2tleXdvcmQ+PGtleXdvcmQ+RmF0dHkgTGl2ZXIsIEFsY29ob2xpYy8qZ2Vu
ZXRpY3MvKm1ldGFib2xpc208L2tleXdvcmQ+PGtleXdvcmQ+SHVtYW5zPC9rZXl3b3JkPjxrZXl3
b3JkPk5BRC9tZXRhYm9saXNtL3BoeXNpb2xvZ3k8L2tleXdvcmQ+PGtleXdvcmQ+UFBBUiBhbHBo
YS9tZXRhYm9saXNtL3BoeXNpb2xvZ3k8L2tleXdvcmQ+PGtleXdvcmQ+U3Rlcm9sIFJlZ3VsYXRv
cnkgRWxlbWVudCBCaW5kaW5nIFByb3RlaW5zL21ldGFib2xpc20vcGh5c2lvbG9neTwva2V5d29y
ZD48a2V5d29yZD5UdW1vciBOZWNyb3NpcyBGYWN0b3ItYWxwaGEvbWV0YWJvbGlzbS9waHlzaW9s
b2d5PC9rZXl3b3JkPjwva2V5d29yZHM+PGRhdGVzPjx5ZWFyPjIwMDk8L3llYXI+PHB1Yi1kYXRl
cz48ZGF0ZT5GZWI8L2RhdGU+PC9wdWItZGF0ZXM+PC9kYXRlcz48aXNibj4xNTMwLTAyNzcgKEVs
ZWN0cm9uaWMpJiN4RDswMTQ1LTYwMDggKExpbmtpbmcpPC9pc2JuPjxhY2Nlc3Npb24tbnVtPjE5
MDMyNTg0PC9hY2Nlc3Npb24tbnVtPjx1cmxzPjxyZWxhdGVkLXVybHM+PHVybD5odHRwOi8vd3d3
Lm5jYmkubmxtLm5paC5nb3YvZW50cmV6L3F1ZXJ5LmZjZ2k/Y21kPVJldHJpZXZlJmFtcDtkYj1Q
dWJNZWQmYW1wO2RvcHQ9Q2l0YXRpb24mYW1wO2xpc3RfdWlkcz0xOTAzMjU4NDwvdXJsPjwvcmVs
YXRlZC11cmxzPjwvdXJscz48Y3VzdG9tMj4yNjMzNDMxPC9jdXN0b20yPjxlbGVjdHJvbmljLXJl
c291cmNlLW51bT5BQ0VSODI3IFtwaWldJiN4RDsxMC4xMTExL2ouMTUzMC0wMjc3LjIwMDguMDA4
MjcueDwvZWxlY3Ryb25pYy1yZXNvdXJjZS1udW0+PGxhbmd1YWdlPmVuZzwvbGFuZ3VhZ2U+PC9y
ZWNvcmQ+PC9DaXRlPjxDaXRlPjxBdXRob3I+Q3JhYmI8L0F1dGhvcj48WWVhcj4yMDA0PC9ZZWFy
PjxSZWNOdW0+NzIyPC9SZWNOdW0+PHJlY29yZD48cmVjLW51bWJlcj43MjI8L3JlYy1udW1iZXI+
PGZvcmVpZ24ta2V5cz48a2V5IGFwcD0iRU4iIGRiLWlkPSJhcDJ0NXZhcmIwc3p2MmV3dHJveDI5
emoyYWZlcnBlZDI5ZnYiPjcyMjwva2V5PjwvZm9yZWlnbi1rZXlzPjxyZWYtdHlwZSBuYW1lPSJK
b3VybmFsIEFydGljbGUiPjE3PC9yZWYtdHlwZT48Y29udHJpYnV0b3JzPjxhdXRob3JzPjxhdXRo
b3I+Q3JhYmIsIEQuIFcuPC9hdXRob3I+PGF1dGhvcj5NYXRzdW1vdG8sIE0uPC9hdXRob3I+PGF1
dGhvcj5DaGFuZywgRC48L2F1dGhvcj48YXV0aG9yPllvdSwgTS48L2F1dGhvcj48L2F1dGhvcnM+
PC9jb250cmlidXRvcnM+PGF1dGgtYWRkcmVzcz5JbmRpYW5hIFVuaXZlcnNpdHkgU2Nob29sIG9m
IE1lZGljaW5lIGFuZCBSb3VkZWJ1c2ggVkEgTWVkaWNhbCBDZW50ZXIsIEVtZXJzb24gSGFsbCBS
b29tIDMxNywgNTQ1IEJhcm5oaWxsIERyaXZlLCBJbmRpYW5hcG9saXMsIElOIDQ2MjAyLCBVU0Eu
IERjcmFiYkBpdXB1aS5lZHU8L2F1dGgtYWRkcmVzcz48dGl0bGVzPjx0aXRsZT5PdmVydmlldyBv
ZiB0aGUgcm9sZSBvZiBhbGNvaG9sIGRlaHlkcm9nZW5hc2UgYW5kIGFsZGVoeWRlIGRlaHlkcm9n
ZW5hc2UgYW5kIHRoZWlyIHZhcmlhbnRzIGluIHRoZSBnZW5lc2lzIG9mIGFsY29ob2wtcmVsYXRl
ZCBwYXRob2xvZ3k8L3RpdGxlPjxzZWNvbmRhcnktdGl0bGU+UHJvYyBOdXRyIFNvYzwvc2Vjb25k
YXJ5LXRpdGxlPjxhbHQtdGl0bGU+VGhlIFByb2NlZWRpbmdzIG9mIHRoZSBOdXRyaXRpb24gU29j
aWV0eTwvYWx0LXRpdGxlPjwvdGl0bGVzPjxwZXJpb2RpY2FsPjxmdWxsLXRpdGxlPlByb2MgTnV0
ciBTb2M8L2Z1bGwtdGl0bGU+PGFiYnItMT5UaGUgUHJvY2VlZGluZ3Mgb2YgdGhlIE51dHJpdGlv
biBTb2NpZXR5PC9hYmJyLTE+PC9wZXJpb2RpY2FsPjxhbHQtcGVyaW9kaWNhbD48ZnVsbC10aXRs
ZT5Qcm9jIE51dHIgU29jPC9mdWxsLXRpdGxlPjxhYmJyLTE+VGhlIFByb2NlZWRpbmdzIG9mIHRo
ZSBOdXRyaXRpb24gU29jaWV0eTwvYWJici0xPjwvYWx0LXBlcmlvZGljYWw+PHBhZ2VzPjQ5LTYz
PC9wYWdlcz48dm9sdW1lPjYzPC92b2x1bWU+PG51bWJlcj4xPC9udW1iZXI+PGtleXdvcmRzPjxr
ZXl3b3JkPkFsY29ob2wgRGVoeWRyb2dlbmFzZS9nZW5ldGljcy8qbWV0YWJvbGlzbTwva2V5d29y
ZD48a2V5d29yZD5BbGNvaG9saXNtL2NvbXBsaWNhdGlvbnMvKmVuenltb2xvZ3kvZ2VuZXRpY3M8
L2tleXdvcmQ+PGtleXdvcmQ+QWxkZWh5ZGUgRGVoeWRyb2dlbmFzZS9nZW5ldGljcy8qbWV0YWJv
bGlzbTwva2V5d29yZD48a2V5d29yZD5FdGhhbm9sL21ldGFib2xpc208L2tleXdvcmQ+PGtleXdv
cmQ+R2VuZXRpYyBQcmVkaXNwb3NpdGlvbiB0byBEaXNlYXNlPC9rZXl3b3JkPjxrZXl3b3JkPipH
ZW5ldGljIFZhcmlhdGlvbjwva2V5d29yZD48a2V5d29yZD5IdW1hbnM8L2tleXdvcmQ+PGtleXdv
cmQ+SW50ZXN0aW5hbCBBYnNvcnB0aW9uPC9rZXl3b3JkPjwva2V5d29yZHM+PGRhdGVzPjx5ZWFy
PjIwMDQ8L3llYXI+PHB1Yi1kYXRlcz48ZGF0ZT5GZWI8L2RhdGU+PC9wdWItZGF0ZXM+PC9kYXRl
cz48aXNibj4wMDI5LTY2NTEgKFByaW50KSYjeEQ7MDAyOS02NjUxIChMaW5raW5nKTwvaXNibj48
YWNjZXNzaW9uLW51bT4xNTA5OTQwNzwvYWNjZXNzaW9uLW51bT48dXJscz48cmVsYXRlZC11cmxz
Pjx1cmw+aHR0cDovL3d3dy5uY2JpLm5sbS5uaWguZ292L3B1Ym1lZC8xNTA5OTQwNzwvdXJsPjwv
cmVsYXRlZC11cmxzPjwvdXJscz48L3JlY29yZD48L0NpdGU+PC9FbmROb3RlPgB=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2" w:tooltip="Purohit, 2009 #20" w:history="1">
        <w:r w:rsidRPr="00E05C91">
          <w:rPr>
            <w:rFonts w:ascii="Book Antiqua" w:hAnsi="Book Antiqua"/>
            <w:noProof/>
            <w:sz w:val="24"/>
            <w:szCs w:val="24"/>
            <w:vertAlign w:val="superscript"/>
          </w:rPr>
          <w:t>2</w:t>
        </w:r>
      </w:hyperlink>
      <w:r w:rsidR="008D1F4E">
        <w:rPr>
          <w:rFonts w:ascii="Book Antiqua" w:hAnsi="Book Antiqua"/>
          <w:noProof/>
          <w:sz w:val="24"/>
          <w:szCs w:val="24"/>
          <w:vertAlign w:val="superscript"/>
        </w:rPr>
        <w:t>,</w:t>
      </w:r>
      <w:hyperlink w:anchor="_ENREF_3" w:tooltip="Crabb, 2004 #722" w:history="1">
        <w:r w:rsidRPr="00E05C91">
          <w:rPr>
            <w:rFonts w:ascii="Book Antiqua" w:hAnsi="Book Antiqua"/>
            <w:noProof/>
            <w:sz w:val="24"/>
            <w:szCs w:val="24"/>
            <w:vertAlign w:val="superscript"/>
          </w:rPr>
          <w:t>3</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These compounds are predominantly generated through the induction of cytochrome P450 2E1 (CYP2E1) and alcohol dehydrogenases (ADHs) in </w:t>
      </w:r>
      <w:proofErr w:type="gramStart"/>
      <w:r w:rsidRPr="00E05C91">
        <w:rPr>
          <w:rFonts w:ascii="Book Antiqua" w:hAnsi="Book Antiqua"/>
          <w:sz w:val="24"/>
          <w:szCs w:val="24"/>
        </w:rPr>
        <w:t>hepatocytes</w:t>
      </w:r>
      <w:proofErr w:type="gramEnd"/>
      <w:r w:rsidRPr="00E05C91">
        <w:rPr>
          <w:rFonts w:ascii="Book Antiqua" w:hAnsi="Book Antiqua"/>
          <w:sz w:val="24"/>
          <w:szCs w:val="24"/>
        </w:rPr>
        <w:fldChar w:fldCharType="begin">
          <w:fldData xml:space="preserve">PEVuZE5vdGU+PENpdGU+PEF1dGhvcj5DcmFiYjwvQXV0aG9yPjxZZWFyPjIwMDQ8L1llYXI+PFJl
Y051bT43MjI8L1JlY051bT48RGlzcGxheVRleHQ+PHN0eWxlIGZhY2U9InN1cGVyc2NyaXB0Ij5b
MiwgM108L3N0eWxlPjwvRGlzcGxheVRleHQ+PHJlY29yZD48cmVjLW51bWJlcj43MjI8L3JlYy1u
dW1iZXI+PGZvcmVpZ24ta2V5cz48a2V5IGFwcD0iRU4iIGRiLWlkPSJhcDJ0NXZhcmIwc3p2MmV3
dHJveDI5emoyYWZlcnBlZDI5ZnYiPjcyMjwva2V5PjwvZm9yZWlnbi1rZXlzPjxyZWYtdHlwZSBu
YW1lPSJKb3VybmFsIEFydGljbGUiPjE3PC9yZWYtdHlwZT48Y29udHJpYnV0b3JzPjxhdXRob3Jz
PjxhdXRob3I+Q3JhYmIsIEQuIFcuPC9hdXRob3I+PGF1dGhvcj5NYXRzdW1vdG8sIE0uPC9hdXRo
b3I+PGF1dGhvcj5DaGFuZywgRC48L2F1dGhvcj48YXV0aG9yPllvdSwgTS48L2F1dGhvcj48L2F1
dGhvcnM+PC9jb250cmlidXRvcnM+PGF1dGgtYWRkcmVzcz5JbmRpYW5hIFVuaXZlcnNpdHkgU2No
b29sIG9mIE1lZGljaW5lIGFuZCBSb3VkZWJ1c2ggVkEgTWVkaWNhbCBDZW50ZXIsIEVtZXJzb24g
SGFsbCBSb29tIDMxNywgNTQ1IEJhcm5oaWxsIERyaXZlLCBJbmRpYW5hcG9saXMsIElOIDQ2MjAy
LCBVU0EuIERjcmFiYkBpdXB1aS5lZHU8L2F1dGgtYWRkcmVzcz48dGl0bGVzPjx0aXRsZT5PdmVy
dmlldyBvZiB0aGUgcm9sZSBvZiBhbGNvaG9sIGRlaHlkcm9nZW5hc2UgYW5kIGFsZGVoeWRlIGRl
aHlkcm9nZW5hc2UgYW5kIHRoZWlyIHZhcmlhbnRzIGluIHRoZSBnZW5lc2lzIG9mIGFsY29ob2wt
cmVsYXRlZCBwYXRob2xvZ3k8L3RpdGxlPjxzZWNvbmRhcnktdGl0bGU+UHJvYyBOdXRyIFNvYzwv
c2Vjb25kYXJ5LXRpdGxlPjxhbHQtdGl0bGU+VGhlIFByb2NlZWRpbmdzIG9mIHRoZSBOdXRyaXRp
b24gU29jaWV0eTwvYWx0LXRpdGxlPjwvdGl0bGVzPjxwZXJpb2RpY2FsPjxmdWxsLXRpdGxlPlBy
b2MgTnV0ciBTb2M8L2Z1bGwtdGl0bGU+PGFiYnItMT5UaGUgUHJvY2VlZGluZ3Mgb2YgdGhlIE51
dHJpdGlvbiBTb2NpZXR5PC9hYmJyLTE+PC9wZXJpb2RpY2FsPjxhbHQtcGVyaW9kaWNhbD48ZnVs
bC10aXRsZT5Qcm9jIE51dHIgU29jPC9mdWxsLXRpdGxlPjxhYmJyLTE+VGhlIFByb2NlZWRpbmdz
IG9mIHRoZSBOdXRyaXRpb24gU29jaWV0eTwvYWJici0xPjwvYWx0LXBlcmlvZGljYWw+PHBhZ2Vz
PjQ5LTYzPC9wYWdlcz48dm9sdW1lPjYzPC92b2x1bWU+PG51bWJlcj4xPC9udW1iZXI+PGtleXdv
cmRzPjxrZXl3b3JkPkFsY29ob2wgRGVoeWRyb2dlbmFzZS9nZW5ldGljcy8qbWV0YWJvbGlzbTwv
a2V5d29yZD48a2V5d29yZD5BbGNvaG9saXNtL2NvbXBsaWNhdGlvbnMvKmVuenltb2xvZ3kvZ2Vu
ZXRpY3M8L2tleXdvcmQ+PGtleXdvcmQ+QWxkZWh5ZGUgRGVoeWRyb2dlbmFzZS9nZW5ldGljcy8q
bWV0YWJvbGlzbTwva2V5d29yZD48a2V5d29yZD5FdGhhbm9sL21ldGFib2xpc208L2tleXdvcmQ+
PGtleXdvcmQ+R2VuZXRpYyBQcmVkaXNwb3NpdGlvbiB0byBEaXNlYXNlPC9rZXl3b3JkPjxrZXl3
b3JkPipHZW5ldGljIFZhcmlhdGlvbjwva2V5d29yZD48a2V5d29yZD5IdW1hbnM8L2tleXdvcmQ+
PGtleXdvcmQ+SW50ZXN0aW5hbCBBYnNvcnB0aW9uPC9rZXl3b3JkPjwva2V5d29yZHM+PGRhdGVz
Pjx5ZWFyPjIwMDQ8L3llYXI+PHB1Yi1kYXRlcz48ZGF0ZT5GZWI8L2RhdGU+PC9wdWItZGF0ZXM+
PC9kYXRlcz48aXNibj4wMDI5LTY2NTEgKFByaW50KSYjeEQ7MDAyOS02NjUxIChMaW5raW5nKTwv
aXNibj48YWNjZXNzaW9uLW51bT4xNTA5OTQwNzwvYWNjZXNzaW9uLW51bT48dXJscz48cmVsYXRl
ZC11cmxzPjx1cmw+aHR0cDovL3d3dy5uY2JpLm5sbS5uaWguZ292L3B1Ym1lZC8xNTA5OTQwNzwv
dXJsPjwvcmVsYXRlZC11cmxzPjwvdXJscz48L3JlY29yZD48L0NpdGU+PENpdGU+PEF1dGhvcj5Q
dXJvaGl0PC9BdXRob3I+PFllYXI+MjAwOTwvWWVhcj48UmVjTnVtPjIwPC9SZWNOdW0+PHJlY29y
ZD48cmVjLW51bWJlcj4yMDwvcmVjLW51bWJlcj48Zm9yZWlnbi1rZXlzPjxrZXkgYXBwPSJFTiIg
ZGItaWQ9ImFwMnQ1dmFyYjBzenYyZXd0cm94Mjl6ajJhZmVycGVkMjlmdiI+MjA8L2tleT48L2Zv
cmVpZ24ta2V5cz48cmVmLXR5cGUgbmFtZT0iSm91cm5hbCBBcnRpY2xlIj4xNzwvcmVmLXR5cGU+
PGNvbnRyaWJ1dG9ycz48YXV0aG9ycz48YXV0aG9yPlB1cm9oaXQsIFYuPC9hdXRob3I+PGF1dGhv
cj5HYW8sIEIuPC9hdXRob3I+PGF1dGhvcj5Tb25nLCBCLiBKLjwvYXV0aG9yPjwvYXV0aG9ycz48
L2NvbnRyaWJ1dG9ycz48YXV0aC1hZGRyZXNzPkRpdmlzaW9uIG9mIE1ldGFib2xpc20gYW5kIEhl
YWx0aCBFZmZlY3RzLCBOYXRpb25hbCBJbnN0aXR1dGUgb24gQWxjb2hvbCBBYnVzZSBhbmQgQWxj
b2hvbGlzbSwgTmF0aW9uYWwgSW5zdGl0dXRlcyBvZiBIZWFsdGgsIDU2MzUgRmlzaGVycyBMYW5l
LCBCZXRoZXNkYSwgTUQgMjA4OTIsIFVTQS4gdnB1cm9oaXRAbWFpbC5uaWguZ292PC9hdXRoLWFk
ZHJlc3M+PHRpdGxlcz48dGl0bGU+TW9sZWN1bGFyIG1lY2hhbmlzbXMgb2YgYWxjb2hvbGljIGZh
dHR5IGxpdmVyPC90aXRsZT48c2Vjb25kYXJ5LXRpdGxlPkFsY29ob2wgQ2xpbiBFeHAgUmVzPC9z
ZWNvbmRhcnktdGl0bGU+PC90aXRsZXM+PHBlcmlvZGljYWw+PGZ1bGwtdGl0bGU+QWxjb2hvbCBD
bGluIEV4cCBSZXM8L2Z1bGwtdGl0bGU+PC9wZXJpb2RpY2FsPjxwYWdlcz4xOTEtMjA1PC9wYWdl
cz48dm9sdW1lPjMzPC92b2x1bWU+PG51bWJlcj4yPC9udW1iZXI+PGVkaXRpb24+MjAwOC8xMS8y
NzwvZWRpdGlvbj48a2V5d29yZHM+PGtleXdvcmQ+QW5pbWFsczwva2V5d29yZD48a2V5d29yZD5D
b21wbGVtZW50IEMzL21ldGFib2xpc20vcGh5c2lvbG9neTwva2V5d29yZD48a2V5d29yZD5GYXR0
eSBMaXZlciwgQWxjb2hvbGljLypnZW5ldGljcy8qbWV0YWJvbGlzbTwva2V5d29yZD48a2V5d29y
ZD5IdW1hbnM8L2tleXdvcmQ+PGtleXdvcmQ+TkFEL21ldGFib2xpc20vcGh5c2lvbG9neTwva2V5
d29yZD48a2V5d29yZD5QUEFSIGFscGhhL21ldGFib2xpc20vcGh5c2lvbG9neTwva2V5d29yZD48
a2V5d29yZD5TdGVyb2wgUmVndWxhdG9yeSBFbGVtZW50IEJpbmRpbmcgUHJvdGVpbnMvbWV0YWJv
bGlzbS9waHlzaW9sb2d5PC9rZXl3b3JkPjxrZXl3b3JkPlR1bW9yIE5lY3Jvc2lzIEZhY3Rvci1h
bHBoYS9tZXRhYm9saXNtL3BoeXNpb2xvZ3k8L2tleXdvcmQ+PC9rZXl3b3Jkcz48ZGF0ZXM+PHll
YXI+MjAwOTwveWVhcj48cHViLWRhdGVzPjxkYXRlPkZlYjwvZGF0ZT48L3B1Yi1kYXRlcz48L2Rh
dGVzPjxpc2JuPjE1MzAtMDI3NyAoRWxlY3Ryb25pYykmI3hEOzAxNDUtNjAwOCAoTGlua2luZyk8
L2lzYm4+PGFjY2Vzc2lvbi1udW0+MTkwMzI1ODQ8L2FjY2Vzc2lvbi1udW0+PHVybHM+PHJlbGF0
ZWQtdXJscz48dXJsPmh0dHA6Ly93d3cubmNiaS5ubG0ubmloLmdvdi9lbnRyZXovcXVlcnkuZmNn
aT9jbWQ9UmV0cmlldmUmYW1wO2RiPVB1Yk1lZCZhbXA7ZG9wdD1DaXRhdGlvbiZhbXA7bGlzdF91
aWRzPTE5MDMyNTg0PC91cmw+PC9yZWxhdGVkLXVybHM+PC91cmxzPjxjdXN0b20yPjI2MzM0MzE8
L2N1c3RvbTI+PGVsZWN0cm9uaWMtcmVzb3VyY2UtbnVtPkFDRVI4MjcgW3BpaV0mI3hEOzEwLjEx
MTEvai4xNTMwLTAyNzcuMjAwOC4wMDgyNy54PC9lbGVjdHJvbmljLXJlc291cmNlLW51bT48bGFu
Z3VhZ2U+ZW5nPC9sYW5ndWFnZT48L3JlY29yZD48L0NpdGU+PC9FbmROb3RlPgB=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DcmFiYjwvQXV0aG9yPjxZZWFyPjIwMDQ8L1llYXI+PFJl
Y051bT43MjI8L1JlY051bT48RGlzcGxheVRleHQ+PHN0eWxlIGZhY2U9InN1cGVyc2NyaXB0Ij5b
MiwgM108L3N0eWxlPjwvRGlzcGxheVRleHQ+PHJlY29yZD48cmVjLW51bWJlcj43MjI8L3JlYy1u
dW1iZXI+PGZvcmVpZ24ta2V5cz48a2V5IGFwcD0iRU4iIGRiLWlkPSJhcDJ0NXZhcmIwc3p2MmV3
dHJveDI5emoyYWZlcnBlZDI5ZnYiPjcyMjwva2V5PjwvZm9yZWlnbi1rZXlzPjxyZWYtdHlwZSBu
YW1lPSJKb3VybmFsIEFydGljbGUiPjE3PC9yZWYtdHlwZT48Y29udHJpYnV0b3JzPjxhdXRob3Jz
PjxhdXRob3I+Q3JhYmIsIEQuIFcuPC9hdXRob3I+PGF1dGhvcj5NYXRzdW1vdG8sIE0uPC9hdXRo
b3I+PGF1dGhvcj5DaGFuZywgRC48L2F1dGhvcj48YXV0aG9yPllvdSwgTS48L2F1dGhvcj48L2F1
dGhvcnM+PC9jb250cmlidXRvcnM+PGF1dGgtYWRkcmVzcz5JbmRpYW5hIFVuaXZlcnNpdHkgU2No
b29sIG9mIE1lZGljaW5lIGFuZCBSb3VkZWJ1c2ggVkEgTWVkaWNhbCBDZW50ZXIsIEVtZXJzb24g
SGFsbCBSb29tIDMxNywgNTQ1IEJhcm5oaWxsIERyaXZlLCBJbmRpYW5hcG9saXMsIElOIDQ2MjAy
LCBVU0EuIERjcmFiYkBpdXB1aS5lZHU8L2F1dGgtYWRkcmVzcz48dGl0bGVzPjx0aXRsZT5PdmVy
dmlldyBvZiB0aGUgcm9sZSBvZiBhbGNvaG9sIGRlaHlkcm9nZW5hc2UgYW5kIGFsZGVoeWRlIGRl
aHlkcm9nZW5hc2UgYW5kIHRoZWlyIHZhcmlhbnRzIGluIHRoZSBnZW5lc2lzIG9mIGFsY29ob2wt
cmVsYXRlZCBwYXRob2xvZ3k8L3RpdGxlPjxzZWNvbmRhcnktdGl0bGU+UHJvYyBOdXRyIFNvYzwv
c2Vjb25kYXJ5LXRpdGxlPjxhbHQtdGl0bGU+VGhlIFByb2NlZWRpbmdzIG9mIHRoZSBOdXRyaXRp
b24gU29jaWV0eTwvYWx0LXRpdGxlPjwvdGl0bGVzPjxwZXJpb2RpY2FsPjxmdWxsLXRpdGxlPlBy
b2MgTnV0ciBTb2M8L2Z1bGwtdGl0bGU+PGFiYnItMT5UaGUgUHJvY2VlZGluZ3Mgb2YgdGhlIE51
dHJpdGlvbiBTb2NpZXR5PC9hYmJyLTE+PC9wZXJpb2RpY2FsPjxhbHQtcGVyaW9kaWNhbD48ZnVs
bC10aXRsZT5Qcm9jIE51dHIgU29jPC9mdWxsLXRpdGxlPjxhYmJyLTE+VGhlIFByb2NlZWRpbmdz
IG9mIHRoZSBOdXRyaXRpb24gU29jaWV0eTwvYWJici0xPjwvYWx0LXBlcmlvZGljYWw+PHBhZ2Vz
PjQ5LTYzPC9wYWdlcz48dm9sdW1lPjYzPC92b2x1bWU+PG51bWJlcj4xPC9udW1iZXI+PGtleXdv
cmRzPjxrZXl3b3JkPkFsY29ob2wgRGVoeWRyb2dlbmFzZS9nZW5ldGljcy8qbWV0YWJvbGlzbTwv
a2V5d29yZD48a2V5d29yZD5BbGNvaG9saXNtL2NvbXBsaWNhdGlvbnMvKmVuenltb2xvZ3kvZ2Vu
ZXRpY3M8L2tleXdvcmQ+PGtleXdvcmQ+QWxkZWh5ZGUgRGVoeWRyb2dlbmFzZS9nZW5ldGljcy8q
bWV0YWJvbGlzbTwva2V5d29yZD48a2V5d29yZD5FdGhhbm9sL21ldGFib2xpc208L2tleXdvcmQ+
PGtleXdvcmQ+R2VuZXRpYyBQcmVkaXNwb3NpdGlvbiB0byBEaXNlYXNlPC9rZXl3b3JkPjxrZXl3
b3JkPipHZW5ldGljIFZhcmlhdGlvbjwva2V5d29yZD48a2V5d29yZD5IdW1hbnM8L2tleXdvcmQ+
PGtleXdvcmQ+SW50ZXN0aW5hbCBBYnNvcnB0aW9uPC9rZXl3b3JkPjwva2V5d29yZHM+PGRhdGVz
Pjx5ZWFyPjIwMDQ8L3llYXI+PHB1Yi1kYXRlcz48ZGF0ZT5GZWI8L2RhdGU+PC9wdWItZGF0ZXM+
PC9kYXRlcz48aXNibj4wMDI5LTY2NTEgKFByaW50KSYjeEQ7MDAyOS02NjUxIChMaW5raW5nKTwv
aXNibj48YWNjZXNzaW9uLW51bT4xNTA5OTQwNzwvYWNjZXNzaW9uLW51bT48dXJscz48cmVsYXRl
ZC11cmxzPjx1cmw+aHR0cDovL3d3dy5uY2JpLm5sbS5uaWguZ292L3B1Ym1lZC8xNTA5OTQwNzwv
dXJsPjwvcmVsYXRlZC11cmxzPjwvdXJscz48L3JlY29yZD48L0NpdGU+PENpdGU+PEF1dGhvcj5Q
dXJvaGl0PC9BdXRob3I+PFllYXI+MjAwOTwvWWVhcj48UmVjTnVtPjIwPC9SZWNOdW0+PHJlY29y
ZD48cmVjLW51bWJlcj4yMDwvcmVjLW51bWJlcj48Zm9yZWlnbi1rZXlzPjxrZXkgYXBwPSJFTiIg
ZGItaWQ9ImFwMnQ1dmFyYjBzenYyZXd0cm94Mjl6ajJhZmVycGVkMjlmdiI+MjA8L2tleT48L2Zv
cmVpZ24ta2V5cz48cmVmLXR5cGUgbmFtZT0iSm91cm5hbCBBcnRpY2xlIj4xNzwvcmVmLXR5cGU+
PGNvbnRyaWJ1dG9ycz48YXV0aG9ycz48YXV0aG9yPlB1cm9oaXQsIFYuPC9hdXRob3I+PGF1dGhv
cj5HYW8sIEIuPC9hdXRob3I+PGF1dGhvcj5Tb25nLCBCLiBKLjwvYXV0aG9yPjwvYXV0aG9ycz48
L2NvbnRyaWJ1dG9ycz48YXV0aC1hZGRyZXNzPkRpdmlzaW9uIG9mIE1ldGFib2xpc20gYW5kIEhl
YWx0aCBFZmZlY3RzLCBOYXRpb25hbCBJbnN0aXR1dGUgb24gQWxjb2hvbCBBYnVzZSBhbmQgQWxj
b2hvbGlzbSwgTmF0aW9uYWwgSW5zdGl0dXRlcyBvZiBIZWFsdGgsIDU2MzUgRmlzaGVycyBMYW5l
LCBCZXRoZXNkYSwgTUQgMjA4OTIsIFVTQS4gdnB1cm9oaXRAbWFpbC5uaWguZ292PC9hdXRoLWFk
ZHJlc3M+PHRpdGxlcz48dGl0bGU+TW9sZWN1bGFyIG1lY2hhbmlzbXMgb2YgYWxjb2hvbGljIGZh
dHR5IGxpdmVyPC90aXRsZT48c2Vjb25kYXJ5LXRpdGxlPkFsY29ob2wgQ2xpbiBFeHAgUmVzPC9z
ZWNvbmRhcnktdGl0bGU+PC90aXRsZXM+PHBlcmlvZGljYWw+PGZ1bGwtdGl0bGU+QWxjb2hvbCBD
bGluIEV4cCBSZXM8L2Z1bGwtdGl0bGU+PC9wZXJpb2RpY2FsPjxwYWdlcz4xOTEtMjA1PC9wYWdl
cz48dm9sdW1lPjMzPC92b2x1bWU+PG51bWJlcj4yPC9udW1iZXI+PGVkaXRpb24+MjAwOC8xMS8y
NzwvZWRpdGlvbj48a2V5d29yZHM+PGtleXdvcmQ+QW5pbWFsczwva2V5d29yZD48a2V5d29yZD5D
b21wbGVtZW50IEMzL21ldGFib2xpc20vcGh5c2lvbG9neTwva2V5d29yZD48a2V5d29yZD5GYXR0
eSBMaXZlciwgQWxjb2hvbGljLypnZW5ldGljcy8qbWV0YWJvbGlzbTwva2V5d29yZD48a2V5d29y
ZD5IdW1hbnM8L2tleXdvcmQ+PGtleXdvcmQ+TkFEL21ldGFib2xpc20vcGh5c2lvbG9neTwva2V5
d29yZD48a2V5d29yZD5QUEFSIGFscGhhL21ldGFib2xpc20vcGh5c2lvbG9neTwva2V5d29yZD48
a2V5d29yZD5TdGVyb2wgUmVndWxhdG9yeSBFbGVtZW50IEJpbmRpbmcgUHJvdGVpbnMvbWV0YWJv
bGlzbS9waHlzaW9sb2d5PC9rZXl3b3JkPjxrZXl3b3JkPlR1bW9yIE5lY3Jvc2lzIEZhY3Rvci1h
bHBoYS9tZXRhYm9saXNtL3BoeXNpb2xvZ3k8L2tleXdvcmQ+PC9rZXl3b3Jkcz48ZGF0ZXM+PHll
YXI+MjAwOTwveWVhcj48cHViLWRhdGVzPjxkYXRlPkZlYjwvZGF0ZT48L3B1Yi1kYXRlcz48L2Rh
dGVzPjxpc2JuPjE1MzAtMDI3NyAoRWxlY3Ryb25pYykmI3hEOzAxNDUtNjAwOCAoTGlua2luZyk8
L2lzYm4+PGFjY2Vzc2lvbi1udW0+MTkwMzI1ODQ8L2FjY2Vzc2lvbi1udW0+PHVybHM+PHJlbGF0
ZWQtdXJscz48dXJsPmh0dHA6Ly93d3cubmNiaS5ubG0ubmloLmdvdi9lbnRyZXovcXVlcnkuZmNn
aT9jbWQ9UmV0cmlldmUmYW1wO2RiPVB1Yk1lZCZhbXA7ZG9wdD1DaXRhdGlvbiZhbXA7bGlzdF91
aWRzPTE5MDMyNTg0PC91cmw+PC9yZWxhdGVkLXVybHM+PC91cmxzPjxjdXN0b20yPjI2MzM0MzE8
L2N1c3RvbTI+PGVsZWN0cm9uaWMtcmVzb3VyY2UtbnVtPkFDRVI4MjcgW3BpaV0mI3hEOzEwLjEx
MTEvai4xNTMwLTAyNzcuMjAwOC4wMDgyNy54PC9lbGVjdHJvbmljLXJlc291cmNlLW51bT48bGFu
Z3VhZ2U+ZW5nPC9sYW5ndWFnZT48L3JlY29yZD48L0NpdGU+PC9FbmROb3RlPgB=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2" w:tooltip="Purohit, 2009 #20" w:history="1">
        <w:r w:rsidRPr="00E05C91">
          <w:rPr>
            <w:rFonts w:ascii="Book Antiqua" w:hAnsi="Book Antiqua"/>
            <w:noProof/>
            <w:sz w:val="24"/>
            <w:szCs w:val="24"/>
            <w:vertAlign w:val="superscript"/>
          </w:rPr>
          <w:t>2</w:t>
        </w:r>
      </w:hyperlink>
      <w:r w:rsidR="008D1F4E">
        <w:rPr>
          <w:rFonts w:ascii="Book Antiqua" w:hAnsi="Book Antiqua"/>
          <w:noProof/>
          <w:sz w:val="24"/>
          <w:szCs w:val="24"/>
          <w:vertAlign w:val="superscript"/>
        </w:rPr>
        <w:t>,</w:t>
      </w:r>
      <w:hyperlink w:anchor="_ENREF_3" w:tooltip="Crabb, 2004 #722" w:history="1">
        <w:r w:rsidRPr="00E05C91">
          <w:rPr>
            <w:rFonts w:ascii="Book Antiqua" w:hAnsi="Book Antiqua"/>
            <w:noProof/>
            <w:sz w:val="24"/>
            <w:szCs w:val="24"/>
            <w:vertAlign w:val="superscript"/>
          </w:rPr>
          <w:t>3</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w:t>
      </w:r>
    </w:p>
    <w:p w:rsidR="006E1434" w:rsidRDefault="00EA1091" w:rsidP="008D1F4E">
      <w:pPr>
        <w:spacing w:line="360" w:lineRule="auto"/>
        <w:ind w:firstLineChars="100" w:firstLine="240"/>
        <w:rPr>
          <w:rFonts w:ascii="Book Antiqua" w:hAnsi="Book Antiqua"/>
          <w:sz w:val="24"/>
          <w:szCs w:val="24"/>
        </w:rPr>
      </w:pPr>
      <w:r w:rsidRPr="00E05C91">
        <w:rPr>
          <w:rFonts w:ascii="Book Antiqua" w:hAnsi="Book Antiqua"/>
          <w:sz w:val="24"/>
          <w:szCs w:val="24"/>
        </w:rPr>
        <w:t>However, production of alcoholic metabolites and ROS is not enough to describe the entire pathogenesis of ALD. Interestingly, a line of evidence suggests that the liver seems to be another type of immunologic organ because of its enriched, innate, and adaptive immune cells, which play important roles in alcoholic immune responses against pathogens or pathogen associated molecular patterns derived from the gastrointestinal tracts, and danger signals from injured hepatocytes</w:t>
      </w:r>
      <w:r w:rsidRPr="00E05C91">
        <w:rPr>
          <w:rFonts w:ascii="Book Antiqua" w:hAnsi="Book Antiqua"/>
          <w:sz w:val="24"/>
          <w:szCs w:val="24"/>
        </w:rPr>
        <w:fldChar w:fldCharType="begin">
          <w:fldData xml:space="preserve">PEVuZE5vdGU+PENpdGU+PEF1dGhvcj5HYW88L0F1dGhvcj48WWVhcj4yMDA4PC9ZZWFyPjxSZWNO
dW0+MjMwPC9SZWNOdW0+PERpc3BsYXlUZXh0PjxzdHlsZSBmYWNlPSJzdXBlcnNjcmlwdCI+WzYs
IDddPC9zdHlsZT48L0Rpc3BsYXlUZXh0PjxyZWNvcmQ+PHJlYy1udW1iZXI+MjMwPC9yZWMtbnVt
YmVyPjxmb3JlaWduLWtleXM+PGtleSBhcHA9IkVOIiBkYi1pZD0iYXAydDV2YXJiMHN6djJld3Ry
b3gyOXpqMmFmZXJwZWQyOWZ2Ij4yMzA8L2tleT48L2ZvcmVpZ24ta2V5cz48cmVmLXR5cGUgbmFt
ZT0iSm91cm5hbCBBcnRpY2xlIj4xNzwvcmVmLXR5cGU+PGNvbnRyaWJ1dG9ycz48YXV0aG9ycz48
YXV0aG9yPkdhbywgQi48L2F1dGhvcj48YXV0aG9yPkplb25nLCBXLiBJLjwvYXV0aG9yPjxhdXRo
b3I+VGlhbiwgWi48L2F1dGhvcj48L2F1dGhvcnM+PC9jb250cmlidXRvcnM+PGF1dGgtYWRkcmVz
cz5TZWN0aW9uIG9uIExpdmVyIEJpb2xvZ3ksIExhYm9yYXRvcnkgb2YgUGh5c2lvbG9naWMgU3R1
ZGllcywgTmF0aW9uYWwgSW5zdGl0dXRlIG9uIEFsY29ob2wgQWJ1c2UgYW5kIEFsY29ob2xpc20s
IE5hdGlvbmFsIEluc3RpdHV0ZXMgb2YgSGVhbHRoLCBCZXRoZXNkYSwgTUQgMjA4OTIsIFVTQS4g
Ymdhb0BtYWlsLm5paC5nb3Y8L2F1dGgtYWRkcmVzcz48dGl0bGVzPjx0aXRsZT5MaXZlcjogQW4g
b3JnYW4gd2l0aCBwcmVkb21pbmFudCBpbm5hdGUgaW1tdW5pdHk8L3RpdGxlPjxzZWNvbmRhcnkt
dGl0bGU+SGVwYXRvbG9neTwvc2Vjb25kYXJ5LXRpdGxlPjwvdGl0bGVzPjxwZXJpb2RpY2FsPjxm
dWxsLXRpdGxlPkhlcGF0b2xvZ3k8L2Z1bGwtdGl0bGU+PC9wZXJpb2RpY2FsPjxwYWdlcz43Mjkt
MzY8L3BhZ2VzPjx2b2x1bWU+NDc8L3ZvbHVtZT48bnVtYmVyPjI8L251bWJlcj48ZWRpdGlvbj4y
MDA4LzAxLzAyPC9lZGl0aW9uPjxrZXl3b3Jkcz48a2V5d29yZD5BbmltYWxzPC9rZXl3b3JkPjxr
ZXl3b3JkPkNvbXBsZW1lbnQgQWN0aXZhdGlvbjwva2V5d29yZD48a2V5d29yZD5Db21wbGVtZW50
IFN5c3RlbSBQcm90ZWlucy9waHlzaW9sb2d5PC9rZXl3b3JkPjxrZXl3b3JkPkhlcGF0b2N5dGVz
L2ltbXVub2xvZ3kvcGh5c2lvbG9neTwva2V5d29yZD48a2V5d29yZD5IdW1hbnM8L2tleXdvcmQ+
PGtleXdvcmQ+SW1tdW5pdHksIElubmF0ZS8qaW1tdW5vbG9neTwva2V5d29yZD48a2V5d29yZD5L
aWxsZXIgQ2VsbHMsIE5hdHVyYWwvaW1tdW5vbG9neTwva2V5d29yZD48a2V5d29yZD5LdXBmZmVy
IENlbGxzL2ltbXVub2xvZ3k8L2tleXdvcmQ+PGtleXdvcmQ+TGl2ZXIvKmltbXVub2xvZ3k8L2tl
eXdvcmQ+PGtleXdvcmQ+TGl2ZXIgQ2lyY3VsYXRpb24vaW1tdW5vbG9neS8qcGh5c2lvbG9neTwv
a2V5d29yZD48a2V5d29yZD5ULUx5bXBob2N5dGVzL2ltbXVub2xvZ3k8L2tleXdvcmQ+PC9rZXl3
b3Jkcz48ZGF0ZXM+PHllYXI+MjAwODwveWVhcj48cHViLWRhdGVzPjxkYXRlPkZlYjwvZGF0ZT48
L3B1Yi1kYXRlcz48L2RhdGVzPjxpc2JuPjE1MjctMzM1MCAoRWxlY3Ryb25pYykmI3hEOzAyNzAt
OTEzOSAoTGlua2luZyk8L2lzYm4+PGFjY2Vzc2lvbi1udW0+MTgxNjcwNjY8L2FjY2Vzc2lvbi1u
dW0+PHVybHM+PHJlbGF0ZWQtdXJscz48dXJsPmh0dHA6Ly93d3cubmNiaS5ubG0ubmloLmdvdi9l
bnRyZXovcXVlcnkuZmNnaT9jbWQ9UmV0cmlldmUmYW1wO2RiPVB1Yk1lZCZhbXA7ZG9wdD1DaXRh
dGlvbiZhbXA7bGlzdF91aWRzPTE4MTY3MDY2PC91cmw+PC9yZWxhdGVkLXVybHM+PC91cmxzPjxl
bGVjdHJvbmljLXJlc291cmNlLW51bT4xMC4xMDAyL2hlcC4yMjAzNDwvZWxlY3Ryb25pYy1yZXNv
dXJjZS1udW0+PGxhbmd1YWdlPmVuZzwvbGFuZ3VhZ2U+PC9yZWNvcmQ+PC9DaXRlPjxDaXRlPjxB
dXRob3I+UmFjYW5lbGxpPC9BdXRob3I+PFllYXI+MjAwNjwvWWVhcj48UmVjTnVtPjMwPC9SZWNO
dW0+PHJlY29yZD48cmVjLW51bWJlcj4zMDwvcmVjLW51bWJlcj48Zm9yZWlnbi1rZXlzPjxrZXkg
YXBwPSJFTiIgZGItaWQ9InQ1enZlenRyMXZ3cHhwZTBwc2VwZXJ0cTVwcnZ4c3ZwZmRlciIgdGlt
ZXN0YW1wPSIxNDQyMjc3MTc3Ij4zMDwva2V5PjwvZm9yZWlnbi1rZXlzPjxyZWYtdHlwZSBuYW1l
PSJKb3VybmFsIEFydGljbGUiPjE3PC9yZWYtdHlwZT48Y29udHJpYnV0b3JzPjxhdXRob3JzPjxh
dXRob3I+UmFjYW5lbGxpLCBWLjwvYXV0aG9yPjxhdXRob3I+UmVoZXJtYW5uLCBCLjwvYXV0aG9y
PjwvYXV0aG9ycz48L2NvbnRyaWJ1dG9ycz48YXV0aC1hZGRyZXNzPkRlcGFydG1lbnQgb2YgSW50
ZXJuYWwgTWVkaWNpbmUgYW5kIENsaW5pY2FsIE9uY29sb2d5LCBVbml2ZXJzaXR5IG9mIEJhcmkg
TWVkaWNhbCBTY2hvb2wsIEJhcmksIEl0YWx5LjwvYXV0aC1hZGRyZXNzPjx0aXRsZXM+PHRpdGxl
PlRoZSBsaXZlciBhcyBhbiBpbW11bm9sb2dpY2FsIG9yZ2FuPC90aXRsZT48c2Vjb25kYXJ5LXRp
dGxlPkhlcGF0b2xvZ3k8L3NlY29uZGFyeS10aXRsZT48L3RpdGxlcz48cGVyaW9kaWNhbD48ZnVs
bC10aXRsZT5IZXBhdG9sb2d5PC9mdWxsLXRpdGxlPjxhYmJyLTE+SGVwYXRvbG9neTwvYWJici0x
PjwvcGVyaW9kaWNhbD48cGFnZXM+UzU0LTYyPC9wYWdlcz48dm9sdW1lPjQzPC92b2x1bWU+PG51
bWJlcj4yIFN1cHBsIDE8L251bWJlcj48a2V5d29yZHM+PGtleXdvcmQ+QW5pbWFsczwva2V5d29y
ZD48a2V5d29yZD5CLUx5bXBob2N5dGVzL3BoeXNpb2xvZ3k8L2tleXdvcmQ+PGtleXdvcmQ+SHVt
YW5zPC9rZXl3b3JkPjxrZXl3b3JkPkltbXVuaXR5LCBJbm5hdGUvcGh5c2lvbG9neTwva2V5d29y
ZD48a2V5d29yZD5MaXZlci9hbmF0b215ICZhbXA7IGhpc3RvbG9neS8qaW1tdW5vbG9neTwva2V5
d29yZD48a2V5d29yZD5ULUx5bXBob2N5dGVzL2ltbXVub2xvZ3k8L2tleXdvcmQ+PC9rZXl3b3Jk
cz48ZGF0ZXM+PHllYXI+MjAwNjwveWVhcj48cHViLWRhdGVzPjxkYXRlPkZlYjwvZGF0ZT48L3B1
Yi1kYXRlcz48L2RhdGVzPjxpc2JuPjAyNzAtOTEzOSAoUHJpbnQpJiN4RDswMjcwLTkxMzkgKExp
bmtpbmcpPC9pc2JuPjxhY2Nlc3Npb24tbnVtPjE2NDQ3MjcxPC9hY2Nlc3Npb24tbnVtPjx1cmxz
PjxyZWxhdGVkLXVybHM+PHVybD5odHRwOi8vd3d3Lm5jYmkubmxtLm5paC5nb3YvcHVibWVkLzE2
NDQ3MjcxPC91cmw+PC9yZWxhdGVkLXVybHM+PC91cmxzPjxlbGVjdHJvbmljLXJlc291cmNlLW51
bT4xMC4xMDAyL2hlcC4yMTA2MDwvZWxlY3Ryb25pYy1yZXNvdXJjZS1udW0+PC9yZWNvcmQ+PC9D
aXRlPjwvRW5kTm90ZT4A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HYW88L0F1dGhvcj48WWVhcj4yMDA4PC9ZZWFyPjxSZWNO
dW0+MjMwPC9SZWNOdW0+PERpc3BsYXlUZXh0PjxzdHlsZSBmYWNlPSJzdXBlcnNjcmlwdCI+WzYs
IDddPC9zdHlsZT48L0Rpc3BsYXlUZXh0PjxyZWNvcmQ+PHJlYy1udW1iZXI+MjMwPC9yZWMtbnVt
YmVyPjxmb3JlaWduLWtleXM+PGtleSBhcHA9IkVOIiBkYi1pZD0iYXAydDV2YXJiMHN6djJld3Ry
b3gyOXpqMmFmZXJwZWQyOWZ2Ij4yMzA8L2tleT48L2ZvcmVpZ24ta2V5cz48cmVmLXR5cGUgbmFt
ZT0iSm91cm5hbCBBcnRpY2xlIj4xNzwvcmVmLXR5cGU+PGNvbnRyaWJ1dG9ycz48YXV0aG9ycz48
YXV0aG9yPkdhbywgQi48L2F1dGhvcj48YXV0aG9yPkplb25nLCBXLiBJLjwvYXV0aG9yPjxhdXRo
b3I+VGlhbiwgWi48L2F1dGhvcj48L2F1dGhvcnM+PC9jb250cmlidXRvcnM+PGF1dGgtYWRkcmVz
cz5TZWN0aW9uIG9uIExpdmVyIEJpb2xvZ3ksIExhYm9yYXRvcnkgb2YgUGh5c2lvbG9naWMgU3R1
ZGllcywgTmF0aW9uYWwgSW5zdGl0dXRlIG9uIEFsY29ob2wgQWJ1c2UgYW5kIEFsY29ob2xpc20s
IE5hdGlvbmFsIEluc3RpdHV0ZXMgb2YgSGVhbHRoLCBCZXRoZXNkYSwgTUQgMjA4OTIsIFVTQS4g
Ymdhb0BtYWlsLm5paC5nb3Y8L2F1dGgtYWRkcmVzcz48dGl0bGVzPjx0aXRsZT5MaXZlcjogQW4g
b3JnYW4gd2l0aCBwcmVkb21pbmFudCBpbm5hdGUgaW1tdW5pdHk8L3RpdGxlPjxzZWNvbmRhcnkt
dGl0bGU+SGVwYXRvbG9neTwvc2Vjb25kYXJ5LXRpdGxlPjwvdGl0bGVzPjxwZXJpb2RpY2FsPjxm
dWxsLXRpdGxlPkhlcGF0b2xvZ3k8L2Z1bGwtdGl0bGU+PC9wZXJpb2RpY2FsPjxwYWdlcz43Mjkt
MzY8L3BhZ2VzPjx2b2x1bWU+NDc8L3ZvbHVtZT48bnVtYmVyPjI8L251bWJlcj48ZWRpdGlvbj4y
MDA4LzAxLzAyPC9lZGl0aW9uPjxrZXl3b3Jkcz48a2V5d29yZD5BbmltYWxzPC9rZXl3b3JkPjxr
ZXl3b3JkPkNvbXBsZW1lbnQgQWN0aXZhdGlvbjwva2V5d29yZD48a2V5d29yZD5Db21wbGVtZW50
IFN5c3RlbSBQcm90ZWlucy9waHlzaW9sb2d5PC9rZXl3b3JkPjxrZXl3b3JkPkhlcGF0b2N5dGVz
L2ltbXVub2xvZ3kvcGh5c2lvbG9neTwva2V5d29yZD48a2V5d29yZD5IdW1hbnM8L2tleXdvcmQ+
PGtleXdvcmQ+SW1tdW5pdHksIElubmF0ZS8qaW1tdW5vbG9neTwva2V5d29yZD48a2V5d29yZD5L
aWxsZXIgQ2VsbHMsIE5hdHVyYWwvaW1tdW5vbG9neTwva2V5d29yZD48a2V5d29yZD5LdXBmZmVy
IENlbGxzL2ltbXVub2xvZ3k8L2tleXdvcmQ+PGtleXdvcmQ+TGl2ZXIvKmltbXVub2xvZ3k8L2tl
eXdvcmQ+PGtleXdvcmQ+TGl2ZXIgQ2lyY3VsYXRpb24vaW1tdW5vbG9neS8qcGh5c2lvbG9neTwv
a2V5d29yZD48a2V5d29yZD5ULUx5bXBob2N5dGVzL2ltbXVub2xvZ3k8L2tleXdvcmQ+PC9rZXl3
b3Jkcz48ZGF0ZXM+PHllYXI+MjAwODwveWVhcj48cHViLWRhdGVzPjxkYXRlPkZlYjwvZGF0ZT48
L3B1Yi1kYXRlcz48L2RhdGVzPjxpc2JuPjE1MjctMzM1MCAoRWxlY3Ryb25pYykmI3hEOzAyNzAt
OTEzOSAoTGlua2luZyk8L2lzYm4+PGFjY2Vzc2lvbi1udW0+MTgxNjcwNjY8L2FjY2Vzc2lvbi1u
dW0+PHVybHM+PHJlbGF0ZWQtdXJscz48dXJsPmh0dHA6Ly93d3cubmNiaS5ubG0ubmloLmdvdi9l
bnRyZXovcXVlcnkuZmNnaT9jbWQ9UmV0cmlldmUmYW1wO2RiPVB1Yk1lZCZhbXA7ZG9wdD1DaXRh
dGlvbiZhbXA7bGlzdF91aWRzPTE4MTY3MDY2PC91cmw+PC9yZWxhdGVkLXVybHM+PC91cmxzPjxl
bGVjdHJvbmljLXJlc291cmNlLW51bT4xMC4xMDAyL2hlcC4yMjAzNDwvZWxlY3Ryb25pYy1yZXNv
dXJjZS1udW0+PGxhbmd1YWdlPmVuZzwvbGFuZ3VhZ2U+PC9yZWNvcmQ+PC9DaXRlPjxDaXRlPjxB
dXRob3I+UmFjYW5lbGxpPC9BdXRob3I+PFllYXI+MjAwNjwvWWVhcj48UmVjTnVtPjMwPC9SZWNO
dW0+PHJlY29yZD48cmVjLW51bWJlcj4zMDwvcmVjLW51bWJlcj48Zm9yZWlnbi1rZXlzPjxrZXkg
YXBwPSJFTiIgZGItaWQ9InQ1enZlenRyMXZ3cHhwZTBwc2VwZXJ0cTVwcnZ4c3ZwZmRlciIgdGlt
ZXN0YW1wPSIxNDQyMjc3MTc3Ij4zMDwva2V5PjwvZm9yZWlnbi1rZXlzPjxyZWYtdHlwZSBuYW1l
PSJKb3VybmFsIEFydGljbGUiPjE3PC9yZWYtdHlwZT48Y29udHJpYnV0b3JzPjxhdXRob3JzPjxh
dXRob3I+UmFjYW5lbGxpLCBWLjwvYXV0aG9yPjxhdXRob3I+UmVoZXJtYW5uLCBCLjwvYXV0aG9y
PjwvYXV0aG9ycz48L2NvbnRyaWJ1dG9ycz48YXV0aC1hZGRyZXNzPkRlcGFydG1lbnQgb2YgSW50
ZXJuYWwgTWVkaWNpbmUgYW5kIENsaW5pY2FsIE9uY29sb2d5LCBVbml2ZXJzaXR5IG9mIEJhcmkg
TWVkaWNhbCBTY2hvb2wsIEJhcmksIEl0YWx5LjwvYXV0aC1hZGRyZXNzPjx0aXRsZXM+PHRpdGxl
PlRoZSBsaXZlciBhcyBhbiBpbW11bm9sb2dpY2FsIG9yZ2FuPC90aXRsZT48c2Vjb25kYXJ5LXRp
dGxlPkhlcGF0b2xvZ3k8L3NlY29uZGFyeS10aXRsZT48L3RpdGxlcz48cGVyaW9kaWNhbD48ZnVs
bC10aXRsZT5IZXBhdG9sb2d5PC9mdWxsLXRpdGxlPjxhYmJyLTE+SGVwYXRvbG9neTwvYWJici0x
PjwvcGVyaW9kaWNhbD48cGFnZXM+UzU0LTYyPC9wYWdlcz48dm9sdW1lPjQzPC92b2x1bWU+PG51
bWJlcj4yIFN1cHBsIDE8L251bWJlcj48a2V5d29yZHM+PGtleXdvcmQ+QW5pbWFsczwva2V5d29y
ZD48a2V5d29yZD5CLUx5bXBob2N5dGVzL3BoeXNpb2xvZ3k8L2tleXdvcmQ+PGtleXdvcmQ+SHVt
YW5zPC9rZXl3b3JkPjxrZXl3b3JkPkltbXVuaXR5LCBJbm5hdGUvcGh5c2lvbG9neTwva2V5d29y
ZD48a2V5d29yZD5MaXZlci9hbmF0b215ICZhbXA7IGhpc3RvbG9neS8qaW1tdW5vbG9neTwva2V5
d29yZD48a2V5d29yZD5ULUx5bXBob2N5dGVzL2ltbXVub2xvZ3k8L2tleXdvcmQ+PC9rZXl3b3Jk
cz48ZGF0ZXM+PHllYXI+MjAwNjwveWVhcj48cHViLWRhdGVzPjxkYXRlPkZlYjwvZGF0ZT48L3B1
Yi1kYXRlcz48L2RhdGVzPjxpc2JuPjAyNzAtOTEzOSAoUHJpbnQpJiN4RDswMjcwLTkxMzkgKExp
bmtpbmcpPC9pc2JuPjxhY2Nlc3Npb24tbnVtPjE2NDQ3MjcxPC9hY2Nlc3Npb24tbnVtPjx1cmxz
PjxyZWxhdGVkLXVybHM+PHVybD5odHRwOi8vd3d3Lm5jYmkubmxtLm5paC5nb3YvcHVibWVkLzE2
NDQ3MjcxPC91cmw+PC9yZWxhdGVkLXVybHM+PC91cmxzPjxlbGVjdHJvbmljLXJlc291cmNlLW51
bT4xMC4xMDAyL2hlcC4yMTA2MDwvZWxlY3Ryb25pYy1yZXNvdXJjZS1udW0+PC9yZWNvcmQ+PC9D
aXRlPjwvRW5kTm90ZT4A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6" w:tooltip="Gao, 2008 #230" w:history="1">
        <w:r w:rsidRPr="00E05C91">
          <w:rPr>
            <w:rFonts w:ascii="Book Antiqua" w:hAnsi="Book Antiqua"/>
            <w:noProof/>
            <w:sz w:val="24"/>
            <w:szCs w:val="24"/>
            <w:vertAlign w:val="superscript"/>
          </w:rPr>
          <w:t>6</w:t>
        </w:r>
      </w:hyperlink>
      <w:r w:rsidR="008D1F4E">
        <w:rPr>
          <w:rFonts w:ascii="Book Antiqua" w:hAnsi="Book Antiqua"/>
          <w:noProof/>
          <w:sz w:val="24"/>
          <w:szCs w:val="24"/>
          <w:vertAlign w:val="superscript"/>
        </w:rPr>
        <w:t>,</w:t>
      </w:r>
      <w:hyperlink w:anchor="_ENREF_7" w:tooltip="Racanelli, 2006 #30" w:history="1">
        <w:r w:rsidRPr="00E05C91">
          <w:rPr>
            <w:rFonts w:ascii="Book Antiqua" w:hAnsi="Book Antiqua"/>
            <w:noProof/>
            <w:sz w:val="24"/>
            <w:szCs w:val="24"/>
            <w:vertAlign w:val="superscript"/>
          </w:rPr>
          <w:t>7</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w:t>
      </w:r>
    </w:p>
    <w:p w:rsidR="00EA1091" w:rsidRPr="00E05C91" w:rsidRDefault="00EA1091" w:rsidP="008D1F4E">
      <w:pPr>
        <w:spacing w:line="360" w:lineRule="auto"/>
        <w:ind w:firstLineChars="100" w:firstLine="240"/>
        <w:rPr>
          <w:rFonts w:ascii="Book Antiqua" w:hAnsi="Book Antiqua"/>
          <w:sz w:val="24"/>
          <w:szCs w:val="24"/>
        </w:rPr>
      </w:pPr>
      <w:r w:rsidRPr="00E05C91">
        <w:rPr>
          <w:rFonts w:ascii="Book Antiqua" w:hAnsi="Book Antiqua"/>
          <w:sz w:val="24"/>
          <w:szCs w:val="24"/>
        </w:rPr>
        <w:t>The liver is generally comprised of hepatocytes, which make up approximately two thirds of its total cell population (60</w:t>
      </w:r>
      <w:r w:rsidR="008D1F4E" w:rsidRPr="00E05C91">
        <w:rPr>
          <w:rFonts w:ascii="Book Antiqua" w:hAnsi="Book Antiqua"/>
          <w:sz w:val="24"/>
          <w:szCs w:val="24"/>
        </w:rPr>
        <w:t>%</w:t>
      </w:r>
      <w:r w:rsidRPr="00E05C91">
        <w:rPr>
          <w:rFonts w:ascii="Book Antiqua" w:hAnsi="Book Antiqua"/>
          <w:sz w:val="24"/>
          <w:szCs w:val="24"/>
        </w:rPr>
        <w:t>-70%), and non-parenchymal cells (30</w:t>
      </w:r>
      <w:r w:rsidR="008D1F4E" w:rsidRPr="00E05C91">
        <w:rPr>
          <w:rFonts w:ascii="Book Antiqua" w:hAnsi="Book Antiqua"/>
          <w:sz w:val="24"/>
          <w:szCs w:val="24"/>
        </w:rPr>
        <w:t>%</w:t>
      </w:r>
      <w:r w:rsidRPr="00E05C91">
        <w:rPr>
          <w:rFonts w:ascii="Book Antiqua" w:hAnsi="Book Antiqua"/>
          <w:sz w:val="24"/>
          <w:szCs w:val="24"/>
        </w:rPr>
        <w:t>-40%). The population of non-parenchymal cells includes liver sinusoidal endothelial cells (LSEC) (</w:t>
      </w:r>
      <w:r w:rsidR="008D1F4E" w:rsidRPr="008D1F4E">
        <w:rPr>
          <w:rFonts w:ascii="Book Antiqua" w:hAnsi="Book Antiqua"/>
          <w:sz w:val="24"/>
          <w:szCs w:val="24"/>
        </w:rPr>
        <w:t>approximately</w:t>
      </w:r>
      <w:r w:rsidR="008D1F4E">
        <w:rPr>
          <w:rFonts w:ascii="Book Antiqua" w:eastAsia="宋体" w:hAnsi="Book Antiqua" w:hint="eastAsia"/>
          <w:sz w:val="24"/>
          <w:szCs w:val="24"/>
          <w:lang w:eastAsia="zh-CN"/>
        </w:rPr>
        <w:t xml:space="preserve"> </w:t>
      </w:r>
      <w:r w:rsidRPr="00E05C91">
        <w:rPr>
          <w:rFonts w:ascii="Book Antiqua" w:hAnsi="Book Antiqua"/>
          <w:sz w:val="24"/>
          <w:szCs w:val="24"/>
        </w:rPr>
        <w:t xml:space="preserve">50%),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w:t>
      </w:r>
      <w:r w:rsidR="008D1F4E" w:rsidRPr="008D1F4E">
        <w:rPr>
          <w:rFonts w:ascii="Book Antiqua" w:hAnsi="Book Antiqua"/>
          <w:sz w:val="24"/>
          <w:szCs w:val="24"/>
        </w:rPr>
        <w:t>approximately</w:t>
      </w:r>
      <w:r w:rsidR="008D1F4E" w:rsidRPr="00E05C91">
        <w:rPr>
          <w:rFonts w:ascii="Book Antiqua" w:hAnsi="Book Antiqua"/>
          <w:sz w:val="24"/>
          <w:szCs w:val="24"/>
        </w:rPr>
        <w:t xml:space="preserve"> </w:t>
      </w:r>
      <w:r w:rsidRPr="00E05C91">
        <w:rPr>
          <w:rFonts w:ascii="Book Antiqua" w:hAnsi="Book Antiqua"/>
          <w:sz w:val="24"/>
          <w:szCs w:val="24"/>
        </w:rPr>
        <w:t>20%), lymphocytes (</w:t>
      </w:r>
      <w:r w:rsidR="008D1F4E" w:rsidRPr="008D1F4E">
        <w:rPr>
          <w:rFonts w:ascii="Book Antiqua" w:hAnsi="Book Antiqua"/>
          <w:sz w:val="24"/>
          <w:szCs w:val="24"/>
        </w:rPr>
        <w:t>approximately</w:t>
      </w:r>
      <w:r w:rsidR="008D1F4E" w:rsidRPr="00E05C91">
        <w:rPr>
          <w:rFonts w:ascii="Book Antiqua" w:hAnsi="Book Antiqua"/>
          <w:sz w:val="24"/>
          <w:szCs w:val="24"/>
        </w:rPr>
        <w:t xml:space="preserve"> </w:t>
      </w:r>
      <w:r w:rsidRPr="00E05C91">
        <w:rPr>
          <w:rFonts w:ascii="Book Antiqua" w:hAnsi="Book Antiqua"/>
          <w:sz w:val="24"/>
          <w:szCs w:val="24"/>
        </w:rPr>
        <w:t>25%), biliary cells (</w:t>
      </w:r>
      <w:r w:rsidR="008D1F4E" w:rsidRPr="008D1F4E">
        <w:rPr>
          <w:rFonts w:ascii="Book Antiqua" w:hAnsi="Book Antiqua"/>
          <w:sz w:val="24"/>
          <w:szCs w:val="24"/>
        </w:rPr>
        <w:t>approximately</w:t>
      </w:r>
      <w:r w:rsidR="008D1F4E" w:rsidRPr="00E05C91">
        <w:rPr>
          <w:rFonts w:ascii="Book Antiqua" w:hAnsi="Book Antiqua"/>
          <w:sz w:val="24"/>
          <w:szCs w:val="24"/>
        </w:rPr>
        <w:t xml:space="preserve"> </w:t>
      </w:r>
      <w:r w:rsidRPr="00E05C91">
        <w:rPr>
          <w:rFonts w:ascii="Book Antiqua" w:hAnsi="Book Antiqua"/>
          <w:sz w:val="24"/>
          <w:szCs w:val="24"/>
        </w:rPr>
        <w:t>5%), and hepatic stellate cells (HSCs) (</w:t>
      </w:r>
      <w:r w:rsidR="008D1F4E" w:rsidRPr="008D1F4E">
        <w:rPr>
          <w:rFonts w:ascii="Book Antiqua" w:hAnsi="Book Antiqua"/>
          <w:sz w:val="24"/>
          <w:szCs w:val="24"/>
        </w:rPr>
        <w:t>approximately</w:t>
      </w:r>
      <w:r w:rsidR="008D1F4E" w:rsidRPr="00E05C91">
        <w:rPr>
          <w:rFonts w:ascii="Book Antiqua" w:hAnsi="Book Antiqua"/>
          <w:sz w:val="24"/>
          <w:szCs w:val="24"/>
        </w:rPr>
        <w:t xml:space="preserve"> </w:t>
      </w:r>
      <w:r w:rsidRPr="00E05C91">
        <w:rPr>
          <w:rFonts w:ascii="Book Antiqua" w:hAnsi="Book Antiqua"/>
          <w:sz w:val="24"/>
          <w:szCs w:val="24"/>
        </w:rPr>
        <w:t>1%)</w:t>
      </w:r>
      <w:r w:rsidRPr="00E05C91">
        <w:rPr>
          <w:rFonts w:ascii="Book Antiqua" w:hAnsi="Book Antiqua"/>
          <w:sz w:val="24"/>
          <w:szCs w:val="24"/>
        </w:rPr>
        <w:fldChar w:fldCharType="begin">
          <w:fldData xml:space="preserve">PEVuZE5vdGU+PENpdGU+PEF1dGhvcj5SYWNhbmVsbGk8L0F1dGhvcj48WWVhcj4yMDA2PC9ZZWFy
PjxSZWNOdW0+MzA8L1JlY051bT48RGlzcGxheVRleHQ+PHN0eWxlIGZhY2U9InN1cGVyc2NyaXB0
Ij5bNiwgN108L3N0eWxlPjwvRGlzcGxheVRleHQ+PHJlY29yZD48cmVjLW51bWJlcj4zMDwvcmVj
LW51bWJlcj48Zm9yZWlnbi1rZXlzPjxrZXkgYXBwPSJFTiIgZGItaWQ9InQ1enZlenRyMXZ3cHhw
ZTBwc2VwZXJ0cTVwcnZ4c3ZwZmRlciIgdGltZXN0YW1wPSIxNDQyMjc3MTc3Ij4zMDwva2V5Pjwv
Zm9yZWlnbi1rZXlzPjxyZWYtdHlwZSBuYW1lPSJKb3VybmFsIEFydGljbGUiPjE3PC9yZWYtdHlw
ZT48Y29udHJpYnV0b3JzPjxhdXRob3JzPjxhdXRob3I+UmFjYW5lbGxpLCBWLjwvYXV0aG9yPjxh
dXRob3I+UmVoZXJtYW5uLCBCLjwvYXV0aG9yPjwvYXV0aG9ycz48L2NvbnRyaWJ1dG9ycz48YXV0
aC1hZGRyZXNzPkRlcGFydG1lbnQgb2YgSW50ZXJuYWwgTWVkaWNpbmUgYW5kIENsaW5pY2FsIE9u
Y29sb2d5LCBVbml2ZXJzaXR5IG9mIEJhcmkgTWVkaWNhbCBTY2hvb2wsIEJhcmksIEl0YWx5Ljwv
YXV0aC1hZGRyZXNzPjx0aXRsZXM+PHRpdGxlPlRoZSBsaXZlciBhcyBhbiBpbW11bm9sb2dpY2Fs
IG9yZ2FuPC90aXRsZT48c2Vjb25kYXJ5LXRpdGxlPkhlcGF0b2xvZ3k8L3NlY29uZGFyeS10aXRs
ZT48L3RpdGxlcz48cGVyaW9kaWNhbD48ZnVsbC10aXRsZT5IZXBhdG9sb2d5PC9mdWxsLXRpdGxl
PjxhYmJyLTE+SGVwYXRvbG9neTwvYWJici0xPjwvcGVyaW9kaWNhbD48cGFnZXM+UzU0LTYyPC9w
YWdlcz48dm9sdW1lPjQzPC92b2x1bWU+PG51bWJlcj4yIFN1cHBsIDE8L251bWJlcj48a2V5d29y
ZHM+PGtleXdvcmQ+QW5pbWFsczwva2V5d29yZD48a2V5d29yZD5CLUx5bXBob2N5dGVzL3BoeXNp
b2xvZ3k8L2tleXdvcmQ+PGtleXdvcmQ+SHVtYW5zPC9rZXl3b3JkPjxrZXl3b3JkPkltbXVuaXR5
LCBJbm5hdGUvcGh5c2lvbG9neTwva2V5d29yZD48a2V5d29yZD5MaXZlci9hbmF0b215ICZhbXA7
IGhpc3RvbG9neS8qaW1tdW5vbG9neTwva2V5d29yZD48a2V5d29yZD5ULUx5bXBob2N5dGVzL2lt
bXVub2xvZ3k8L2tleXdvcmQ+PC9rZXl3b3Jkcz48ZGF0ZXM+PHllYXI+MjAwNjwveWVhcj48cHVi
LWRhdGVzPjxkYXRlPkZlYjwvZGF0ZT48L3B1Yi1kYXRlcz48L2RhdGVzPjxpc2JuPjAyNzAtOTEz
OSAoUHJpbnQpJiN4RDswMjcwLTkxMzkgKExpbmtpbmcpPC9pc2JuPjxhY2Nlc3Npb24tbnVtPjE2
NDQ3MjcxPC9hY2Nlc3Npb24tbnVtPjx1cmxzPjxyZWxhdGVkLXVybHM+PHVybD5odHRwOi8vd3d3
Lm5jYmkubmxtLm5paC5nb3YvcHVibWVkLzE2NDQ3MjcxPC91cmw+PC9yZWxhdGVkLXVybHM+PC91
cmxzPjxlbGVjdHJvbmljLXJlc291cmNlLW51bT4xMC4xMDAyL2hlcC4yMTA2MDwvZWxlY3Ryb25p
Yy1yZXNvdXJjZS1udW0+PC9yZWNvcmQ+PC9DaXRlPjxDaXRlPjxBdXRob3I+R2FvPC9BdXRob3I+
PFllYXI+MjAwODwvWWVhcj48UmVjTnVtPjIzMDwvUmVjTnVtPjxyZWNvcmQ+PHJlYy1udW1iZXI+
MjMwPC9yZWMtbnVtYmVyPjxmb3JlaWduLWtleXM+PGtleSBhcHA9IkVOIiBkYi1pZD0iYXAydDV2
YXJiMHN6djJld3Ryb3gyOXpqMmFmZXJwZWQyOWZ2Ij4yMzA8L2tleT48L2ZvcmVpZ24ta2V5cz48
cmVmLXR5cGUgbmFtZT0iSm91cm5hbCBBcnRpY2xlIj4xNzwvcmVmLXR5cGU+PGNvbnRyaWJ1dG9y
cz48YXV0aG9ycz48YXV0aG9yPkdhbywgQi48L2F1dGhvcj48YXV0aG9yPkplb25nLCBXLiBJLjwv
YXV0aG9yPjxhdXRob3I+VGlhbiwgWi48L2F1dGhvcj48L2F1dGhvcnM+PC9jb250cmlidXRvcnM+
PGF1dGgtYWRkcmVzcz5TZWN0aW9uIG9uIExpdmVyIEJpb2xvZ3ksIExhYm9yYXRvcnkgb2YgUGh5
c2lvbG9naWMgU3R1ZGllcywgTmF0aW9uYWwgSW5zdGl0dXRlIG9uIEFsY29ob2wgQWJ1c2UgYW5k
IEFsY29ob2xpc20sIE5hdGlvbmFsIEluc3RpdHV0ZXMgb2YgSGVhbHRoLCBCZXRoZXNkYSwgTUQg
MjA4OTIsIFVTQS4gYmdhb0BtYWlsLm5paC5nb3Y8L2F1dGgtYWRkcmVzcz48dGl0bGVzPjx0aXRs
ZT5MaXZlcjogQW4gb3JnYW4gd2l0aCBwcmVkb21pbmFudCBpbm5hdGUgaW1tdW5pdHk8L3RpdGxl
PjxzZWNvbmRhcnktdGl0bGU+SGVwYXRvbG9neTwvc2Vjb25kYXJ5LXRpdGxlPjwvdGl0bGVzPjxw
ZXJpb2RpY2FsPjxmdWxsLXRpdGxlPkhlcGF0b2xvZ3k8L2Z1bGwtdGl0bGU+PC9wZXJpb2RpY2Fs
PjxwYWdlcz43MjktMzY8L3BhZ2VzPjx2b2x1bWU+NDc8L3ZvbHVtZT48bnVtYmVyPjI8L251bWJl
cj48ZWRpdGlvbj4yMDA4LzAxLzAyPC9lZGl0aW9uPjxrZXl3b3Jkcz48a2V5d29yZD5BbmltYWxz
PC9rZXl3b3JkPjxrZXl3b3JkPkNvbXBsZW1lbnQgQWN0aXZhdGlvbjwva2V5d29yZD48a2V5d29y
ZD5Db21wbGVtZW50IFN5c3RlbSBQcm90ZWlucy9waHlzaW9sb2d5PC9rZXl3b3JkPjxrZXl3b3Jk
PkhlcGF0b2N5dGVzL2ltbXVub2xvZ3kvcGh5c2lvbG9neTwva2V5d29yZD48a2V5d29yZD5IdW1h
bnM8L2tleXdvcmQ+PGtleXdvcmQ+SW1tdW5pdHksIElubmF0ZS8qaW1tdW5vbG9neTwva2V5d29y
ZD48a2V5d29yZD5LaWxsZXIgQ2VsbHMsIE5hdHVyYWwvaW1tdW5vbG9neTwva2V5d29yZD48a2V5
d29yZD5LdXBmZmVyIENlbGxzL2ltbXVub2xvZ3k8L2tleXdvcmQ+PGtleXdvcmQ+TGl2ZXIvKmlt
bXVub2xvZ3k8L2tleXdvcmQ+PGtleXdvcmQ+TGl2ZXIgQ2lyY3VsYXRpb24vaW1tdW5vbG9neS8q
cGh5c2lvbG9neTwva2V5d29yZD48a2V5d29yZD5ULUx5bXBob2N5dGVzL2ltbXVub2xvZ3k8L2tl
eXdvcmQ+PC9rZXl3b3Jkcz48ZGF0ZXM+PHllYXI+MjAwODwveWVhcj48cHViLWRhdGVzPjxkYXRl
PkZlYjwvZGF0ZT48L3B1Yi1kYXRlcz48L2RhdGVzPjxpc2JuPjE1MjctMzM1MCAoRWxlY3Ryb25p
YykmI3hEOzAyNzAtOTEzOSAoTGlua2luZyk8L2lzYm4+PGFjY2Vzc2lvbi1udW0+MTgxNjcwNjY8
L2FjY2Vzc2lvbi1udW0+PHVybHM+PHJlbGF0ZWQtdXJscz48dXJsPmh0dHA6Ly93d3cubmNiaS5u
bG0ubmloLmdvdi9lbnRyZXovcXVlcnkuZmNnaT9jbWQ9UmV0cmlldmUmYW1wO2RiPVB1Yk1lZCZh
bXA7ZG9wdD1DaXRhdGlvbiZhbXA7bGlzdF91aWRzPTE4MTY3MDY2PC91cmw+PC9yZWxhdGVkLXVy
bHM+PC91cmxzPjxlbGVjdHJvbmljLXJlc291cmNlLW51bT4xMC4xMDAyL2hlcC4yMjAzNDwvZWxl
Y3Ryb25pYy1yZXNvdXJjZS1udW0+PGxhbmd1YWdlPmVuZzwvbGFuZ3VhZ2U+PC9yZWNvcmQ+PC9D
aXRlPjwvRW5kTm90ZT4A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SYWNhbmVsbGk8L0F1dGhvcj48WWVhcj4yMDA2PC9ZZWFy
PjxSZWNOdW0+MzA8L1JlY051bT48RGlzcGxheVRleHQ+PHN0eWxlIGZhY2U9InN1cGVyc2NyaXB0
Ij5bNiwgN108L3N0eWxlPjwvRGlzcGxheVRleHQ+PHJlY29yZD48cmVjLW51bWJlcj4zMDwvcmVj
LW51bWJlcj48Zm9yZWlnbi1rZXlzPjxrZXkgYXBwPSJFTiIgZGItaWQ9InQ1enZlenRyMXZ3cHhw
ZTBwc2VwZXJ0cTVwcnZ4c3ZwZmRlciIgdGltZXN0YW1wPSIxNDQyMjc3MTc3Ij4zMDwva2V5Pjwv
Zm9yZWlnbi1rZXlzPjxyZWYtdHlwZSBuYW1lPSJKb3VybmFsIEFydGljbGUiPjE3PC9yZWYtdHlw
ZT48Y29udHJpYnV0b3JzPjxhdXRob3JzPjxhdXRob3I+UmFjYW5lbGxpLCBWLjwvYXV0aG9yPjxh
dXRob3I+UmVoZXJtYW5uLCBCLjwvYXV0aG9yPjwvYXV0aG9ycz48L2NvbnRyaWJ1dG9ycz48YXV0
aC1hZGRyZXNzPkRlcGFydG1lbnQgb2YgSW50ZXJuYWwgTWVkaWNpbmUgYW5kIENsaW5pY2FsIE9u
Y29sb2d5LCBVbml2ZXJzaXR5IG9mIEJhcmkgTWVkaWNhbCBTY2hvb2wsIEJhcmksIEl0YWx5Ljwv
YXV0aC1hZGRyZXNzPjx0aXRsZXM+PHRpdGxlPlRoZSBsaXZlciBhcyBhbiBpbW11bm9sb2dpY2Fs
IG9yZ2FuPC90aXRsZT48c2Vjb25kYXJ5LXRpdGxlPkhlcGF0b2xvZ3k8L3NlY29uZGFyeS10aXRs
ZT48L3RpdGxlcz48cGVyaW9kaWNhbD48ZnVsbC10aXRsZT5IZXBhdG9sb2d5PC9mdWxsLXRpdGxl
PjxhYmJyLTE+SGVwYXRvbG9neTwvYWJici0xPjwvcGVyaW9kaWNhbD48cGFnZXM+UzU0LTYyPC9w
YWdlcz48dm9sdW1lPjQzPC92b2x1bWU+PG51bWJlcj4yIFN1cHBsIDE8L251bWJlcj48a2V5d29y
ZHM+PGtleXdvcmQ+QW5pbWFsczwva2V5d29yZD48a2V5d29yZD5CLUx5bXBob2N5dGVzL3BoeXNp
b2xvZ3k8L2tleXdvcmQ+PGtleXdvcmQ+SHVtYW5zPC9rZXl3b3JkPjxrZXl3b3JkPkltbXVuaXR5
LCBJbm5hdGUvcGh5c2lvbG9neTwva2V5d29yZD48a2V5d29yZD5MaXZlci9hbmF0b215ICZhbXA7
IGhpc3RvbG9neS8qaW1tdW5vbG9neTwva2V5d29yZD48a2V5d29yZD5ULUx5bXBob2N5dGVzL2lt
bXVub2xvZ3k8L2tleXdvcmQ+PC9rZXl3b3Jkcz48ZGF0ZXM+PHllYXI+MjAwNjwveWVhcj48cHVi
LWRhdGVzPjxkYXRlPkZlYjwvZGF0ZT48L3B1Yi1kYXRlcz48L2RhdGVzPjxpc2JuPjAyNzAtOTEz
OSAoUHJpbnQpJiN4RDswMjcwLTkxMzkgKExpbmtpbmcpPC9pc2JuPjxhY2Nlc3Npb24tbnVtPjE2
NDQ3MjcxPC9hY2Nlc3Npb24tbnVtPjx1cmxzPjxyZWxhdGVkLXVybHM+PHVybD5odHRwOi8vd3d3
Lm5jYmkubmxtLm5paC5nb3YvcHVibWVkLzE2NDQ3MjcxPC91cmw+PC9yZWxhdGVkLXVybHM+PC91
cmxzPjxlbGVjdHJvbmljLXJlc291cmNlLW51bT4xMC4xMDAyL2hlcC4yMTA2MDwvZWxlY3Ryb25p
Yy1yZXNvdXJjZS1udW0+PC9yZWNvcmQ+PC9DaXRlPjxDaXRlPjxBdXRob3I+R2FvPC9BdXRob3I+
PFllYXI+MjAwODwvWWVhcj48UmVjTnVtPjIzMDwvUmVjTnVtPjxyZWNvcmQ+PHJlYy1udW1iZXI+
MjMwPC9yZWMtbnVtYmVyPjxmb3JlaWduLWtleXM+PGtleSBhcHA9IkVOIiBkYi1pZD0iYXAydDV2
YXJiMHN6djJld3Ryb3gyOXpqMmFmZXJwZWQyOWZ2Ij4yMzA8L2tleT48L2ZvcmVpZ24ta2V5cz48
cmVmLXR5cGUgbmFtZT0iSm91cm5hbCBBcnRpY2xlIj4xNzwvcmVmLXR5cGU+PGNvbnRyaWJ1dG9y
cz48YXV0aG9ycz48YXV0aG9yPkdhbywgQi48L2F1dGhvcj48YXV0aG9yPkplb25nLCBXLiBJLjwv
YXV0aG9yPjxhdXRob3I+VGlhbiwgWi48L2F1dGhvcj48L2F1dGhvcnM+PC9jb250cmlidXRvcnM+
PGF1dGgtYWRkcmVzcz5TZWN0aW9uIG9uIExpdmVyIEJpb2xvZ3ksIExhYm9yYXRvcnkgb2YgUGh5
c2lvbG9naWMgU3R1ZGllcywgTmF0aW9uYWwgSW5zdGl0dXRlIG9uIEFsY29ob2wgQWJ1c2UgYW5k
IEFsY29ob2xpc20sIE5hdGlvbmFsIEluc3RpdHV0ZXMgb2YgSGVhbHRoLCBCZXRoZXNkYSwgTUQg
MjA4OTIsIFVTQS4gYmdhb0BtYWlsLm5paC5nb3Y8L2F1dGgtYWRkcmVzcz48dGl0bGVzPjx0aXRs
ZT5MaXZlcjogQW4gb3JnYW4gd2l0aCBwcmVkb21pbmFudCBpbm5hdGUgaW1tdW5pdHk8L3RpdGxl
PjxzZWNvbmRhcnktdGl0bGU+SGVwYXRvbG9neTwvc2Vjb25kYXJ5LXRpdGxlPjwvdGl0bGVzPjxw
ZXJpb2RpY2FsPjxmdWxsLXRpdGxlPkhlcGF0b2xvZ3k8L2Z1bGwtdGl0bGU+PC9wZXJpb2RpY2Fs
PjxwYWdlcz43MjktMzY8L3BhZ2VzPjx2b2x1bWU+NDc8L3ZvbHVtZT48bnVtYmVyPjI8L251bWJl
cj48ZWRpdGlvbj4yMDA4LzAxLzAyPC9lZGl0aW9uPjxrZXl3b3Jkcz48a2V5d29yZD5BbmltYWxz
PC9rZXl3b3JkPjxrZXl3b3JkPkNvbXBsZW1lbnQgQWN0aXZhdGlvbjwva2V5d29yZD48a2V5d29y
ZD5Db21wbGVtZW50IFN5c3RlbSBQcm90ZWlucy9waHlzaW9sb2d5PC9rZXl3b3JkPjxrZXl3b3Jk
PkhlcGF0b2N5dGVzL2ltbXVub2xvZ3kvcGh5c2lvbG9neTwva2V5d29yZD48a2V5d29yZD5IdW1h
bnM8L2tleXdvcmQ+PGtleXdvcmQ+SW1tdW5pdHksIElubmF0ZS8qaW1tdW5vbG9neTwva2V5d29y
ZD48a2V5d29yZD5LaWxsZXIgQ2VsbHMsIE5hdHVyYWwvaW1tdW5vbG9neTwva2V5d29yZD48a2V5
d29yZD5LdXBmZmVyIENlbGxzL2ltbXVub2xvZ3k8L2tleXdvcmQ+PGtleXdvcmQ+TGl2ZXIvKmlt
bXVub2xvZ3k8L2tleXdvcmQ+PGtleXdvcmQ+TGl2ZXIgQ2lyY3VsYXRpb24vaW1tdW5vbG9neS8q
cGh5c2lvbG9neTwva2V5d29yZD48a2V5d29yZD5ULUx5bXBob2N5dGVzL2ltbXVub2xvZ3k8L2tl
eXdvcmQ+PC9rZXl3b3Jkcz48ZGF0ZXM+PHllYXI+MjAwODwveWVhcj48cHViLWRhdGVzPjxkYXRl
PkZlYjwvZGF0ZT48L3B1Yi1kYXRlcz48L2RhdGVzPjxpc2JuPjE1MjctMzM1MCAoRWxlY3Ryb25p
YykmI3hEOzAyNzAtOTEzOSAoTGlua2luZyk8L2lzYm4+PGFjY2Vzc2lvbi1udW0+MTgxNjcwNjY8
L2FjY2Vzc2lvbi1udW0+PHVybHM+PHJlbGF0ZWQtdXJscz48dXJsPmh0dHA6Ly93d3cubmNiaS5u
bG0ubmloLmdvdi9lbnRyZXovcXVlcnkuZmNnaT9jbWQ9UmV0cmlldmUmYW1wO2RiPVB1Yk1lZCZh
bXA7ZG9wdD1DaXRhdGlvbiZhbXA7bGlzdF91aWRzPTE4MTY3MDY2PC91cmw+PC9yZWxhdGVkLXVy
bHM+PC91cmxzPjxlbGVjdHJvbmljLXJlc291cmNlLW51bT4xMC4xMDAyL2hlcC4yMjAzNDwvZWxl
Y3Ryb25pYy1yZXNvdXJjZS1udW0+PGxhbmd1YWdlPmVuZzwvbGFuZ3VhZ2U+PC9yZWNvcmQ+PC9D
aXRlPjwvRW5kTm90ZT4A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6" w:tooltip="Gao, 2008 #230" w:history="1">
        <w:r w:rsidRPr="00E05C91">
          <w:rPr>
            <w:rFonts w:ascii="Book Antiqua" w:hAnsi="Book Antiqua"/>
            <w:noProof/>
            <w:sz w:val="24"/>
            <w:szCs w:val="24"/>
            <w:vertAlign w:val="superscript"/>
          </w:rPr>
          <w:t>6</w:t>
        </w:r>
      </w:hyperlink>
      <w:r w:rsidR="008D1F4E">
        <w:rPr>
          <w:rFonts w:ascii="Book Antiqua" w:hAnsi="Book Antiqua"/>
          <w:noProof/>
          <w:sz w:val="24"/>
          <w:szCs w:val="24"/>
          <w:vertAlign w:val="superscript"/>
        </w:rPr>
        <w:t>,</w:t>
      </w:r>
      <w:hyperlink w:anchor="_ENREF_7" w:tooltip="Racanelli, 2006 #30" w:history="1">
        <w:r w:rsidRPr="00E05C91">
          <w:rPr>
            <w:rFonts w:ascii="Book Antiqua" w:hAnsi="Book Antiqua"/>
            <w:noProof/>
            <w:sz w:val="24"/>
            <w:szCs w:val="24"/>
            <w:vertAlign w:val="superscript"/>
          </w:rPr>
          <w:t>7</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w:t>
      </w:r>
      <w:r w:rsidR="006E1434">
        <w:rPr>
          <w:rFonts w:ascii="Book Antiqua" w:hAnsi="Book Antiqua" w:hint="eastAsia"/>
          <w:sz w:val="24"/>
          <w:szCs w:val="24"/>
        </w:rPr>
        <w:t xml:space="preserve"> </w:t>
      </w:r>
      <w:r w:rsidRPr="00E05C91">
        <w:rPr>
          <w:rFonts w:ascii="Book Antiqua" w:hAnsi="Book Antiqua"/>
          <w:sz w:val="24"/>
          <w:szCs w:val="24"/>
        </w:rPr>
        <w:t>Liver sinusoidal endothelial cells have a unique morphological phenotype called fenestrated endothelium. Normal morphology of LSEC is flat with a nucleus and organelles regularly and expresses CD45</w:t>
      </w:r>
      <w:r w:rsidRPr="00E05C91">
        <w:rPr>
          <w:rFonts w:ascii="Book Antiqua" w:hAnsi="Book Antiqua"/>
          <w:sz w:val="24"/>
          <w:szCs w:val="24"/>
          <w:vertAlign w:val="superscript"/>
        </w:rPr>
        <w:t>-</w:t>
      </w:r>
      <w:r w:rsidRPr="00E05C91">
        <w:rPr>
          <w:rFonts w:ascii="Book Antiqua" w:hAnsi="Book Antiqua"/>
          <w:sz w:val="24"/>
          <w:szCs w:val="24"/>
        </w:rPr>
        <w:t>CD146</w:t>
      </w:r>
      <w:r w:rsidRPr="00E05C91">
        <w:rPr>
          <w:rFonts w:ascii="Book Antiqua" w:hAnsi="Book Antiqua"/>
          <w:sz w:val="24"/>
          <w:szCs w:val="24"/>
          <w:vertAlign w:val="superscript"/>
        </w:rPr>
        <w:t>+</w:t>
      </w:r>
      <w:r w:rsidRPr="00E05C91">
        <w:rPr>
          <w:rFonts w:ascii="Book Antiqua" w:hAnsi="Book Antiqua"/>
          <w:sz w:val="24"/>
          <w:szCs w:val="24"/>
        </w:rPr>
        <w:t xml:space="preserve"> surface marker. The distal cytoplasm displayed as a lamina with many fenestrae, lacking the basement membrane underneath the endothelium</w:t>
      </w:r>
      <w:r w:rsidRPr="00E05C91">
        <w:rPr>
          <w:rFonts w:ascii="Book Antiqua" w:hAnsi="Book Antiqua"/>
          <w:sz w:val="24"/>
          <w:szCs w:val="24"/>
        </w:rPr>
        <w:fldChar w:fldCharType="begin"/>
      </w:r>
      <w:r w:rsidRPr="00E05C91">
        <w:rPr>
          <w:rFonts w:ascii="Book Antiqua" w:hAnsi="Book Antiqua"/>
          <w:sz w:val="24"/>
          <w:szCs w:val="24"/>
        </w:rPr>
        <w:instrText xml:space="preserve"> ADDIN EN.CITE &lt;EndNote&gt;&lt;Cite&gt;&lt;Author&gt;Wang&lt;/Author&gt;&lt;Year&gt;2005&lt;/Year&gt;&lt;RecNum&gt;25&lt;/RecNum&gt;&lt;DisplayText&gt;&lt;style face="superscript"&gt;[8]&lt;/style&gt;&lt;/DisplayText&gt;&lt;record&gt;&lt;rec-number&gt;25&lt;/rec-number&gt;&lt;foreign-keys&gt;&lt;key app="EN" db-id="t5zveztr1vwpxpe0psepertq5prvxsvpfder" timestamp="1442219291"&gt;25&lt;/key&gt;&lt;/foreign-keys&gt;&lt;ref-type name="Journal Article"&gt;17&lt;/ref-type&gt;&lt;contributors&gt;&lt;authors&gt;&lt;author&gt;Wang, B. Y.&lt;/author&gt;&lt;author&gt;Ju, X. H.&lt;/author&gt;&lt;author&gt;Fu, B. Y.&lt;/author&gt;&lt;author&gt;Zhang, J.&lt;/author&gt;&lt;author&gt;Cao, Y. X.&lt;/author&gt;&lt;/authors&gt;&lt;/contributors&gt;&lt;auth-address&gt;Department of Gastroenterology, First Hospital of China Medical University, Shenyang 110001, China. wangby@medmail.com.cn&lt;/auth-address&gt;&lt;titles&gt;&lt;title&gt;Effects of ethanol on liver sinusoidal endothelial cells-fenestrae of rats&lt;/title&gt;&lt;secondary-title&gt;Hepatobiliary Pancreat Dis Int&lt;/secondary-title&gt;&lt;/titles&gt;&lt;periodical&gt;&lt;full-title&gt;Hepatobiliary Pancreat Dis Int&lt;/full-title&gt;&lt;/periodical&gt;&lt;pages&gt;422-6&lt;/pages&gt;&lt;volume&gt;4&lt;/volume&gt;&lt;number&gt;3&lt;/number&gt;&lt;keywords&gt;&lt;keyword&gt;Animals&lt;/keyword&gt;&lt;keyword&gt;Basement Membrane/pathology&lt;/keyword&gt;&lt;keyword&gt;Endothelial Cells/*pathology&lt;/keyword&gt;&lt;keyword&gt;Liver/*blood supply&lt;/keyword&gt;&lt;keyword&gt;Liver Diseases, Alcoholic/*pathology&lt;/keyword&gt;&lt;keyword&gt;Male&lt;/keyword&gt;&lt;keyword&gt;Microscopy, Electron&lt;/keyword&gt;&lt;keyword&gt;Rats&lt;/keyword&gt;&lt;keyword&gt;Rats, Wistar&lt;/keyword&gt;&lt;/keywords&gt;&lt;dates&gt;&lt;year&gt;2005&lt;/year&gt;&lt;pub-dates&gt;&lt;date&gt;Aug&lt;/date&gt;&lt;/pub-dates&gt;&lt;/dates&gt;&lt;isbn&gt;1499-3872 (Print)&lt;/isbn&gt;&lt;accession-num&gt;16109529&lt;/accession-num&gt;&lt;urls&gt;&lt;related-urls&gt;&lt;url&gt;http://www.ncbi.nlm.nih.gov/pubmed/16109529&lt;/url&gt;&lt;/related-urls&gt;&lt;/urls&gt;&lt;/record&gt;&lt;/Cite&gt;&lt;/EndNote&gt;</w:instrText>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8" w:tooltip="Wang, 2005 #25" w:history="1">
        <w:r w:rsidRPr="00E05C91">
          <w:rPr>
            <w:rFonts w:ascii="Book Antiqua" w:hAnsi="Book Antiqua"/>
            <w:noProof/>
            <w:sz w:val="24"/>
            <w:szCs w:val="24"/>
            <w:vertAlign w:val="superscript"/>
          </w:rPr>
          <w:t>8</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Less than 100 nm </w:t>
      </w:r>
      <w:proofErr w:type="spellStart"/>
      <w:r w:rsidRPr="00E05C91">
        <w:rPr>
          <w:rFonts w:ascii="Book Antiqua" w:hAnsi="Book Antiqua"/>
          <w:sz w:val="24"/>
          <w:szCs w:val="24"/>
        </w:rPr>
        <w:t>nano</w:t>
      </w:r>
      <w:proofErr w:type="spellEnd"/>
      <w:r w:rsidRPr="00E05C91">
        <w:rPr>
          <w:rFonts w:ascii="Book Antiqua" w:hAnsi="Book Antiqua"/>
          <w:sz w:val="24"/>
          <w:szCs w:val="24"/>
        </w:rPr>
        <w:t xml:space="preserve">-molecules are diffuse through the fenestrae, attributing a sieve function to </w:t>
      </w:r>
      <w:r w:rsidRPr="00E05C91">
        <w:rPr>
          <w:rFonts w:ascii="Book Antiqua" w:hAnsi="Book Antiqua"/>
          <w:sz w:val="24"/>
          <w:szCs w:val="24"/>
        </w:rPr>
        <w:lastRenderedPageBreak/>
        <w:t>LSEC</w:t>
      </w:r>
      <w:r w:rsidRPr="00E05C91">
        <w:rPr>
          <w:rFonts w:ascii="Book Antiqua" w:hAnsi="Book Antiqua"/>
          <w:sz w:val="24"/>
          <w:szCs w:val="24"/>
        </w:rPr>
        <w:fldChar w:fldCharType="begin"/>
      </w:r>
      <w:r w:rsidRPr="00E05C91">
        <w:rPr>
          <w:rFonts w:ascii="Book Antiqua" w:hAnsi="Book Antiqua"/>
          <w:sz w:val="24"/>
          <w:szCs w:val="24"/>
        </w:rPr>
        <w:instrText xml:space="preserve"> ADDIN EN.CITE &lt;EndNote&gt;&lt;Cite&gt;&lt;Author&gt;Braet&lt;/Author&gt;&lt;Year&gt;2002&lt;/Year&gt;&lt;RecNum&gt;26&lt;/RecNum&gt;&lt;DisplayText&gt;&lt;style face="superscript"&gt;[9]&lt;/style&gt;&lt;/DisplayText&gt;&lt;record&gt;&lt;rec-number&gt;26&lt;/rec-number&gt;&lt;foreign-keys&gt;&lt;key app="EN" db-id="t5zveztr1vwpxpe0psepertq5prvxsvpfder" timestamp="1442221157"&gt;26&lt;/key&gt;&lt;/foreign-keys&gt;&lt;ref-type name="Journal Article"&gt;17&lt;/ref-type&gt;&lt;contributors&gt;&lt;authors&gt;&lt;author&gt;Braet, F.&lt;/author&gt;&lt;author&gt;Wisse, E.&lt;/author&gt;&lt;/authors&gt;&lt;/contributors&gt;&lt;auth-address&gt;Laboratory for Cell Biology and Histology, Free University of Brussels (VUB), Laarbeeklaan 103, 1090 Brussels-Jette, Belgium. filipbra@cyto.vub.ac.be&lt;/auth-address&gt;&lt;titles&gt;&lt;title&gt;Structural and functional aspects of liver sinusoidal endothelial cell fenestrae: a review&lt;/title&gt;&lt;secondary-title&gt;Comp Hepatol&lt;/secondary-title&gt;&lt;/titles&gt;&lt;periodical&gt;&lt;full-title&gt;Comp Hepatol&lt;/full-title&gt;&lt;/periodical&gt;&lt;pages&gt;1&lt;/pages&gt;&lt;volume&gt;1&lt;/volume&gt;&lt;number&gt;1&lt;/number&gt;&lt;dates&gt;&lt;year&gt;2002&lt;/year&gt;&lt;pub-dates&gt;&lt;date&gt;Aug 23&lt;/date&gt;&lt;/pub-dates&gt;&lt;/dates&gt;&lt;isbn&gt;1476-5926 (Print)&amp;#xD;1476-5926 (Linking)&lt;/isbn&gt;&lt;accession-num&gt;12437787&lt;/accession-num&gt;&lt;urls&gt;&lt;related-urls&gt;&lt;url&gt;http://www.ncbi.nlm.nih.gov/pubmed/12437787&lt;/url&gt;&lt;/related-urls&gt;&lt;/urls&gt;&lt;custom2&gt;PMC131011&lt;/custom2&gt;&lt;/record&gt;&lt;/Cite&gt;&lt;/EndNote&gt;</w:instrText>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9" w:tooltip="Braet, 2002 #26" w:history="1">
        <w:r w:rsidRPr="00E05C91">
          <w:rPr>
            <w:rFonts w:ascii="Book Antiqua" w:hAnsi="Book Antiqua"/>
            <w:noProof/>
            <w:sz w:val="24"/>
            <w:szCs w:val="24"/>
            <w:vertAlign w:val="superscript"/>
          </w:rPr>
          <w:t>9</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Therefore, LSEC are responsible for the clearance of various macromolecules from the blood such as proteins, poly saccharides, lipids and nucleic acids</w:t>
      </w:r>
      <w:r w:rsidRPr="00E05C91">
        <w:rPr>
          <w:rFonts w:ascii="Book Antiqua" w:hAnsi="Book Antiqua"/>
          <w:sz w:val="24"/>
          <w:szCs w:val="24"/>
        </w:rPr>
        <w:fldChar w:fldCharType="begin"/>
      </w:r>
      <w:r w:rsidRPr="00E05C91">
        <w:rPr>
          <w:rFonts w:ascii="Book Antiqua" w:hAnsi="Book Antiqua"/>
          <w:sz w:val="24"/>
          <w:szCs w:val="24"/>
        </w:rPr>
        <w:instrText xml:space="preserve"> ADDIN EN.CITE &lt;EndNote&gt;&lt;Cite&gt;&lt;Author&gt;Elvevold&lt;/Author&gt;&lt;Year&gt;2008&lt;/Year&gt;&lt;RecNum&gt;28&lt;/RecNum&gt;&lt;DisplayText&gt;&lt;style face="superscript"&gt;[10]&lt;/style&gt;&lt;/DisplayText&gt;&lt;record&gt;&lt;rec-number&gt;28&lt;/rec-number&gt;&lt;foreign-keys&gt;&lt;key app="EN" db-id="t5zveztr1vwpxpe0psepertq5prvxsvpfder" timestamp="1442225838"&gt;28&lt;/key&gt;&lt;/foreign-keys&gt;&lt;ref-type name="Journal Article"&gt;17&lt;/ref-type&gt;&lt;contributors&gt;&lt;authors&gt;&lt;author&gt;Elvevold, K.&lt;/author&gt;&lt;author&gt;Smedsrod, B.&lt;/author&gt;&lt;author&gt;Martinez, I.&lt;/author&gt;&lt;/authors&gt;&lt;/contributors&gt;&lt;auth-address&gt;Department of Cell Biology and Histology, Institute of Medical Biology, University of Tromso, 9037 Tromso, Norway.&lt;/auth-address&gt;&lt;titles&gt;&lt;title&gt;The liver sinusoidal endothelial cell: a cell type of controversial and confusing identity&lt;/title&gt;&lt;secondary-title&gt;Am J Physiol Gastrointest Liver Physiol&lt;/secondary-title&gt;&lt;/titles&gt;&lt;periodical&gt;&lt;full-title&gt;Am J Physiol Gastrointest Liver Physiol&lt;/full-title&gt;&lt;/periodical&gt;&lt;pages&gt;G391-400&lt;/pages&gt;&lt;volume&gt;294&lt;/volume&gt;&lt;number&gt;2&lt;/number&gt;&lt;keywords&gt;&lt;keyword&gt;Animals&lt;/keyword&gt;&lt;keyword&gt;Biological Markers&lt;/keyword&gt;&lt;keyword&gt;Cell Separation&lt;/keyword&gt;&lt;keyword&gt;Cells, Cultured&lt;/keyword&gt;&lt;keyword&gt;Endothelial Cells/*classification/*physiology&lt;/keyword&gt;&lt;keyword&gt;Hepatocytes/*classification/*physiology&lt;/keyword&gt;&lt;keyword&gt;Humans&lt;/keyword&gt;&lt;keyword&gt;Liver/*cytology/immunology/*physiology&lt;/keyword&gt;&lt;keyword&gt;Liver Circulation/physiology&lt;/keyword&gt;&lt;/keywords&gt;&lt;dates&gt;&lt;year&gt;2008&lt;/year&gt;&lt;pub-dates&gt;&lt;date&gt;Feb&lt;/date&gt;&lt;/pub-dates&gt;&lt;/dates&gt;&lt;isbn&gt;0193-1857 (Print)&amp;#xD;0193-1857 (Linking)&lt;/isbn&gt;&lt;accession-num&gt;18063708&lt;/accession-num&gt;&lt;urls&gt;&lt;related-urls&gt;&lt;url&gt;http://www.ncbi.nlm.nih.gov/pubmed/18063708&lt;/url&gt;&lt;/related-urls&gt;&lt;/urls&gt;&lt;electronic-resource-num&gt;10.1152/ajpgi.00167.2007&lt;/electronic-resource-num&gt;&lt;/record&gt;&lt;/Cite&gt;&lt;/EndNote&gt;</w:instrText>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10" w:tooltip="Elvevold, 2008 #28" w:history="1">
        <w:r w:rsidRPr="00E05C91">
          <w:rPr>
            <w:rFonts w:ascii="Book Antiqua" w:hAnsi="Book Antiqua"/>
            <w:noProof/>
            <w:sz w:val="24"/>
            <w:szCs w:val="24"/>
            <w:vertAlign w:val="superscript"/>
          </w:rPr>
          <w:t>10</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w:t>
      </w:r>
      <w:r w:rsidR="006E1434">
        <w:rPr>
          <w:rFonts w:ascii="Book Antiqua" w:hAnsi="Book Antiqua" w:hint="eastAsia"/>
          <w:sz w:val="24"/>
          <w:szCs w:val="24"/>
        </w:rPr>
        <w:t xml:space="preserve">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are known as liver resident macrophage and derived from circulating monocytes that arise from bone marrow progenitors</w:t>
      </w:r>
      <w:r w:rsidRPr="00E05C91">
        <w:rPr>
          <w:rFonts w:ascii="Book Antiqua" w:hAnsi="Book Antiqua"/>
          <w:sz w:val="24"/>
          <w:szCs w:val="24"/>
        </w:rPr>
        <w:fldChar w:fldCharType="begin"/>
      </w:r>
      <w:r w:rsidRPr="00E05C91">
        <w:rPr>
          <w:rFonts w:ascii="Book Antiqua" w:hAnsi="Book Antiqua"/>
          <w:sz w:val="24"/>
          <w:szCs w:val="24"/>
        </w:rPr>
        <w:instrText xml:space="preserve"> ADDIN EN.CITE &lt;EndNote&gt;&lt;Cite&gt;&lt;Author&gt;Gale&lt;/Author&gt;&lt;Year&gt;1978&lt;/Year&gt;&lt;RecNum&gt;31&lt;/RecNum&gt;&lt;DisplayText&gt;&lt;style face="superscript"&gt;[11]&lt;/style&gt;&lt;/DisplayText&gt;&lt;record&gt;&lt;rec-number&gt;31&lt;/rec-number&gt;&lt;foreign-keys&gt;&lt;key app="EN" db-id="t5zveztr1vwpxpe0psepertq5prvxsvpfder" timestamp="1442278354"&gt;31&lt;/key&gt;&lt;/foreign-keys&gt;&lt;ref-type name="Journal Article"&gt;17&lt;/ref-type&gt;&lt;contributors&gt;&lt;authors&gt;&lt;author&gt;Gale, R. P.&lt;/author&gt;&lt;author&gt;Sparkes, R. S.&lt;/author&gt;&lt;author&gt;Golde, D. W.&lt;/author&gt;&lt;/authors&gt;&lt;/contributors&gt;&lt;titles&gt;&lt;title&gt;Bone marrow origin of hepatic macrophages (Kupffer cells) in humans&lt;/title&gt;&lt;secondary-title&gt;Science&lt;/secondary-title&gt;&lt;/titles&gt;&lt;periodical&gt;&lt;full-title&gt;Science&lt;/full-title&gt;&lt;/periodical&gt;&lt;pages&gt;937-8&lt;/pages&gt;&lt;volume&gt;201&lt;/volume&gt;&lt;number&gt;4359&lt;/number&gt;&lt;keywords&gt;&lt;keyword&gt;Adolescent&lt;/keyword&gt;&lt;keyword&gt;*Bone Marrow Cells&lt;/keyword&gt;&lt;keyword&gt;Bone Marrow Transplantation&lt;/keyword&gt;&lt;keyword&gt;Cell Differentiation&lt;/keyword&gt;&lt;keyword&gt;Cell Movement&lt;/keyword&gt;&lt;keyword&gt;Female&lt;/keyword&gt;&lt;keyword&gt;Graft vs Host Disease/immunology&lt;/keyword&gt;&lt;keyword&gt;Humans&lt;/keyword&gt;&lt;keyword&gt;Kupffer Cells/*cytology&lt;/keyword&gt;&lt;keyword&gt;Male&lt;/keyword&gt;&lt;keyword&gt;Transplantation, Homologous&lt;/keyword&gt;&lt;/keywords&gt;&lt;dates&gt;&lt;year&gt;1978&lt;/year&gt;&lt;pub-dates&gt;&lt;date&gt;Sep 8&lt;/date&gt;&lt;/pub-dates&gt;&lt;/dates&gt;&lt;isbn&gt;0036-8075 (Print)&amp;#xD;0036-8075 (Linking)&lt;/isbn&gt;&lt;accession-num&gt;356266&lt;/accession-num&gt;&lt;urls&gt;&lt;related-urls&gt;&lt;url&gt;http://www.ncbi.nlm.nih.gov/pubmed/356266&lt;/url&gt;&lt;/related-urls&gt;&lt;/urls&gt;&lt;/record&gt;&lt;/Cite&gt;&lt;/EndNote&gt;</w:instrText>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11" w:tooltip="Gale, 1978 #31" w:history="1">
        <w:r w:rsidRPr="00E05C91">
          <w:rPr>
            <w:rFonts w:ascii="Book Antiqua" w:hAnsi="Book Antiqua"/>
            <w:noProof/>
            <w:sz w:val="24"/>
            <w:szCs w:val="24"/>
            <w:vertAlign w:val="superscript"/>
          </w:rPr>
          <w:t>11</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The major role of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is to clear circulating endotoxin, microorganism, dead cells and debris. Endotoxins from gut activate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and produce pro-inflammatory cytokines such as </w:t>
      </w:r>
      <w:r w:rsidR="00AF4644" w:rsidRPr="00E05C91">
        <w:rPr>
          <w:rFonts w:ascii="Book Antiqua" w:hAnsi="Book Antiqua"/>
          <w:sz w:val="24"/>
          <w:szCs w:val="24"/>
        </w:rPr>
        <w:t>interleukin (IL)-1β</w:t>
      </w:r>
      <w:r w:rsidRPr="00E05C91">
        <w:rPr>
          <w:rFonts w:ascii="Book Antiqua" w:hAnsi="Book Antiqua"/>
          <w:sz w:val="24"/>
          <w:szCs w:val="24"/>
        </w:rPr>
        <w:t xml:space="preserve">, </w:t>
      </w:r>
      <w:r w:rsidR="00AF4644" w:rsidRPr="00E05C91">
        <w:rPr>
          <w:rFonts w:ascii="Book Antiqua" w:hAnsi="Book Antiqua"/>
          <w:sz w:val="24"/>
          <w:szCs w:val="24"/>
        </w:rPr>
        <w:t>tumor necrosis factor (TNF)-α</w:t>
      </w:r>
      <w:r w:rsidR="00AF4644">
        <w:rPr>
          <w:rFonts w:ascii="Book Antiqua" w:eastAsia="宋体" w:hAnsi="Book Antiqua" w:hint="eastAsia"/>
          <w:sz w:val="24"/>
          <w:szCs w:val="24"/>
          <w:lang w:eastAsia="zh-CN"/>
        </w:rPr>
        <w:t xml:space="preserve"> </w:t>
      </w:r>
      <w:r w:rsidRPr="00E05C91">
        <w:rPr>
          <w:rFonts w:ascii="Book Antiqua" w:hAnsi="Book Antiqua"/>
          <w:sz w:val="24"/>
          <w:szCs w:val="24"/>
        </w:rPr>
        <w:t xml:space="preserve">and </w:t>
      </w:r>
      <w:r w:rsidR="00AF4644" w:rsidRPr="00AF4644">
        <w:rPr>
          <w:rFonts w:ascii="Book Antiqua" w:hAnsi="Book Antiqua"/>
          <w:sz w:val="24"/>
          <w:szCs w:val="24"/>
        </w:rPr>
        <w:t xml:space="preserve">transforming growth factor </w:t>
      </w:r>
      <w:r w:rsidR="00AF4644">
        <w:rPr>
          <w:rFonts w:ascii="Book Antiqua" w:eastAsia="宋体" w:hAnsi="Book Antiqua" w:hint="eastAsia"/>
          <w:sz w:val="24"/>
          <w:szCs w:val="24"/>
          <w:lang w:eastAsia="zh-CN"/>
        </w:rPr>
        <w:t>(</w:t>
      </w:r>
      <w:r w:rsidRPr="00E05C91">
        <w:rPr>
          <w:rFonts w:ascii="Book Antiqua" w:hAnsi="Book Antiqua"/>
          <w:sz w:val="24"/>
          <w:szCs w:val="24"/>
        </w:rPr>
        <w:t>TGF</w:t>
      </w:r>
      <w:r w:rsidR="00AF4644">
        <w:rPr>
          <w:rFonts w:ascii="Book Antiqua" w:eastAsia="宋体" w:hAnsi="Book Antiqua" w:hint="eastAsia"/>
          <w:sz w:val="24"/>
          <w:szCs w:val="24"/>
          <w:lang w:eastAsia="zh-CN"/>
        </w:rPr>
        <w:t>)</w:t>
      </w:r>
      <w:r w:rsidRPr="00E05C91">
        <w:rPr>
          <w:rFonts w:ascii="Book Antiqua" w:hAnsi="Book Antiqua"/>
          <w:sz w:val="24"/>
          <w:szCs w:val="24"/>
        </w:rPr>
        <w:t>-β.</w:t>
      </w:r>
      <w:r w:rsidR="006E1434">
        <w:rPr>
          <w:rFonts w:ascii="Book Antiqua" w:hAnsi="Book Antiqua" w:hint="eastAsia"/>
          <w:sz w:val="24"/>
          <w:szCs w:val="24"/>
        </w:rPr>
        <w:t xml:space="preserve"> </w:t>
      </w:r>
      <w:r w:rsidRPr="00E05C91">
        <w:rPr>
          <w:rFonts w:ascii="Book Antiqua" w:hAnsi="Book Antiqua"/>
          <w:sz w:val="24"/>
          <w:szCs w:val="24"/>
        </w:rPr>
        <w:t>Liver lymphocytes are found scattered throughout the parenchyma and in the portal tract</w:t>
      </w:r>
      <w:r w:rsidRPr="00E05C91">
        <w:rPr>
          <w:rFonts w:ascii="Book Antiqua" w:hAnsi="Book Antiqua"/>
          <w:sz w:val="24"/>
          <w:szCs w:val="24"/>
        </w:rPr>
        <w:fldChar w:fldCharType="begin"/>
      </w:r>
      <w:r w:rsidRPr="00E05C91">
        <w:rPr>
          <w:rFonts w:ascii="Book Antiqua" w:hAnsi="Book Antiqua"/>
          <w:sz w:val="24"/>
          <w:szCs w:val="24"/>
        </w:rPr>
        <w:instrText xml:space="preserve"> ADDIN EN.CITE &lt;EndNote&gt;&lt;Cite&gt;&lt;Author&gt;Racanelli&lt;/Author&gt;&lt;Year&gt;2006&lt;/Year&gt;&lt;RecNum&gt;30&lt;/RecNum&gt;&lt;DisplayText&gt;&lt;style face="superscript"&gt;[7]&lt;/style&gt;&lt;/DisplayText&gt;&lt;record&gt;&lt;rec-number&gt;30&lt;/rec-number&gt;&lt;foreign-keys&gt;&lt;key app="EN" db-id="t5zveztr1vwpxpe0psepertq5prvxsvpfder" timestamp="1442277177"&gt;30&lt;/key&gt;&lt;/foreign-keys&gt;&lt;ref-type name="Journal Article"&gt;17&lt;/ref-type&gt;&lt;contributors&gt;&lt;authors&gt;&lt;author&gt;Racanelli, V.&lt;/author&gt;&lt;author&gt;Rehermann, B.&lt;/author&gt;&lt;/authors&gt;&lt;/contributors&gt;&lt;auth-address&gt;Department of Internal Medicine and Clinical Oncology, University of Bari Medical School, Bari, Italy.&lt;/auth-address&gt;&lt;titles&gt;&lt;title&gt;The liver as an immunological organ&lt;/title&gt;&lt;secondary-title&gt;Hepatology&lt;/secondary-title&gt;&lt;/titles&gt;&lt;periodical&gt;&lt;full-title&gt;Hepatology&lt;/full-title&gt;&lt;abbr-1&gt;Hepatology&lt;/abbr-1&gt;&lt;/periodical&gt;&lt;pages&gt;S54-62&lt;/pages&gt;&lt;volume&gt;43&lt;/volume&gt;&lt;number&gt;2 Suppl 1&lt;/number&gt;&lt;keywords&gt;&lt;keyword&gt;Animals&lt;/keyword&gt;&lt;keyword&gt;B-Lymphocytes/physiology&lt;/keyword&gt;&lt;keyword&gt;Humans&lt;/keyword&gt;&lt;keyword&gt;Immunity, Innate/physiology&lt;/keyword&gt;&lt;keyword&gt;Liver/anatomy &amp;amp; histology/*immunology&lt;/keyword&gt;&lt;keyword&gt;T-Lymphocytes/immunology&lt;/keyword&gt;&lt;/keywords&gt;&lt;dates&gt;&lt;year&gt;2006&lt;/year&gt;&lt;pub-dates&gt;&lt;date&gt;Feb&lt;/date&gt;&lt;/pub-dates&gt;&lt;/dates&gt;&lt;isbn&gt;0270-9139 (Print)&amp;#xD;0270-9139 (Linking)&lt;/isbn&gt;&lt;accession-num&gt;16447271&lt;/accession-num&gt;&lt;urls&gt;&lt;related-urls&gt;&lt;url&gt;http://www.ncbi.nlm.nih.gov/pubmed/16447271&lt;/url&gt;&lt;/related-urls&gt;&lt;/urls&gt;&lt;electronic-resource-num&gt;10.1002/hep.21060&lt;/electronic-resource-num&gt;&lt;/record&gt;&lt;/Cite&gt;&lt;/EndNote&gt;</w:instrText>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7" w:tooltip="Racanelli, 2006 #30" w:history="1">
        <w:r w:rsidRPr="00E05C91">
          <w:rPr>
            <w:rFonts w:ascii="Book Antiqua" w:hAnsi="Book Antiqua"/>
            <w:noProof/>
            <w:sz w:val="24"/>
            <w:szCs w:val="24"/>
            <w:vertAlign w:val="superscript"/>
          </w:rPr>
          <w:t>7</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Liver is especially abundant in innate immune cells such as natural killer (NK), NKT, and </w:t>
      </w:r>
      <w:proofErr w:type="spellStart"/>
      <w:r w:rsidRPr="00E05C91">
        <w:rPr>
          <w:rFonts w:ascii="Book Antiqua" w:hAnsi="Book Antiqua"/>
          <w:sz w:val="24"/>
          <w:szCs w:val="24"/>
        </w:rPr>
        <w:t>γδ</w:t>
      </w:r>
      <w:proofErr w:type="spellEnd"/>
      <w:r w:rsidRPr="00E05C91">
        <w:rPr>
          <w:rFonts w:ascii="Book Antiqua" w:hAnsi="Book Antiqua"/>
          <w:sz w:val="24"/>
          <w:szCs w:val="24"/>
        </w:rPr>
        <w:t xml:space="preserve"> T cells; these comprise almost half of liver </w:t>
      </w:r>
      <w:proofErr w:type="gramStart"/>
      <w:r w:rsidRPr="00E05C91">
        <w:rPr>
          <w:rFonts w:ascii="Book Antiqua" w:hAnsi="Book Antiqua"/>
          <w:sz w:val="24"/>
          <w:szCs w:val="24"/>
        </w:rPr>
        <w:t>lymphocytes</w:t>
      </w:r>
      <w:proofErr w:type="gramEnd"/>
      <w:r w:rsidRPr="00E05C91">
        <w:rPr>
          <w:rFonts w:ascii="Book Antiqua" w:hAnsi="Book Antiqua"/>
          <w:sz w:val="24"/>
          <w:szCs w:val="24"/>
        </w:rPr>
        <w:fldChar w:fldCharType="begin">
          <w:fldData xml:space="preserve">PEVuZE5vdGU+PENpdGU+PEF1dGhvcj5HYW88L0F1dGhvcj48WWVhcj4yMDA4PC9ZZWFyPjxSZWNO
dW0+MjMwPC9SZWNOdW0+PERpc3BsYXlUZXh0PjxzdHlsZSBmYWNlPSJzdXBlcnNjcmlwdCI+WzYs
IDddPC9zdHlsZT48L0Rpc3BsYXlUZXh0PjxyZWNvcmQ+PHJlYy1udW1iZXI+MjMwPC9yZWMtbnVt
YmVyPjxmb3JlaWduLWtleXM+PGtleSBhcHA9IkVOIiBkYi1pZD0iYXAydDV2YXJiMHN6djJld3Ry
b3gyOXpqMmFmZXJwZWQyOWZ2Ij4yMzA8L2tleT48L2ZvcmVpZ24ta2V5cz48cmVmLXR5cGUgbmFt
ZT0iSm91cm5hbCBBcnRpY2xlIj4xNzwvcmVmLXR5cGU+PGNvbnRyaWJ1dG9ycz48YXV0aG9ycz48
YXV0aG9yPkdhbywgQi48L2F1dGhvcj48YXV0aG9yPkplb25nLCBXLiBJLjwvYXV0aG9yPjxhdXRo
b3I+VGlhbiwgWi48L2F1dGhvcj48L2F1dGhvcnM+PC9jb250cmlidXRvcnM+PGF1dGgtYWRkcmVz
cz5TZWN0aW9uIG9uIExpdmVyIEJpb2xvZ3ksIExhYm9yYXRvcnkgb2YgUGh5c2lvbG9naWMgU3R1
ZGllcywgTmF0aW9uYWwgSW5zdGl0dXRlIG9uIEFsY29ob2wgQWJ1c2UgYW5kIEFsY29ob2xpc20s
IE5hdGlvbmFsIEluc3RpdHV0ZXMgb2YgSGVhbHRoLCBCZXRoZXNkYSwgTUQgMjA4OTIsIFVTQS4g
Ymdhb0BtYWlsLm5paC5nb3Y8L2F1dGgtYWRkcmVzcz48dGl0bGVzPjx0aXRsZT5MaXZlcjogQW4g
b3JnYW4gd2l0aCBwcmVkb21pbmFudCBpbm5hdGUgaW1tdW5pdHk8L3RpdGxlPjxzZWNvbmRhcnkt
dGl0bGU+SGVwYXRvbG9neTwvc2Vjb25kYXJ5LXRpdGxlPjwvdGl0bGVzPjxwZXJpb2RpY2FsPjxm
dWxsLXRpdGxlPkhlcGF0b2xvZ3k8L2Z1bGwtdGl0bGU+PC9wZXJpb2RpY2FsPjxwYWdlcz43Mjkt
MzY8L3BhZ2VzPjx2b2x1bWU+NDc8L3ZvbHVtZT48bnVtYmVyPjI8L251bWJlcj48ZWRpdGlvbj4y
MDA4LzAxLzAyPC9lZGl0aW9uPjxrZXl3b3Jkcz48a2V5d29yZD5BbmltYWxzPC9rZXl3b3JkPjxr
ZXl3b3JkPkNvbXBsZW1lbnQgQWN0aXZhdGlvbjwva2V5d29yZD48a2V5d29yZD5Db21wbGVtZW50
IFN5c3RlbSBQcm90ZWlucy9waHlzaW9sb2d5PC9rZXl3b3JkPjxrZXl3b3JkPkhlcGF0b2N5dGVz
L2ltbXVub2xvZ3kvcGh5c2lvbG9neTwva2V5d29yZD48a2V5d29yZD5IdW1hbnM8L2tleXdvcmQ+
PGtleXdvcmQ+SW1tdW5pdHksIElubmF0ZS8qaW1tdW5vbG9neTwva2V5d29yZD48a2V5d29yZD5L
aWxsZXIgQ2VsbHMsIE5hdHVyYWwvaW1tdW5vbG9neTwva2V5d29yZD48a2V5d29yZD5LdXBmZmVy
IENlbGxzL2ltbXVub2xvZ3k8L2tleXdvcmQ+PGtleXdvcmQ+TGl2ZXIvKmltbXVub2xvZ3k8L2tl
eXdvcmQ+PGtleXdvcmQ+TGl2ZXIgQ2lyY3VsYXRpb24vaW1tdW5vbG9neS8qcGh5c2lvbG9neTwv
a2V5d29yZD48a2V5d29yZD5ULUx5bXBob2N5dGVzL2ltbXVub2xvZ3k8L2tleXdvcmQ+PC9rZXl3
b3Jkcz48ZGF0ZXM+PHllYXI+MjAwODwveWVhcj48cHViLWRhdGVzPjxkYXRlPkZlYjwvZGF0ZT48
L3B1Yi1kYXRlcz48L2RhdGVzPjxpc2JuPjE1MjctMzM1MCAoRWxlY3Ryb25pYykmI3hEOzAyNzAt
OTEzOSAoTGlua2luZyk8L2lzYm4+PGFjY2Vzc2lvbi1udW0+MTgxNjcwNjY8L2FjY2Vzc2lvbi1u
dW0+PHVybHM+PHJlbGF0ZWQtdXJscz48dXJsPmh0dHA6Ly93d3cubmNiaS5ubG0ubmloLmdvdi9l
bnRyZXovcXVlcnkuZmNnaT9jbWQ9UmV0cmlldmUmYW1wO2RiPVB1Yk1lZCZhbXA7ZG9wdD1DaXRh
dGlvbiZhbXA7bGlzdF91aWRzPTE4MTY3MDY2PC91cmw+PC9yZWxhdGVkLXVybHM+PC91cmxzPjxl
bGVjdHJvbmljLXJlc291cmNlLW51bT4xMC4xMDAyL2hlcC4yMjAzNDwvZWxlY3Ryb25pYy1yZXNv
dXJjZS1udW0+PGxhbmd1YWdlPmVuZzwvbGFuZ3VhZ2U+PC9yZWNvcmQ+PC9DaXRlPjxDaXRlPjxB
dXRob3I+UmFjYW5lbGxpPC9BdXRob3I+PFllYXI+MjAwNjwvWWVhcj48UmVjTnVtPjMwPC9SZWNO
dW0+PHJlY29yZD48cmVjLW51bWJlcj4zMDwvcmVjLW51bWJlcj48Zm9yZWlnbi1rZXlzPjxrZXkg
YXBwPSJFTiIgZGItaWQ9InQ1enZlenRyMXZ3cHhwZTBwc2VwZXJ0cTVwcnZ4c3ZwZmRlciIgdGlt
ZXN0YW1wPSIxNDQyMjc3MTc3Ij4zMDwva2V5PjwvZm9yZWlnbi1rZXlzPjxyZWYtdHlwZSBuYW1l
PSJKb3VybmFsIEFydGljbGUiPjE3PC9yZWYtdHlwZT48Y29udHJpYnV0b3JzPjxhdXRob3JzPjxh
dXRob3I+UmFjYW5lbGxpLCBWLjwvYXV0aG9yPjxhdXRob3I+UmVoZXJtYW5uLCBCLjwvYXV0aG9y
PjwvYXV0aG9ycz48L2NvbnRyaWJ1dG9ycz48YXV0aC1hZGRyZXNzPkRlcGFydG1lbnQgb2YgSW50
ZXJuYWwgTWVkaWNpbmUgYW5kIENsaW5pY2FsIE9uY29sb2d5LCBVbml2ZXJzaXR5IG9mIEJhcmkg
TWVkaWNhbCBTY2hvb2wsIEJhcmksIEl0YWx5LjwvYXV0aC1hZGRyZXNzPjx0aXRsZXM+PHRpdGxl
PlRoZSBsaXZlciBhcyBhbiBpbW11bm9sb2dpY2FsIG9yZ2FuPC90aXRsZT48c2Vjb25kYXJ5LXRp
dGxlPkhlcGF0b2xvZ3k8L3NlY29uZGFyeS10aXRsZT48L3RpdGxlcz48cGVyaW9kaWNhbD48ZnVs
bC10aXRsZT5IZXBhdG9sb2d5PC9mdWxsLXRpdGxlPjxhYmJyLTE+SGVwYXRvbG9neTwvYWJici0x
PjwvcGVyaW9kaWNhbD48cGFnZXM+UzU0LTYyPC9wYWdlcz48dm9sdW1lPjQzPC92b2x1bWU+PG51
bWJlcj4yIFN1cHBsIDE8L251bWJlcj48a2V5d29yZHM+PGtleXdvcmQ+QW5pbWFsczwva2V5d29y
ZD48a2V5d29yZD5CLUx5bXBob2N5dGVzL3BoeXNpb2xvZ3k8L2tleXdvcmQ+PGtleXdvcmQ+SHVt
YW5zPC9rZXl3b3JkPjxrZXl3b3JkPkltbXVuaXR5LCBJbm5hdGUvcGh5c2lvbG9neTwva2V5d29y
ZD48a2V5d29yZD5MaXZlci9hbmF0b215ICZhbXA7IGhpc3RvbG9neS8qaW1tdW5vbG9neTwva2V5
d29yZD48a2V5d29yZD5ULUx5bXBob2N5dGVzL2ltbXVub2xvZ3k8L2tleXdvcmQ+PC9rZXl3b3Jk
cz48ZGF0ZXM+PHllYXI+MjAwNjwveWVhcj48cHViLWRhdGVzPjxkYXRlPkZlYjwvZGF0ZT48L3B1
Yi1kYXRlcz48L2RhdGVzPjxpc2JuPjAyNzAtOTEzOSAoUHJpbnQpJiN4RDswMjcwLTkxMzkgKExp
bmtpbmcpPC9pc2JuPjxhY2Nlc3Npb24tbnVtPjE2NDQ3MjcxPC9hY2Nlc3Npb24tbnVtPjx1cmxz
PjxyZWxhdGVkLXVybHM+PHVybD5odHRwOi8vd3d3Lm5jYmkubmxtLm5paC5nb3YvcHVibWVkLzE2
NDQ3MjcxPC91cmw+PC9yZWxhdGVkLXVybHM+PC91cmxzPjxlbGVjdHJvbmljLXJlc291cmNlLW51
bT4xMC4xMDAyL2hlcC4yMTA2MDwvZWxlY3Ryb25pYy1yZXNvdXJjZS1udW0+PC9yZWNvcmQ+PC9D
aXRlPjwvRW5kTm90ZT4A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HYW88L0F1dGhvcj48WWVhcj4yMDA4PC9ZZWFyPjxSZWNO
dW0+MjMwPC9SZWNOdW0+PERpc3BsYXlUZXh0PjxzdHlsZSBmYWNlPSJzdXBlcnNjcmlwdCI+WzYs
IDddPC9zdHlsZT48L0Rpc3BsYXlUZXh0PjxyZWNvcmQ+PHJlYy1udW1iZXI+MjMwPC9yZWMtbnVt
YmVyPjxmb3JlaWduLWtleXM+PGtleSBhcHA9IkVOIiBkYi1pZD0iYXAydDV2YXJiMHN6djJld3Ry
b3gyOXpqMmFmZXJwZWQyOWZ2Ij4yMzA8L2tleT48L2ZvcmVpZ24ta2V5cz48cmVmLXR5cGUgbmFt
ZT0iSm91cm5hbCBBcnRpY2xlIj4xNzwvcmVmLXR5cGU+PGNvbnRyaWJ1dG9ycz48YXV0aG9ycz48
YXV0aG9yPkdhbywgQi48L2F1dGhvcj48YXV0aG9yPkplb25nLCBXLiBJLjwvYXV0aG9yPjxhdXRo
b3I+VGlhbiwgWi48L2F1dGhvcj48L2F1dGhvcnM+PC9jb250cmlidXRvcnM+PGF1dGgtYWRkcmVz
cz5TZWN0aW9uIG9uIExpdmVyIEJpb2xvZ3ksIExhYm9yYXRvcnkgb2YgUGh5c2lvbG9naWMgU3R1
ZGllcywgTmF0aW9uYWwgSW5zdGl0dXRlIG9uIEFsY29ob2wgQWJ1c2UgYW5kIEFsY29ob2xpc20s
IE5hdGlvbmFsIEluc3RpdHV0ZXMgb2YgSGVhbHRoLCBCZXRoZXNkYSwgTUQgMjA4OTIsIFVTQS4g
Ymdhb0BtYWlsLm5paC5nb3Y8L2F1dGgtYWRkcmVzcz48dGl0bGVzPjx0aXRsZT5MaXZlcjogQW4g
b3JnYW4gd2l0aCBwcmVkb21pbmFudCBpbm5hdGUgaW1tdW5pdHk8L3RpdGxlPjxzZWNvbmRhcnkt
dGl0bGU+SGVwYXRvbG9neTwvc2Vjb25kYXJ5LXRpdGxlPjwvdGl0bGVzPjxwZXJpb2RpY2FsPjxm
dWxsLXRpdGxlPkhlcGF0b2xvZ3k8L2Z1bGwtdGl0bGU+PC9wZXJpb2RpY2FsPjxwYWdlcz43Mjkt
MzY8L3BhZ2VzPjx2b2x1bWU+NDc8L3ZvbHVtZT48bnVtYmVyPjI8L251bWJlcj48ZWRpdGlvbj4y
MDA4LzAxLzAyPC9lZGl0aW9uPjxrZXl3b3Jkcz48a2V5d29yZD5BbmltYWxzPC9rZXl3b3JkPjxr
ZXl3b3JkPkNvbXBsZW1lbnQgQWN0aXZhdGlvbjwva2V5d29yZD48a2V5d29yZD5Db21wbGVtZW50
IFN5c3RlbSBQcm90ZWlucy9waHlzaW9sb2d5PC9rZXl3b3JkPjxrZXl3b3JkPkhlcGF0b2N5dGVz
L2ltbXVub2xvZ3kvcGh5c2lvbG9neTwva2V5d29yZD48a2V5d29yZD5IdW1hbnM8L2tleXdvcmQ+
PGtleXdvcmQ+SW1tdW5pdHksIElubmF0ZS8qaW1tdW5vbG9neTwva2V5d29yZD48a2V5d29yZD5L
aWxsZXIgQ2VsbHMsIE5hdHVyYWwvaW1tdW5vbG9neTwva2V5d29yZD48a2V5d29yZD5LdXBmZmVy
IENlbGxzL2ltbXVub2xvZ3k8L2tleXdvcmQ+PGtleXdvcmQ+TGl2ZXIvKmltbXVub2xvZ3k8L2tl
eXdvcmQ+PGtleXdvcmQ+TGl2ZXIgQ2lyY3VsYXRpb24vaW1tdW5vbG9neS8qcGh5c2lvbG9neTwv
a2V5d29yZD48a2V5d29yZD5ULUx5bXBob2N5dGVzL2ltbXVub2xvZ3k8L2tleXdvcmQ+PC9rZXl3
b3Jkcz48ZGF0ZXM+PHllYXI+MjAwODwveWVhcj48cHViLWRhdGVzPjxkYXRlPkZlYjwvZGF0ZT48
L3B1Yi1kYXRlcz48L2RhdGVzPjxpc2JuPjE1MjctMzM1MCAoRWxlY3Ryb25pYykmI3hEOzAyNzAt
OTEzOSAoTGlua2luZyk8L2lzYm4+PGFjY2Vzc2lvbi1udW0+MTgxNjcwNjY8L2FjY2Vzc2lvbi1u
dW0+PHVybHM+PHJlbGF0ZWQtdXJscz48dXJsPmh0dHA6Ly93d3cubmNiaS5ubG0ubmloLmdvdi9l
bnRyZXovcXVlcnkuZmNnaT9jbWQ9UmV0cmlldmUmYW1wO2RiPVB1Yk1lZCZhbXA7ZG9wdD1DaXRh
dGlvbiZhbXA7bGlzdF91aWRzPTE4MTY3MDY2PC91cmw+PC9yZWxhdGVkLXVybHM+PC91cmxzPjxl
bGVjdHJvbmljLXJlc291cmNlLW51bT4xMC4xMDAyL2hlcC4yMjAzNDwvZWxlY3Ryb25pYy1yZXNv
dXJjZS1udW0+PGxhbmd1YWdlPmVuZzwvbGFuZ3VhZ2U+PC9yZWNvcmQ+PC9DaXRlPjxDaXRlPjxB
dXRob3I+UmFjYW5lbGxpPC9BdXRob3I+PFllYXI+MjAwNjwvWWVhcj48UmVjTnVtPjMwPC9SZWNO
dW0+PHJlY29yZD48cmVjLW51bWJlcj4zMDwvcmVjLW51bWJlcj48Zm9yZWlnbi1rZXlzPjxrZXkg
YXBwPSJFTiIgZGItaWQ9InQ1enZlenRyMXZ3cHhwZTBwc2VwZXJ0cTVwcnZ4c3ZwZmRlciIgdGlt
ZXN0YW1wPSIxNDQyMjc3MTc3Ij4zMDwva2V5PjwvZm9yZWlnbi1rZXlzPjxyZWYtdHlwZSBuYW1l
PSJKb3VybmFsIEFydGljbGUiPjE3PC9yZWYtdHlwZT48Y29udHJpYnV0b3JzPjxhdXRob3JzPjxh
dXRob3I+UmFjYW5lbGxpLCBWLjwvYXV0aG9yPjxhdXRob3I+UmVoZXJtYW5uLCBCLjwvYXV0aG9y
PjwvYXV0aG9ycz48L2NvbnRyaWJ1dG9ycz48YXV0aC1hZGRyZXNzPkRlcGFydG1lbnQgb2YgSW50
ZXJuYWwgTWVkaWNpbmUgYW5kIENsaW5pY2FsIE9uY29sb2d5LCBVbml2ZXJzaXR5IG9mIEJhcmkg
TWVkaWNhbCBTY2hvb2wsIEJhcmksIEl0YWx5LjwvYXV0aC1hZGRyZXNzPjx0aXRsZXM+PHRpdGxl
PlRoZSBsaXZlciBhcyBhbiBpbW11bm9sb2dpY2FsIG9yZ2FuPC90aXRsZT48c2Vjb25kYXJ5LXRp
dGxlPkhlcGF0b2xvZ3k8L3NlY29uZGFyeS10aXRsZT48L3RpdGxlcz48cGVyaW9kaWNhbD48ZnVs
bC10aXRsZT5IZXBhdG9sb2d5PC9mdWxsLXRpdGxlPjxhYmJyLTE+SGVwYXRvbG9neTwvYWJici0x
PjwvcGVyaW9kaWNhbD48cGFnZXM+UzU0LTYyPC9wYWdlcz48dm9sdW1lPjQzPC92b2x1bWU+PG51
bWJlcj4yIFN1cHBsIDE8L251bWJlcj48a2V5d29yZHM+PGtleXdvcmQ+QW5pbWFsczwva2V5d29y
ZD48a2V5d29yZD5CLUx5bXBob2N5dGVzL3BoeXNpb2xvZ3k8L2tleXdvcmQ+PGtleXdvcmQ+SHVt
YW5zPC9rZXl3b3JkPjxrZXl3b3JkPkltbXVuaXR5LCBJbm5hdGUvcGh5c2lvbG9neTwva2V5d29y
ZD48a2V5d29yZD5MaXZlci9hbmF0b215ICZhbXA7IGhpc3RvbG9neS8qaW1tdW5vbG9neTwva2V5
d29yZD48a2V5d29yZD5ULUx5bXBob2N5dGVzL2ltbXVub2xvZ3k8L2tleXdvcmQ+PC9rZXl3b3Jk
cz48ZGF0ZXM+PHllYXI+MjAwNjwveWVhcj48cHViLWRhdGVzPjxkYXRlPkZlYjwvZGF0ZT48L3B1
Yi1kYXRlcz48L2RhdGVzPjxpc2JuPjAyNzAtOTEzOSAoUHJpbnQpJiN4RDswMjcwLTkxMzkgKExp
bmtpbmcpPC9pc2JuPjxhY2Nlc3Npb24tbnVtPjE2NDQ3MjcxPC9hY2Nlc3Npb24tbnVtPjx1cmxz
PjxyZWxhdGVkLXVybHM+PHVybD5odHRwOi8vd3d3Lm5jYmkubmxtLm5paC5nb3YvcHVibWVkLzE2
NDQ3MjcxPC91cmw+PC9yZWxhdGVkLXVybHM+PC91cmxzPjxlbGVjdHJvbmljLXJlc291cmNlLW51
bT4xMC4xMDAyL2hlcC4yMTA2MDwvZWxlY3Ryb25pYy1yZXNvdXJjZS1udW0+PC9yZWNvcmQ+PC9D
aXRlPjwvRW5kTm90ZT4A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6" w:tooltip="Gao, 2008 #230" w:history="1">
        <w:r w:rsidRPr="00E05C91">
          <w:rPr>
            <w:rFonts w:ascii="Book Antiqua" w:hAnsi="Book Antiqua"/>
            <w:noProof/>
            <w:sz w:val="24"/>
            <w:szCs w:val="24"/>
            <w:vertAlign w:val="superscript"/>
          </w:rPr>
          <w:t>6</w:t>
        </w:r>
      </w:hyperlink>
      <w:r w:rsidR="008D0AC4">
        <w:rPr>
          <w:rFonts w:ascii="Book Antiqua" w:hAnsi="Book Antiqua"/>
          <w:noProof/>
          <w:sz w:val="24"/>
          <w:szCs w:val="24"/>
          <w:vertAlign w:val="superscript"/>
        </w:rPr>
        <w:t>,</w:t>
      </w:r>
      <w:hyperlink w:anchor="_ENREF_7" w:tooltip="Racanelli, 2006 #30" w:history="1">
        <w:r w:rsidRPr="00E05C91">
          <w:rPr>
            <w:rFonts w:ascii="Book Antiqua" w:hAnsi="Book Antiqua"/>
            <w:noProof/>
            <w:sz w:val="24"/>
            <w:szCs w:val="24"/>
            <w:vertAlign w:val="superscript"/>
          </w:rPr>
          <w:t>7</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For example, the population of NK and NKT cells is approximately 30</w:t>
      </w:r>
      <w:r w:rsidR="008D0AC4" w:rsidRPr="00E05C91">
        <w:rPr>
          <w:rFonts w:ascii="Book Antiqua" w:hAnsi="Book Antiqua"/>
          <w:sz w:val="24"/>
          <w:szCs w:val="24"/>
        </w:rPr>
        <w:t>%</w:t>
      </w:r>
      <w:r w:rsidRPr="00E05C91">
        <w:rPr>
          <w:rFonts w:ascii="Book Antiqua" w:hAnsi="Book Antiqua"/>
          <w:sz w:val="24"/>
          <w:szCs w:val="24"/>
        </w:rPr>
        <w:t>–40</w:t>
      </w:r>
      <w:bookmarkStart w:id="33" w:name="OLE_LINK3"/>
      <w:r w:rsidRPr="00E05C91">
        <w:rPr>
          <w:rFonts w:ascii="Book Antiqua" w:hAnsi="Book Antiqua"/>
          <w:sz w:val="24"/>
          <w:szCs w:val="24"/>
        </w:rPr>
        <w:t>%</w:t>
      </w:r>
      <w:bookmarkEnd w:id="33"/>
      <w:r w:rsidRPr="00E05C91">
        <w:rPr>
          <w:rFonts w:ascii="Book Antiqua" w:hAnsi="Book Antiqua"/>
          <w:sz w:val="24"/>
          <w:szCs w:val="24"/>
        </w:rPr>
        <w:t xml:space="preserve"> that of the total liver lymphocytes; </w:t>
      </w:r>
      <w:proofErr w:type="spellStart"/>
      <w:r w:rsidRPr="00E05C91">
        <w:rPr>
          <w:rFonts w:ascii="Book Antiqua" w:hAnsi="Book Antiqua"/>
          <w:sz w:val="24"/>
          <w:szCs w:val="24"/>
        </w:rPr>
        <w:t>γδ</w:t>
      </w:r>
      <w:proofErr w:type="spellEnd"/>
      <w:r w:rsidRPr="00E05C91">
        <w:rPr>
          <w:rFonts w:ascii="Book Antiqua" w:hAnsi="Book Antiqua"/>
          <w:sz w:val="24"/>
          <w:szCs w:val="24"/>
        </w:rPr>
        <w:t xml:space="preserve"> T cells account for 3% to 5% of these cells in mice and humans</w:t>
      </w:r>
      <w:r w:rsidRPr="00E05C91">
        <w:rPr>
          <w:rFonts w:ascii="Book Antiqua" w:hAnsi="Book Antiqua"/>
          <w:sz w:val="24"/>
          <w:szCs w:val="24"/>
        </w:rPr>
        <w:fldChar w:fldCharType="begin"/>
      </w:r>
      <w:r w:rsidRPr="00E05C91">
        <w:rPr>
          <w:rFonts w:ascii="Book Antiqua" w:hAnsi="Book Antiqua"/>
          <w:sz w:val="24"/>
          <w:szCs w:val="24"/>
        </w:rPr>
        <w:instrText xml:space="preserve"> ADDIN EN.CITE &lt;EndNote&gt;&lt;Cite&gt;&lt;Author&gt;Gao&lt;/Author&gt;&lt;Year&gt;2008&lt;/Year&gt;&lt;RecNum&gt;230&lt;/RecNum&gt;&lt;DisplayText&gt;&lt;style face="superscript"&gt;[6]&lt;/style&gt;&lt;/DisplayText&gt;&lt;record&gt;&lt;rec-number&gt;230&lt;/rec-number&gt;&lt;foreign-keys&gt;&lt;key app="EN" db-id="ap2t5varb0szv2ewtrox29zj2aferped29fv"&gt;230&lt;/key&gt;&lt;/foreign-keys&gt;&lt;ref-type name="Journal Article"&gt;17&lt;/ref-type&gt;&lt;contributors&gt;&lt;authors&gt;&lt;author&gt;Gao, B.&lt;/author&gt;&lt;author&gt;Jeong, W. I.&lt;/author&gt;&lt;author&gt;Tian, Z.&lt;/author&gt;&lt;/authors&gt;&lt;/contributors&gt;&lt;auth-address&gt;Section on Liver Biology, Laboratory of Physiologic Studies, National Institute on Alcohol Abuse and Alcoholism, National Institutes of Health, Bethesda, MD 20892, USA. bgao@mail.nih.gov&lt;/auth-address&gt;&lt;titles&gt;&lt;title&gt;Liver: An organ with predominant innate immunity&lt;/title&gt;&lt;secondary-title&gt;Hepatology&lt;/secondary-title&gt;&lt;/titles&gt;&lt;periodical&gt;&lt;full-title&gt;Hepatology&lt;/full-title&gt;&lt;/periodical&gt;&lt;pages&gt;729-36&lt;/pages&gt;&lt;volume&gt;47&lt;/volume&gt;&lt;number&gt;2&lt;/number&gt;&lt;edition&gt;2008/01/02&lt;/edition&gt;&lt;keywords&gt;&lt;keyword&gt;Animals&lt;/keyword&gt;&lt;keyword&gt;Complement Activation&lt;/keyword&gt;&lt;keyword&gt;Complement System Proteins/physiology&lt;/keyword&gt;&lt;keyword&gt;Hepatocytes/immunology/physiology&lt;/keyword&gt;&lt;keyword&gt;Humans&lt;/keyword&gt;&lt;keyword&gt;Immunity, Innate/*immunology&lt;/keyword&gt;&lt;keyword&gt;Killer Cells, Natural/immunology&lt;/keyword&gt;&lt;keyword&gt;Kupffer Cells/immunology&lt;/keyword&gt;&lt;keyword&gt;Liver/*immunology&lt;/keyword&gt;&lt;keyword&gt;Liver Circulation/immunology/*physiology&lt;/keyword&gt;&lt;keyword&gt;T-Lymphocytes/immunology&lt;/keyword&gt;&lt;/keywords&gt;&lt;dates&gt;&lt;year&gt;2008&lt;/year&gt;&lt;pub-dates&gt;&lt;date&gt;Feb&lt;/date&gt;&lt;/pub-dates&gt;&lt;/dates&gt;&lt;isbn&gt;1527-3350 (Electronic)&amp;#xD;0270-9139 (Linking)&lt;/isbn&gt;&lt;accession-num&gt;18167066&lt;/accession-num&gt;&lt;urls&gt;&lt;related-urls&gt;&lt;url&gt;http://www.ncbi.nlm.nih.gov/entrez/query.fcgi?cmd=Retrieve&amp;amp;db=PubMed&amp;amp;dopt=Citation&amp;amp;list_uids=18167066&lt;/url&gt;&lt;/related-urls&gt;&lt;/urls&gt;&lt;electronic-resource-num&gt;10.1002/hep.22034&lt;/electronic-resource-num&gt;&lt;language&gt;eng&lt;/language&gt;&lt;/record&gt;&lt;/Cite&gt;&lt;/EndNote&gt;</w:instrText>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6" w:tooltip="Gao, 2008 #230" w:history="1">
        <w:r w:rsidRPr="00E05C91">
          <w:rPr>
            <w:rFonts w:ascii="Book Antiqua" w:hAnsi="Book Antiqua"/>
            <w:noProof/>
            <w:sz w:val="24"/>
            <w:szCs w:val="24"/>
            <w:vertAlign w:val="superscript"/>
          </w:rPr>
          <w:t>6</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Infiltration of the liver by lymphocytes occurs in response to many insults such as autoimmune and toxic damage. The distribution of hepatic infiltration by lymphocytes varies depending on the inflammatory stimulus</w:t>
      </w:r>
      <w:r w:rsidRPr="00E05C91">
        <w:rPr>
          <w:rFonts w:ascii="Book Antiqua" w:hAnsi="Book Antiqua"/>
          <w:sz w:val="24"/>
          <w:szCs w:val="24"/>
        </w:rPr>
        <w:fldChar w:fldCharType="begin"/>
      </w:r>
      <w:r w:rsidRPr="00E05C91">
        <w:rPr>
          <w:rFonts w:ascii="Book Antiqua" w:hAnsi="Book Antiqua"/>
          <w:sz w:val="24"/>
          <w:szCs w:val="24"/>
        </w:rPr>
        <w:instrText xml:space="preserve"> ADDIN EN.CITE &lt;EndNote&gt;&lt;Cite&gt;&lt;Author&gt;Lalor&lt;/Author&gt;&lt;Year&gt;2002&lt;/Year&gt;&lt;RecNum&gt;37&lt;/RecNum&gt;&lt;DisplayText&gt;&lt;style face="superscript"&gt;[12]&lt;/style&gt;&lt;/DisplayText&gt;&lt;record&gt;&lt;rec-number&gt;37&lt;/rec-number&gt;&lt;foreign-keys&gt;&lt;key app="EN" db-id="t5zveztr1vwpxpe0psepertq5prvxsvpfder" timestamp="1443134482"&gt;37&lt;/key&gt;&lt;/foreign-keys&gt;&lt;ref-type name="Journal Article"&gt;17&lt;/ref-type&gt;&lt;contributors&gt;&lt;authors&gt;&lt;author&gt;Lalor, P. F.&lt;/author&gt;&lt;author&gt;Shields, P.&lt;/author&gt;&lt;author&gt;Grant, A.&lt;/author&gt;&lt;author&gt;Adams, D. H.&lt;/author&gt;&lt;/authors&gt;&lt;/contributors&gt;&lt;auth-address&gt;Liver Research Laboratories, Universityof Birmingham MRC Centre for Immune Regulation, Institute of Clinical Research,Queen Elizabeth Hospital, Edgbaston, Birmingham, United Kingdom. P.F.LALOR@bham.ac.uk&lt;/auth-address&gt;&lt;titles&gt;&lt;title&gt;Recruitment of lymphocytes to the human liver&lt;/title&gt;&lt;secondary-title&gt;Immunol Cell Biol&lt;/secondary-title&gt;&lt;/titles&gt;&lt;periodical&gt;&lt;full-title&gt;Immunol Cell Biol&lt;/full-title&gt;&lt;/periodical&gt;&lt;pages&gt;52-64&lt;/pages&gt;&lt;volume&gt;80&lt;/volume&gt;&lt;number&gt;1&lt;/number&gt;&lt;keywords&gt;&lt;keyword&gt;Animals&lt;/keyword&gt;&lt;keyword&gt;Cell Adhesion/immunology&lt;/keyword&gt;&lt;keyword&gt;Chemotaxis, Leukocyte/*immunology&lt;/keyword&gt;&lt;keyword&gt;Endothelium, Vascular/cytology/immunology&lt;/keyword&gt;&lt;keyword&gt;Humans&lt;/keyword&gt;&lt;keyword&gt;Liver/blood supply/*immunology&lt;/keyword&gt;&lt;keyword&gt;Lymphocytes/*immunology&lt;/keyword&gt;&lt;/keywords&gt;&lt;dates&gt;&lt;year&gt;2002&lt;/year&gt;&lt;pub-dates&gt;&lt;date&gt;Feb&lt;/date&gt;&lt;/pub-dates&gt;&lt;/dates&gt;&lt;isbn&gt;0818-9641 (Print)&amp;#xD;0818-9641 (Linking)&lt;/isbn&gt;&lt;accession-num&gt;11869363&lt;/accession-num&gt;&lt;urls&gt;&lt;related-urls&gt;&lt;url&gt;http://www.ncbi.nlm.nih.gov/pubmed/11869363&lt;/url&gt;&lt;/related-urls&gt;&lt;/urls&gt;&lt;electronic-resource-num&gt;10.1046/j.1440-1711.2002.01062.x&lt;/electronic-resource-num&gt;&lt;/record&gt;&lt;/Cite&gt;&lt;/EndNote&gt;</w:instrText>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12" w:tooltip="Lalor, 2002 #37" w:history="1">
        <w:r w:rsidRPr="00E05C91">
          <w:rPr>
            <w:rFonts w:ascii="Book Antiqua" w:hAnsi="Book Antiqua"/>
            <w:noProof/>
            <w:sz w:val="24"/>
            <w:szCs w:val="24"/>
            <w:vertAlign w:val="superscript"/>
          </w:rPr>
          <w:t>12</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w:t>
      </w:r>
      <w:r w:rsidR="006E1434">
        <w:rPr>
          <w:rFonts w:ascii="Book Antiqua" w:hAnsi="Book Antiqua" w:hint="eastAsia"/>
          <w:sz w:val="24"/>
          <w:szCs w:val="24"/>
        </w:rPr>
        <w:t xml:space="preserve"> </w:t>
      </w:r>
      <w:r w:rsidRPr="00E05C91">
        <w:rPr>
          <w:rFonts w:ascii="Book Antiqua" w:hAnsi="Book Antiqua"/>
          <w:sz w:val="24"/>
          <w:szCs w:val="24"/>
        </w:rPr>
        <w:t xml:space="preserve">Hepatic stellate cells are situated in </w:t>
      </w:r>
      <w:r w:rsidR="00EC2161" w:rsidRPr="00E05C91">
        <w:rPr>
          <w:rFonts w:ascii="Book Antiqua" w:hAnsi="Book Antiqua"/>
          <w:sz w:val="24"/>
          <w:szCs w:val="24"/>
        </w:rPr>
        <w:t>s</w:t>
      </w:r>
      <w:r w:rsidRPr="00E05C91">
        <w:rPr>
          <w:rFonts w:ascii="Book Antiqua" w:hAnsi="Book Antiqua"/>
          <w:sz w:val="24"/>
          <w:szCs w:val="24"/>
        </w:rPr>
        <w:t xml:space="preserve">pace of </w:t>
      </w:r>
      <w:proofErr w:type="spellStart"/>
      <w:r w:rsidRPr="00E05C91">
        <w:rPr>
          <w:rFonts w:ascii="Book Antiqua" w:hAnsi="Book Antiqua"/>
          <w:sz w:val="24"/>
          <w:szCs w:val="24"/>
        </w:rPr>
        <w:t>Disse</w:t>
      </w:r>
      <w:proofErr w:type="spellEnd"/>
      <w:r w:rsidRPr="00E05C91">
        <w:rPr>
          <w:rFonts w:ascii="Book Antiqua" w:hAnsi="Book Antiqua"/>
          <w:sz w:val="24"/>
          <w:szCs w:val="24"/>
        </w:rPr>
        <w:t xml:space="preserve"> between hepatocytes and the sinusoids. Hepatic stellate cells are generally quiescent in normal healthy livers (quiescent HSCs)</w:t>
      </w:r>
      <w:proofErr w:type="gramStart"/>
      <w:r w:rsidRPr="00E05C91">
        <w:rPr>
          <w:rFonts w:ascii="Book Antiqua" w:hAnsi="Book Antiqua"/>
          <w:sz w:val="24"/>
          <w:szCs w:val="24"/>
        </w:rPr>
        <w:t>,</w:t>
      </w:r>
      <w:proofErr w:type="gramEnd"/>
      <w:r w:rsidRPr="00E05C91">
        <w:rPr>
          <w:rFonts w:ascii="Book Antiqua" w:hAnsi="Book Antiqua"/>
          <w:sz w:val="24"/>
          <w:szCs w:val="24"/>
        </w:rPr>
        <w:t xml:space="preserve"> however, they undergo morphological changes during liver injury. They gradually become activated (activated HSCs) and differentiate into </w:t>
      </w:r>
      <w:proofErr w:type="spellStart"/>
      <w:r w:rsidRPr="00E05C91">
        <w:rPr>
          <w:rFonts w:ascii="Book Antiqua" w:hAnsi="Book Antiqua"/>
          <w:sz w:val="24"/>
          <w:szCs w:val="24"/>
        </w:rPr>
        <w:t>myofibroblastic</w:t>
      </w:r>
      <w:proofErr w:type="spellEnd"/>
      <w:r w:rsidRPr="00E05C91">
        <w:rPr>
          <w:rFonts w:ascii="Book Antiqua" w:hAnsi="Book Antiqua"/>
          <w:sz w:val="24"/>
          <w:szCs w:val="24"/>
        </w:rPr>
        <w:t xml:space="preserve"> cells, characterized by a loss of vitamin A (retinol) a</w:t>
      </w:r>
      <w:r w:rsidR="008D0AC4">
        <w:rPr>
          <w:rFonts w:ascii="Book Antiqua" w:hAnsi="Book Antiqua"/>
          <w:sz w:val="24"/>
          <w:szCs w:val="24"/>
        </w:rPr>
        <w:t xml:space="preserve">nd enhanced collagen </w:t>
      </w:r>
      <w:proofErr w:type="gramStart"/>
      <w:r w:rsidR="008D0AC4">
        <w:rPr>
          <w:rFonts w:ascii="Book Antiqua" w:hAnsi="Book Antiqua"/>
          <w:sz w:val="24"/>
          <w:szCs w:val="24"/>
        </w:rPr>
        <w:t>expression</w:t>
      </w:r>
      <w:proofErr w:type="gramEnd"/>
      <w:r w:rsidRPr="00E05C91">
        <w:rPr>
          <w:rFonts w:ascii="Book Antiqua" w:hAnsi="Book Antiqua"/>
          <w:sz w:val="24"/>
          <w:szCs w:val="24"/>
        </w:rPr>
        <w:fldChar w:fldCharType="begin">
          <w:fldData xml:space="preserve">PEVuZE5vdGU+PENpdGU+PEF1dGhvcj5GcmllZG1hbjwvQXV0aG9yPjxZZWFyPjIwMDc8L1llYXI+
PFJlY051bT4zMjwvUmVjTnVtPjxEaXNwbGF5VGV4dD48c3R5bGUgZmFjZT0ic3VwZXJzY3JpcHQi
PlsxMywgMTRdPC9zdHlsZT48L0Rpc3BsYXlUZXh0PjxyZWNvcmQ+PHJlYy1udW1iZXI+MzI8L3Jl
Yy1udW1iZXI+PGZvcmVpZ24ta2V5cz48a2V5IGFwcD0iRU4iIGRiLWlkPSJ0NXp2ZXp0cjF2d3B4
cGUwcHNlcGVydHE1cHJ2eHN2cGZkZXIiIHRpbWVzdGFtcD0iMTQ0MjI3OTQ2OCI+MzI8L2tleT48
L2ZvcmVpZ24ta2V5cz48cmVmLXR5cGUgbmFtZT0iSm91cm5hbCBBcnRpY2xlIj4xNzwvcmVmLXR5
cGU+PGNvbnRyaWJ1dG9ycz48YXV0aG9ycz48YXV0aG9yPkZyaWVkbWFuLCBTLiBMLjwvYXV0aG9y
PjxhdXRob3I+Um9ja2V5LCBELiBDLjwvYXV0aG9yPjxhdXRob3I+Qmlzc2VsbCwgRC4gTS48L2F1
dGhvcj48L2F1dGhvcnM+PC9jb250cmlidXRvcnM+PGF1dGgtYWRkcmVzcz5EaXZpc2lvbiBvZiBM
aXZlciBEaXNlYXNlcywgTW91bnQgU2luYWkgU2Nob29sIG9mIE1lZGljaW5lLCBOZXcgWW9yaywg
TlkgMTAwMjksIFVTQS4gc2NvdHQuZnJpZWRtYW5AbXNzbS5lZHU8L2F1dGgtYWRkcmVzcz48dGl0
bGVzPjx0aXRsZT5IZXBhdGljIGZpYnJvc2lzIDIwMDY6IHJlcG9ydCBvZiB0aGUgVGhpcmQgQUFT
TEQgU2luZ2xlIFRvcGljIENvbmZlcmVuY2U8L3RpdGxlPjxzZWNvbmRhcnktdGl0bGU+SGVwYXRv
bG9neTwvc2Vjb25kYXJ5LXRpdGxlPjwvdGl0bGVzPjxwZXJpb2RpY2FsPjxmdWxsLXRpdGxlPkhl
cGF0b2xvZ3k8L2Z1bGwtdGl0bGU+PGFiYnItMT5IZXBhdG9sb2d5PC9hYmJyLTE+PC9wZXJpb2Rp
Y2FsPjxwYWdlcz4yNDItOTwvcGFnZXM+PHZvbHVtZT40NTwvdm9sdW1lPjxudW1iZXI+MTwvbnVt
YmVyPjxrZXl3b3Jkcz48a2V5d29yZD5BbmltYWxzPC9rZXl3b3JkPjxrZXl3b3JkPkNlbGwtIGFu
ZCBUaXNzdWUtQmFzZWQgVGhlcmFweTwva2V5d29yZD48a2V5d29yZD5EaXNlYXNlIE1vZGVscywg
QW5pbWFsPC9rZXl3b3JkPjxrZXl3b3JkPkh1bWFuczwva2V5d29yZD48a2V5d29yZD5MaXZlciBD
aXJyaG9zaXMvZ2VuZXRpY3MvKnBoeXNpb3BhdGhvbG9neS8qdGhlcmFweTwva2V5d29yZD48a2V5
d29yZD5NaWNlPC9rZXl3b3JkPjxrZXl3b3JkPlVuaXRlZCBTdGF0ZXM8L2tleXdvcmQ+PC9rZXl3
b3Jkcz48ZGF0ZXM+PHllYXI+MjAwNzwveWVhcj48cHViLWRhdGVzPjxkYXRlPkphbjwvZGF0ZT48
L3B1Yi1kYXRlcz48L2RhdGVzPjxpc2JuPjAyNzAtOTEzOSAoUHJpbnQpJiN4RDswMjcwLTkxMzkg
KExpbmtpbmcpPC9pc2JuPjxhY2Nlc3Npb24tbnVtPjE3MTg3NDM5PC9hY2Nlc3Npb24tbnVtPjx1
cmxzPjxyZWxhdGVkLXVybHM+PHVybD5odHRwOi8vd3d3Lm5jYmkubmxtLm5paC5nb3YvcHVibWVk
LzE3MTg3NDM5PC91cmw+PC9yZWxhdGVkLXVybHM+PC91cmxzPjxlbGVjdHJvbmljLXJlc291cmNl
LW51bT4xMC4xMDAyL2hlcC4yMTQ1OTwvZWxlY3Ryb25pYy1yZXNvdXJjZS1udW0+PC9yZWNvcmQ+
PC9DaXRlPjxDaXRlPjxBdXRob3I+SXJlZGFsZTwvQXV0aG9yPjxZZWFyPjIwMDc8L1llYXI+PFJl
Y051bT4zMzwvUmVjTnVtPjxyZWNvcmQ+PHJlYy1udW1iZXI+MzM8L3JlYy1udW1iZXI+PGZvcmVp
Z24ta2V5cz48a2V5IGFwcD0iRU4iIGRiLWlkPSJ0NXp2ZXp0cjF2d3B4cGUwcHNlcGVydHE1cHJ2
eHN2cGZkZXIiIHRpbWVzdGFtcD0iMTQ0MjI3OTUyOSI+MzM8L2tleT48L2ZvcmVpZ24ta2V5cz48
cmVmLXR5cGUgbmFtZT0iSm91cm5hbCBBcnRpY2xlIj4xNzwvcmVmLXR5cGU+PGNvbnRyaWJ1dG9y
cz48YXV0aG9ycz48YXV0aG9yPklyZWRhbGUsIEouIFAuPC9hdXRob3I+PC9hdXRob3JzPjwvY29u
dHJpYnV0b3JzPjxhdXRoLWFkZHJlc3M+TWVkaWNhbCBSZXNlYXJjaCBDb3VuY2lsL1VuaXZlcnNp
dHkgb2YgRWRpbmJ1cmdoIENlbnRyZSBmb3IgSW5mbGFtbWF0aW9uIFJlc2VhcmNoLCBRdWVlbiZh
cG9zO3MgTWVkaWNhbCBSZXNlYXJjaCBJbnN0aXR1dGUsIEVkaW5idXJnaCwgVW5pdGVkIEtpbmdk
b20uIEpvaG4uSXJlZGFsZUBlZC5hYy51azwvYXV0aC1hZGRyZXNzPjx0aXRsZXM+PHRpdGxlPk1v
ZGVscyBvZiBsaXZlciBmaWJyb3NpczogZXhwbG9yaW5nIHRoZSBkeW5hbWljIG5hdHVyZSBvZiBp
bmZsYW1tYXRpb24gYW5kIHJlcGFpciBpbiBhIHNvbGlkIG9yZ2FuPC90aXRsZT48c2Vjb25kYXJ5
LXRpdGxlPkogQ2xpbiBJbnZlc3Q8L3NlY29uZGFyeS10aXRsZT48L3RpdGxlcz48cGVyaW9kaWNh
bD48ZnVsbC10aXRsZT5KIENsaW4gSW52ZXN0PC9mdWxsLXRpdGxlPjwvcGVyaW9kaWNhbD48cGFn
ZXM+NTM5LTQ4PC9wYWdlcz48dm9sdW1lPjExNzwvdm9sdW1lPjxudW1iZXI+MzwvbnVtYmVyPjxr
ZXl3b3Jkcz48a2V5d29yZD5BbmltYWxzPC9rZXl3b3JkPjxrZXl3b3JkPipEaXNlYXNlIE1vZGVs
cywgQW5pbWFsPC9rZXl3b3JkPjxrZXl3b3JkPkV4dHJhY2VsbHVsYXIgTWF0cml4PC9rZXl3b3Jk
PjxrZXl3b3JkPkZpYnJvYmxhc3RzLypwaHlzaW9sb2d5PC9rZXl3b3JkPjxrZXl3b3JkPkh1bWFu
czwva2V5d29yZD48a2V5d29yZD5JbmZsYW1tYXRpb24vcGF0aG9sb2d5PC9rZXl3b3JkPjxrZXl3
b3JkPkxpdmVyIENpcnJob3Npcy9wYXRob2xvZ3k8L2tleXdvcmQ+PGtleXdvcmQ+TGl2ZXIgQ2ly
cmhvc2lzLCBFeHBlcmltZW50YWwvKmltbXVub2xvZ3kvKnBhdGhvbG9neTwva2V5d29yZD48a2V5
d29yZD5MaXZlciBSZWdlbmVyYXRpb248L2tleXdvcmQ+PGtleXdvcmQ+TW9kZWxzLCBCaW9sb2dp
Y2FsPC9rZXl3b3JkPjxrZXl3b3JkPldvdW5kIEhlYWxpbmc8L2tleXdvcmQ+PC9rZXl3b3Jkcz48
ZGF0ZXM+PHllYXI+MjAwNzwveWVhcj48cHViLWRhdGVzPjxkYXRlPk1hcjwvZGF0ZT48L3B1Yi1k
YXRlcz48L2RhdGVzPjxpc2JuPjAwMjEtOTczOCAoUHJpbnQpJiN4RDswMDIxLTk3MzggKExpbmtp
bmcpPC9pc2JuPjxhY2Nlc3Npb24tbnVtPjE3MzMyODgxPC9hY2Nlc3Npb24tbnVtPjx1cmxzPjxy
ZWxhdGVkLXVybHM+PHVybD5odHRwOi8vd3d3Lm5jYmkubmxtLm5paC5nb3YvcHVibWVkLzE3MzMy
ODgxPC91cmw+PC9yZWxhdGVkLXVybHM+PC91cmxzPjxjdXN0b20yPlBNQzE4MDQzNzA8L2N1c3Rv
bTI+PGVsZWN0cm9uaWMtcmVzb3VyY2UtbnVtPjEwLjExNzIvSkNJMzA1NDI8L2VsZWN0cm9uaWMt
cmVzb3VyY2UtbnVtPjwvcmVjb3JkPjwvQ2l0ZT48L0VuZE5vdGU+AG==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GcmllZG1hbjwvQXV0aG9yPjxZZWFyPjIwMDc8L1llYXI+
PFJlY051bT4zMjwvUmVjTnVtPjxEaXNwbGF5VGV4dD48c3R5bGUgZmFjZT0ic3VwZXJzY3JpcHQi
PlsxMywgMTRdPC9zdHlsZT48L0Rpc3BsYXlUZXh0PjxyZWNvcmQ+PHJlYy1udW1iZXI+MzI8L3Jl
Yy1udW1iZXI+PGZvcmVpZ24ta2V5cz48a2V5IGFwcD0iRU4iIGRiLWlkPSJ0NXp2ZXp0cjF2d3B4
cGUwcHNlcGVydHE1cHJ2eHN2cGZkZXIiIHRpbWVzdGFtcD0iMTQ0MjI3OTQ2OCI+MzI8L2tleT48
L2ZvcmVpZ24ta2V5cz48cmVmLXR5cGUgbmFtZT0iSm91cm5hbCBBcnRpY2xlIj4xNzwvcmVmLXR5
cGU+PGNvbnRyaWJ1dG9ycz48YXV0aG9ycz48YXV0aG9yPkZyaWVkbWFuLCBTLiBMLjwvYXV0aG9y
PjxhdXRob3I+Um9ja2V5LCBELiBDLjwvYXV0aG9yPjxhdXRob3I+Qmlzc2VsbCwgRC4gTS48L2F1
dGhvcj48L2F1dGhvcnM+PC9jb250cmlidXRvcnM+PGF1dGgtYWRkcmVzcz5EaXZpc2lvbiBvZiBM
aXZlciBEaXNlYXNlcywgTW91bnQgU2luYWkgU2Nob29sIG9mIE1lZGljaW5lLCBOZXcgWW9yaywg
TlkgMTAwMjksIFVTQS4gc2NvdHQuZnJpZWRtYW5AbXNzbS5lZHU8L2F1dGgtYWRkcmVzcz48dGl0
bGVzPjx0aXRsZT5IZXBhdGljIGZpYnJvc2lzIDIwMDY6IHJlcG9ydCBvZiB0aGUgVGhpcmQgQUFT
TEQgU2luZ2xlIFRvcGljIENvbmZlcmVuY2U8L3RpdGxlPjxzZWNvbmRhcnktdGl0bGU+SGVwYXRv
bG9neTwvc2Vjb25kYXJ5LXRpdGxlPjwvdGl0bGVzPjxwZXJpb2RpY2FsPjxmdWxsLXRpdGxlPkhl
cGF0b2xvZ3k8L2Z1bGwtdGl0bGU+PGFiYnItMT5IZXBhdG9sb2d5PC9hYmJyLTE+PC9wZXJpb2Rp
Y2FsPjxwYWdlcz4yNDItOTwvcGFnZXM+PHZvbHVtZT40NTwvdm9sdW1lPjxudW1iZXI+MTwvbnVt
YmVyPjxrZXl3b3Jkcz48a2V5d29yZD5BbmltYWxzPC9rZXl3b3JkPjxrZXl3b3JkPkNlbGwtIGFu
ZCBUaXNzdWUtQmFzZWQgVGhlcmFweTwva2V5d29yZD48a2V5d29yZD5EaXNlYXNlIE1vZGVscywg
QW5pbWFsPC9rZXl3b3JkPjxrZXl3b3JkPkh1bWFuczwva2V5d29yZD48a2V5d29yZD5MaXZlciBD
aXJyaG9zaXMvZ2VuZXRpY3MvKnBoeXNpb3BhdGhvbG9neS8qdGhlcmFweTwva2V5d29yZD48a2V5
d29yZD5NaWNlPC9rZXl3b3JkPjxrZXl3b3JkPlVuaXRlZCBTdGF0ZXM8L2tleXdvcmQ+PC9rZXl3
b3Jkcz48ZGF0ZXM+PHllYXI+MjAwNzwveWVhcj48cHViLWRhdGVzPjxkYXRlPkphbjwvZGF0ZT48
L3B1Yi1kYXRlcz48L2RhdGVzPjxpc2JuPjAyNzAtOTEzOSAoUHJpbnQpJiN4RDswMjcwLTkxMzkg
KExpbmtpbmcpPC9pc2JuPjxhY2Nlc3Npb24tbnVtPjE3MTg3NDM5PC9hY2Nlc3Npb24tbnVtPjx1
cmxzPjxyZWxhdGVkLXVybHM+PHVybD5odHRwOi8vd3d3Lm5jYmkubmxtLm5paC5nb3YvcHVibWVk
LzE3MTg3NDM5PC91cmw+PC9yZWxhdGVkLXVybHM+PC91cmxzPjxlbGVjdHJvbmljLXJlc291cmNl
LW51bT4xMC4xMDAyL2hlcC4yMTQ1OTwvZWxlY3Ryb25pYy1yZXNvdXJjZS1udW0+PC9yZWNvcmQ+
PC9DaXRlPjxDaXRlPjxBdXRob3I+SXJlZGFsZTwvQXV0aG9yPjxZZWFyPjIwMDc8L1llYXI+PFJl
Y051bT4zMzwvUmVjTnVtPjxyZWNvcmQ+PHJlYy1udW1iZXI+MzM8L3JlYy1udW1iZXI+PGZvcmVp
Z24ta2V5cz48a2V5IGFwcD0iRU4iIGRiLWlkPSJ0NXp2ZXp0cjF2d3B4cGUwcHNlcGVydHE1cHJ2
eHN2cGZkZXIiIHRpbWVzdGFtcD0iMTQ0MjI3OTUyOSI+MzM8L2tleT48L2ZvcmVpZ24ta2V5cz48
cmVmLXR5cGUgbmFtZT0iSm91cm5hbCBBcnRpY2xlIj4xNzwvcmVmLXR5cGU+PGNvbnRyaWJ1dG9y
cz48YXV0aG9ycz48YXV0aG9yPklyZWRhbGUsIEouIFAuPC9hdXRob3I+PC9hdXRob3JzPjwvY29u
dHJpYnV0b3JzPjxhdXRoLWFkZHJlc3M+TWVkaWNhbCBSZXNlYXJjaCBDb3VuY2lsL1VuaXZlcnNp
dHkgb2YgRWRpbmJ1cmdoIENlbnRyZSBmb3IgSW5mbGFtbWF0aW9uIFJlc2VhcmNoLCBRdWVlbiZh
cG9zO3MgTWVkaWNhbCBSZXNlYXJjaCBJbnN0aXR1dGUsIEVkaW5idXJnaCwgVW5pdGVkIEtpbmdk
b20uIEpvaG4uSXJlZGFsZUBlZC5hYy51azwvYXV0aC1hZGRyZXNzPjx0aXRsZXM+PHRpdGxlPk1v
ZGVscyBvZiBsaXZlciBmaWJyb3NpczogZXhwbG9yaW5nIHRoZSBkeW5hbWljIG5hdHVyZSBvZiBp
bmZsYW1tYXRpb24gYW5kIHJlcGFpciBpbiBhIHNvbGlkIG9yZ2FuPC90aXRsZT48c2Vjb25kYXJ5
LXRpdGxlPkogQ2xpbiBJbnZlc3Q8L3NlY29uZGFyeS10aXRsZT48L3RpdGxlcz48cGVyaW9kaWNh
bD48ZnVsbC10aXRsZT5KIENsaW4gSW52ZXN0PC9mdWxsLXRpdGxlPjwvcGVyaW9kaWNhbD48cGFn
ZXM+NTM5LTQ4PC9wYWdlcz48dm9sdW1lPjExNzwvdm9sdW1lPjxudW1iZXI+MzwvbnVtYmVyPjxr
ZXl3b3Jkcz48a2V5d29yZD5BbmltYWxzPC9rZXl3b3JkPjxrZXl3b3JkPipEaXNlYXNlIE1vZGVs
cywgQW5pbWFsPC9rZXl3b3JkPjxrZXl3b3JkPkV4dHJhY2VsbHVsYXIgTWF0cml4PC9rZXl3b3Jk
PjxrZXl3b3JkPkZpYnJvYmxhc3RzLypwaHlzaW9sb2d5PC9rZXl3b3JkPjxrZXl3b3JkPkh1bWFu
czwva2V5d29yZD48a2V5d29yZD5JbmZsYW1tYXRpb24vcGF0aG9sb2d5PC9rZXl3b3JkPjxrZXl3
b3JkPkxpdmVyIENpcnJob3Npcy9wYXRob2xvZ3k8L2tleXdvcmQ+PGtleXdvcmQ+TGl2ZXIgQ2ly
cmhvc2lzLCBFeHBlcmltZW50YWwvKmltbXVub2xvZ3kvKnBhdGhvbG9neTwva2V5d29yZD48a2V5
d29yZD5MaXZlciBSZWdlbmVyYXRpb248L2tleXdvcmQ+PGtleXdvcmQ+TW9kZWxzLCBCaW9sb2dp
Y2FsPC9rZXl3b3JkPjxrZXl3b3JkPldvdW5kIEhlYWxpbmc8L2tleXdvcmQ+PC9rZXl3b3Jkcz48
ZGF0ZXM+PHllYXI+MjAwNzwveWVhcj48cHViLWRhdGVzPjxkYXRlPk1hcjwvZGF0ZT48L3B1Yi1k
YXRlcz48L2RhdGVzPjxpc2JuPjAwMjEtOTczOCAoUHJpbnQpJiN4RDswMDIxLTk3MzggKExpbmtp
bmcpPC9pc2JuPjxhY2Nlc3Npb24tbnVtPjE3MzMyODgxPC9hY2Nlc3Npb24tbnVtPjx1cmxzPjxy
ZWxhdGVkLXVybHM+PHVybD5odHRwOi8vd3d3Lm5jYmkubmxtLm5paC5nb3YvcHVibWVkLzE3MzMy
ODgxPC91cmw+PC9yZWxhdGVkLXVybHM+PC91cmxzPjxjdXN0b20yPlBNQzE4MDQzNzA8L2N1c3Rv
bTI+PGVsZWN0cm9uaWMtcmVzb3VyY2UtbnVtPjEwLjExNzIvSkNJMzA1NDI8L2VsZWN0cm9uaWMt
cmVzb3VyY2UtbnVtPjwvcmVjb3JkPjwvQ2l0ZT48L0VuZE5vdGU+AG==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13" w:tooltip="Friedman, 2007 #32" w:history="1">
        <w:r w:rsidRPr="00E05C91">
          <w:rPr>
            <w:rFonts w:ascii="Book Antiqua" w:hAnsi="Book Antiqua"/>
            <w:noProof/>
            <w:sz w:val="24"/>
            <w:szCs w:val="24"/>
            <w:vertAlign w:val="superscript"/>
          </w:rPr>
          <w:t>13</w:t>
        </w:r>
      </w:hyperlink>
      <w:r w:rsidR="008D0AC4">
        <w:rPr>
          <w:rFonts w:ascii="Book Antiqua" w:hAnsi="Book Antiqua"/>
          <w:noProof/>
          <w:sz w:val="24"/>
          <w:szCs w:val="24"/>
          <w:vertAlign w:val="superscript"/>
        </w:rPr>
        <w:t>,</w:t>
      </w:r>
      <w:hyperlink w:anchor="_ENREF_14" w:tooltip="Iredale, 2007 #33" w:history="1">
        <w:r w:rsidRPr="00E05C91">
          <w:rPr>
            <w:rFonts w:ascii="Book Antiqua" w:hAnsi="Book Antiqua"/>
            <w:noProof/>
            <w:sz w:val="24"/>
            <w:szCs w:val="24"/>
            <w:vertAlign w:val="superscript"/>
          </w:rPr>
          <w:t>14</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w:t>
      </w:r>
    </w:p>
    <w:p w:rsidR="00EA1091" w:rsidRPr="00E05C91" w:rsidRDefault="00EA1091" w:rsidP="008D0AC4">
      <w:pPr>
        <w:spacing w:line="360" w:lineRule="auto"/>
        <w:ind w:firstLineChars="100" w:firstLine="240"/>
        <w:rPr>
          <w:rFonts w:ascii="Book Antiqua" w:hAnsi="Book Antiqua"/>
          <w:sz w:val="24"/>
          <w:szCs w:val="24"/>
        </w:rPr>
      </w:pPr>
      <w:r w:rsidRPr="00E05C91">
        <w:rPr>
          <w:rFonts w:ascii="Book Antiqua" w:hAnsi="Book Antiqua"/>
          <w:sz w:val="24"/>
          <w:szCs w:val="24"/>
        </w:rPr>
        <w:t xml:space="preserve">Recently, cell-to-cell communication within the liver is a rising field to understand the pathogenesis of </w:t>
      </w:r>
      <w:r w:rsidR="00171F3A">
        <w:rPr>
          <w:rFonts w:ascii="Book Antiqua" w:hAnsi="Book Antiqua" w:hint="eastAsia"/>
          <w:sz w:val="24"/>
          <w:szCs w:val="24"/>
        </w:rPr>
        <w:t>ALD</w:t>
      </w:r>
      <w:r w:rsidRPr="00E05C91">
        <w:rPr>
          <w:rFonts w:ascii="Book Antiqua" w:hAnsi="Book Antiqua"/>
          <w:sz w:val="24"/>
          <w:szCs w:val="24"/>
        </w:rPr>
        <w:fldChar w:fldCharType="begin"/>
      </w:r>
      <w:r w:rsidRPr="00E05C91">
        <w:rPr>
          <w:rFonts w:ascii="Book Antiqua" w:hAnsi="Book Antiqua"/>
          <w:sz w:val="24"/>
          <w:szCs w:val="24"/>
        </w:rPr>
        <w:instrText xml:space="preserve"> ADDIN EN.CITE &lt;EndNote&gt;&lt;Cite&gt;&lt;Author&gt;Sarphie&lt;/Author&gt;&lt;Year&gt;1997&lt;/Year&gt;&lt;RecNum&gt;29&lt;/RecNum&gt;&lt;DisplayText&gt;&lt;style face="superscript"&gt;[15]&lt;/style&gt;&lt;/DisplayText&gt;&lt;record&gt;&lt;rec-number&gt;29&lt;/rec-number&gt;&lt;foreign-keys&gt;&lt;key app="EN" db-id="t5zveztr1vwpxpe0psepertq5prvxsvpfder" timestamp="1442226338"&gt;29&lt;/key&gt;&lt;/foreign-keys&gt;&lt;ref-type name="Journal Article"&gt;17&lt;/ref-type&gt;&lt;contributors&gt;&lt;authors&gt;&lt;author&gt;Sarphie, G.&lt;/author&gt;&lt;author&gt;D&amp;apos;Souza, N. B.&lt;/author&gt;&lt;author&gt;Van Thiel, D. H.&lt;/author&gt;&lt;author&gt;Hill, D.&lt;/author&gt;&lt;author&gt;McClain, C. J.&lt;/author&gt;&lt;author&gt;Deaciuc, I. V.&lt;/author&gt;&lt;/authors&gt;&lt;/contributors&gt;&lt;auth-address&gt;Department of Anatomy, Louisiana State University Medical Center, New Orleans, USA.&lt;/auth-address&gt;&lt;titles&gt;&lt;title&gt;Dose- and time-dependent effects of ethanol on functional and structural aspects of the liver sinusoid in the mouse&lt;/title&gt;&lt;secondary-title&gt;Alcohol Clin Exp Res&lt;/secondary-title&gt;&lt;/titles&gt;&lt;periodical&gt;&lt;full-title&gt;Alcohol Clin Exp Res&lt;/full-title&gt;&lt;/periodical&gt;&lt;pages&gt;1128-36&lt;/pages&gt;&lt;volume&gt;21&lt;/volume&gt;&lt;number&gt;6&lt;/number&gt;&lt;keywords&gt;&lt;keyword&gt;Animals&lt;/keyword&gt;&lt;keyword&gt;Dose-Response Relationship, Drug&lt;/keyword&gt;&lt;keyword&gt;Endothelium, Vascular/*drug effects/pathology&lt;/keyword&gt;&lt;keyword&gt;Ethanol/*toxicity&lt;/keyword&gt;&lt;keyword&gt;Fatty Liver, Alcoholic/pathology&lt;/keyword&gt;&lt;keyword&gt;Freeze Fracturing&lt;/keyword&gt;&lt;keyword&gt;Liver/*blood supply/pathology&lt;/keyword&gt;&lt;keyword&gt;Liver Cirrhosis, Alcoholic/pathology&lt;/keyword&gt;&lt;keyword&gt;Liver Diseases, Alcoholic/*pathology&lt;/keyword&gt;&lt;keyword&gt;*Liver Function Tests&lt;/keyword&gt;&lt;keyword&gt;Male&lt;/keyword&gt;&lt;keyword&gt;Mice&lt;/keyword&gt;&lt;keyword&gt;Mice, Inbred BALB C&lt;/keyword&gt;&lt;keyword&gt;Microscopy, Electron&lt;/keyword&gt;&lt;keyword&gt;Microscopy, Electron, Scanning&lt;/keyword&gt;&lt;/keywords&gt;&lt;dates&gt;&lt;year&gt;1997&lt;/year&gt;&lt;pub-dates&gt;&lt;date&gt;Sep&lt;/date&gt;&lt;/pub-dates&gt;&lt;/dates&gt;&lt;isbn&gt;0145-6008 (Print)&amp;#xD;0145-6008 (Linking)&lt;/isbn&gt;&lt;accession-num&gt;9309327&lt;/accession-num&gt;&lt;urls&gt;&lt;related-urls&gt;&lt;url&gt;http://www.ncbi.nlm.nih.gov/pubmed/9309327&lt;/url&gt;&lt;/related-urls&gt;&lt;/urls&gt;&lt;/record&gt;&lt;/Cite&gt;&lt;/EndNote&gt;</w:instrText>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15" w:tooltip="Sarphie, 1997 #29" w:history="1">
        <w:r w:rsidRPr="00E05C91">
          <w:rPr>
            <w:rFonts w:ascii="Book Antiqua" w:hAnsi="Book Antiqua"/>
            <w:noProof/>
            <w:sz w:val="24"/>
            <w:szCs w:val="24"/>
            <w:vertAlign w:val="superscript"/>
          </w:rPr>
          <w:t>15</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For instance, HSCs and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have also been found to be involved in the pathogenesis of ALD </w:t>
      </w:r>
      <w:r w:rsidRPr="00EC2161">
        <w:rPr>
          <w:rFonts w:ascii="Book Antiqua" w:hAnsi="Book Antiqua"/>
          <w:i/>
          <w:sz w:val="24"/>
          <w:szCs w:val="24"/>
        </w:rPr>
        <w:t>via</w:t>
      </w:r>
      <w:r w:rsidRPr="00E05C91">
        <w:rPr>
          <w:rFonts w:ascii="Book Antiqua" w:hAnsi="Book Antiqua"/>
          <w:sz w:val="24"/>
          <w:szCs w:val="24"/>
        </w:rPr>
        <w:t xml:space="preserve"> interaction with hepatic immune </w:t>
      </w:r>
      <w:proofErr w:type="gramStart"/>
      <w:r w:rsidRPr="00E05C91">
        <w:rPr>
          <w:rFonts w:ascii="Book Antiqua" w:hAnsi="Book Antiqua"/>
          <w:sz w:val="24"/>
          <w:szCs w:val="24"/>
        </w:rPr>
        <w:t>cells</w:t>
      </w:r>
      <w:proofErr w:type="gramEnd"/>
      <w:r w:rsidRPr="00E05C91">
        <w:rPr>
          <w:rFonts w:ascii="Book Antiqua" w:hAnsi="Book Antiqua"/>
          <w:sz w:val="24"/>
          <w:szCs w:val="24"/>
        </w:rPr>
        <w:fldChar w:fldCharType="begin">
          <w:fldData xml:space="preserve">PEVuZE5vdGU+PENpdGU+PEF1dGhvcj5ZaTwvQXV0aG9yPjxZZWFyPjIwMTM8L1llYXI+PFJlY051
bT45MTM8L1JlY051bT48RGlzcGxheVRleHQ+PHN0eWxlIGZhY2U9InN1cGVyc2NyaXB0Ij5bMTYs
IDE3XTwvc3R5bGU+PC9EaXNwbGF5VGV4dD48cmVjb3JkPjxyZWMtbnVtYmVyPjkxMzwvcmVjLW51
bWJlcj48Zm9yZWlnbi1rZXlzPjxrZXkgYXBwPSJFTiIgZGItaWQ9ImFwMnQ1dmFyYjBzenYyZXd0
cm94Mjl6ajJhZmVycGVkMjlmdiI+OTEzPC9rZXk+PC9mb3JlaWduLWtleXM+PHJlZi10eXBlIG5h
bWU9IkpvdXJuYWwgQXJ0aWNsZSI+MTc8L3JlZi10eXBlPjxjb250cmlidXRvcnM+PGF1dGhvcnM+
PGF1dGhvcj5ZaSwgSC4gUy48L2F1dGhvcj48YXV0aG9yPkplb25nLCBXLiBJLjwvYXV0aG9yPjwv
YXV0aG9ycz48L2NvbnRyaWJ1dG9ycz48YXV0aC1hZGRyZXNzPkxhYm9yYXRvcnkgb2YgTGl2ZXIg
UmVzZWFyY2gsIEdyYWR1YXRlIFNjaG9vbCBvZiBNZWRpY2FsIFNjaWVuY2UgYW5kIEVuZ2luZWVy
aW5nLCBLQUlTVCwgRGFlamVvbiwgUmVwdWJsaWMgb2YgS29yZWEuPC9hdXRoLWFkZHJlc3M+PHRp
dGxlcz48dGl0bGU+SW50ZXJhY3Rpb24gb2YgaGVwYXRpYyBzdGVsbGF0ZSBjZWxscyB3aXRoIGRp
dmVyc2UgdHlwZXMgb2YgaW1tdW5lIGNlbGxzOiBmb2Ugb3IgZnJpZW5kPzwvdGl0bGU+PHNlY29u
ZGFyeS10aXRsZT5KIEdhc3Ryb2VudGVyb2wgSGVwYXRvbDwvc2Vjb25kYXJ5LXRpdGxlPjxhbHQt
dGl0bGU+Sm91cm5hbCBvZiBnYXN0cm9lbnRlcm9sb2d5IGFuZCBoZXBhdG9sb2d5PC9hbHQtdGl0
bGU+PC90aXRsZXM+PHBlcmlvZGljYWw+PGZ1bGwtdGl0bGU+SiBHYXN0cm9lbnRlcm9sIEhlcGF0
b2w8L2Z1bGwtdGl0bGU+PC9wZXJpb2RpY2FsPjxwYWdlcz45OS0xMDQ8L3BhZ2VzPjx2b2x1bWU+
MjggU3VwcGwgMTwvdm9sdW1lPjxrZXl3b3Jkcz48a2V5d29yZD5DZWxsLSBhbmQgVGlzc3VlLUJh
c2VkIFRoZXJhcHk8L2tleXdvcmQ+PGtleXdvcmQ+Q3l0b2tpbmVzL21ldGFib2xpc208L2tleXdv
cmQ+PGtleXdvcmQ+RXh0cmFjZWxsdWxhciBNYXRyaXgvbWV0YWJvbGlzbTwva2V5d29yZD48a2V5
d29yZD5GaWJyb3Npczwva2V5d29yZD48a2V5d29yZD5IZXBhdGljIFN0ZWxsYXRlIENlbGxzLypp
bW11bm9sb2d5PC9rZXl3b3JkPjxrZXl3b3JkPkh1bWFuczwva2V5d29yZD48a2V5d29yZD5JbW11
bmUgU3lzdGVtLypjeXRvbG9neS8qaW1tdW5vbG9neTwva2V5d29yZD48a2V5d29yZD5MaXZlci9j
eXRvbG9neS8qaW1tdW5vbG9neS9wYXRob2xvZ3k8L2tleXdvcmQ+PGtleXdvcmQ+TGl2ZXIgQ2ly
cmhvc2lzLyppbW11bm9sb2d5L3BhdGhvbG9neS90aGVyYXB5PC9rZXl3b3JkPjxrZXl3b3JkPkxp
dmVyIERpc2Vhc2VzLCBBbGNvaG9saWMvaW1tdW5vbG9neTwva2V5d29yZD48L2tleXdvcmRzPjxk
YXRlcz48eWVhcj4yMDEzPC95ZWFyPjxwdWItZGF0ZXM+PGRhdGU+QXVnPC9kYXRlPjwvcHViLWRh
dGVzPjwvZGF0ZXM+PGlzYm4+MTQ0MC0xNzQ2IChFbGVjdHJvbmljKSYjeEQ7MDgxNS05MzE5IChM
aW5raW5nKTwvaXNibj48YWNjZXNzaW9uLW51bT4yMzg1NTMwMzwvYWNjZXNzaW9uLW51bT48dXJs
cz48cmVsYXRlZC11cmxzPjx1cmw+aHR0cDovL3d3dy5uY2JpLm5sbS5uaWguZ292L3B1Ym1lZC8y
Mzg1NTMwMzwvdXJsPjwvcmVsYXRlZC11cmxzPjwvdXJscz48ZWxlY3Ryb25pYy1yZXNvdXJjZS1u
dW0+MTAuMTExMS9qZ2guMTIwMTc8L2VsZWN0cm9uaWMtcmVzb3VyY2UtbnVtPjwvcmVjb3JkPjwv
Q2l0ZT48Q2l0ZT48QXV0aG9yPkNvaGVuPC9BdXRob3I+PFllYXI+MjAxMTwvWWVhcj48UmVjTnVt
PjE2PC9SZWNOdW0+PHJlY29yZD48cmVjLW51bWJlcj4xNjwvcmVjLW51bWJlcj48Zm9yZWlnbi1r
ZXlzPjxrZXkgYXBwPSJFTiIgZGItaWQ9InQ1enZlenRyMXZ3cHhwZTBwc2VwZXJ0cTVwcnZ4c3Zw
ZmRlciIgdGltZXN0YW1wPSIxNDM1MTQ3MjQ1Ij4xNjwva2V5PjwvZm9yZWlnbi1rZXlzPjxyZWYt
dHlwZSBuYW1lPSJKb3VybmFsIEFydGljbGUiPjE3PC9yZWYtdHlwZT48Y29udHJpYnV0b3JzPjxh
dXRob3JzPjxhdXRob3I+Q29oZW4sIEouIEkuPC9hdXRob3I+PGF1dGhvcj5OYWd5LCBMLiBFLjwv
YXV0aG9yPjwvYXV0aG9ycz48L2NvbnRyaWJ1dG9ycz48YXV0aC1hZGRyZXNzPkRlcGFydG1lbnQg
b2YgUGF0aG9iaW9sb2d5LCBDbGV2ZWxhbmQgQ2xpbmljLCBDbGV2ZWxhbmQsIE9oaW8gNDQxOTUs
IFVTQS48L2F1dGgtYWRkcmVzcz48dGl0bGVzPjx0aXRsZT5QYXRob2dlbmVzaXMgb2YgYWxjb2hv
bGljIGxpdmVyIGRpc2Vhc2U6IGludGVyYWN0aW9ucyBiZXR3ZWVuIHBhcmVuY2h5bWFsIGFuZCBu
b24tcGFyZW5jaHltYWwgY2VsbHM8L3RpdGxlPjxzZWNvbmRhcnktdGl0bGU+SiBEaWcgRGlzPC9z
ZWNvbmRhcnktdGl0bGU+PGFsdC10aXRsZT5Kb3VybmFsIG9mIGRpZ2VzdGl2ZSBkaXNlYXNlczwv
YWx0LXRpdGxlPjwvdGl0bGVzPjxwZXJpb2RpY2FsPjxmdWxsLXRpdGxlPkogRGlnIERpczwvZnVs
bC10aXRsZT48YWJici0xPkpvdXJuYWwgb2YgZGlnZXN0aXZlIGRpc2Vhc2VzPC9hYmJyLTE+PC9w
ZXJpb2RpY2FsPjxhbHQtcGVyaW9kaWNhbD48ZnVsbC10aXRsZT5KIERpZyBEaXM8L2Z1bGwtdGl0
bGU+PGFiYnItMT5Kb3VybmFsIG9mIGRpZ2VzdGl2ZSBkaXNlYXNlczwvYWJici0xPjwvYWx0LXBl
cmlvZGljYWw+PHBhZ2VzPjMtOTwvcGFnZXM+PHZvbHVtZT4xMjwvdm9sdW1lPjxudW1iZXI+MTwv
bnVtYmVyPjxrZXl3b3Jkcz48a2V5d29yZD5IdW1hbnM8L2tleXdvcmQ+PGtleXdvcmQ+S3VwZmZl
ciBDZWxscy8qaW1tdW5vbG9neS8qcGF0aG9sb2d5PC9rZXl3b3JkPjxrZXl3b3JkPkxpdmVyLypp
bW11bm9sb2d5LypwYXRob2xvZ3k8L2tleXdvcmQ+PGtleXdvcmQ+KkxpdmVyIERpc2Vhc2VzLCBB
bGNvaG9saWMvZXRpb2xvZ3kvaW1tdW5vbG9neS9wYXRob2xvZ3k8L2tleXdvcmQ+PC9rZXl3b3Jk
cz48ZGF0ZXM+PHllYXI+MjAxMTwveWVhcj48cHViLWRhdGVzPjxkYXRlPkZlYjwvZGF0ZT48L3B1
Yi1kYXRlcz48L2RhdGVzPjxpc2JuPjE3NTEtMjk4MCAoRWxlY3Ryb25pYykmI3hEOzE3NTEtMjk3
MiAoTGlua2luZyk8L2lzYm4+PGFjY2Vzc2lvbi1udW0+MjEwOTE5MzA8L2FjY2Vzc2lvbi1udW0+
PHVybHM+PHJlbGF0ZWQtdXJscz48dXJsPmh0dHA6Ly93d3cubmNiaS5ubG0ubmloLmdvdi9wdWJt
ZWQvMjEwOTE5MzA8L3VybD48L3JlbGF0ZWQtdXJscz48L3VybHM+PGVsZWN0cm9uaWMtcmVzb3Vy
Y2UtbnVtPjEwLjExMTEvai4xNzUxLTI5ODAuMjAxMC4wMDQ2OC54PC9lbGVjdHJvbmljLXJlc291
cmNlLW51bT48L3JlY29yZD48L0NpdGU+PC9FbmROb3RlPn==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ZaTwvQXV0aG9yPjxZZWFyPjIwMTM8L1llYXI+PFJlY051
bT45MTM8L1JlY051bT48RGlzcGxheVRleHQ+PHN0eWxlIGZhY2U9InN1cGVyc2NyaXB0Ij5bMTYs
IDE3XTwvc3R5bGU+PC9EaXNwbGF5VGV4dD48cmVjb3JkPjxyZWMtbnVtYmVyPjkxMzwvcmVjLW51
bWJlcj48Zm9yZWlnbi1rZXlzPjxrZXkgYXBwPSJFTiIgZGItaWQ9ImFwMnQ1dmFyYjBzenYyZXd0
cm94Mjl6ajJhZmVycGVkMjlmdiI+OTEzPC9rZXk+PC9mb3JlaWduLWtleXM+PHJlZi10eXBlIG5h
bWU9IkpvdXJuYWwgQXJ0aWNsZSI+MTc8L3JlZi10eXBlPjxjb250cmlidXRvcnM+PGF1dGhvcnM+
PGF1dGhvcj5ZaSwgSC4gUy48L2F1dGhvcj48YXV0aG9yPkplb25nLCBXLiBJLjwvYXV0aG9yPjwv
YXV0aG9ycz48L2NvbnRyaWJ1dG9ycz48YXV0aC1hZGRyZXNzPkxhYm9yYXRvcnkgb2YgTGl2ZXIg
UmVzZWFyY2gsIEdyYWR1YXRlIFNjaG9vbCBvZiBNZWRpY2FsIFNjaWVuY2UgYW5kIEVuZ2luZWVy
aW5nLCBLQUlTVCwgRGFlamVvbiwgUmVwdWJsaWMgb2YgS29yZWEuPC9hdXRoLWFkZHJlc3M+PHRp
dGxlcz48dGl0bGU+SW50ZXJhY3Rpb24gb2YgaGVwYXRpYyBzdGVsbGF0ZSBjZWxscyB3aXRoIGRp
dmVyc2UgdHlwZXMgb2YgaW1tdW5lIGNlbGxzOiBmb2Ugb3IgZnJpZW5kPzwvdGl0bGU+PHNlY29u
ZGFyeS10aXRsZT5KIEdhc3Ryb2VudGVyb2wgSGVwYXRvbDwvc2Vjb25kYXJ5LXRpdGxlPjxhbHQt
dGl0bGU+Sm91cm5hbCBvZiBnYXN0cm9lbnRlcm9sb2d5IGFuZCBoZXBhdG9sb2d5PC9hbHQtdGl0
bGU+PC90aXRsZXM+PHBlcmlvZGljYWw+PGZ1bGwtdGl0bGU+SiBHYXN0cm9lbnRlcm9sIEhlcGF0
b2w8L2Z1bGwtdGl0bGU+PC9wZXJpb2RpY2FsPjxwYWdlcz45OS0xMDQ8L3BhZ2VzPjx2b2x1bWU+
MjggU3VwcGwgMTwvdm9sdW1lPjxrZXl3b3Jkcz48a2V5d29yZD5DZWxsLSBhbmQgVGlzc3VlLUJh
c2VkIFRoZXJhcHk8L2tleXdvcmQ+PGtleXdvcmQ+Q3l0b2tpbmVzL21ldGFib2xpc208L2tleXdv
cmQ+PGtleXdvcmQ+RXh0cmFjZWxsdWxhciBNYXRyaXgvbWV0YWJvbGlzbTwva2V5d29yZD48a2V5
d29yZD5GaWJyb3Npczwva2V5d29yZD48a2V5d29yZD5IZXBhdGljIFN0ZWxsYXRlIENlbGxzLypp
bW11bm9sb2d5PC9rZXl3b3JkPjxrZXl3b3JkPkh1bWFuczwva2V5d29yZD48a2V5d29yZD5JbW11
bmUgU3lzdGVtLypjeXRvbG9neS8qaW1tdW5vbG9neTwva2V5d29yZD48a2V5d29yZD5MaXZlci9j
eXRvbG9neS8qaW1tdW5vbG9neS9wYXRob2xvZ3k8L2tleXdvcmQ+PGtleXdvcmQ+TGl2ZXIgQ2ly
cmhvc2lzLyppbW11bm9sb2d5L3BhdGhvbG9neS90aGVyYXB5PC9rZXl3b3JkPjxrZXl3b3JkPkxp
dmVyIERpc2Vhc2VzLCBBbGNvaG9saWMvaW1tdW5vbG9neTwva2V5d29yZD48L2tleXdvcmRzPjxk
YXRlcz48eWVhcj4yMDEzPC95ZWFyPjxwdWItZGF0ZXM+PGRhdGU+QXVnPC9kYXRlPjwvcHViLWRh
dGVzPjwvZGF0ZXM+PGlzYm4+MTQ0MC0xNzQ2IChFbGVjdHJvbmljKSYjeEQ7MDgxNS05MzE5IChM
aW5raW5nKTwvaXNibj48YWNjZXNzaW9uLW51bT4yMzg1NTMwMzwvYWNjZXNzaW9uLW51bT48dXJs
cz48cmVsYXRlZC11cmxzPjx1cmw+aHR0cDovL3d3dy5uY2JpLm5sbS5uaWguZ292L3B1Ym1lZC8y
Mzg1NTMwMzwvdXJsPjwvcmVsYXRlZC11cmxzPjwvdXJscz48ZWxlY3Ryb25pYy1yZXNvdXJjZS1u
dW0+MTAuMTExMS9qZ2guMTIwMTc8L2VsZWN0cm9uaWMtcmVzb3VyY2UtbnVtPjwvcmVjb3JkPjwv
Q2l0ZT48Q2l0ZT48QXV0aG9yPkNvaGVuPC9BdXRob3I+PFllYXI+MjAxMTwvWWVhcj48UmVjTnVt
PjE2PC9SZWNOdW0+PHJlY29yZD48cmVjLW51bWJlcj4xNjwvcmVjLW51bWJlcj48Zm9yZWlnbi1r
ZXlzPjxrZXkgYXBwPSJFTiIgZGItaWQ9InQ1enZlenRyMXZ3cHhwZTBwc2VwZXJ0cTVwcnZ4c3Zw
ZmRlciIgdGltZXN0YW1wPSIxNDM1MTQ3MjQ1Ij4xNjwva2V5PjwvZm9yZWlnbi1rZXlzPjxyZWYt
dHlwZSBuYW1lPSJKb3VybmFsIEFydGljbGUiPjE3PC9yZWYtdHlwZT48Y29udHJpYnV0b3JzPjxh
dXRob3JzPjxhdXRob3I+Q29oZW4sIEouIEkuPC9hdXRob3I+PGF1dGhvcj5OYWd5LCBMLiBFLjwv
YXV0aG9yPjwvYXV0aG9ycz48L2NvbnRyaWJ1dG9ycz48YXV0aC1hZGRyZXNzPkRlcGFydG1lbnQg
b2YgUGF0aG9iaW9sb2d5LCBDbGV2ZWxhbmQgQ2xpbmljLCBDbGV2ZWxhbmQsIE9oaW8gNDQxOTUs
IFVTQS48L2F1dGgtYWRkcmVzcz48dGl0bGVzPjx0aXRsZT5QYXRob2dlbmVzaXMgb2YgYWxjb2hv
bGljIGxpdmVyIGRpc2Vhc2U6IGludGVyYWN0aW9ucyBiZXR3ZWVuIHBhcmVuY2h5bWFsIGFuZCBu
b24tcGFyZW5jaHltYWwgY2VsbHM8L3RpdGxlPjxzZWNvbmRhcnktdGl0bGU+SiBEaWcgRGlzPC9z
ZWNvbmRhcnktdGl0bGU+PGFsdC10aXRsZT5Kb3VybmFsIG9mIGRpZ2VzdGl2ZSBkaXNlYXNlczwv
YWx0LXRpdGxlPjwvdGl0bGVzPjxwZXJpb2RpY2FsPjxmdWxsLXRpdGxlPkogRGlnIERpczwvZnVs
bC10aXRsZT48YWJici0xPkpvdXJuYWwgb2YgZGlnZXN0aXZlIGRpc2Vhc2VzPC9hYmJyLTE+PC9w
ZXJpb2RpY2FsPjxhbHQtcGVyaW9kaWNhbD48ZnVsbC10aXRsZT5KIERpZyBEaXM8L2Z1bGwtdGl0
bGU+PGFiYnItMT5Kb3VybmFsIG9mIGRpZ2VzdGl2ZSBkaXNlYXNlczwvYWJici0xPjwvYWx0LXBl
cmlvZGljYWw+PHBhZ2VzPjMtOTwvcGFnZXM+PHZvbHVtZT4xMjwvdm9sdW1lPjxudW1iZXI+MTwv
bnVtYmVyPjxrZXl3b3Jkcz48a2V5d29yZD5IdW1hbnM8L2tleXdvcmQ+PGtleXdvcmQ+S3VwZmZl
ciBDZWxscy8qaW1tdW5vbG9neS8qcGF0aG9sb2d5PC9rZXl3b3JkPjxrZXl3b3JkPkxpdmVyLypp
bW11bm9sb2d5LypwYXRob2xvZ3k8L2tleXdvcmQ+PGtleXdvcmQ+KkxpdmVyIERpc2Vhc2VzLCBB
bGNvaG9saWMvZXRpb2xvZ3kvaW1tdW5vbG9neS9wYXRob2xvZ3k8L2tleXdvcmQ+PC9rZXl3b3Jk
cz48ZGF0ZXM+PHllYXI+MjAxMTwveWVhcj48cHViLWRhdGVzPjxkYXRlPkZlYjwvZGF0ZT48L3B1
Yi1kYXRlcz48L2RhdGVzPjxpc2JuPjE3NTEtMjk4MCAoRWxlY3Ryb25pYykmI3hEOzE3NTEtMjk3
MiAoTGlua2luZyk8L2lzYm4+PGFjY2Vzc2lvbi1udW0+MjEwOTE5MzA8L2FjY2Vzc2lvbi1udW0+
PHVybHM+PHJlbGF0ZWQtdXJscz48dXJsPmh0dHA6Ly93d3cubmNiaS5ubG0ubmloLmdvdi9wdWJt
ZWQvMjEwOTE5MzA8L3VybD48L3JlbGF0ZWQtdXJscz48L3VybHM+PGVsZWN0cm9uaWMtcmVzb3Vy
Y2UtbnVtPjEwLjExMTEvai4xNzUxLTI5ODAuMjAxMC4wMDQ2OC54PC9lbGVjdHJvbmljLXJlc291
cmNlLW51bT48L3JlY29yZD48L0NpdGU+PC9FbmROb3RlPn==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16" w:tooltip="Yi, 2013 #913" w:history="1">
        <w:r w:rsidRPr="00E05C91">
          <w:rPr>
            <w:rFonts w:ascii="Book Antiqua" w:hAnsi="Book Antiqua"/>
            <w:noProof/>
            <w:sz w:val="24"/>
            <w:szCs w:val="24"/>
            <w:vertAlign w:val="superscript"/>
          </w:rPr>
          <w:t>16</w:t>
        </w:r>
      </w:hyperlink>
      <w:r w:rsidR="008D0AC4">
        <w:rPr>
          <w:rFonts w:ascii="Book Antiqua" w:hAnsi="Book Antiqua"/>
          <w:noProof/>
          <w:sz w:val="24"/>
          <w:szCs w:val="24"/>
          <w:vertAlign w:val="superscript"/>
        </w:rPr>
        <w:t>,</w:t>
      </w:r>
      <w:hyperlink w:anchor="_ENREF_17" w:tooltip="Cohen, 2011 #16" w:history="1">
        <w:r w:rsidRPr="00E05C91">
          <w:rPr>
            <w:rFonts w:ascii="Book Antiqua" w:hAnsi="Book Antiqua"/>
            <w:noProof/>
            <w:sz w:val="24"/>
            <w:szCs w:val="24"/>
            <w:vertAlign w:val="superscript"/>
          </w:rPr>
          <w:t>17</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Therefore, the development of ALD is a sort of complex interaction between parenchymal (hepatocyte) and non-parenchymal cells.</w:t>
      </w:r>
    </w:p>
    <w:p w:rsidR="00EA1091" w:rsidRPr="00E05C91" w:rsidRDefault="00EA1091" w:rsidP="008D0AC4">
      <w:pPr>
        <w:spacing w:line="360" w:lineRule="auto"/>
        <w:ind w:firstLineChars="100" w:firstLine="240"/>
        <w:rPr>
          <w:rFonts w:ascii="Book Antiqua" w:hAnsi="Book Antiqua"/>
          <w:sz w:val="24"/>
          <w:szCs w:val="24"/>
        </w:rPr>
      </w:pPr>
      <w:r w:rsidRPr="00E05C91">
        <w:rPr>
          <w:rFonts w:ascii="Book Antiqua" w:hAnsi="Book Antiqua"/>
          <w:sz w:val="24"/>
          <w:szCs w:val="24"/>
        </w:rPr>
        <w:t xml:space="preserve">In the present review, we summarize the novel specific roles of non-parenchymal cells in ALD with particular emphasis on alcoholic liver </w:t>
      </w:r>
      <w:proofErr w:type="spellStart"/>
      <w:r w:rsidRPr="00E05C91">
        <w:rPr>
          <w:rFonts w:ascii="Book Antiqua" w:hAnsi="Book Antiqua"/>
          <w:sz w:val="24"/>
          <w:szCs w:val="24"/>
        </w:rPr>
        <w:t>steatosis</w:t>
      </w:r>
      <w:proofErr w:type="spellEnd"/>
      <w:r w:rsidRPr="00E05C91">
        <w:rPr>
          <w:rFonts w:ascii="Book Antiqua" w:hAnsi="Book Antiqua"/>
          <w:sz w:val="24"/>
          <w:szCs w:val="24"/>
        </w:rPr>
        <w:t>, inflammation, and fibrosis; we provide therapeutic strategies for curing ALD.</w:t>
      </w:r>
    </w:p>
    <w:p w:rsidR="00EA1091" w:rsidRDefault="00EA1091" w:rsidP="008D1F4E">
      <w:pPr>
        <w:spacing w:line="360" w:lineRule="auto"/>
        <w:rPr>
          <w:rFonts w:ascii="Book Antiqua" w:hAnsi="Book Antiqua"/>
          <w:sz w:val="24"/>
          <w:szCs w:val="24"/>
        </w:rPr>
      </w:pPr>
    </w:p>
    <w:p w:rsidR="00EA1091" w:rsidRPr="00E05C91" w:rsidRDefault="00EA1091" w:rsidP="008D1F4E">
      <w:pPr>
        <w:spacing w:line="360" w:lineRule="auto"/>
        <w:rPr>
          <w:rFonts w:ascii="Book Antiqua" w:hAnsi="Book Antiqua"/>
          <w:sz w:val="24"/>
          <w:szCs w:val="24"/>
        </w:rPr>
      </w:pPr>
    </w:p>
    <w:p w:rsidR="00EA1091" w:rsidRPr="00E05C91" w:rsidRDefault="00EA1091" w:rsidP="008D1F4E">
      <w:pPr>
        <w:pStyle w:val="a8"/>
        <w:spacing w:line="360" w:lineRule="auto"/>
        <w:rPr>
          <w:rFonts w:ascii="Book Antiqua" w:hAnsi="Book Antiqua"/>
          <w:b/>
          <w:sz w:val="24"/>
          <w:szCs w:val="24"/>
        </w:rPr>
      </w:pPr>
      <w:r w:rsidRPr="00E05C91">
        <w:rPr>
          <w:rFonts w:ascii="Book Antiqua" w:hAnsi="Book Antiqua"/>
          <w:b/>
          <w:sz w:val="24"/>
          <w:szCs w:val="24"/>
        </w:rPr>
        <w:t>NON-PARENCHYMAL CELLS IN ALCOHOLIC STEATOSIS AND INFLAMMATION OF LIVER</w:t>
      </w:r>
    </w:p>
    <w:p w:rsidR="00EA1091" w:rsidRDefault="00EA1091" w:rsidP="008D0AC4">
      <w:pPr>
        <w:pStyle w:val="a8"/>
        <w:spacing w:line="360" w:lineRule="auto"/>
        <w:rPr>
          <w:rFonts w:ascii="Book Antiqua" w:hAnsi="Book Antiqua"/>
          <w:sz w:val="24"/>
          <w:szCs w:val="24"/>
        </w:rPr>
      </w:pPr>
      <w:r w:rsidRPr="00E05C91">
        <w:rPr>
          <w:rFonts w:ascii="Book Antiqua" w:hAnsi="Book Antiqua"/>
          <w:sz w:val="24"/>
          <w:szCs w:val="24"/>
        </w:rPr>
        <w:t xml:space="preserve">Hepatic </w:t>
      </w:r>
      <w:proofErr w:type="spellStart"/>
      <w:r w:rsidRPr="00E05C91">
        <w:rPr>
          <w:rFonts w:ascii="Book Antiqua" w:hAnsi="Book Antiqua"/>
          <w:sz w:val="24"/>
          <w:szCs w:val="24"/>
        </w:rPr>
        <w:t>steatosis</w:t>
      </w:r>
      <w:proofErr w:type="spellEnd"/>
      <w:r w:rsidRPr="00E05C91">
        <w:rPr>
          <w:rFonts w:ascii="Book Antiqua" w:hAnsi="Book Antiqua"/>
          <w:sz w:val="24"/>
          <w:szCs w:val="24"/>
        </w:rPr>
        <w:t xml:space="preserve"> is the most common response of the liver to acute binge and chronic alcohol consumption. If alcohol consumption is not stopped, hepatic </w:t>
      </w:r>
      <w:proofErr w:type="spellStart"/>
      <w:r w:rsidRPr="00E05C91">
        <w:rPr>
          <w:rFonts w:ascii="Book Antiqua" w:hAnsi="Book Antiqua"/>
          <w:sz w:val="24"/>
          <w:szCs w:val="24"/>
        </w:rPr>
        <w:t>steatosis</w:t>
      </w:r>
      <w:proofErr w:type="spellEnd"/>
      <w:r w:rsidRPr="00E05C91">
        <w:rPr>
          <w:rFonts w:ascii="Book Antiqua" w:hAnsi="Book Antiqua"/>
          <w:sz w:val="24"/>
          <w:szCs w:val="24"/>
        </w:rPr>
        <w:t xml:space="preserve"> subsequently progresses into inflammation. Thus </w:t>
      </w:r>
      <w:proofErr w:type="spellStart"/>
      <w:r w:rsidRPr="00E05C91">
        <w:rPr>
          <w:rFonts w:ascii="Book Antiqua" w:hAnsi="Book Antiqua"/>
          <w:sz w:val="24"/>
          <w:szCs w:val="24"/>
        </w:rPr>
        <w:t>steatosis</w:t>
      </w:r>
      <w:proofErr w:type="spellEnd"/>
      <w:r w:rsidRPr="00E05C91">
        <w:rPr>
          <w:rFonts w:ascii="Book Antiqua" w:hAnsi="Book Antiqua"/>
          <w:sz w:val="24"/>
          <w:szCs w:val="24"/>
        </w:rPr>
        <w:t xml:space="preserve"> and inflammation are important events in the initiation of alcoholic liver disease. It is generally believed that fat accumulation in hepatocytes is a consequence of imbalanced fat metabolism, such as up-regulated fat synthesis by sterol regulatory element-binding protein 1c (SREBP1c) and suppressed lipid oxidation by inhibited activation of AMP-activated protein kinase (AMPK)</w:t>
      </w:r>
      <w:r w:rsidRPr="00E05C91">
        <w:rPr>
          <w:rFonts w:ascii="Book Antiqua" w:hAnsi="Book Antiqua"/>
          <w:sz w:val="24"/>
          <w:szCs w:val="24"/>
        </w:rPr>
        <w:fldChar w:fldCharType="begin"/>
      </w:r>
      <w:r w:rsidRPr="00E05C91">
        <w:rPr>
          <w:rFonts w:ascii="Book Antiqua" w:hAnsi="Book Antiqua"/>
          <w:sz w:val="24"/>
          <w:szCs w:val="24"/>
        </w:rPr>
        <w:instrText xml:space="preserve"> ADDIN EN.CITE &lt;EndNote&gt;&lt;Cite&gt;&lt;Author&gt;Purohit&lt;/Author&gt;&lt;Year&gt;2009&lt;/Year&gt;&lt;RecNum&gt;20&lt;/RecNum&gt;&lt;DisplayText&gt;&lt;style face="superscript"&gt;[2]&lt;/style&gt;&lt;/DisplayText&gt;&lt;record&gt;&lt;rec-number&gt;20&lt;/rec-number&gt;&lt;foreign-keys&gt;&lt;key app="EN" db-id="ap2t5varb0szv2ewtrox29zj2aferped29fv"&gt;20&lt;/key&gt;&lt;/foreign-keys&gt;&lt;ref-type name="Journal Article"&gt;17&lt;/ref-type&gt;&lt;contributors&gt;&lt;authors&gt;&lt;author&gt;Purohit, V.&lt;/author&gt;&lt;author&gt;Gao, B.&lt;/author&gt;&lt;author&gt;Song, B. J.&lt;/author&gt;&lt;/authors&gt;&lt;/contributors&gt;&lt;auth-address&gt;Division of Metabolism and Health Effects, National Institute on Alcohol Abuse and Alcoholism, National Institutes of Health, 5635 Fishers Lane, Bethesda, MD 20892, USA. vpurohit@mail.nih.gov&lt;/auth-address&gt;&lt;titles&gt;&lt;title&gt;Molecular mechanisms of alcoholic fatty liver&lt;/title&gt;&lt;secondary-title&gt;Alcohol Clin Exp Res&lt;/secondary-title&gt;&lt;/titles&gt;&lt;periodical&gt;&lt;full-title&gt;Alcohol Clin Exp Res&lt;/full-title&gt;&lt;/periodical&gt;&lt;pages&gt;191-205&lt;/pages&gt;&lt;volume&gt;33&lt;/volume&gt;&lt;number&gt;2&lt;/number&gt;&lt;edition&gt;2008/11/27&lt;/edition&gt;&lt;keywords&gt;&lt;keyword&gt;Animals&lt;/keyword&gt;&lt;keyword&gt;Complement C3/metabolism/physiology&lt;/keyword&gt;&lt;keyword&gt;Fatty Liver, Alcoholic/*genetics/*metabolism&lt;/keyword&gt;&lt;keyword&gt;Humans&lt;/keyword&gt;&lt;keyword&gt;NAD/metabolism/physiology&lt;/keyword&gt;&lt;keyword&gt;PPAR alpha/metabolism/physiology&lt;/keyword&gt;&lt;keyword&gt;Sterol Regulatory Element Binding Proteins/metabolism/physiology&lt;/keyword&gt;&lt;keyword&gt;Tumor Necrosis Factor-alpha/metabolism/physiology&lt;/keyword&gt;&lt;/keywords&gt;&lt;dates&gt;&lt;year&gt;2009&lt;/year&gt;&lt;pub-dates&gt;&lt;date&gt;Feb&lt;/date&gt;&lt;/pub-dates&gt;&lt;/dates&gt;&lt;isbn&gt;1530-0277 (Electronic)&amp;#xD;0145-6008 (Linking)&lt;/isbn&gt;&lt;accession-num&gt;19032584&lt;/accession-num&gt;&lt;urls&gt;&lt;related-urls&gt;&lt;url&gt;http://www.ncbi.nlm.nih.gov/entrez/query.fcgi?cmd=Retrieve&amp;amp;db=PubMed&amp;amp;dopt=Citation&amp;amp;list_uids=19032584&lt;/url&gt;&lt;/related-urls&gt;&lt;/urls&gt;&lt;custom2&gt;2633431&lt;/custom2&gt;&lt;electronic-resource-num&gt;ACER827 [pii]&amp;#xD;10.1111/j.1530-0277.2008.00827.x&lt;/electronic-resource-num&gt;&lt;language&gt;eng&lt;/language&gt;&lt;/record&gt;&lt;/Cite&gt;&lt;/EndNote&gt;</w:instrText>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2" w:tooltip="Purohit, 2009 #20" w:history="1">
        <w:r w:rsidRPr="00E05C91">
          <w:rPr>
            <w:rFonts w:ascii="Book Antiqua" w:hAnsi="Book Antiqua"/>
            <w:noProof/>
            <w:sz w:val="24"/>
            <w:szCs w:val="24"/>
            <w:vertAlign w:val="superscript"/>
          </w:rPr>
          <w:t>2</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w:t>
      </w:r>
    </w:p>
    <w:p w:rsidR="00EA1091" w:rsidRPr="00E05C91" w:rsidRDefault="00EA1091" w:rsidP="008D1F4E">
      <w:pPr>
        <w:pStyle w:val="a8"/>
        <w:spacing w:line="360" w:lineRule="auto"/>
        <w:ind w:firstLine="283"/>
        <w:rPr>
          <w:rFonts w:ascii="Book Antiqua" w:hAnsi="Book Antiqua"/>
          <w:sz w:val="24"/>
          <w:szCs w:val="24"/>
        </w:rPr>
      </w:pPr>
    </w:p>
    <w:p w:rsidR="00EA1091" w:rsidRPr="008D0AC4" w:rsidRDefault="00EA1091" w:rsidP="008D0AC4">
      <w:pPr>
        <w:pStyle w:val="a8"/>
        <w:spacing w:line="360" w:lineRule="auto"/>
        <w:rPr>
          <w:rFonts w:ascii="Book Antiqua" w:hAnsi="Book Antiqua"/>
          <w:b/>
          <w:i/>
          <w:sz w:val="24"/>
          <w:szCs w:val="24"/>
        </w:rPr>
      </w:pPr>
      <w:r w:rsidRPr="008D0AC4">
        <w:rPr>
          <w:rFonts w:ascii="Book Antiqua" w:hAnsi="Book Antiqua"/>
          <w:b/>
          <w:i/>
          <w:sz w:val="24"/>
          <w:szCs w:val="24"/>
        </w:rPr>
        <w:t xml:space="preserve">Contribution of activated </w:t>
      </w:r>
      <w:proofErr w:type="spellStart"/>
      <w:r w:rsidRPr="008D0AC4">
        <w:rPr>
          <w:rFonts w:ascii="Book Antiqua" w:hAnsi="Book Antiqua"/>
          <w:b/>
          <w:i/>
          <w:sz w:val="24"/>
          <w:szCs w:val="24"/>
        </w:rPr>
        <w:t>Kupffer</w:t>
      </w:r>
      <w:proofErr w:type="spellEnd"/>
      <w:r w:rsidRPr="008D0AC4">
        <w:rPr>
          <w:rFonts w:ascii="Book Antiqua" w:hAnsi="Book Antiqua"/>
          <w:b/>
          <w:i/>
          <w:sz w:val="24"/>
          <w:szCs w:val="24"/>
        </w:rPr>
        <w:t xml:space="preserve"> cell in development of hepatic </w:t>
      </w:r>
      <w:proofErr w:type="spellStart"/>
      <w:r w:rsidRPr="008D0AC4">
        <w:rPr>
          <w:rFonts w:ascii="Book Antiqua" w:hAnsi="Book Antiqua"/>
          <w:b/>
          <w:i/>
          <w:sz w:val="24"/>
          <w:szCs w:val="24"/>
        </w:rPr>
        <w:t>steatosis</w:t>
      </w:r>
      <w:proofErr w:type="spellEnd"/>
      <w:r w:rsidRPr="008D0AC4">
        <w:rPr>
          <w:rFonts w:ascii="Book Antiqua" w:hAnsi="Book Antiqua"/>
          <w:b/>
          <w:i/>
          <w:sz w:val="24"/>
          <w:szCs w:val="24"/>
        </w:rPr>
        <w:t xml:space="preserve"> and inflammation</w:t>
      </w:r>
    </w:p>
    <w:p w:rsidR="00EA1091" w:rsidRPr="00152C91" w:rsidRDefault="00EA1091" w:rsidP="008D0AC4">
      <w:pPr>
        <w:pStyle w:val="a8"/>
        <w:wordWrap/>
        <w:spacing w:line="360" w:lineRule="auto"/>
        <w:rPr>
          <w:rFonts w:ascii="Book Antiqua" w:eastAsia="宋体" w:hAnsi="Book Antiqua"/>
          <w:sz w:val="24"/>
          <w:szCs w:val="24"/>
          <w:lang w:eastAsia="zh-CN"/>
        </w:rPr>
      </w:pP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are mainly involved in the development of alcoholic </w:t>
      </w:r>
      <w:proofErr w:type="spellStart"/>
      <w:r w:rsidRPr="00E05C91">
        <w:rPr>
          <w:rFonts w:ascii="Book Antiqua" w:hAnsi="Book Antiqua"/>
          <w:sz w:val="24"/>
          <w:szCs w:val="24"/>
        </w:rPr>
        <w:t>steatosis</w:t>
      </w:r>
      <w:proofErr w:type="spellEnd"/>
      <w:r w:rsidRPr="00E05C91">
        <w:rPr>
          <w:rFonts w:ascii="Book Antiqua" w:hAnsi="Book Antiqua"/>
          <w:sz w:val="24"/>
          <w:szCs w:val="24"/>
        </w:rPr>
        <w:t xml:space="preserve"> in </w:t>
      </w:r>
      <w:proofErr w:type="gramStart"/>
      <w:r w:rsidRPr="00E05C91">
        <w:rPr>
          <w:rFonts w:ascii="Book Antiqua" w:hAnsi="Book Antiqua"/>
          <w:sz w:val="24"/>
          <w:szCs w:val="24"/>
        </w:rPr>
        <w:t>liver</w:t>
      </w:r>
      <w:proofErr w:type="gramEnd"/>
      <w:r w:rsidRPr="00E05C91">
        <w:rPr>
          <w:rFonts w:ascii="Book Antiqua" w:hAnsi="Book Antiqua"/>
          <w:sz w:val="24"/>
          <w:szCs w:val="24"/>
        </w:rPr>
        <w:fldChar w:fldCharType="begin">
          <w:fldData xml:space="preserve">PEVuZE5vdGU+PENpdGU+PEF1dGhvcj5CaXJkPC9BdXRob3I+PFllYXI+MTk5MDwvWWVhcj48UmVj
TnVtPjUyPC9SZWNOdW0+PERpc3BsYXlUZXh0PjxzdHlsZSBmYWNlPSJzdXBlcnNjcmlwdCI+WzE4
LCAxOV08L3N0eWxlPjwvRGlzcGxheVRleHQ+PHJlY29yZD48cmVjLW51bWJlcj41MjwvcmVjLW51
bWJlcj48Zm9yZWlnbi1rZXlzPjxrZXkgYXBwPSJFTiIgZGItaWQ9ImFwMnQ1dmFyYjBzenYyZXd0
cm94Mjl6ajJhZmVycGVkMjlmdiI+NTI8L2tleT48L2ZvcmVpZ24ta2V5cz48cmVmLXR5cGUgbmFt
ZT0iSm91cm5hbCBBcnRpY2xlIj4xNzwvcmVmLXR5cGU+PGNvbnRyaWJ1dG9ycz48YXV0aG9ycz48
YXV0aG9yPkJpcmQsIEcuIEwuPC9hdXRob3I+PGF1dGhvcj5TaGVyb24sIE4uPC9hdXRob3I+PGF1
dGhvcj5Hb2thLCBBLiBLLjwvYXV0aG9yPjxhdXRob3I+QWxleGFuZGVyLCBHLiBKLjwvYXV0aG9y
PjxhdXRob3I+V2lsbGlhbXMsIFIuIFMuPC9hdXRob3I+PC9hdXRob3JzPjwvY29udHJpYnV0b3Jz
PjxhdXRoLWFkZHJlc3M+S2luZyZhcG9zO3MgQ29sbGVnZSBIb3NwaXRhbCwgRGVubWFyayBIaWxs
LCBMb25kb24sIFVuaXRlZCBLaW5nZG9tLjwvYXV0aC1hZGRyZXNzPjx0aXRsZXM+PHRpdGxlPklu
Y3JlYXNlZCBwbGFzbWEgdHVtb3IgbmVjcm9zaXMgZmFjdG9yIGluIHNldmVyZSBhbGNvaG9saWMg
aGVwYXRpdGlzPC90aXRsZT48c2Vjb25kYXJ5LXRpdGxlPkFubiBJbnRlcm4gTWVkPC9zZWNvbmRh
cnktdGl0bGU+PC90aXRsZXM+PHBlcmlvZGljYWw+PGZ1bGwtdGl0bGU+QW5uIEludGVybiBNZWQ8
L2Z1bGwtdGl0bGU+PC9wZXJpb2RpY2FsPjxwYWdlcz45MTctMjA8L3BhZ2VzPjx2b2x1bWU+MTEy
PC92b2x1bWU+PG51bWJlcj4xMjwvbnVtYmVyPjxlZGl0aW9uPjE5OTAvMDYvMTU8L2VkaXRpb24+
PGtleXdvcmRzPjxrZXl3b3JkPkFsY29ob2xpc20vYmxvb2Q8L2tleXdvcmQ+PGtleXdvcmQ+Qmls
aXJ1YmluL2Jsb29kPC9rZXl3b3JkPjxrZXl3b3JkPkRhdGEgSW50ZXJwcmV0YXRpb24sIFN0YXRp
c3RpY2FsPC9rZXl3b3JkPjxrZXl3b3JkPkVuZG90b3hpbnMvYmxvb2Q8L2tleXdvcmQ+PGtleXdv
cmQ+RmVtYWxlPC9rZXl3b3JkPjxrZXl3b3JkPkhlcGF0aXRpcywgQWxjb2hvbGljLypibG9vZC9t
b3J0YWxpdHk8L2tleXdvcmQ+PGtleXdvcmQ+SHVtYW5zPC9rZXl3b3JkPjxrZXl3b3JkPkludGVy
bGV1a2luLTEvYmxvb2Q8L2tleXdvcmQ+PGtleXdvcmQ+S2lkbmV5IEZhaWx1cmUsIENocm9uaWMv
Ymxvb2Q8L2tleXdvcmQ+PGtleXdvcmQ+TGl2ZXIgQ2lycmhvc2lzLCBBbGNvaG9saWMvYmxvb2Q8
L2tleXdvcmQ+PGtleXdvcmQ+TWFsZTwva2V5d29yZD48a2V5d29yZD5Qcm9zcGVjdGl2ZSBTdHVk
aWVzPC9rZXl3b3JkPjxrZXl3b3JkPlR1bW9yIE5lY3Jvc2lzIEZhY3Rvci1hbHBoYS8qbWV0YWJv
bGlzbTwva2V5d29yZD48L2tleXdvcmRzPjxkYXRlcz48eWVhcj4xOTkwPC95ZWFyPjxwdWItZGF0
ZXM+PGRhdGU+SnVuIDE1PC9kYXRlPjwvcHViLWRhdGVzPjwvZGF0ZXM+PGlzYm4+MDAwMy00ODE5
IChQcmludCkmI3hEOzAwMDMtNDgxOSAoTGlua2luZyk8L2lzYm4+PGFjY2Vzc2lvbi1udW0+MjMz
OTg1NTwvYWNjZXNzaW9uLW51bT48dXJscz48cmVsYXRlZC11cmxzPjx1cmw+aHR0cDovL3d3dy5u
Y2JpLm5sbS5uaWguZ292L2VudHJlei9xdWVyeS5mY2dpP2NtZD1SZXRyaWV2ZSZhbXA7ZGI9UHVi
TWVkJmFtcDtkb3B0PUNpdGF0aW9uJmFtcDtsaXN0X3VpZHM9MjMzOTg1NTwvdXJsPjwvcmVsYXRl
ZC11cmxzPjwvdXJscz48bGFuZ3VhZ2U+ZW5nPC9sYW5ndWFnZT48L3JlY29yZD48L0NpdGU+PENp
dGU+PEF1dGhvcj5MaW48L0F1dGhvcj48WWVhcj4xOTk4PC9ZZWFyPjxSZWNOdW0+MTg1PC9SZWNO
dW0+PHJlY29yZD48cmVjLW51bWJlcj4xODU8L3JlYy1udW1iZXI+PGZvcmVpZ24ta2V5cz48a2V5
IGFwcD0iRU4iIGRiLWlkPSJhcDJ0NXZhcmIwc3p2MmV3dHJveDI5emoyYWZlcnBlZDI5ZnYiPjE4
NTwva2V5PjwvZm9yZWlnbi1rZXlzPjxyZWYtdHlwZSBuYW1lPSJKb3VybmFsIEFydGljbGUiPjE3
PC9yZWYtdHlwZT48Y29udHJpYnV0b3JzPjxhdXRob3JzPjxhdXRob3I+TGluLCBILiBaLjwvYXV0
aG9yPjxhdXRob3I+WWFuZywgUy4gUS48L2F1dGhvcj48YXV0aG9yPlplbGRpbiwgRy48L2F1dGhv
cj48YXV0aG9yPkRpZWhsLCBBLiBNLjwvYXV0aG9yPjwvYXV0aG9ycz48L2NvbnRyaWJ1dG9ycz48
YXV0aC1hZGRyZXNzPkRlcGFydG1lbnQgb2YgTWVkaWNpbmUsIEpvaG5zIEhvcGtpbnMgVW5pdmVy
c2l0eSwgQmFsdGltb3JlLCBNYXJ5bGFuZCAyMTIwNSwgVVNBLjwvYXV0aC1hZGRyZXNzPjx0aXRs
ZXM+PHRpdGxlPkNocm9uaWMgZXRoYW5vbCBjb25zdW1wdGlvbiBpbmR1Y2VzIHRoZSBwcm9kdWN0
aW9uIG9mIHR1bW9yIG5lY3Jvc2lzIGZhY3Rvci1hbHBoYSBhbmQgcmVsYXRlZCBjeXRva2luZXMg
aW4gbGl2ZXIgYW5kIGFkaXBvc2UgdGlzc3VlPC90aXRsZT48c2Vjb25kYXJ5LXRpdGxlPkFsY29o
b2wgQ2xpbiBFeHAgUmVzPC9zZWNvbmRhcnktdGl0bGU+PC90aXRsZXM+PHBlcmlvZGljYWw+PGZ1
bGwtdGl0bGU+QWxjb2hvbCBDbGluIEV4cCBSZXM8L2Z1bGwtdGl0bGU+PC9wZXJpb2RpY2FsPjxw
YWdlcz4yMzFTLTIzN1M8L3BhZ2VzPjx2b2x1bWU+MjI8L3ZvbHVtZT48bnVtYmVyPjUgU3VwcGw8
L251bWJlcj48ZWRpdGlvbj4xOTk4LzA5LzA0PC9lZGl0aW9uPjxrZXl3b3Jkcz48a2V5d29yZD5B
ZGlwb3NlIFRpc3N1ZS9kcnVnIGVmZmVjdHMvKmltbXVub2xvZ3kvcGF0aG9sb2d5PC9rZXl3b3Jk
PjxrZXl3b3JkPkFsY29ob2xpc20vKmltbXVub2xvZ3kvcGF0aG9sb2d5PC9rZXl3b3JkPjxrZXl3
b3JkPkFuaW1hbHM8L2tleXdvcmQ+PGtleXdvcmQ+Q3l0b2tpbmVzLypibG9vZDwva2V5d29yZD48
a2V5d29yZD5FdGhhbm9sL3RveGljaXR5PC9rZXl3b3JkPjxrZXl3b3JkPkZhdHR5IExpdmVyLCBB
bGNvaG9saWMvaW1tdW5vbG9neS9wYXRob2xvZ3k8L2tleXdvcmQ+PGtleXdvcmQ+TGVwdGluPC9r
ZXl3b3JkPjxrZXl3b3JkPkxpdmVyL2RydWcgZWZmZWN0cy8qaW1tdW5vbG9neS9wYXRob2xvZ3k8
L2tleXdvcmQ+PGtleXdvcmQ+TGl2ZXIgRGlzZWFzZXMsIEFsY29ob2xpYy8qaW1tdW5vbG9neS9w
YXRob2xvZ3k8L2tleXdvcmQ+PGtleXdvcmQ+TWFjcm9waGFnZXMvZHJ1ZyBlZmZlY3RzL2ltbXVu
b2xvZ3k8L2tleXdvcmQ+PGtleXdvcmQ+TW9ub2N5dGVzL2RydWcgZWZmZWN0cy9pbW11bm9sb2d5
PC9rZXl3b3JkPjxrZXl3b3JkPlByb3RlaW5zL21ldGFib2xpc208L2tleXdvcmQ+PGtleXdvcmQ+
UmF0czwva2V5d29yZD48a2V5d29yZD5SYXRzLCBTcHJhZ3VlLURhd2xleTwva2V5d29yZD48a2V5
d29yZD5UdW1vciBOZWNyb3NpcyBGYWN0b3ItYWxwaGEvKm1ldGFib2xpc208L2tleXdvcmQ+PC9r
ZXl3b3Jkcz48ZGF0ZXM+PHllYXI+MTk5ODwveWVhcj48cHViLWRhdGVzPjxkYXRlPkF1ZzwvZGF0
ZT48L3B1Yi1kYXRlcz48L2RhdGVzPjxpc2JuPjAxNDUtNjAwOCAoUHJpbnQpJiN4RDswMTQ1LTYw
MDggKExpbmtpbmcpPC9pc2JuPjxhY2Nlc3Npb24tbnVtPjk3Mjc2NDI8L2FjY2Vzc2lvbi1udW0+
PHVybHM+PHJlbGF0ZWQtdXJscz48dXJsPmh0dHA6Ly93d3cubmNiaS5ubG0ubmloLmdvdi9lbnRy
ZXovcXVlcnkuZmNnaT9jbWQ9UmV0cmlldmUmYW1wO2RiPVB1Yk1lZCZhbXA7ZG9wdD1DaXRhdGlv
biZhbXA7bGlzdF91aWRzPTk3Mjc2NDI8L3VybD48L3JlbGF0ZWQtdXJscz48L3VybHM+PGxhbmd1
YWdlPmVuZzwvbGFuZ3VhZ2U+PC9yZWNvcmQ+PC9DaXRlPjwvRW5kTm90ZT5=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CaXJkPC9BdXRob3I+PFllYXI+MTk5MDwvWWVhcj48UmVj
TnVtPjUyPC9SZWNOdW0+PERpc3BsYXlUZXh0PjxzdHlsZSBmYWNlPSJzdXBlcnNjcmlwdCI+WzE4
LCAxOV08L3N0eWxlPjwvRGlzcGxheVRleHQ+PHJlY29yZD48cmVjLW51bWJlcj41MjwvcmVjLW51
bWJlcj48Zm9yZWlnbi1rZXlzPjxrZXkgYXBwPSJFTiIgZGItaWQ9ImFwMnQ1dmFyYjBzenYyZXd0
cm94Mjl6ajJhZmVycGVkMjlmdiI+NTI8L2tleT48L2ZvcmVpZ24ta2V5cz48cmVmLXR5cGUgbmFt
ZT0iSm91cm5hbCBBcnRpY2xlIj4xNzwvcmVmLXR5cGU+PGNvbnRyaWJ1dG9ycz48YXV0aG9ycz48
YXV0aG9yPkJpcmQsIEcuIEwuPC9hdXRob3I+PGF1dGhvcj5TaGVyb24sIE4uPC9hdXRob3I+PGF1
dGhvcj5Hb2thLCBBLiBLLjwvYXV0aG9yPjxhdXRob3I+QWxleGFuZGVyLCBHLiBKLjwvYXV0aG9y
PjxhdXRob3I+V2lsbGlhbXMsIFIuIFMuPC9hdXRob3I+PC9hdXRob3JzPjwvY29udHJpYnV0b3Jz
PjxhdXRoLWFkZHJlc3M+S2luZyZhcG9zO3MgQ29sbGVnZSBIb3NwaXRhbCwgRGVubWFyayBIaWxs
LCBMb25kb24sIFVuaXRlZCBLaW5nZG9tLjwvYXV0aC1hZGRyZXNzPjx0aXRsZXM+PHRpdGxlPklu
Y3JlYXNlZCBwbGFzbWEgdHVtb3IgbmVjcm9zaXMgZmFjdG9yIGluIHNldmVyZSBhbGNvaG9saWMg
aGVwYXRpdGlzPC90aXRsZT48c2Vjb25kYXJ5LXRpdGxlPkFubiBJbnRlcm4gTWVkPC9zZWNvbmRh
cnktdGl0bGU+PC90aXRsZXM+PHBlcmlvZGljYWw+PGZ1bGwtdGl0bGU+QW5uIEludGVybiBNZWQ8
L2Z1bGwtdGl0bGU+PC9wZXJpb2RpY2FsPjxwYWdlcz45MTctMjA8L3BhZ2VzPjx2b2x1bWU+MTEy
PC92b2x1bWU+PG51bWJlcj4xMjwvbnVtYmVyPjxlZGl0aW9uPjE5OTAvMDYvMTU8L2VkaXRpb24+
PGtleXdvcmRzPjxrZXl3b3JkPkFsY29ob2xpc20vYmxvb2Q8L2tleXdvcmQ+PGtleXdvcmQ+Qmls
aXJ1YmluL2Jsb29kPC9rZXl3b3JkPjxrZXl3b3JkPkRhdGEgSW50ZXJwcmV0YXRpb24sIFN0YXRp
c3RpY2FsPC9rZXl3b3JkPjxrZXl3b3JkPkVuZG90b3hpbnMvYmxvb2Q8L2tleXdvcmQ+PGtleXdv
cmQ+RmVtYWxlPC9rZXl3b3JkPjxrZXl3b3JkPkhlcGF0aXRpcywgQWxjb2hvbGljLypibG9vZC9t
b3J0YWxpdHk8L2tleXdvcmQ+PGtleXdvcmQ+SHVtYW5zPC9rZXl3b3JkPjxrZXl3b3JkPkludGVy
bGV1a2luLTEvYmxvb2Q8L2tleXdvcmQ+PGtleXdvcmQ+S2lkbmV5IEZhaWx1cmUsIENocm9uaWMv
Ymxvb2Q8L2tleXdvcmQ+PGtleXdvcmQ+TGl2ZXIgQ2lycmhvc2lzLCBBbGNvaG9saWMvYmxvb2Q8
L2tleXdvcmQ+PGtleXdvcmQ+TWFsZTwva2V5d29yZD48a2V5d29yZD5Qcm9zcGVjdGl2ZSBTdHVk
aWVzPC9rZXl3b3JkPjxrZXl3b3JkPlR1bW9yIE5lY3Jvc2lzIEZhY3Rvci1hbHBoYS8qbWV0YWJv
bGlzbTwva2V5d29yZD48L2tleXdvcmRzPjxkYXRlcz48eWVhcj4xOTkwPC95ZWFyPjxwdWItZGF0
ZXM+PGRhdGU+SnVuIDE1PC9kYXRlPjwvcHViLWRhdGVzPjwvZGF0ZXM+PGlzYm4+MDAwMy00ODE5
IChQcmludCkmI3hEOzAwMDMtNDgxOSAoTGlua2luZyk8L2lzYm4+PGFjY2Vzc2lvbi1udW0+MjMz
OTg1NTwvYWNjZXNzaW9uLW51bT48dXJscz48cmVsYXRlZC11cmxzPjx1cmw+aHR0cDovL3d3dy5u
Y2JpLm5sbS5uaWguZ292L2VudHJlei9xdWVyeS5mY2dpP2NtZD1SZXRyaWV2ZSZhbXA7ZGI9UHVi
TWVkJmFtcDtkb3B0PUNpdGF0aW9uJmFtcDtsaXN0X3VpZHM9MjMzOTg1NTwvdXJsPjwvcmVsYXRl
ZC11cmxzPjwvdXJscz48bGFuZ3VhZ2U+ZW5nPC9sYW5ndWFnZT48L3JlY29yZD48L0NpdGU+PENp
dGU+PEF1dGhvcj5MaW48L0F1dGhvcj48WWVhcj4xOTk4PC9ZZWFyPjxSZWNOdW0+MTg1PC9SZWNO
dW0+PHJlY29yZD48cmVjLW51bWJlcj4xODU8L3JlYy1udW1iZXI+PGZvcmVpZ24ta2V5cz48a2V5
IGFwcD0iRU4iIGRiLWlkPSJhcDJ0NXZhcmIwc3p2MmV3dHJveDI5emoyYWZlcnBlZDI5ZnYiPjE4
NTwva2V5PjwvZm9yZWlnbi1rZXlzPjxyZWYtdHlwZSBuYW1lPSJKb3VybmFsIEFydGljbGUiPjE3
PC9yZWYtdHlwZT48Y29udHJpYnV0b3JzPjxhdXRob3JzPjxhdXRob3I+TGluLCBILiBaLjwvYXV0
aG9yPjxhdXRob3I+WWFuZywgUy4gUS48L2F1dGhvcj48YXV0aG9yPlplbGRpbiwgRy48L2F1dGhv
cj48YXV0aG9yPkRpZWhsLCBBLiBNLjwvYXV0aG9yPjwvYXV0aG9ycz48L2NvbnRyaWJ1dG9ycz48
YXV0aC1hZGRyZXNzPkRlcGFydG1lbnQgb2YgTWVkaWNpbmUsIEpvaG5zIEhvcGtpbnMgVW5pdmVy
c2l0eSwgQmFsdGltb3JlLCBNYXJ5bGFuZCAyMTIwNSwgVVNBLjwvYXV0aC1hZGRyZXNzPjx0aXRs
ZXM+PHRpdGxlPkNocm9uaWMgZXRoYW5vbCBjb25zdW1wdGlvbiBpbmR1Y2VzIHRoZSBwcm9kdWN0
aW9uIG9mIHR1bW9yIG5lY3Jvc2lzIGZhY3Rvci1hbHBoYSBhbmQgcmVsYXRlZCBjeXRva2luZXMg
aW4gbGl2ZXIgYW5kIGFkaXBvc2UgdGlzc3VlPC90aXRsZT48c2Vjb25kYXJ5LXRpdGxlPkFsY29o
b2wgQ2xpbiBFeHAgUmVzPC9zZWNvbmRhcnktdGl0bGU+PC90aXRsZXM+PHBlcmlvZGljYWw+PGZ1
bGwtdGl0bGU+QWxjb2hvbCBDbGluIEV4cCBSZXM8L2Z1bGwtdGl0bGU+PC9wZXJpb2RpY2FsPjxw
YWdlcz4yMzFTLTIzN1M8L3BhZ2VzPjx2b2x1bWU+MjI8L3ZvbHVtZT48bnVtYmVyPjUgU3VwcGw8
L251bWJlcj48ZWRpdGlvbj4xOTk4LzA5LzA0PC9lZGl0aW9uPjxrZXl3b3Jkcz48a2V5d29yZD5B
ZGlwb3NlIFRpc3N1ZS9kcnVnIGVmZmVjdHMvKmltbXVub2xvZ3kvcGF0aG9sb2d5PC9rZXl3b3Jk
PjxrZXl3b3JkPkFsY29ob2xpc20vKmltbXVub2xvZ3kvcGF0aG9sb2d5PC9rZXl3b3JkPjxrZXl3
b3JkPkFuaW1hbHM8L2tleXdvcmQ+PGtleXdvcmQ+Q3l0b2tpbmVzLypibG9vZDwva2V5d29yZD48
a2V5d29yZD5FdGhhbm9sL3RveGljaXR5PC9rZXl3b3JkPjxrZXl3b3JkPkZhdHR5IExpdmVyLCBB
bGNvaG9saWMvaW1tdW5vbG9neS9wYXRob2xvZ3k8L2tleXdvcmQ+PGtleXdvcmQ+TGVwdGluPC9r
ZXl3b3JkPjxrZXl3b3JkPkxpdmVyL2RydWcgZWZmZWN0cy8qaW1tdW5vbG9neS9wYXRob2xvZ3k8
L2tleXdvcmQ+PGtleXdvcmQ+TGl2ZXIgRGlzZWFzZXMsIEFsY29ob2xpYy8qaW1tdW5vbG9neS9w
YXRob2xvZ3k8L2tleXdvcmQ+PGtleXdvcmQ+TWFjcm9waGFnZXMvZHJ1ZyBlZmZlY3RzL2ltbXVu
b2xvZ3k8L2tleXdvcmQ+PGtleXdvcmQ+TW9ub2N5dGVzL2RydWcgZWZmZWN0cy9pbW11bm9sb2d5
PC9rZXl3b3JkPjxrZXl3b3JkPlByb3RlaW5zL21ldGFib2xpc208L2tleXdvcmQ+PGtleXdvcmQ+
UmF0czwva2V5d29yZD48a2V5d29yZD5SYXRzLCBTcHJhZ3VlLURhd2xleTwva2V5d29yZD48a2V5
d29yZD5UdW1vciBOZWNyb3NpcyBGYWN0b3ItYWxwaGEvKm1ldGFib2xpc208L2tleXdvcmQ+PC9r
ZXl3b3Jkcz48ZGF0ZXM+PHllYXI+MTk5ODwveWVhcj48cHViLWRhdGVzPjxkYXRlPkF1ZzwvZGF0
ZT48L3B1Yi1kYXRlcz48L2RhdGVzPjxpc2JuPjAxNDUtNjAwOCAoUHJpbnQpJiN4RDswMTQ1LTYw
MDggKExpbmtpbmcpPC9pc2JuPjxhY2Nlc3Npb24tbnVtPjk3Mjc2NDI8L2FjY2Vzc2lvbi1udW0+
PHVybHM+PHJlbGF0ZWQtdXJscz48dXJsPmh0dHA6Ly93d3cubmNiaS5ubG0ubmloLmdvdi9lbnRy
ZXovcXVlcnkuZmNnaT9jbWQ9UmV0cmlldmUmYW1wO2RiPVB1Yk1lZCZhbXA7ZG9wdD1DaXRhdGlv
biZhbXA7bGlzdF91aWRzPTk3Mjc2NDI8L3VybD48L3JlbGF0ZWQtdXJscz48L3VybHM+PGxhbmd1
YWdlPmVuZzwvbGFuZ3VhZ2U+PC9yZWNvcmQ+PC9DaXRlPjwvRW5kTm90ZT5=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18" w:tooltip="Bird, 1990 #52" w:history="1">
        <w:r w:rsidRPr="00E05C91">
          <w:rPr>
            <w:rFonts w:ascii="Book Antiqua" w:hAnsi="Book Antiqua"/>
            <w:noProof/>
            <w:sz w:val="24"/>
            <w:szCs w:val="24"/>
            <w:vertAlign w:val="superscript"/>
          </w:rPr>
          <w:t>18</w:t>
        </w:r>
      </w:hyperlink>
      <w:r w:rsidR="008D0AC4">
        <w:rPr>
          <w:rFonts w:ascii="Book Antiqua" w:eastAsia="宋体" w:hAnsi="Book Antiqua" w:hint="eastAsia"/>
          <w:noProof/>
          <w:sz w:val="24"/>
          <w:szCs w:val="24"/>
          <w:vertAlign w:val="superscript"/>
          <w:lang w:eastAsia="zh-CN"/>
        </w:rPr>
        <w:t>,</w:t>
      </w:r>
      <w:hyperlink w:anchor="_ENREF_19" w:tooltip="Lin, 1998 #185" w:history="1">
        <w:r w:rsidRPr="00E05C91">
          <w:rPr>
            <w:rFonts w:ascii="Book Antiqua" w:hAnsi="Book Antiqua"/>
            <w:noProof/>
            <w:sz w:val="24"/>
            <w:szCs w:val="24"/>
            <w:vertAlign w:val="superscript"/>
          </w:rPr>
          <w:t>19</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Enhanced gut </w:t>
      </w:r>
      <w:proofErr w:type="spellStart"/>
      <w:r w:rsidRPr="00E05C91">
        <w:rPr>
          <w:rFonts w:ascii="Book Antiqua" w:hAnsi="Book Antiqua"/>
          <w:sz w:val="24"/>
          <w:szCs w:val="24"/>
        </w:rPr>
        <w:t>permeabilization</w:t>
      </w:r>
      <w:proofErr w:type="spellEnd"/>
      <w:r w:rsidRPr="00E05C91">
        <w:rPr>
          <w:rFonts w:ascii="Book Antiqua" w:hAnsi="Book Antiqua"/>
          <w:sz w:val="24"/>
          <w:szCs w:val="24"/>
        </w:rPr>
        <w:t xml:space="preserve"> by alcohol consumption allows an increased uptake of lipopolysaccharide (LPS) in portal circulation</w:t>
      </w:r>
      <w:r w:rsidRPr="00E05C91">
        <w:rPr>
          <w:rFonts w:ascii="Book Antiqua" w:hAnsi="Book Antiqua"/>
          <w:sz w:val="24"/>
          <w:szCs w:val="24"/>
        </w:rPr>
        <w:fldChar w:fldCharType="begin">
          <w:fldData xml:space="preserve">PEVuZE5vdGU+PENpdGU+PEF1dGhvcj5OYWd5PC9BdXRob3I+PFllYXI+MjAwMzwvWWVhcj48UmVj
TnVtPjUxPC9SZWNOdW0+PERpc3BsYXlUZXh0PjxzdHlsZSBmYWNlPSJzdXBlcnNjcmlwdCI+WzIw
LCAyMV08L3N0eWxlPjwvRGlzcGxheVRleHQ+PHJlY29yZD48cmVjLW51bWJlcj41MTwvcmVjLW51
bWJlcj48Zm9yZWlnbi1rZXlzPjxrZXkgYXBwPSJFTiIgZGItaWQ9ImFwMnQ1dmFyYjBzenYyZXd0
cm94Mjl6ajJhZmVycGVkMjlmdiI+NTE8L2tleT48L2ZvcmVpZ24ta2V5cz48cmVmLXR5cGUgbmFt
ZT0iSm91cm5hbCBBcnRpY2xlIj4xNzwvcmVmLXR5cGU+PGNvbnRyaWJ1dG9ycz48YXV0aG9ycz48
YXV0aG9yPk5hZ3ksIEwuIEUuPC9hdXRob3I+PC9hdXRob3JzPjwvY29udHJpYnV0b3JzPjxhdXRo
LWFkZHJlc3M+RGVwYXJ0bWVudCBvZiBOdXRyaXRpb24sIENhc2UgV2VzdGVybiBSZXNlcnZlIFVu
aXZlcnNpdHksIENsZXZlbGFuZCwgT2hpbyA0NDEwNi00OTA2LCBVU0EuIGxlbjJAcG8uY3dydS5l
ZHU8L2F1dGgtYWRkcmVzcz48dGl0bGVzPjx0aXRsZT5SZWNlbnQgaW5zaWdodHMgaW50byB0aGUg
cm9sZSBvZiB0aGUgaW5uYXRlIGltbXVuZSBzeXN0ZW0gaW4gdGhlIGRldmVsb3BtZW50IG9mIGFs
Y29ob2xpYyBsaXZlciBkaXNlYXNlPC90aXRsZT48c2Vjb25kYXJ5LXRpdGxlPkV4cCBCaW9sIE1l
ZCAoTWF5d29vZCk8L3NlY29uZGFyeS10aXRsZT48L3RpdGxlcz48cGVyaW9kaWNhbD48ZnVsbC10
aXRsZT5FeHAgQmlvbCBNZWQgKE1heXdvb2QpPC9mdWxsLXRpdGxlPjwvcGVyaW9kaWNhbD48cGFn
ZXM+ODgyLTkwPC9wYWdlcz48dm9sdW1lPjIyODwvdm9sdW1lPjxudW1iZXI+ODwvbnVtYmVyPjxl
ZGl0aW9uPjIwMDMvMDkvMTI8L2VkaXRpb24+PGtleXdvcmRzPjxrZXl3b3JkPkN5dG9raW5lcy9p
bW11bm9sb2d5L21ldGFib2xpc208L2tleXdvcmQ+PGtleXdvcmQ+RXRoYW5vbC8qdG94aWNpdHk8
L2tleXdvcmQ+PGtleXdvcmQ+SW1tdW5pdHksIElubmF0ZS8qcGh5c2lvbG9neTwva2V5d29yZD48
a2V5d29yZD5LdXBmZmVyIENlbGxzL2ltbXVub2xvZ3k8L2tleXdvcmQ+PGtleXdvcmQ+TGl2ZXIg
RGlzZWFzZXMsIEFsY29ob2xpYy8qZXRpb2xvZ3kvKmltbXVub2xvZ3k8L2tleXdvcmQ+PGtleXdv
cmQ+TWVtYnJhbmUgR2x5Y29wcm90ZWlucy9tZXRhYm9saXNtPC9rZXl3b3JkPjxrZXl3b3JkPlJl
YWN0aXZlIE94eWdlbiBTcGVjaWVzL2ltbXVub2xvZ3kvbWV0YWJvbGlzbTwva2V5d29yZD48a2V5
d29yZD5SZWNlcHRvcnMsIENlbGwgU3VyZmFjZS9tZXRhYm9saXNtPC9rZXl3b3JkPjxrZXl3b3Jk
PlNpZ25hbCBUcmFuc2R1Y3Rpb24vKmltbXVub2xvZ3k8L2tleXdvcmQ+PGtleXdvcmQ+VG9sbC1M
aWtlIFJlY2VwdG9yIDQ8L2tleXdvcmQ+PGtleXdvcmQ+VG9sbC1MaWtlIFJlY2VwdG9yczwva2V5
d29yZD48L2tleXdvcmRzPjxkYXRlcz48eWVhcj4yMDAzPC95ZWFyPjxwdWItZGF0ZXM+PGRhdGU+
U2VwPC9kYXRlPjwvcHViLWRhdGVzPjwvZGF0ZXM+PGlzYm4+MTUzNS0zNzAyIChQcmludCkmI3hE
OzE1MzUtMzY5OSAoTGlua2luZyk8L2lzYm4+PGFjY2Vzc2lvbi1udW0+MTI5NjgwNTk8L2FjY2Vz
c2lvbi1udW0+PHVybHM+PHJlbGF0ZWQtdXJscz48dXJsPmh0dHA6Ly93d3cubmNiaS5ubG0ubmlo
Lmdvdi9lbnRyZXovcXVlcnkuZmNnaT9jbWQ9UmV0cmlldmUmYW1wO2RiPVB1Yk1lZCZhbXA7ZG9w
dD1DaXRhdGlvbiZhbXA7bGlzdF91aWRzPTEyOTY4MDU5PC91cmw+PC9yZWxhdGVkLXVybHM+PC91
cmxzPjxsYW5ndWFnZT5lbmc8L2xhbmd1YWdlPjwvcmVjb3JkPjwvQ2l0ZT48Q2l0ZT48QXV0aG9y
PlRhbmc8L0F1dGhvcj48WWVhcj4yMDA4PC9ZZWFyPjxSZWNOdW0+OTIxPC9SZWNOdW0+PHJlY29y
ZD48cmVjLW51bWJlcj45MjE8L3JlYy1udW1iZXI+PGZvcmVpZ24ta2V5cz48a2V5IGFwcD0iRU4i
IGRiLWlkPSJhcDJ0NXZhcmIwc3p2MmV3dHJveDI5emoyYWZlcnBlZDI5ZnYiPjkyMTwva2V5Pjwv
Zm9yZWlnbi1rZXlzPjxyZWYtdHlwZSBuYW1lPSJKb3VybmFsIEFydGljbGUiPjE3PC9yZWYtdHlw
ZT48Y29udHJpYnV0b3JzPjxhdXRob3JzPjxhdXRob3I+VGFuZywgWS48L2F1dGhvcj48YXV0aG9y
PkJhbmFuLCBBLjwvYXV0aG9yPjxhdXRob3I+Rm9yc3l0aCwgQy4gQi48L2F1dGhvcj48YXV0aG9y
PkZpZWxkcywgSi4gWi48L2F1dGhvcj48YXV0aG9yPkxhdSwgQy4gSy48L2F1dGhvcj48YXV0aG9y
PlpoYW5nLCBMLiBKLjwvYXV0aG9yPjxhdXRob3I+S2VzaGF2YXJ6aWFuLCBBLjwvYXV0aG9yPjwv
YXV0aG9ycz48L2NvbnRyaWJ1dG9ycz48YXV0aC1hZGRyZXNzPkRpdmlzaW9uIG9mIERpZ2VzdGl2
ZSBEaXNlYXNlIGFuZCBOdXRyaXRpb24sIERlcGFydG1lbnQgb2YgSW50ZXJuYWwgTWVkaWNpbmUs
IFJ1c2ggVW5pdmVyc2l0eSBNZWRpY2FsIENlbnRlciwgQ2hpY2FnbywgSWxsaW5vaXMgNjA2MTIs
IFVTQS4geXVlbWluZ190YW5nQHJ1c2guZWR1PC9hdXRoLWFkZHJlc3M+PHRpdGxlcz48dGl0bGU+
RWZmZWN0IG9mIGFsY29ob2wgb24gbWlSLTIxMiBleHByZXNzaW9uIGluIGludGVzdGluYWwgZXBp
dGhlbGlhbCBjZWxscyBhbmQgaXRzIHBvdGVudGlhbCByb2xlIGluIGFsY29ob2xpYyBsaXZlciBk
aXNlYXNlPC90aXRsZT48c2Vjb25kYXJ5LXRpdGxlPkFsY29ob2wgQ2xpbiBFeHAgUmVzPC9zZWNv
bmRhcnktdGl0bGU+PGFsdC10aXRsZT5BbGNvaG9saXNtLCBjbGluaWNhbCBhbmQgZXhwZXJpbWVu
dGFsIHJlc2VhcmNoPC9hbHQtdGl0bGU+PC90aXRsZXM+PHBlcmlvZGljYWw+PGZ1bGwtdGl0bGU+
QWxjb2hvbCBDbGluIEV4cCBSZXM8L2Z1bGwtdGl0bGU+PC9wZXJpb2RpY2FsPjxwYWdlcz4zNTUt
NjQ8L3BhZ2VzPjx2b2x1bWU+MzI8L3ZvbHVtZT48bnVtYmVyPjI8L251bWJlcj48a2V5d29yZHM+
PGtleXdvcmQ+QmlvcHN5PC9rZXl3b3JkPjxrZXl3b3JkPkNhY28tMiBDZWxsczwva2V5d29yZD48
a2V5d29yZD5DZWxsIE1lbWJyYW5lIFBlcm1lYWJpbGl0eS9nZW5ldGljczwva2V5d29yZD48a2V5
d29yZD5Db2xvbi9wYXRob2xvZ3k8L2tleXdvcmQ+PGtleXdvcmQ+RG93bi1SZWd1bGF0aW9uL2dl
bmV0aWNzPC9rZXl3b3JkPjxrZXl3b3JkPkVwaXRoZWxpYWwgQ2VsbHMvKnBhdGhvbG9neTwva2V5
d29yZD48a2V5d29yZD5HZW5lIEV4cHJlc3Npb24vcGh5c2lvbG9neTwva2V5d29yZD48a2V5d29y
ZD5IdW1hbnM8L2tleXdvcmQ+PGtleXdvcmQ+SW50ZXN0aW5hbCBNdWNvc2EvKnBhdGhvbG9neTwv
a2V5d29yZD48a2V5d29yZD5MaXZlciBEaXNlYXNlcywgQWxjb2hvbGljLypnZW5ldGljcy9wYXRo
b2xvZ3k8L2tleXdvcmQ+PGtleXdvcmQ+TWVtYnJhbmUgUHJvdGVpbnMvZ2VuZXRpY3M8L2tleXdv
cmQ+PGtleXdvcmQ+TWljcm9STkFzLypnZW5ldGljczwva2V5d29yZD48a2V5d29yZD5QaG9zcGhv
cHJvdGVpbnMvZ2VuZXRpY3M8L2tleXdvcmQ+PGtleXdvcmQ+Wm9udWxhIE9jY2x1ZGVucy0xIFBy
b3RlaW48L2tleXdvcmQ+PC9rZXl3b3Jkcz48ZGF0ZXM+PHllYXI+MjAwODwveWVhcj48cHViLWRh
dGVzPjxkYXRlPkZlYjwvZGF0ZT48L3B1Yi1kYXRlcz48L2RhdGVzPjxpc2JuPjE1MzAtMDI3NyAo
RWxlY3Ryb25pYykmI3hEOzAxNDUtNjAwOCAoTGlua2luZyk8L2lzYm4+PGFjY2Vzc2lvbi1udW0+
MTgxNjIwNjU8L2FjY2Vzc2lvbi1udW0+PHVybHM+PHJlbGF0ZWQtdXJscz48dXJsPmh0dHA6Ly93
d3cubmNiaS5ubG0ubmloLmdvdi9wdWJtZWQvMTgxNjIwNjU8L3VybD48L3JlbGF0ZWQtdXJscz48
L3VybHM+PGVsZWN0cm9uaWMtcmVzb3VyY2UtbnVtPjEwLjExMTEvai4xNTMwLTAyNzcuMjAwNy4w
MDU4NC54PC9lbGVjdHJvbmljLXJlc291cmNlLW51bT48L3JlY29yZD48L0NpdGU+PC9FbmROb3Rl
PgB=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OYWd5PC9BdXRob3I+PFllYXI+MjAwMzwvWWVhcj48UmVj
TnVtPjUxPC9SZWNOdW0+PERpc3BsYXlUZXh0PjxzdHlsZSBmYWNlPSJzdXBlcnNjcmlwdCI+WzIw
LCAyMV08L3N0eWxlPjwvRGlzcGxheVRleHQ+PHJlY29yZD48cmVjLW51bWJlcj41MTwvcmVjLW51
bWJlcj48Zm9yZWlnbi1rZXlzPjxrZXkgYXBwPSJFTiIgZGItaWQ9ImFwMnQ1dmFyYjBzenYyZXd0
cm94Mjl6ajJhZmVycGVkMjlmdiI+NTE8L2tleT48L2ZvcmVpZ24ta2V5cz48cmVmLXR5cGUgbmFt
ZT0iSm91cm5hbCBBcnRpY2xlIj4xNzwvcmVmLXR5cGU+PGNvbnRyaWJ1dG9ycz48YXV0aG9ycz48
YXV0aG9yPk5hZ3ksIEwuIEUuPC9hdXRob3I+PC9hdXRob3JzPjwvY29udHJpYnV0b3JzPjxhdXRo
LWFkZHJlc3M+RGVwYXJ0bWVudCBvZiBOdXRyaXRpb24sIENhc2UgV2VzdGVybiBSZXNlcnZlIFVu
aXZlcnNpdHksIENsZXZlbGFuZCwgT2hpbyA0NDEwNi00OTA2LCBVU0EuIGxlbjJAcG8uY3dydS5l
ZHU8L2F1dGgtYWRkcmVzcz48dGl0bGVzPjx0aXRsZT5SZWNlbnQgaW5zaWdodHMgaW50byB0aGUg
cm9sZSBvZiB0aGUgaW5uYXRlIGltbXVuZSBzeXN0ZW0gaW4gdGhlIGRldmVsb3BtZW50IG9mIGFs
Y29ob2xpYyBsaXZlciBkaXNlYXNlPC90aXRsZT48c2Vjb25kYXJ5LXRpdGxlPkV4cCBCaW9sIE1l
ZCAoTWF5d29vZCk8L3NlY29uZGFyeS10aXRsZT48L3RpdGxlcz48cGVyaW9kaWNhbD48ZnVsbC10
aXRsZT5FeHAgQmlvbCBNZWQgKE1heXdvb2QpPC9mdWxsLXRpdGxlPjwvcGVyaW9kaWNhbD48cGFn
ZXM+ODgyLTkwPC9wYWdlcz48dm9sdW1lPjIyODwvdm9sdW1lPjxudW1iZXI+ODwvbnVtYmVyPjxl
ZGl0aW9uPjIwMDMvMDkvMTI8L2VkaXRpb24+PGtleXdvcmRzPjxrZXl3b3JkPkN5dG9raW5lcy9p
bW11bm9sb2d5L21ldGFib2xpc208L2tleXdvcmQ+PGtleXdvcmQ+RXRoYW5vbC8qdG94aWNpdHk8
L2tleXdvcmQ+PGtleXdvcmQ+SW1tdW5pdHksIElubmF0ZS8qcGh5c2lvbG9neTwva2V5d29yZD48
a2V5d29yZD5LdXBmZmVyIENlbGxzL2ltbXVub2xvZ3k8L2tleXdvcmQ+PGtleXdvcmQ+TGl2ZXIg
RGlzZWFzZXMsIEFsY29ob2xpYy8qZXRpb2xvZ3kvKmltbXVub2xvZ3k8L2tleXdvcmQ+PGtleXdv
cmQ+TWVtYnJhbmUgR2x5Y29wcm90ZWlucy9tZXRhYm9saXNtPC9rZXl3b3JkPjxrZXl3b3JkPlJl
YWN0aXZlIE94eWdlbiBTcGVjaWVzL2ltbXVub2xvZ3kvbWV0YWJvbGlzbTwva2V5d29yZD48a2V5
d29yZD5SZWNlcHRvcnMsIENlbGwgU3VyZmFjZS9tZXRhYm9saXNtPC9rZXl3b3JkPjxrZXl3b3Jk
PlNpZ25hbCBUcmFuc2R1Y3Rpb24vKmltbXVub2xvZ3k8L2tleXdvcmQ+PGtleXdvcmQ+VG9sbC1M
aWtlIFJlY2VwdG9yIDQ8L2tleXdvcmQ+PGtleXdvcmQ+VG9sbC1MaWtlIFJlY2VwdG9yczwva2V5
d29yZD48L2tleXdvcmRzPjxkYXRlcz48eWVhcj4yMDAzPC95ZWFyPjxwdWItZGF0ZXM+PGRhdGU+
U2VwPC9kYXRlPjwvcHViLWRhdGVzPjwvZGF0ZXM+PGlzYm4+MTUzNS0zNzAyIChQcmludCkmI3hE
OzE1MzUtMzY5OSAoTGlua2luZyk8L2lzYm4+PGFjY2Vzc2lvbi1udW0+MTI5NjgwNTk8L2FjY2Vz
c2lvbi1udW0+PHVybHM+PHJlbGF0ZWQtdXJscz48dXJsPmh0dHA6Ly93d3cubmNiaS5ubG0ubmlo
Lmdvdi9lbnRyZXovcXVlcnkuZmNnaT9jbWQ9UmV0cmlldmUmYW1wO2RiPVB1Yk1lZCZhbXA7ZG9w
dD1DaXRhdGlvbiZhbXA7bGlzdF91aWRzPTEyOTY4MDU5PC91cmw+PC9yZWxhdGVkLXVybHM+PC91
cmxzPjxsYW5ndWFnZT5lbmc8L2xhbmd1YWdlPjwvcmVjb3JkPjwvQ2l0ZT48Q2l0ZT48QXV0aG9y
PlRhbmc8L0F1dGhvcj48WWVhcj4yMDA4PC9ZZWFyPjxSZWNOdW0+OTIxPC9SZWNOdW0+PHJlY29y
ZD48cmVjLW51bWJlcj45MjE8L3JlYy1udW1iZXI+PGZvcmVpZ24ta2V5cz48a2V5IGFwcD0iRU4i
IGRiLWlkPSJhcDJ0NXZhcmIwc3p2MmV3dHJveDI5emoyYWZlcnBlZDI5ZnYiPjkyMTwva2V5Pjwv
Zm9yZWlnbi1rZXlzPjxyZWYtdHlwZSBuYW1lPSJKb3VybmFsIEFydGljbGUiPjE3PC9yZWYtdHlw
ZT48Y29udHJpYnV0b3JzPjxhdXRob3JzPjxhdXRob3I+VGFuZywgWS48L2F1dGhvcj48YXV0aG9y
PkJhbmFuLCBBLjwvYXV0aG9yPjxhdXRob3I+Rm9yc3l0aCwgQy4gQi48L2F1dGhvcj48YXV0aG9y
PkZpZWxkcywgSi4gWi48L2F1dGhvcj48YXV0aG9yPkxhdSwgQy4gSy48L2F1dGhvcj48YXV0aG9y
PlpoYW5nLCBMLiBKLjwvYXV0aG9yPjxhdXRob3I+S2VzaGF2YXJ6aWFuLCBBLjwvYXV0aG9yPjwv
YXV0aG9ycz48L2NvbnRyaWJ1dG9ycz48YXV0aC1hZGRyZXNzPkRpdmlzaW9uIG9mIERpZ2VzdGl2
ZSBEaXNlYXNlIGFuZCBOdXRyaXRpb24sIERlcGFydG1lbnQgb2YgSW50ZXJuYWwgTWVkaWNpbmUs
IFJ1c2ggVW5pdmVyc2l0eSBNZWRpY2FsIENlbnRlciwgQ2hpY2FnbywgSWxsaW5vaXMgNjA2MTIs
IFVTQS4geXVlbWluZ190YW5nQHJ1c2guZWR1PC9hdXRoLWFkZHJlc3M+PHRpdGxlcz48dGl0bGU+
RWZmZWN0IG9mIGFsY29ob2wgb24gbWlSLTIxMiBleHByZXNzaW9uIGluIGludGVzdGluYWwgZXBp
dGhlbGlhbCBjZWxscyBhbmQgaXRzIHBvdGVudGlhbCByb2xlIGluIGFsY29ob2xpYyBsaXZlciBk
aXNlYXNlPC90aXRsZT48c2Vjb25kYXJ5LXRpdGxlPkFsY29ob2wgQ2xpbiBFeHAgUmVzPC9zZWNv
bmRhcnktdGl0bGU+PGFsdC10aXRsZT5BbGNvaG9saXNtLCBjbGluaWNhbCBhbmQgZXhwZXJpbWVu
dGFsIHJlc2VhcmNoPC9hbHQtdGl0bGU+PC90aXRsZXM+PHBlcmlvZGljYWw+PGZ1bGwtdGl0bGU+
QWxjb2hvbCBDbGluIEV4cCBSZXM8L2Z1bGwtdGl0bGU+PC9wZXJpb2RpY2FsPjxwYWdlcz4zNTUt
NjQ8L3BhZ2VzPjx2b2x1bWU+MzI8L3ZvbHVtZT48bnVtYmVyPjI8L251bWJlcj48a2V5d29yZHM+
PGtleXdvcmQ+QmlvcHN5PC9rZXl3b3JkPjxrZXl3b3JkPkNhY28tMiBDZWxsczwva2V5d29yZD48
a2V5d29yZD5DZWxsIE1lbWJyYW5lIFBlcm1lYWJpbGl0eS9nZW5ldGljczwva2V5d29yZD48a2V5
d29yZD5Db2xvbi9wYXRob2xvZ3k8L2tleXdvcmQ+PGtleXdvcmQ+RG93bi1SZWd1bGF0aW9uL2dl
bmV0aWNzPC9rZXl3b3JkPjxrZXl3b3JkPkVwaXRoZWxpYWwgQ2VsbHMvKnBhdGhvbG9neTwva2V5
d29yZD48a2V5d29yZD5HZW5lIEV4cHJlc3Npb24vcGh5c2lvbG9neTwva2V5d29yZD48a2V5d29y
ZD5IdW1hbnM8L2tleXdvcmQ+PGtleXdvcmQ+SW50ZXN0aW5hbCBNdWNvc2EvKnBhdGhvbG9neTwv
a2V5d29yZD48a2V5d29yZD5MaXZlciBEaXNlYXNlcywgQWxjb2hvbGljLypnZW5ldGljcy9wYXRo
b2xvZ3k8L2tleXdvcmQ+PGtleXdvcmQ+TWVtYnJhbmUgUHJvdGVpbnMvZ2VuZXRpY3M8L2tleXdv
cmQ+PGtleXdvcmQ+TWljcm9STkFzLypnZW5ldGljczwva2V5d29yZD48a2V5d29yZD5QaG9zcGhv
cHJvdGVpbnMvZ2VuZXRpY3M8L2tleXdvcmQ+PGtleXdvcmQ+Wm9udWxhIE9jY2x1ZGVucy0xIFBy
b3RlaW48L2tleXdvcmQ+PC9rZXl3b3Jkcz48ZGF0ZXM+PHllYXI+MjAwODwveWVhcj48cHViLWRh
dGVzPjxkYXRlPkZlYjwvZGF0ZT48L3B1Yi1kYXRlcz48L2RhdGVzPjxpc2JuPjE1MzAtMDI3NyAo
RWxlY3Ryb25pYykmI3hEOzAxNDUtNjAwOCAoTGlua2luZyk8L2lzYm4+PGFjY2Vzc2lvbi1udW0+
MTgxNjIwNjU8L2FjY2Vzc2lvbi1udW0+PHVybHM+PHJlbGF0ZWQtdXJscz48dXJsPmh0dHA6Ly93
d3cubmNiaS5ubG0ubmloLmdvdi9wdWJtZWQvMTgxNjIwNjU8L3VybD48L3JlbGF0ZWQtdXJscz48
L3VybHM+PGVsZWN0cm9uaWMtcmVzb3VyY2UtbnVtPjEwLjExMTEvai4xNTMwLTAyNzcuMjAwNy4w
MDU4NC54PC9lbGVjdHJvbmljLXJlc291cmNlLW51bT48L3JlY29yZD48L0NpdGU+PC9FbmROb3Rl
PgB=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20" w:tooltip="Nagy, 2003 #51" w:history="1">
        <w:r w:rsidRPr="00E05C91">
          <w:rPr>
            <w:rFonts w:ascii="Book Antiqua" w:hAnsi="Book Antiqua"/>
            <w:noProof/>
            <w:sz w:val="24"/>
            <w:szCs w:val="24"/>
            <w:vertAlign w:val="superscript"/>
          </w:rPr>
          <w:t>20</w:t>
        </w:r>
      </w:hyperlink>
      <w:r w:rsidR="000A1953">
        <w:rPr>
          <w:rFonts w:ascii="Book Antiqua" w:hAnsi="Book Antiqua"/>
          <w:noProof/>
          <w:sz w:val="24"/>
          <w:szCs w:val="24"/>
          <w:vertAlign w:val="superscript"/>
        </w:rPr>
        <w:t>,</w:t>
      </w:r>
      <w:hyperlink w:anchor="_ENREF_21" w:tooltip="Tang, 2008 #921" w:history="1">
        <w:r w:rsidRPr="00E05C91">
          <w:rPr>
            <w:rFonts w:ascii="Book Antiqua" w:hAnsi="Book Antiqua"/>
            <w:noProof/>
            <w:sz w:val="24"/>
            <w:szCs w:val="24"/>
            <w:vertAlign w:val="superscript"/>
          </w:rPr>
          <w:t>21</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the delivered LPS in turn activates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w:t>
      </w:r>
      <w:r w:rsidRPr="008D0AC4">
        <w:rPr>
          <w:rFonts w:ascii="Book Antiqua" w:hAnsi="Book Antiqua"/>
          <w:i/>
          <w:sz w:val="24"/>
          <w:szCs w:val="24"/>
        </w:rPr>
        <w:t>via</w:t>
      </w:r>
      <w:r w:rsidRPr="00E05C91">
        <w:rPr>
          <w:rFonts w:ascii="Book Antiqua" w:hAnsi="Book Antiqua"/>
          <w:sz w:val="24"/>
          <w:szCs w:val="24"/>
        </w:rPr>
        <w:t xml:space="preserve"> the toll-like receptor 4 (TLR4) signaling pathway, consequently leading to the production of pro-inflammatory mediators such as </w:t>
      </w:r>
      <w:r w:rsidR="00AF4644">
        <w:rPr>
          <w:rFonts w:ascii="Book Antiqua" w:hAnsi="Book Antiqua"/>
          <w:sz w:val="24"/>
          <w:szCs w:val="24"/>
        </w:rPr>
        <w:t>TNF</w:t>
      </w:r>
      <w:r w:rsidRPr="00E05C91">
        <w:rPr>
          <w:rFonts w:ascii="Book Antiqua" w:hAnsi="Book Antiqua"/>
          <w:sz w:val="24"/>
          <w:szCs w:val="24"/>
        </w:rPr>
        <w:t xml:space="preserve">-α, </w:t>
      </w:r>
      <w:r w:rsidR="00AF4644">
        <w:rPr>
          <w:rFonts w:ascii="Book Antiqua" w:hAnsi="Book Antiqua"/>
          <w:sz w:val="24"/>
          <w:szCs w:val="24"/>
        </w:rPr>
        <w:t>IL</w:t>
      </w:r>
      <w:r w:rsidRPr="00E05C91">
        <w:rPr>
          <w:rFonts w:ascii="Book Antiqua" w:hAnsi="Book Antiqua"/>
          <w:sz w:val="24"/>
          <w:szCs w:val="24"/>
        </w:rPr>
        <w:t>-1β, IL-6, and ROS</w:t>
      </w:r>
      <w:r w:rsidRPr="00E05C91">
        <w:rPr>
          <w:rFonts w:ascii="Book Antiqua" w:hAnsi="Book Antiqua"/>
          <w:sz w:val="24"/>
          <w:szCs w:val="24"/>
        </w:rPr>
        <w:fldChar w:fldCharType="begin">
          <w:fldData xml:space="preserve">PEVuZE5vdGU+PENpdGU+PEF1dGhvcj5CaXJkPC9BdXRob3I+PFllYXI+MTk5MDwvWWVhcj48UmVj
TnVtPjUyPC9SZWNOdW0+PERpc3BsYXlUZXh0PjxzdHlsZSBmYWNlPSJzdXBlcnNjcmlwdCI+WzIs
IDE4LCAyMl08L3N0eWxlPjwvRGlzcGxheVRleHQ+PHJlY29yZD48cmVjLW51bWJlcj41MjwvcmVj
LW51bWJlcj48Zm9yZWlnbi1rZXlzPjxrZXkgYXBwPSJFTiIgZGItaWQ9ImFwMnQ1dmFyYjBzenYy
ZXd0cm94Mjl6ajJhZmVycGVkMjlmdiI+NTI8L2tleT48L2ZvcmVpZ24ta2V5cz48cmVmLXR5cGUg
bmFtZT0iSm91cm5hbCBBcnRpY2xlIj4xNzwvcmVmLXR5cGU+PGNvbnRyaWJ1dG9ycz48YXV0aG9y
cz48YXV0aG9yPkJpcmQsIEcuIEwuPC9hdXRob3I+PGF1dGhvcj5TaGVyb24sIE4uPC9hdXRob3I+
PGF1dGhvcj5Hb2thLCBBLiBLLjwvYXV0aG9yPjxhdXRob3I+QWxleGFuZGVyLCBHLiBKLjwvYXV0
aG9yPjxhdXRob3I+V2lsbGlhbXMsIFIuIFMuPC9hdXRob3I+PC9hdXRob3JzPjwvY29udHJpYnV0
b3JzPjxhdXRoLWFkZHJlc3M+S2luZyZhcG9zO3MgQ29sbGVnZSBIb3NwaXRhbCwgRGVubWFyayBI
aWxsLCBMb25kb24sIFVuaXRlZCBLaW5nZG9tLjwvYXV0aC1hZGRyZXNzPjx0aXRsZXM+PHRpdGxl
PkluY3JlYXNlZCBwbGFzbWEgdHVtb3IgbmVjcm9zaXMgZmFjdG9yIGluIHNldmVyZSBhbGNvaG9s
aWMgaGVwYXRpdGlzPC90aXRsZT48c2Vjb25kYXJ5LXRpdGxlPkFubiBJbnRlcm4gTWVkPC9zZWNv
bmRhcnktdGl0bGU+PC90aXRsZXM+PHBlcmlvZGljYWw+PGZ1bGwtdGl0bGU+QW5uIEludGVybiBN
ZWQ8L2Z1bGwtdGl0bGU+PC9wZXJpb2RpY2FsPjxwYWdlcz45MTctMjA8L3BhZ2VzPjx2b2x1bWU+
MTEyPC92b2x1bWU+PG51bWJlcj4xMjwvbnVtYmVyPjxlZGl0aW9uPjE5OTAvMDYvMTU8L2VkaXRp
b24+PGtleXdvcmRzPjxrZXl3b3JkPkFsY29ob2xpc20vYmxvb2Q8L2tleXdvcmQ+PGtleXdvcmQ+
QmlsaXJ1YmluL2Jsb29kPC9rZXl3b3JkPjxrZXl3b3JkPkRhdGEgSW50ZXJwcmV0YXRpb24sIFN0
YXRpc3RpY2FsPC9rZXl3b3JkPjxrZXl3b3JkPkVuZG90b3hpbnMvYmxvb2Q8L2tleXdvcmQ+PGtl
eXdvcmQ+RmVtYWxlPC9rZXl3b3JkPjxrZXl3b3JkPkhlcGF0aXRpcywgQWxjb2hvbGljLypibG9v
ZC9tb3J0YWxpdHk8L2tleXdvcmQ+PGtleXdvcmQ+SHVtYW5zPC9rZXl3b3JkPjxrZXl3b3JkPklu
dGVybGV1a2luLTEvYmxvb2Q8L2tleXdvcmQ+PGtleXdvcmQ+S2lkbmV5IEZhaWx1cmUsIENocm9u
aWMvYmxvb2Q8L2tleXdvcmQ+PGtleXdvcmQ+TGl2ZXIgQ2lycmhvc2lzLCBBbGNvaG9saWMvYmxv
b2Q8L2tleXdvcmQ+PGtleXdvcmQ+TWFsZTwva2V5d29yZD48a2V5d29yZD5Qcm9zcGVjdGl2ZSBT
dHVkaWVzPC9rZXl3b3JkPjxrZXl3b3JkPlR1bW9yIE5lY3Jvc2lzIEZhY3Rvci1hbHBoYS8qbWV0
YWJvbGlzbTwva2V5d29yZD48L2tleXdvcmRzPjxkYXRlcz48eWVhcj4xOTkwPC95ZWFyPjxwdWIt
ZGF0ZXM+PGRhdGU+SnVuIDE1PC9kYXRlPjwvcHViLWRhdGVzPjwvZGF0ZXM+PGlzYm4+MDAwMy00
ODE5IChQcmludCkmI3hEOzAwMDMtNDgxOSAoTGlua2luZyk8L2lzYm4+PGFjY2Vzc2lvbi1udW0+
MjMzOTg1NTwvYWNjZXNzaW9uLW51bT48dXJscz48cmVsYXRlZC11cmxzPjx1cmw+aHR0cDovL3d3
dy5uY2JpLm5sbS5uaWguZ292L2VudHJlei9xdWVyeS5mY2dpP2NtZD1SZXRyaWV2ZSZhbXA7ZGI9
UHViTWVkJmFtcDtkb3B0PUNpdGF0aW9uJmFtcDtsaXN0X3VpZHM9MjMzOTg1NTwvdXJsPjwvcmVs
YXRlZC11cmxzPjwvdXJscz48bGFuZ3VhZ2U+ZW5nPC9sYW5ndWFnZT48L3JlY29yZD48L0NpdGU+
PENpdGU+PEF1dGhvcj5QdXJvaGl0PC9BdXRob3I+PFllYXI+MjAwOTwvWWVhcj48UmVjTnVtPjIw
PC9SZWNOdW0+PHJlY29yZD48cmVjLW51bWJlcj4yMDwvcmVjLW51bWJlcj48Zm9yZWlnbi1rZXlz
PjxrZXkgYXBwPSJFTiIgZGItaWQ9ImFwMnQ1dmFyYjBzenYyZXd0cm94Mjl6ajJhZmVycGVkMjlm
diI+MjA8L2tleT48L2ZvcmVpZ24ta2V5cz48cmVmLXR5cGUgbmFtZT0iSm91cm5hbCBBcnRpY2xl
Ij4xNzwvcmVmLXR5cGU+PGNvbnRyaWJ1dG9ycz48YXV0aG9ycz48YXV0aG9yPlB1cm9oaXQsIFYu
PC9hdXRob3I+PGF1dGhvcj5HYW8sIEIuPC9hdXRob3I+PGF1dGhvcj5Tb25nLCBCLiBKLjwvYXV0
aG9yPjwvYXV0aG9ycz48L2NvbnRyaWJ1dG9ycz48YXV0aC1hZGRyZXNzPkRpdmlzaW9uIG9mIE1l
dGFib2xpc20gYW5kIEhlYWx0aCBFZmZlY3RzLCBOYXRpb25hbCBJbnN0aXR1dGUgb24gQWxjb2hv
bCBBYnVzZSBhbmQgQWxjb2hvbGlzbSwgTmF0aW9uYWwgSW5zdGl0dXRlcyBvZiBIZWFsdGgsIDU2
MzUgRmlzaGVycyBMYW5lLCBCZXRoZXNkYSwgTUQgMjA4OTIsIFVTQS4gdnB1cm9oaXRAbWFpbC5u
aWguZ292PC9hdXRoLWFkZHJlc3M+PHRpdGxlcz48dGl0bGU+TW9sZWN1bGFyIG1lY2hhbmlzbXMg
b2YgYWxjb2hvbGljIGZhdHR5IGxpdmVyPC90aXRsZT48c2Vjb25kYXJ5LXRpdGxlPkFsY29ob2wg
Q2xpbiBFeHAgUmVzPC9zZWNvbmRhcnktdGl0bGU+PC90aXRsZXM+PHBlcmlvZGljYWw+PGZ1bGwt
dGl0bGU+QWxjb2hvbCBDbGluIEV4cCBSZXM8L2Z1bGwtdGl0bGU+PC9wZXJpb2RpY2FsPjxwYWdl
cz4xOTEtMjA1PC9wYWdlcz48dm9sdW1lPjMzPC92b2x1bWU+PG51bWJlcj4yPC9udW1iZXI+PGVk
aXRpb24+MjAwOC8xMS8yNzwvZWRpdGlvbj48a2V5d29yZHM+PGtleXdvcmQ+QW5pbWFsczwva2V5
d29yZD48a2V5d29yZD5Db21wbGVtZW50IEMzL21ldGFib2xpc20vcGh5c2lvbG9neTwva2V5d29y
ZD48a2V5d29yZD5GYXR0eSBMaXZlciwgQWxjb2hvbGljLypnZW5ldGljcy8qbWV0YWJvbGlzbTwv
a2V5d29yZD48a2V5d29yZD5IdW1hbnM8L2tleXdvcmQ+PGtleXdvcmQ+TkFEL21ldGFib2xpc20v
cGh5c2lvbG9neTwva2V5d29yZD48a2V5d29yZD5QUEFSIGFscGhhL21ldGFib2xpc20vcGh5c2lv
bG9neTwva2V5d29yZD48a2V5d29yZD5TdGVyb2wgUmVndWxhdG9yeSBFbGVtZW50IEJpbmRpbmcg
UHJvdGVpbnMvbWV0YWJvbGlzbS9waHlzaW9sb2d5PC9rZXl3b3JkPjxrZXl3b3JkPlR1bW9yIE5l
Y3Jvc2lzIEZhY3Rvci1hbHBoYS9tZXRhYm9saXNtL3BoeXNpb2xvZ3k8L2tleXdvcmQ+PC9rZXl3
b3Jkcz48ZGF0ZXM+PHllYXI+MjAwOTwveWVhcj48cHViLWRhdGVzPjxkYXRlPkZlYjwvZGF0ZT48
L3B1Yi1kYXRlcz48L2RhdGVzPjxpc2JuPjE1MzAtMDI3NyAoRWxlY3Ryb25pYykmI3hEOzAxNDUt
NjAwOCAoTGlua2luZyk8L2lzYm4+PGFjY2Vzc2lvbi1udW0+MTkwMzI1ODQ8L2FjY2Vzc2lvbi1u
dW0+PHVybHM+PHJlbGF0ZWQtdXJscz48dXJsPmh0dHA6Ly93d3cubmNiaS5ubG0ubmloLmdvdi9l
bnRyZXovcXVlcnkuZmNnaT9jbWQ9UmV0cmlldmUmYW1wO2RiPVB1Yk1lZCZhbXA7ZG9wdD1DaXRh
dGlvbiZhbXA7bGlzdF91aWRzPTE5MDMyNTg0PC91cmw+PC9yZWxhdGVkLXVybHM+PC91cmxzPjxj
dXN0b20yPjI2MzM0MzE8L2N1c3RvbTI+PGVsZWN0cm9uaWMtcmVzb3VyY2UtbnVtPkFDRVI4Mjcg
W3BpaV0mI3hEOzEwLjExMTEvai4xNTMwLTAyNzcuMjAwOC4wMDgyNy54PC9lbGVjdHJvbmljLXJl
c291cmNlLW51bT48bGFuZ3VhZ2U+ZW5nPC9sYW5ndWFnZT48L3JlY29yZD48L0NpdGU+PENpdGU+
PEF1dGhvcj5KZW9uZzwvQXV0aG9yPjxZZWFyPjIwMDg8L1llYXI+PFJlY051bT4xPC9SZWNOdW0+
PHJlY29yZD48cmVjLW51bWJlcj4xPC9yZWMtbnVtYmVyPjxmb3JlaWduLWtleXM+PGtleSBhcHA9
IkVOIiBkYi1pZD0iYXAydDV2YXJiMHN6djJld3Ryb3gyOXpqMmFmZXJwZWQyOWZ2Ij4xPC9rZXk+
PC9mb3JlaWduLWtleXM+PHJlZi10eXBlIG5hbWU9IkpvdXJuYWwgQXJ0aWNsZSI+MTc8L3JlZi10
eXBlPjxjb250cmlidXRvcnM+PGF1dGhvcnM+PGF1dGhvcj5KZW9uZywgVy4gSS48L2F1dGhvcj48
YXV0aG9yPkdhbywgQi48L2F1dGhvcj48L2F1dGhvcnM+PC9jb250cmlidXRvcnM+PGF1dGgtYWRk
cmVzcz5TZWN0aW9uIG9uIExpdmVyIEJpb2xvZ3ksIExhYm9yYXRvcnkgb2YgUGh5c2lvbG9naWMg
U3R1ZGllcywgTmF0aW9uYWwgSW5zdGl0dXRlIG9uIEFsY29ob2wgQWJ1c2UgYW5kIEFsY29ob2xp
c20sIE5hdGlvbmFsIEluc3RpdHV0ZXMgb2YgSGVhbHRoLCBCZXRoZXNkYSwgTWFyeWxhbmQgMjA4
OTIsIFVTQS48L2F1dGgtYWRkcmVzcz48dGl0bGVzPjx0aXRsZT5Jbm5hdGUgaW1tdW5pdHkgYW5k
IGFsY29ob2xpYyBsaXZlciBmaWJyb3NpczwvdGl0bGU+PHNlY29uZGFyeS10aXRsZT5KIEdhc3Ry
b2VudGVyb2wgSGVwYXRvbDwvc2Vjb25kYXJ5LXRpdGxlPjwvdGl0bGVzPjxwZXJpb2RpY2FsPjxm
dWxsLXRpdGxlPkogR2FzdHJvZW50ZXJvbCBIZXBhdG9sPC9mdWxsLXRpdGxlPjwvcGVyaW9kaWNh
bD48cGFnZXM+UzExMi04PC9wYWdlcz48dm9sdW1lPjIzIFN1cHBsIDE8L3ZvbHVtZT48ZWRpdGlv
bj4yMDA4LzA0LzExPC9lZGl0aW9uPjxrZXl3b3Jkcz48a2V5d29yZD5BbmltYWxzPC9rZXl3b3Jk
PjxrZXl3b3JkPkh1bWFuczwva2V5d29yZD48a2V5d29yZD4qSW1tdW5pdHksIElubmF0ZTwva2V5
d29yZD48a2V5d29yZD5MaXZlciBDaXJyaG9zaXMsIEFsY29ob2xpYy8qaW1tdW5vbG9neTwva2V5
d29yZD48L2tleXdvcmRzPjxkYXRlcz48eWVhcj4yMDA4PC95ZWFyPjxwdWItZGF0ZXM+PGRhdGU+
TWFyPC9kYXRlPjwvcHViLWRhdGVzPjwvZGF0ZXM+PGlzYm4+MTQ0MC0xNzQ2IChFbGVjdHJvbmlj
KSYjeEQ7MDgxNS05MzE5IChMaW5raW5nKTwvaXNibj48YWNjZXNzaW9uLW51bT4xODMzNjY1Mzwv
YWNjZXNzaW9uLW51bT48dXJscz48cmVsYXRlZC11cmxzPjx1cmw+aHR0cDovL3d3dy5uY2JpLm5s
bS5uaWguZ292L2VudHJlei9xdWVyeS5mY2dpP2NtZD1SZXRyaWV2ZSZhbXA7ZGI9UHViTWVkJmFt
cDtkb3B0PUNpdGF0aW9uJmFtcDtsaXN0X3VpZHM9MTgzMzY2NTM8L3VybD48L3JlbGF0ZWQtdXJs
cz48L3VybHM+PGN1c3RvbTI+MjczNzE3NjwvY3VzdG9tMj48ZWxlY3Ryb25pYy1yZXNvdXJjZS1u
dW0+SkdINTI3NCBbcGlpXSYjeEQ7MTAuMTExMS9qLjE0NDAtMTc0Ni4yMDA3LjA1Mjc0Lng8L2Vs
ZWN0cm9uaWMtcmVzb3VyY2UtbnVtPjxsYW5ndWFnZT5lbmc8L2xhbmd1YWdlPjwvcmVjb3JkPjwv
Q2l0ZT48L0VuZE5vdGU+AG==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CaXJkPC9BdXRob3I+PFllYXI+MTk5MDwvWWVhcj48UmVj
TnVtPjUyPC9SZWNOdW0+PERpc3BsYXlUZXh0PjxzdHlsZSBmYWNlPSJzdXBlcnNjcmlwdCI+WzIs
IDE4LCAyMl08L3N0eWxlPjwvRGlzcGxheVRleHQ+PHJlY29yZD48cmVjLW51bWJlcj41MjwvcmVj
LW51bWJlcj48Zm9yZWlnbi1rZXlzPjxrZXkgYXBwPSJFTiIgZGItaWQ9ImFwMnQ1dmFyYjBzenYy
ZXd0cm94Mjl6ajJhZmVycGVkMjlmdiI+NTI8L2tleT48L2ZvcmVpZ24ta2V5cz48cmVmLXR5cGUg
bmFtZT0iSm91cm5hbCBBcnRpY2xlIj4xNzwvcmVmLXR5cGU+PGNvbnRyaWJ1dG9ycz48YXV0aG9y
cz48YXV0aG9yPkJpcmQsIEcuIEwuPC9hdXRob3I+PGF1dGhvcj5TaGVyb24sIE4uPC9hdXRob3I+
PGF1dGhvcj5Hb2thLCBBLiBLLjwvYXV0aG9yPjxhdXRob3I+QWxleGFuZGVyLCBHLiBKLjwvYXV0
aG9yPjxhdXRob3I+V2lsbGlhbXMsIFIuIFMuPC9hdXRob3I+PC9hdXRob3JzPjwvY29udHJpYnV0
b3JzPjxhdXRoLWFkZHJlc3M+S2luZyZhcG9zO3MgQ29sbGVnZSBIb3NwaXRhbCwgRGVubWFyayBI
aWxsLCBMb25kb24sIFVuaXRlZCBLaW5nZG9tLjwvYXV0aC1hZGRyZXNzPjx0aXRsZXM+PHRpdGxl
PkluY3JlYXNlZCBwbGFzbWEgdHVtb3IgbmVjcm9zaXMgZmFjdG9yIGluIHNldmVyZSBhbGNvaG9s
aWMgaGVwYXRpdGlzPC90aXRsZT48c2Vjb25kYXJ5LXRpdGxlPkFubiBJbnRlcm4gTWVkPC9zZWNv
bmRhcnktdGl0bGU+PC90aXRsZXM+PHBlcmlvZGljYWw+PGZ1bGwtdGl0bGU+QW5uIEludGVybiBN
ZWQ8L2Z1bGwtdGl0bGU+PC9wZXJpb2RpY2FsPjxwYWdlcz45MTctMjA8L3BhZ2VzPjx2b2x1bWU+
MTEyPC92b2x1bWU+PG51bWJlcj4xMjwvbnVtYmVyPjxlZGl0aW9uPjE5OTAvMDYvMTU8L2VkaXRp
b24+PGtleXdvcmRzPjxrZXl3b3JkPkFsY29ob2xpc20vYmxvb2Q8L2tleXdvcmQ+PGtleXdvcmQ+
QmlsaXJ1YmluL2Jsb29kPC9rZXl3b3JkPjxrZXl3b3JkPkRhdGEgSW50ZXJwcmV0YXRpb24sIFN0
YXRpc3RpY2FsPC9rZXl3b3JkPjxrZXl3b3JkPkVuZG90b3hpbnMvYmxvb2Q8L2tleXdvcmQ+PGtl
eXdvcmQ+RmVtYWxlPC9rZXl3b3JkPjxrZXl3b3JkPkhlcGF0aXRpcywgQWxjb2hvbGljLypibG9v
ZC9tb3J0YWxpdHk8L2tleXdvcmQ+PGtleXdvcmQ+SHVtYW5zPC9rZXl3b3JkPjxrZXl3b3JkPklu
dGVybGV1a2luLTEvYmxvb2Q8L2tleXdvcmQ+PGtleXdvcmQ+S2lkbmV5IEZhaWx1cmUsIENocm9u
aWMvYmxvb2Q8L2tleXdvcmQ+PGtleXdvcmQ+TGl2ZXIgQ2lycmhvc2lzLCBBbGNvaG9saWMvYmxv
b2Q8L2tleXdvcmQ+PGtleXdvcmQ+TWFsZTwva2V5d29yZD48a2V5d29yZD5Qcm9zcGVjdGl2ZSBT
dHVkaWVzPC9rZXl3b3JkPjxrZXl3b3JkPlR1bW9yIE5lY3Jvc2lzIEZhY3Rvci1hbHBoYS8qbWV0
YWJvbGlzbTwva2V5d29yZD48L2tleXdvcmRzPjxkYXRlcz48eWVhcj4xOTkwPC95ZWFyPjxwdWIt
ZGF0ZXM+PGRhdGU+SnVuIDE1PC9kYXRlPjwvcHViLWRhdGVzPjwvZGF0ZXM+PGlzYm4+MDAwMy00
ODE5IChQcmludCkmI3hEOzAwMDMtNDgxOSAoTGlua2luZyk8L2lzYm4+PGFjY2Vzc2lvbi1udW0+
MjMzOTg1NTwvYWNjZXNzaW9uLW51bT48dXJscz48cmVsYXRlZC11cmxzPjx1cmw+aHR0cDovL3d3
dy5uY2JpLm5sbS5uaWguZ292L2VudHJlei9xdWVyeS5mY2dpP2NtZD1SZXRyaWV2ZSZhbXA7ZGI9
UHViTWVkJmFtcDtkb3B0PUNpdGF0aW9uJmFtcDtsaXN0X3VpZHM9MjMzOTg1NTwvdXJsPjwvcmVs
YXRlZC11cmxzPjwvdXJscz48bGFuZ3VhZ2U+ZW5nPC9sYW5ndWFnZT48L3JlY29yZD48L0NpdGU+
PENpdGU+PEF1dGhvcj5QdXJvaGl0PC9BdXRob3I+PFllYXI+MjAwOTwvWWVhcj48UmVjTnVtPjIw
PC9SZWNOdW0+PHJlY29yZD48cmVjLW51bWJlcj4yMDwvcmVjLW51bWJlcj48Zm9yZWlnbi1rZXlz
PjxrZXkgYXBwPSJFTiIgZGItaWQ9ImFwMnQ1dmFyYjBzenYyZXd0cm94Mjl6ajJhZmVycGVkMjlm
diI+MjA8L2tleT48L2ZvcmVpZ24ta2V5cz48cmVmLXR5cGUgbmFtZT0iSm91cm5hbCBBcnRpY2xl
Ij4xNzwvcmVmLXR5cGU+PGNvbnRyaWJ1dG9ycz48YXV0aG9ycz48YXV0aG9yPlB1cm9oaXQsIFYu
PC9hdXRob3I+PGF1dGhvcj5HYW8sIEIuPC9hdXRob3I+PGF1dGhvcj5Tb25nLCBCLiBKLjwvYXV0
aG9yPjwvYXV0aG9ycz48L2NvbnRyaWJ1dG9ycz48YXV0aC1hZGRyZXNzPkRpdmlzaW9uIG9mIE1l
dGFib2xpc20gYW5kIEhlYWx0aCBFZmZlY3RzLCBOYXRpb25hbCBJbnN0aXR1dGUgb24gQWxjb2hv
bCBBYnVzZSBhbmQgQWxjb2hvbGlzbSwgTmF0aW9uYWwgSW5zdGl0dXRlcyBvZiBIZWFsdGgsIDU2
MzUgRmlzaGVycyBMYW5lLCBCZXRoZXNkYSwgTUQgMjA4OTIsIFVTQS4gdnB1cm9oaXRAbWFpbC5u
aWguZ292PC9hdXRoLWFkZHJlc3M+PHRpdGxlcz48dGl0bGU+TW9sZWN1bGFyIG1lY2hhbmlzbXMg
b2YgYWxjb2hvbGljIGZhdHR5IGxpdmVyPC90aXRsZT48c2Vjb25kYXJ5LXRpdGxlPkFsY29ob2wg
Q2xpbiBFeHAgUmVzPC9zZWNvbmRhcnktdGl0bGU+PC90aXRsZXM+PHBlcmlvZGljYWw+PGZ1bGwt
dGl0bGU+QWxjb2hvbCBDbGluIEV4cCBSZXM8L2Z1bGwtdGl0bGU+PC9wZXJpb2RpY2FsPjxwYWdl
cz4xOTEtMjA1PC9wYWdlcz48dm9sdW1lPjMzPC92b2x1bWU+PG51bWJlcj4yPC9udW1iZXI+PGVk
aXRpb24+MjAwOC8xMS8yNzwvZWRpdGlvbj48a2V5d29yZHM+PGtleXdvcmQ+QW5pbWFsczwva2V5
d29yZD48a2V5d29yZD5Db21wbGVtZW50IEMzL21ldGFib2xpc20vcGh5c2lvbG9neTwva2V5d29y
ZD48a2V5d29yZD5GYXR0eSBMaXZlciwgQWxjb2hvbGljLypnZW5ldGljcy8qbWV0YWJvbGlzbTwv
a2V5d29yZD48a2V5d29yZD5IdW1hbnM8L2tleXdvcmQ+PGtleXdvcmQ+TkFEL21ldGFib2xpc20v
cGh5c2lvbG9neTwva2V5d29yZD48a2V5d29yZD5QUEFSIGFscGhhL21ldGFib2xpc20vcGh5c2lv
bG9neTwva2V5d29yZD48a2V5d29yZD5TdGVyb2wgUmVndWxhdG9yeSBFbGVtZW50IEJpbmRpbmcg
UHJvdGVpbnMvbWV0YWJvbGlzbS9waHlzaW9sb2d5PC9rZXl3b3JkPjxrZXl3b3JkPlR1bW9yIE5l
Y3Jvc2lzIEZhY3Rvci1hbHBoYS9tZXRhYm9saXNtL3BoeXNpb2xvZ3k8L2tleXdvcmQ+PC9rZXl3
b3Jkcz48ZGF0ZXM+PHllYXI+MjAwOTwveWVhcj48cHViLWRhdGVzPjxkYXRlPkZlYjwvZGF0ZT48
L3B1Yi1kYXRlcz48L2RhdGVzPjxpc2JuPjE1MzAtMDI3NyAoRWxlY3Ryb25pYykmI3hEOzAxNDUt
NjAwOCAoTGlua2luZyk8L2lzYm4+PGFjY2Vzc2lvbi1udW0+MTkwMzI1ODQ8L2FjY2Vzc2lvbi1u
dW0+PHVybHM+PHJlbGF0ZWQtdXJscz48dXJsPmh0dHA6Ly93d3cubmNiaS5ubG0ubmloLmdvdi9l
bnRyZXovcXVlcnkuZmNnaT9jbWQ9UmV0cmlldmUmYW1wO2RiPVB1Yk1lZCZhbXA7ZG9wdD1DaXRh
dGlvbiZhbXA7bGlzdF91aWRzPTE5MDMyNTg0PC91cmw+PC9yZWxhdGVkLXVybHM+PC91cmxzPjxj
dXN0b20yPjI2MzM0MzE8L2N1c3RvbTI+PGVsZWN0cm9uaWMtcmVzb3VyY2UtbnVtPkFDRVI4Mjcg
W3BpaV0mI3hEOzEwLjExMTEvai4xNTMwLTAyNzcuMjAwOC4wMDgyNy54PC9lbGVjdHJvbmljLXJl
c291cmNlLW51bT48bGFuZ3VhZ2U+ZW5nPC9sYW5ndWFnZT48L3JlY29yZD48L0NpdGU+PENpdGU+
PEF1dGhvcj5KZW9uZzwvQXV0aG9yPjxZZWFyPjIwMDg8L1llYXI+PFJlY051bT4xPC9SZWNOdW0+
PHJlY29yZD48cmVjLW51bWJlcj4xPC9yZWMtbnVtYmVyPjxmb3JlaWduLWtleXM+PGtleSBhcHA9
IkVOIiBkYi1pZD0iYXAydDV2YXJiMHN6djJld3Ryb3gyOXpqMmFmZXJwZWQyOWZ2Ij4xPC9rZXk+
PC9mb3JlaWduLWtleXM+PHJlZi10eXBlIG5hbWU9IkpvdXJuYWwgQXJ0aWNsZSI+MTc8L3JlZi10
eXBlPjxjb250cmlidXRvcnM+PGF1dGhvcnM+PGF1dGhvcj5KZW9uZywgVy4gSS48L2F1dGhvcj48
YXV0aG9yPkdhbywgQi48L2F1dGhvcj48L2F1dGhvcnM+PC9jb250cmlidXRvcnM+PGF1dGgtYWRk
cmVzcz5TZWN0aW9uIG9uIExpdmVyIEJpb2xvZ3ksIExhYm9yYXRvcnkgb2YgUGh5c2lvbG9naWMg
U3R1ZGllcywgTmF0aW9uYWwgSW5zdGl0dXRlIG9uIEFsY29ob2wgQWJ1c2UgYW5kIEFsY29ob2xp
c20sIE5hdGlvbmFsIEluc3RpdHV0ZXMgb2YgSGVhbHRoLCBCZXRoZXNkYSwgTWFyeWxhbmQgMjA4
OTIsIFVTQS48L2F1dGgtYWRkcmVzcz48dGl0bGVzPjx0aXRsZT5Jbm5hdGUgaW1tdW5pdHkgYW5k
IGFsY29ob2xpYyBsaXZlciBmaWJyb3NpczwvdGl0bGU+PHNlY29uZGFyeS10aXRsZT5KIEdhc3Ry
b2VudGVyb2wgSGVwYXRvbDwvc2Vjb25kYXJ5LXRpdGxlPjwvdGl0bGVzPjxwZXJpb2RpY2FsPjxm
dWxsLXRpdGxlPkogR2FzdHJvZW50ZXJvbCBIZXBhdG9sPC9mdWxsLXRpdGxlPjwvcGVyaW9kaWNh
bD48cGFnZXM+UzExMi04PC9wYWdlcz48dm9sdW1lPjIzIFN1cHBsIDE8L3ZvbHVtZT48ZWRpdGlv
bj4yMDA4LzA0LzExPC9lZGl0aW9uPjxrZXl3b3Jkcz48a2V5d29yZD5BbmltYWxzPC9rZXl3b3Jk
PjxrZXl3b3JkPkh1bWFuczwva2V5d29yZD48a2V5d29yZD4qSW1tdW5pdHksIElubmF0ZTwva2V5
d29yZD48a2V5d29yZD5MaXZlciBDaXJyaG9zaXMsIEFsY29ob2xpYy8qaW1tdW5vbG9neTwva2V5
d29yZD48L2tleXdvcmRzPjxkYXRlcz48eWVhcj4yMDA4PC95ZWFyPjxwdWItZGF0ZXM+PGRhdGU+
TWFyPC9kYXRlPjwvcHViLWRhdGVzPjwvZGF0ZXM+PGlzYm4+MTQ0MC0xNzQ2IChFbGVjdHJvbmlj
KSYjeEQ7MDgxNS05MzE5IChMaW5raW5nKTwvaXNibj48YWNjZXNzaW9uLW51bT4xODMzNjY1Mzwv
YWNjZXNzaW9uLW51bT48dXJscz48cmVsYXRlZC11cmxzPjx1cmw+aHR0cDovL3d3dy5uY2JpLm5s
bS5uaWguZ292L2VudHJlei9xdWVyeS5mY2dpP2NtZD1SZXRyaWV2ZSZhbXA7ZGI9UHViTWVkJmFt
cDtkb3B0PUNpdGF0aW9uJmFtcDtsaXN0X3VpZHM9MTgzMzY2NTM8L3VybD48L3JlbGF0ZWQtdXJs
cz48L3VybHM+PGN1c3RvbTI+MjczNzE3NjwvY3VzdG9tMj48ZWxlY3Ryb25pYy1yZXNvdXJjZS1u
dW0+SkdINTI3NCBbcGlpXSYjeEQ7MTAuMTExMS9qLjE0NDAtMTc0Ni4yMDA3LjA1Mjc0Lng8L2Vs
ZWN0cm9uaWMtcmVzb3VyY2UtbnVtPjxsYW5ndWFnZT5lbmc8L2xhbmd1YWdlPjwvcmVjb3JkPjwv
Q2l0ZT48L0VuZE5vdGU+AG==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2" w:tooltip="Purohit, 2009 #20" w:history="1">
        <w:r w:rsidRPr="00E05C91">
          <w:rPr>
            <w:rFonts w:ascii="Book Antiqua" w:hAnsi="Book Antiqua"/>
            <w:noProof/>
            <w:sz w:val="24"/>
            <w:szCs w:val="24"/>
            <w:vertAlign w:val="superscript"/>
          </w:rPr>
          <w:t>2</w:t>
        </w:r>
      </w:hyperlink>
      <w:r w:rsidR="008D0AC4">
        <w:rPr>
          <w:rFonts w:ascii="Book Antiqua" w:hAnsi="Book Antiqua"/>
          <w:noProof/>
          <w:sz w:val="24"/>
          <w:szCs w:val="24"/>
          <w:vertAlign w:val="superscript"/>
        </w:rPr>
        <w:t>,</w:t>
      </w:r>
      <w:hyperlink w:anchor="_ENREF_18" w:tooltip="Bird, 1990 #52" w:history="1">
        <w:r w:rsidRPr="00E05C91">
          <w:rPr>
            <w:rFonts w:ascii="Book Antiqua" w:hAnsi="Book Antiqua"/>
            <w:noProof/>
            <w:sz w:val="24"/>
            <w:szCs w:val="24"/>
            <w:vertAlign w:val="superscript"/>
          </w:rPr>
          <w:t>18</w:t>
        </w:r>
      </w:hyperlink>
      <w:r w:rsidR="008D0AC4">
        <w:rPr>
          <w:rFonts w:ascii="Book Antiqua" w:hAnsi="Book Antiqua"/>
          <w:noProof/>
          <w:sz w:val="24"/>
          <w:szCs w:val="24"/>
          <w:vertAlign w:val="superscript"/>
        </w:rPr>
        <w:t>,</w:t>
      </w:r>
      <w:hyperlink w:anchor="_ENREF_22" w:tooltip="Jeong, 2008 #1" w:history="1">
        <w:r w:rsidRPr="00E05C91">
          <w:rPr>
            <w:rFonts w:ascii="Book Antiqua" w:hAnsi="Book Antiqua"/>
            <w:noProof/>
            <w:sz w:val="24"/>
            <w:szCs w:val="24"/>
            <w:vertAlign w:val="superscript"/>
          </w:rPr>
          <w:t>22</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It has been reported that TNF-</w:t>
      </w:r>
      <w:r w:rsidRPr="00E05C91">
        <w:rPr>
          <w:rFonts w:ascii="Book Antiqua" w:eastAsia="Batang" w:hAnsi="Book Antiqua"/>
          <w:sz w:val="24"/>
          <w:szCs w:val="24"/>
        </w:rPr>
        <w:t xml:space="preserve">α </w:t>
      </w:r>
      <w:r w:rsidRPr="00E05C91">
        <w:rPr>
          <w:rFonts w:ascii="Book Antiqua" w:hAnsi="Book Antiqua"/>
          <w:sz w:val="24"/>
          <w:szCs w:val="24"/>
        </w:rPr>
        <w:t xml:space="preserve">has the potential to increase the expression and maturation of SREBP1c in the liver of mice and human </w:t>
      </w:r>
      <w:proofErr w:type="gramStart"/>
      <w:r w:rsidRPr="00E05C91">
        <w:rPr>
          <w:rFonts w:ascii="Book Antiqua" w:hAnsi="Book Antiqua"/>
          <w:sz w:val="24"/>
          <w:szCs w:val="24"/>
        </w:rPr>
        <w:t>hepatocytes</w:t>
      </w:r>
      <w:proofErr w:type="gramEnd"/>
      <w:r w:rsidRPr="00E05C91">
        <w:rPr>
          <w:rFonts w:ascii="Book Antiqua" w:hAnsi="Book Antiqua"/>
          <w:sz w:val="24"/>
          <w:szCs w:val="24"/>
        </w:rPr>
        <w:fldChar w:fldCharType="begin">
          <w:fldData xml:space="preserve">PEVuZE5vdGU+PENpdGU+PEF1dGhvcj5MYXdsZXI8L0F1dGhvcj48WWVhcj4xOTk4PC9ZZWFyPjxS
ZWNOdW0+NTk8L1JlY051bT48RGlzcGxheVRleHQ+PHN0eWxlIGZhY2U9InN1cGVyc2NyaXB0Ij5b
MjMsIDI0XTwvc3R5bGU+PC9EaXNwbGF5VGV4dD48cmVjb3JkPjxyZWMtbnVtYmVyPjU5PC9yZWMt
bnVtYmVyPjxmb3JlaWduLWtleXM+PGtleSBhcHA9IkVOIiBkYi1pZD0iYXAydDV2YXJiMHN6djJl
d3Ryb3gyOXpqMmFmZXJwZWQyOWZ2Ij41OTwva2V5PjwvZm9yZWlnbi1rZXlzPjxyZWYtdHlwZSBu
YW1lPSJKb3VybmFsIEFydGljbGUiPjE3PC9yZWYtdHlwZT48Y29udHJpYnV0b3JzPjxhdXRob3Jz
PjxhdXRob3I+TGF3bGVyLCBKLiBGLiwgSnIuPC9hdXRob3I+PGF1dGhvcj5ZaW4sIE0uPC9hdXRo
b3I+PGF1dGhvcj5EaWVobCwgQS4gTS48L2F1dGhvcj48YXV0aG9yPlJvYmVydHMsIEUuPC9hdXRo
b3I+PGF1dGhvcj5DaGF0dGVyamVlLCBTLjwvYXV0aG9yPjwvYXV0aG9ycz48L2NvbnRyaWJ1dG9y
cz48YXV0aC1hZGRyZXNzPkRlcGFydG1lbnQgb2YgUGVkaWF0cmljcywgTGlwaWQgUmVzZWFyY2gg
QXRoZXJvc2NsZXJvc2lzIFVuaXQsIFRoZSBKb2hucyBIb3BraW5zIFVuaXZlcnNpdHkgU2Nob29s
IG9mIE1lZGljaW5lLCBCYWx0aW1vcmUsIE1hcnlsYW5kIDIxMjg3LCBVU0EuPC9hdXRoLWFkZHJl
c3M+PHRpdGxlcz48dGl0bGU+VHVtb3IgbmVjcm9zaXMgZmFjdG9yLWFscGhhIHN0aW11bGF0ZXMg
dGhlIG1hdHVyYXRpb24gb2Ygc3Rlcm9sIHJlZ3VsYXRvcnkgZWxlbWVudCBiaW5kaW5nIHByb3Rl
aW4tMSBpbiBodW1hbiBoZXBhdG9jeXRlcyB0aHJvdWdoIHRoZSBhY3Rpb24gb2YgbmV1dHJhbCBz
cGhpbmdvbXllbGluYXNlPC90aXRsZT48c2Vjb25kYXJ5LXRpdGxlPkogQmlvbCBDaGVtPC9zZWNv
bmRhcnktdGl0bGU+PC90aXRsZXM+PHBlcmlvZGljYWw+PGZ1bGwtdGl0bGU+SiBCaW9sIENoZW08
L2Z1bGwtdGl0bGU+PC9wZXJpb2RpY2FsPjxwYWdlcz41MDUzLTk8L3BhZ2VzPjx2b2x1bWU+Mjcz
PC92b2x1bWU+PG51bWJlcj45PC9udW1iZXI+PGVkaXRpb24+MTk5OC8wMy8yODwvZWRpdGlvbj48
a2V5d29yZHM+PGtleXdvcmQ+QW50aWJvZGllcy9waGFybWFjb2xvZ3k8L2tleXdvcmQ+PGtleXdv
cmQ+QXBvcHRvc2lzL2RydWcgZWZmZWN0czwva2V5d29yZD48a2V5d29yZD5CaW9sb2dpY2FsIFRy
YW5zcG9ydDwva2V5d29yZD48a2V5d29yZD4qQ0NBQVQtRW5oYW5jZXItQmluZGluZyBQcm90ZWlu
czwva2V5d29yZD48a2V5d29yZD5DZWxsIE51Y2xldXMvbWV0YWJvbGlzbTwva2V5d29yZD48a2V5
d29yZD5DZWxscywgQ3VsdHVyZWQ8L2tleXdvcmQ+PGtleXdvcmQ+RE5BLUJpbmRpbmcgUHJvdGVp
bnMvKm1ldGFib2xpc208L2tleXdvcmQ+PGtleXdvcmQ+RG9zZS1SZXNwb25zZSBSZWxhdGlvbnNo
aXAsIERydWc8L2tleXdvcmQ+PGtleXdvcmQ+RW5kb3BlcHRpZGFzZXMvbWV0YWJvbGlzbTwva2V5
d29yZD48a2V5d29yZD5Fbnp5bWUgQWN0aXZhdGlvbjwva2V5d29yZD48a2V5d29yZD5GbHVvcmVz
Y2VudCBBbnRpYm9keSBUZWNobmlxdWUsIEluZGlyZWN0PC9rZXl3b3JkPjxrZXl3b3JkPkdlbmUg
RXhwcmVzc2lvbiBSZWd1bGF0aW9uPC9rZXl3b3JkPjxrZXl3b3JkPkh1bWFuczwva2V5d29yZD48
a2V5d29yZD5MaXZlci9jeXRvbG9neS8qZHJ1ZyBlZmZlY3RzL21ldGFib2xpc208L2tleXdvcmQ+
PGtleXdvcmQ+TW9kZWxzLCBCaW9sb2dpY2FsPC9rZXl3b3JkPjxrZXl3b3JkPk51Y2xlYXIgUHJv
dGVpbnMvKm1ldGFib2xpc208L2tleXdvcmQ+PGtleXdvcmQ+UHJvdGVpbiBCaW5kaW5nPC9rZXl3
b3JkPjxrZXl3b3JkPlByb3RlaW4gUHJvY2Vzc2luZywgUG9zdC1UcmFuc2xhdGlvbmFsPC9rZXl3
b3JkPjxrZXl3b3JkPlJlZ3VsYXRvcnkgU2VxdWVuY2VzLCBOdWNsZWljIEFjaWQ8L2tleXdvcmQ+
PGtleXdvcmQ+U2lnbmFsIFRyYW5zZHVjdGlvbjwva2V5d29yZD48a2V5d29yZD5TcGhpbmdvbXll
bGluIFBob3NwaG9kaWVzdGVyYXNlL2ltbXVub2xvZ3kvKm1ldGFib2xpc20vcGhhcm1hY29sb2d5
PC9rZXl3b3JkPjxrZXl3b3JkPlNwaGluZ29zaW5lL2FuYWxvZ3MgJmFtcDsgZGVyaXZhdGl2ZXMv
cGhhcm1hY29sb2d5PC9rZXl3b3JkPjxrZXl3b3JkPlN0ZXJvbCBSZWd1bGF0b3J5IEVsZW1lbnQg
QmluZGluZyBQcm90ZWluIDE8L2tleXdvcmQ+PGtleXdvcmQ+KlRyYW5zY3JpcHRpb24gRmFjdG9y
czwva2V5d29yZD48a2V5d29yZD5UdW1vciBOZWNyb3NpcyBGYWN0b3ItYWxwaGEvKnBoYXJtYWNv
bG9neTwva2V5d29yZD48L2tleXdvcmRzPjxkYXRlcz48eWVhcj4xOTk4PC95ZWFyPjxwdWItZGF0
ZXM+PGRhdGU+RmViIDI3PC9kYXRlPjwvcHViLWRhdGVzPjwvZGF0ZXM+PGlzYm4+MDAyMS05MjU4
IChQcmludCkmI3hEOzAwMjEtOTI1OCAoTGlua2luZyk8L2lzYm4+PGFjY2Vzc2lvbi1udW0+OTQ3
ODk1NTwvYWNjZXNzaW9uLW51bT48dXJscz48cmVsYXRlZC11cmxzPjx1cmw+aHR0cDovL3d3dy5u
Y2JpLm5sbS5uaWguZ292L2VudHJlei9xdWVyeS5mY2dpP2NtZD1SZXRyaWV2ZSZhbXA7ZGI9UHVi
TWVkJmFtcDtkb3B0PUNpdGF0aW9uJmFtcDtsaXN0X3VpZHM9OTQ3ODk1NTwvdXJsPjwvcmVsYXRl
ZC11cmxzPjwvdXJscz48bGFuZ3VhZ2U+ZW5nPC9sYW5ndWFnZT48L3JlY29yZD48L0NpdGU+PENp
dGU+PEF1dGhvcj5FbmRvPC9BdXRob3I+PFllYXI+MjAwNzwvWWVhcj48UmVjTnVtPjU4PC9SZWNO
dW0+PHJlY29yZD48cmVjLW51bWJlcj41ODwvcmVjLW51bWJlcj48Zm9yZWlnbi1rZXlzPjxrZXkg
YXBwPSJFTiIgZGItaWQ9ImFwMnQ1dmFyYjBzenYyZXd0cm94Mjl6ajJhZmVycGVkMjlmdiI+NTg8
L2tleT48L2ZvcmVpZ24ta2V5cz48cmVmLXR5cGUgbmFtZT0iSm91cm5hbCBBcnRpY2xlIj4xNzwv
cmVmLXR5cGU+PGNvbnRyaWJ1dG9ycz48YXV0aG9ycz48YXV0aG9yPkVuZG8sIE0uPC9hdXRob3I+
PGF1dGhvcj5NYXNha2ksIFQuPC9hdXRob3I+PGF1dGhvcj5TZWlrZSwgTS48L2F1dGhvcj48YXV0
aG9yPllvc2hpbWF0c3UsIEguPC9hdXRob3I+PC9hdXRob3JzPjwvY29udHJpYnV0b3JzPjxhdXRo
LWFkZHJlc3M+RGVwYXJ0bWVudCBvZiBJbnRlcm5hbCBNZWRpY2luZSwgRmFjdWx0eSBvZiBNZWRp
Y2luZSwgT2l0YSBVbml2ZXJzaXR5LCBJZGFpZ2Fva2EsWXVmdS1IYXNhbWEsIE9pdGEsIEphcGFu
LjwvYXV0aC1hZGRyZXNzPjx0aXRsZXM+PHRpdGxlPlRORi1hbHBoYSBpbmR1Y2VzIGhlcGF0aWMg
c3RlYXRvc2lzIGluIG1pY2UgYnkgZW5oYW5jaW5nIGdlbmUgZXhwcmVzc2lvbiBvZiBzdGVyb2wg
cmVndWxhdG9yeSBlbGVtZW50IGJpbmRpbmcgcHJvdGVpbi0xYyAoU1JFQlAtMWMpPC90aXRsZT48
c2Vjb25kYXJ5LXRpdGxlPkV4cCBCaW9sIE1lZCAoTWF5d29vZCk8L3NlY29uZGFyeS10aXRsZT48
L3RpdGxlcz48cGVyaW9kaWNhbD48ZnVsbC10aXRsZT5FeHAgQmlvbCBNZWQgKE1heXdvb2QpPC9m
dWxsLXRpdGxlPjwvcGVyaW9kaWNhbD48cGFnZXM+NjE0LTIxPC9wYWdlcz48dm9sdW1lPjIzMjwv
dm9sdW1lPjxudW1iZXI+NTwvbnVtYmVyPjxlZGl0aW9uPjIwMDcvMDQvMjg8L2VkaXRpb24+PGtl
eXdvcmRzPjxrZXl3b3JkPkFuaW1hbHM8L2tleXdvcmQ+PGtleXdvcmQ+QW50aWJvZGllcy9waGFy
bWFjb2xvZ3k8L2tleXdvcmQ+PGtleXdvcmQ+QW50aWdlbnMsIENEOTUvZ2VuZXRpY3M8L2tleXdv
cmQ+PGtleXdvcmQ+Qmxvb2QgR2x1Y29zZS9tZXRhYm9saXNtPC9rZXl3b3JkPjxrZXl3b3JkPkJv
ZHkgV2VpZ2h0L2RydWcgZWZmZWN0czwva2V5d29yZD48a2V5d29yZD5GYXR0eSBBY2lkIFN5bnRo
ZXRhc2UgQ29tcGxleC9nZW5ldGljczwva2V5d29yZD48a2V5d29yZD5GYXR0eSBBY2lkcywgTm9u
ZXN0ZXJpZmllZC9ibG9vZDwva2V5d29yZD48a2V5d29yZD5GYXR0eSBMaXZlci9ibG9vZC8qY2hl
bWljYWxseSBpbmR1Y2VkPC9rZXl3b3JkPjxrZXl3b3JkPkdlbmUgRXhwcmVzc2lvbiBSZWd1bGF0
aW9uLypkcnVnIGVmZmVjdHM8L2tleXdvcmQ+PGtleXdvcmQ+SW5qZWN0aW9ucywgSW50cmFwZXJp
dG9uZWFsPC9rZXl3b3JkPjxrZXl3b3JkPkluc3VsaW4vYmxvb2Q8L2tleXdvcmQ+PGtleXdvcmQ+
TGlwb3BvbHlzYWNjaGFyaWRlcy9hZG1pbmlzdHJhdGlvbiAmYW1wOyBkb3NhZ2UvYW50YWdvbmlz
dHMgJmFtcDs8L2tleXdvcmQ+PGtleXdvcmQ+aW5oaWJpdG9ycy90b3hpY2l0eTwva2V5d29yZD48
a2V5d29yZD5MaXZlci8qZHJ1ZyBlZmZlY3RzL21ldGFib2xpc20vcGF0aG9sb2d5PC9rZXl3b3Jk
PjxrZXl3b3JkPk1pY2U8L2tleXdvcmQ+PGtleXdvcmQ+TWljZSwgSW5icmVkIEM1N0JMPC9rZXl3
b3JkPjxrZXl3b3JkPk9yZ2FuIFNpemUvZHJ1ZyBlZmZlY3RzPC9rZXl3b3JkPjxrZXl3b3JkPlBQ
QVIgYWxwaGEvZ2VuZXRpY3M8L2tleXdvcmQ+PGtleXdvcmQ+Uk5BLCBNZXNzZW5nZXIvZ2VuZXRp
Y3MvbWV0YWJvbGlzbTwva2V5d29yZD48a2V5d29yZD5SZXZlcnNlIFRyYW5zY3JpcHRhc2UgUG9s
eW1lcmFzZSBDaGFpbiBSZWFjdGlvbjwva2V5d29yZD48a2V5d29yZD5TdGVyb2wgUmVndWxhdG9y
eSBFbGVtZW50IEJpbmRpbmcgUHJvdGVpbiAxLypnZW5ldGljczwva2V5d29yZD48a2V5d29yZD5U
aW1lIEZhY3RvcnM8L2tleXdvcmQ+PGtleXdvcmQ+VHJpZ2x5Y2VyaWRlcy9ibG9vZC9tZXRhYm9s
aXNtPC9rZXl3b3JkPjxrZXl3b3JkPlR1bW9yIE5lY3Jvc2lzIEZhY3Rvci1hbHBoYS9hZG1pbmlz
dHJhdGlvbiAmYW1wOyBkb3NhZ2UvaW1tdW5vbG9neS8qdG94aWNpdHk8L2tleXdvcmQ+PC9rZXl3
b3Jkcz48ZGF0ZXM+PHllYXI+MjAwNzwveWVhcj48cHViLWRhdGVzPjxkYXRlPk1heTwvZGF0ZT48
L3B1Yi1kYXRlcz48L2RhdGVzPjxpc2JuPjE1MzUtMzcwMiAoUHJpbnQpJiN4RDsxNTM1LTM2OTkg
KExpbmtpbmcpPC9pc2JuPjxhY2Nlc3Npb24tbnVtPjE3NDYzMTU3PC9hY2Nlc3Npb24tbnVtPjx1
cmxzPjxyZWxhdGVkLXVybHM+PHVybD5odHRwOi8vd3d3Lm5jYmkubmxtLm5paC5nb3YvZW50cmV6
L3F1ZXJ5LmZjZ2k/Y21kPVJldHJpZXZlJmFtcDtkYj1QdWJNZWQmYW1wO2RvcHQ9Q2l0YXRpb24m
YW1wO2xpc3RfdWlkcz0xNzQ2MzE1NzwvdXJsPjwvcmVsYXRlZC11cmxzPjwvdXJscz48ZWxlY3Ry
b25pYy1yZXNvdXJjZS1udW0+MjMyLzUvNjE0IFtwaWldPC9lbGVjdHJvbmljLXJlc291cmNlLW51
bT48bGFuZ3VhZ2U+ZW5nPC9sYW5ndWFnZT48L3JlY29yZD48L0NpdGU+PC9FbmROb3RlPgB=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MYXdsZXI8L0F1dGhvcj48WWVhcj4xOTk4PC9ZZWFyPjxS
ZWNOdW0+NTk8L1JlY051bT48RGlzcGxheVRleHQ+PHN0eWxlIGZhY2U9InN1cGVyc2NyaXB0Ij5b
MjMsIDI0XTwvc3R5bGU+PC9EaXNwbGF5VGV4dD48cmVjb3JkPjxyZWMtbnVtYmVyPjU5PC9yZWMt
bnVtYmVyPjxmb3JlaWduLWtleXM+PGtleSBhcHA9IkVOIiBkYi1pZD0iYXAydDV2YXJiMHN6djJl
d3Ryb3gyOXpqMmFmZXJwZWQyOWZ2Ij41OTwva2V5PjwvZm9yZWlnbi1rZXlzPjxyZWYtdHlwZSBu
YW1lPSJKb3VybmFsIEFydGljbGUiPjE3PC9yZWYtdHlwZT48Y29udHJpYnV0b3JzPjxhdXRob3Jz
PjxhdXRob3I+TGF3bGVyLCBKLiBGLiwgSnIuPC9hdXRob3I+PGF1dGhvcj5ZaW4sIE0uPC9hdXRo
b3I+PGF1dGhvcj5EaWVobCwgQS4gTS48L2F1dGhvcj48YXV0aG9yPlJvYmVydHMsIEUuPC9hdXRo
b3I+PGF1dGhvcj5DaGF0dGVyamVlLCBTLjwvYXV0aG9yPjwvYXV0aG9ycz48L2NvbnRyaWJ1dG9y
cz48YXV0aC1hZGRyZXNzPkRlcGFydG1lbnQgb2YgUGVkaWF0cmljcywgTGlwaWQgUmVzZWFyY2gg
QXRoZXJvc2NsZXJvc2lzIFVuaXQsIFRoZSBKb2hucyBIb3BraW5zIFVuaXZlcnNpdHkgU2Nob29s
IG9mIE1lZGljaW5lLCBCYWx0aW1vcmUsIE1hcnlsYW5kIDIxMjg3LCBVU0EuPC9hdXRoLWFkZHJl
c3M+PHRpdGxlcz48dGl0bGU+VHVtb3IgbmVjcm9zaXMgZmFjdG9yLWFscGhhIHN0aW11bGF0ZXMg
dGhlIG1hdHVyYXRpb24gb2Ygc3Rlcm9sIHJlZ3VsYXRvcnkgZWxlbWVudCBiaW5kaW5nIHByb3Rl
aW4tMSBpbiBodW1hbiBoZXBhdG9jeXRlcyB0aHJvdWdoIHRoZSBhY3Rpb24gb2YgbmV1dHJhbCBz
cGhpbmdvbXllbGluYXNlPC90aXRsZT48c2Vjb25kYXJ5LXRpdGxlPkogQmlvbCBDaGVtPC9zZWNv
bmRhcnktdGl0bGU+PC90aXRsZXM+PHBlcmlvZGljYWw+PGZ1bGwtdGl0bGU+SiBCaW9sIENoZW08
L2Z1bGwtdGl0bGU+PC9wZXJpb2RpY2FsPjxwYWdlcz41MDUzLTk8L3BhZ2VzPjx2b2x1bWU+Mjcz
PC92b2x1bWU+PG51bWJlcj45PC9udW1iZXI+PGVkaXRpb24+MTk5OC8wMy8yODwvZWRpdGlvbj48
a2V5d29yZHM+PGtleXdvcmQ+QW50aWJvZGllcy9waGFybWFjb2xvZ3k8L2tleXdvcmQ+PGtleXdv
cmQ+QXBvcHRvc2lzL2RydWcgZWZmZWN0czwva2V5d29yZD48a2V5d29yZD5CaW9sb2dpY2FsIFRy
YW5zcG9ydDwva2V5d29yZD48a2V5d29yZD4qQ0NBQVQtRW5oYW5jZXItQmluZGluZyBQcm90ZWlu
czwva2V5d29yZD48a2V5d29yZD5DZWxsIE51Y2xldXMvbWV0YWJvbGlzbTwva2V5d29yZD48a2V5
d29yZD5DZWxscywgQ3VsdHVyZWQ8L2tleXdvcmQ+PGtleXdvcmQ+RE5BLUJpbmRpbmcgUHJvdGVp
bnMvKm1ldGFib2xpc208L2tleXdvcmQ+PGtleXdvcmQ+RG9zZS1SZXNwb25zZSBSZWxhdGlvbnNo
aXAsIERydWc8L2tleXdvcmQ+PGtleXdvcmQ+RW5kb3BlcHRpZGFzZXMvbWV0YWJvbGlzbTwva2V5
d29yZD48a2V5d29yZD5Fbnp5bWUgQWN0aXZhdGlvbjwva2V5d29yZD48a2V5d29yZD5GbHVvcmVz
Y2VudCBBbnRpYm9keSBUZWNobmlxdWUsIEluZGlyZWN0PC9rZXl3b3JkPjxrZXl3b3JkPkdlbmUg
RXhwcmVzc2lvbiBSZWd1bGF0aW9uPC9rZXl3b3JkPjxrZXl3b3JkPkh1bWFuczwva2V5d29yZD48
a2V5d29yZD5MaXZlci9jeXRvbG9neS8qZHJ1ZyBlZmZlY3RzL21ldGFib2xpc208L2tleXdvcmQ+
PGtleXdvcmQ+TW9kZWxzLCBCaW9sb2dpY2FsPC9rZXl3b3JkPjxrZXl3b3JkPk51Y2xlYXIgUHJv
dGVpbnMvKm1ldGFib2xpc208L2tleXdvcmQ+PGtleXdvcmQ+UHJvdGVpbiBCaW5kaW5nPC9rZXl3
b3JkPjxrZXl3b3JkPlByb3RlaW4gUHJvY2Vzc2luZywgUG9zdC1UcmFuc2xhdGlvbmFsPC9rZXl3
b3JkPjxrZXl3b3JkPlJlZ3VsYXRvcnkgU2VxdWVuY2VzLCBOdWNsZWljIEFjaWQ8L2tleXdvcmQ+
PGtleXdvcmQ+U2lnbmFsIFRyYW5zZHVjdGlvbjwva2V5d29yZD48a2V5d29yZD5TcGhpbmdvbXll
bGluIFBob3NwaG9kaWVzdGVyYXNlL2ltbXVub2xvZ3kvKm1ldGFib2xpc20vcGhhcm1hY29sb2d5
PC9rZXl3b3JkPjxrZXl3b3JkPlNwaGluZ29zaW5lL2FuYWxvZ3MgJmFtcDsgZGVyaXZhdGl2ZXMv
cGhhcm1hY29sb2d5PC9rZXl3b3JkPjxrZXl3b3JkPlN0ZXJvbCBSZWd1bGF0b3J5IEVsZW1lbnQg
QmluZGluZyBQcm90ZWluIDE8L2tleXdvcmQ+PGtleXdvcmQ+KlRyYW5zY3JpcHRpb24gRmFjdG9y
czwva2V5d29yZD48a2V5d29yZD5UdW1vciBOZWNyb3NpcyBGYWN0b3ItYWxwaGEvKnBoYXJtYWNv
bG9neTwva2V5d29yZD48L2tleXdvcmRzPjxkYXRlcz48eWVhcj4xOTk4PC95ZWFyPjxwdWItZGF0
ZXM+PGRhdGU+RmViIDI3PC9kYXRlPjwvcHViLWRhdGVzPjwvZGF0ZXM+PGlzYm4+MDAyMS05MjU4
IChQcmludCkmI3hEOzAwMjEtOTI1OCAoTGlua2luZyk8L2lzYm4+PGFjY2Vzc2lvbi1udW0+OTQ3
ODk1NTwvYWNjZXNzaW9uLW51bT48dXJscz48cmVsYXRlZC11cmxzPjx1cmw+aHR0cDovL3d3dy5u
Y2JpLm5sbS5uaWguZ292L2VudHJlei9xdWVyeS5mY2dpP2NtZD1SZXRyaWV2ZSZhbXA7ZGI9UHVi
TWVkJmFtcDtkb3B0PUNpdGF0aW9uJmFtcDtsaXN0X3VpZHM9OTQ3ODk1NTwvdXJsPjwvcmVsYXRl
ZC11cmxzPjwvdXJscz48bGFuZ3VhZ2U+ZW5nPC9sYW5ndWFnZT48L3JlY29yZD48L0NpdGU+PENp
dGU+PEF1dGhvcj5FbmRvPC9BdXRob3I+PFllYXI+MjAwNzwvWWVhcj48UmVjTnVtPjU4PC9SZWNO
dW0+PHJlY29yZD48cmVjLW51bWJlcj41ODwvcmVjLW51bWJlcj48Zm9yZWlnbi1rZXlzPjxrZXkg
YXBwPSJFTiIgZGItaWQ9ImFwMnQ1dmFyYjBzenYyZXd0cm94Mjl6ajJhZmVycGVkMjlmdiI+NTg8
L2tleT48L2ZvcmVpZ24ta2V5cz48cmVmLXR5cGUgbmFtZT0iSm91cm5hbCBBcnRpY2xlIj4xNzwv
cmVmLXR5cGU+PGNvbnRyaWJ1dG9ycz48YXV0aG9ycz48YXV0aG9yPkVuZG8sIE0uPC9hdXRob3I+
PGF1dGhvcj5NYXNha2ksIFQuPC9hdXRob3I+PGF1dGhvcj5TZWlrZSwgTS48L2F1dGhvcj48YXV0
aG9yPllvc2hpbWF0c3UsIEguPC9hdXRob3I+PC9hdXRob3JzPjwvY29udHJpYnV0b3JzPjxhdXRo
LWFkZHJlc3M+RGVwYXJ0bWVudCBvZiBJbnRlcm5hbCBNZWRpY2luZSwgRmFjdWx0eSBvZiBNZWRp
Y2luZSwgT2l0YSBVbml2ZXJzaXR5LCBJZGFpZ2Fva2EsWXVmdS1IYXNhbWEsIE9pdGEsIEphcGFu
LjwvYXV0aC1hZGRyZXNzPjx0aXRsZXM+PHRpdGxlPlRORi1hbHBoYSBpbmR1Y2VzIGhlcGF0aWMg
c3RlYXRvc2lzIGluIG1pY2UgYnkgZW5oYW5jaW5nIGdlbmUgZXhwcmVzc2lvbiBvZiBzdGVyb2wg
cmVndWxhdG9yeSBlbGVtZW50IGJpbmRpbmcgcHJvdGVpbi0xYyAoU1JFQlAtMWMpPC90aXRsZT48
c2Vjb25kYXJ5LXRpdGxlPkV4cCBCaW9sIE1lZCAoTWF5d29vZCk8L3NlY29uZGFyeS10aXRsZT48
L3RpdGxlcz48cGVyaW9kaWNhbD48ZnVsbC10aXRsZT5FeHAgQmlvbCBNZWQgKE1heXdvb2QpPC9m
dWxsLXRpdGxlPjwvcGVyaW9kaWNhbD48cGFnZXM+NjE0LTIxPC9wYWdlcz48dm9sdW1lPjIzMjwv
dm9sdW1lPjxudW1iZXI+NTwvbnVtYmVyPjxlZGl0aW9uPjIwMDcvMDQvMjg8L2VkaXRpb24+PGtl
eXdvcmRzPjxrZXl3b3JkPkFuaW1hbHM8L2tleXdvcmQ+PGtleXdvcmQ+QW50aWJvZGllcy9waGFy
bWFjb2xvZ3k8L2tleXdvcmQ+PGtleXdvcmQ+QW50aWdlbnMsIENEOTUvZ2VuZXRpY3M8L2tleXdv
cmQ+PGtleXdvcmQ+Qmxvb2QgR2x1Y29zZS9tZXRhYm9saXNtPC9rZXl3b3JkPjxrZXl3b3JkPkJv
ZHkgV2VpZ2h0L2RydWcgZWZmZWN0czwva2V5d29yZD48a2V5d29yZD5GYXR0eSBBY2lkIFN5bnRo
ZXRhc2UgQ29tcGxleC9nZW5ldGljczwva2V5d29yZD48a2V5d29yZD5GYXR0eSBBY2lkcywgTm9u
ZXN0ZXJpZmllZC9ibG9vZDwva2V5d29yZD48a2V5d29yZD5GYXR0eSBMaXZlci9ibG9vZC8qY2hl
bWljYWxseSBpbmR1Y2VkPC9rZXl3b3JkPjxrZXl3b3JkPkdlbmUgRXhwcmVzc2lvbiBSZWd1bGF0
aW9uLypkcnVnIGVmZmVjdHM8L2tleXdvcmQ+PGtleXdvcmQ+SW5qZWN0aW9ucywgSW50cmFwZXJp
dG9uZWFsPC9rZXl3b3JkPjxrZXl3b3JkPkluc3VsaW4vYmxvb2Q8L2tleXdvcmQ+PGtleXdvcmQ+
TGlwb3BvbHlzYWNjaGFyaWRlcy9hZG1pbmlzdHJhdGlvbiAmYW1wOyBkb3NhZ2UvYW50YWdvbmlz
dHMgJmFtcDs8L2tleXdvcmQ+PGtleXdvcmQ+aW5oaWJpdG9ycy90b3hpY2l0eTwva2V5d29yZD48
a2V5d29yZD5MaXZlci8qZHJ1ZyBlZmZlY3RzL21ldGFib2xpc20vcGF0aG9sb2d5PC9rZXl3b3Jk
PjxrZXl3b3JkPk1pY2U8L2tleXdvcmQ+PGtleXdvcmQ+TWljZSwgSW5icmVkIEM1N0JMPC9rZXl3
b3JkPjxrZXl3b3JkPk9yZ2FuIFNpemUvZHJ1ZyBlZmZlY3RzPC9rZXl3b3JkPjxrZXl3b3JkPlBQ
QVIgYWxwaGEvZ2VuZXRpY3M8L2tleXdvcmQ+PGtleXdvcmQ+Uk5BLCBNZXNzZW5nZXIvZ2VuZXRp
Y3MvbWV0YWJvbGlzbTwva2V5d29yZD48a2V5d29yZD5SZXZlcnNlIFRyYW5zY3JpcHRhc2UgUG9s
eW1lcmFzZSBDaGFpbiBSZWFjdGlvbjwva2V5d29yZD48a2V5d29yZD5TdGVyb2wgUmVndWxhdG9y
eSBFbGVtZW50IEJpbmRpbmcgUHJvdGVpbiAxLypnZW5ldGljczwva2V5d29yZD48a2V5d29yZD5U
aW1lIEZhY3RvcnM8L2tleXdvcmQ+PGtleXdvcmQ+VHJpZ2x5Y2VyaWRlcy9ibG9vZC9tZXRhYm9s
aXNtPC9rZXl3b3JkPjxrZXl3b3JkPlR1bW9yIE5lY3Jvc2lzIEZhY3Rvci1hbHBoYS9hZG1pbmlz
dHJhdGlvbiAmYW1wOyBkb3NhZ2UvaW1tdW5vbG9neS8qdG94aWNpdHk8L2tleXdvcmQ+PC9rZXl3
b3Jkcz48ZGF0ZXM+PHllYXI+MjAwNzwveWVhcj48cHViLWRhdGVzPjxkYXRlPk1heTwvZGF0ZT48
L3B1Yi1kYXRlcz48L2RhdGVzPjxpc2JuPjE1MzUtMzcwMiAoUHJpbnQpJiN4RDsxNTM1LTM2OTkg
KExpbmtpbmcpPC9pc2JuPjxhY2Nlc3Npb24tbnVtPjE3NDYzMTU3PC9hY2Nlc3Npb24tbnVtPjx1
cmxzPjxyZWxhdGVkLXVybHM+PHVybD5odHRwOi8vd3d3Lm5jYmkubmxtLm5paC5nb3YvZW50cmV6
L3F1ZXJ5LmZjZ2k/Y21kPVJldHJpZXZlJmFtcDtkYj1QdWJNZWQmYW1wO2RvcHQ9Q2l0YXRpb24m
YW1wO2xpc3RfdWlkcz0xNzQ2MzE1NzwvdXJsPjwvcmVsYXRlZC11cmxzPjwvdXJscz48ZWxlY3Ry
b25pYy1yZXNvdXJjZS1udW0+MjMyLzUvNjE0IFtwaWldPC9lbGVjdHJvbmljLXJlc291cmNlLW51
bT48bGFuZ3VhZ2U+ZW5nPC9sYW5ndWFnZT48L3JlY29yZD48L0NpdGU+PC9FbmROb3RlPgB=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23" w:tooltip="Lawler, 1998 #59" w:history="1">
        <w:r w:rsidRPr="00E05C91">
          <w:rPr>
            <w:rFonts w:ascii="Book Antiqua" w:hAnsi="Book Antiqua"/>
            <w:noProof/>
            <w:sz w:val="24"/>
            <w:szCs w:val="24"/>
            <w:vertAlign w:val="superscript"/>
          </w:rPr>
          <w:t>23</w:t>
        </w:r>
      </w:hyperlink>
      <w:r w:rsidR="008D0AC4">
        <w:rPr>
          <w:rFonts w:ascii="Book Antiqua" w:hAnsi="Book Antiqua"/>
          <w:noProof/>
          <w:sz w:val="24"/>
          <w:szCs w:val="24"/>
          <w:vertAlign w:val="superscript"/>
        </w:rPr>
        <w:t>,</w:t>
      </w:r>
      <w:hyperlink w:anchor="_ENREF_24" w:tooltip="Endo, 2007 #58" w:history="1">
        <w:r w:rsidRPr="00E05C91">
          <w:rPr>
            <w:rFonts w:ascii="Book Antiqua" w:hAnsi="Book Antiqua"/>
            <w:noProof/>
            <w:sz w:val="24"/>
            <w:szCs w:val="24"/>
            <w:vertAlign w:val="superscript"/>
          </w:rPr>
          <w:t>24</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Furthermore, a recent report demonstrated that alcohol-mediated infiltration of macrophages into adipose tissue decreased the amount of </w:t>
      </w:r>
      <w:proofErr w:type="spellStart"/>
      <w:r w:rsidRPr="00E05C91">
        <w:rPr>
          <w:rFonts w:ascii="Book Antiqua" w:hAnsi="Book Antiqua"/>
          <w:sz w:val="24"/>
          <w:szCs w:val="24"/>
        </w:rPr>
        <w:t>adiponectin</w:t>
      </w:r>
      <w:proofErr w:type="spellEnd"/>
      <w:r w:rsidRPr="00E05C91">
        <w:rPr>
          <w:rFonts w:ascii="Book Antiqua" w:hAnsi="Book Antiqua"/>
          <w:sz w:val="24"/>
          <w:szCs w:val="24"/>
        </w:rPr>
        <w:t xml:space="preserve"> (known as an anti-</w:t>
      </w:r>
      <w:proofErr w:type="spellStart"/>
      <w:r w:rsidRPr="00E05C91">
        <w:rPr>
          <w:rFonts w:ascii="Book Antiqua" w:hAnsi="Book Antiqua"/>
          <w:sz w:val="24"/>
          <w:szCs w:val="24"/>
        </w:rPr>
        <w:t>steatosis</w:t>
      </w:r>
      <w:proofErr w:type="spellEnd"/>
      <w:r w:rsidRPr="00E05C91">
        <w:rPr>
          <w:rFonts w:ascii="Book Antiqua" w:hAnsi="Book Antiqua"/>
          <w:sz w:val="24"/>
          <w:szCs w:val="24"/>
        </w:rPr>
        <w:t xml:space="preserve"> peptide hormone that responses </w:t>
      </w:r>
      <w:r w:rsidRPr="00EC2161">
        <w:rPr>
          <w:rFonts w:ascii="Book Antiqua" w:hAnsi="Book Antiqua"/>
          <w:i/>
          <w:sz w:val="24"/>
          <w:szCs w:val="24"/>
        </w:rPr>
        <w:t>via</w:t>
      </w:r>
      <w:r w:rsidRPr="00E05C91">
        <w:rPr>
          <w:rFonts w:ascii="Book Antiqua" w:hAnsi="Book Antiqua"/>
          <w:sz w:val="24"/>
          <w:szCs w:val="24"/>
        </w:rPr>
        <w:t xml:space="preserve"> up-regulation of AMPK activity) production of adipocytes, leading to alcoholic liver </w:t>
      </w:r>
      <w:proofErr w:type="spellStart"/>
      <w:proofErr w:type="gramStart"/>
      <w:r w:rsidRPr="00E05C91">
        <w:rPr>
          <w:rFonts w:ascii="Book Antiqua" w:hAnsi="Book Antiqua"/>
          <w:sz w:val="24"/>
          <w:szCs w:val="24"/>
        </w:rPr>
        <w:t>steatosis</w:t>
      </w:r>
      <w:proofErr w:type="spellEnd"/>
      <w:proofErr w:type="gramEnd"/>
      <w:r w:rsidRPr="00E05C91">
        <w:rPr>
          <w:rFonts w:ascii="Book Antiqua" w:hAnsi="Book Antiqua"/>
          <w:sz w:val="24"/>
          <w:szCs w:val="24"/>
        </w:rPr>
        <w:fldChar w:fldCharType="begin">
          <w:fldData xml:space="preserve">PEVuZE5vdGU+PENpdGU+PEF1dGhvcj5LYW5nPC9BdXRob3I+PFllYXI+MjAwNzwvWWVhcj48UmVj
TnVtPjYwPC9SZWNOdW0+PERpc3BsYXlUZXh0PjxzdHlsZSBmYWNlPSJzdXBlcnNjcmlwdCI+WzI1
XTwvc3R5bGU+PC9EaXNwbGF5VGV4dD48cmVjb3JkPjxyZWMtbnVtYmVyPjYwPC9yZWMtbnVtYmVy
Pjxmb3JlaWduLWtleXM+PGtleSBhcHA9IkVOIiBkYi1pZD0iYXAydDV2YXJiMHN6djJld3Ryb3gy
OXpqMmFmZXJwZWQyOWZ2Ij42MDwva2V5PjwvZm9yZWlnbi1rZXlzPjxyZWYtdHlwZSBuYW1lPSJK
b3VybmFsIEFydGljbGUiPjE3PC9yZWYtdHlwZT48Y29udHJpYnV0b3JzPjxhdXRob3JzPjxhdXRo
b3I+S2FuZywgTC48L2F1dGhvcj48YXV0aG9yPlNlYmFzdGlhbiwgQi4gTS48L2F1dGhvcj48YXV0
aG9yPlByaXRjaGFyZCwgTS4gVC48L2F1dGhvcj48YXV0aG9yPlByYXR0LCBCLiBULjwvYXV0aG9y
PjxhdXRob3I+UHJldmlzLCBTLiBGLjwvYXV0aG9yPjxhdXRob3I+TmFneSwgTC4gRS48L2F1dGhv
cj48L2F1dGhvcnM+PC9jb250cmlidXRvcnM+PGF1dGgtYWRkcmVzcz5EZXBhcnRtZW50IG9mIEJp
b2NoZW1pc3RyeSwgQ2FzZSBXZXN0ZXJuIFJlc2VydmUgVW5pdmVyc2l0eSwgQ2xldmVsYW5kLCBP
aGlvLCBVU0EuPC9hdXRoLWFkZHJlc3M+PHRpdGxlcz48dGl0bGU+Q2hyb25pYyBldGhhbm9sLWlu
ZHVjZWQgaW5zdWxpbiByZXNpc3RhbmNlIGlzIGFzc29jaWF0ZWQgd2l0aCBtYWNyb3BoYWdlIGlu
ZmlsdHJhdGlvbiBpbnRvIGFkaXBvc2UgdGlzc3VlIGFuZCBhbHRlcmVkIGV4cHJlc3Npb24gb2Yg
YWRpcG9jeXRva2luZXM8L3RpdGxlPjxzZWNvbmRhcnktdGl0bGU+QWxjb2hvbCBDbGluIEV4cCBS
ZXM8L3NlY29uZGFyeS10aXRsZT48L3RpdGxlcz48cGVyaW9kaWNhbD48ZnVsbC10aXRsZT5BbGNv
aG9sIENsaW4gRXhwIFJlczwvZnVsbC10aXRsZT48L3BlcmlvZGljYWw+PHBhZ2VzPjE1ODEtODwv
cGFnZXM+PHZvbHVtZT4zMTwvdm9sdW1lPjxudW1iZXI+OTwvbnVtYmVyPjxlZGl0aW9uPjIwMDcv
MDcvMTM8L2VkaXRpb24+PGtleXdvcmRzPjxrZXl3b3JkPkFkaXBvbmVjdGluL21ldGFib2xpc208
L2tleXdvcmQ+PGtleXdvcmQ+QWRpcG9zZSBUaXNzdWUvZHJ1ZyBlZmZlY3RzL2ltbXVub2xvZ3kv
Km1ldGFib2xpc208L2tleXdvcmQ+PGtleXdvcmQ+QWxjb2hvbGlzbS9tZXRhYm9saXNtL3BhdGhv
bG9neS9waHlzaW9wYXRob2xvZ3k8L2tleXdvcmQ+PGtleXdvcmQ+QW5pbWFsczwva2V5d29yZD48
a2V5d29yZD5DZWxsIE1vdmVtZW50LypkcnVnIGVmZmVjdHMvcGh5c2lvbG9neTwva2V5d29yZD48
a2V5d29yZD5DZW50cmFsIE5lcnZvdXMgU3lzdGVtIERlcHJlc3NhbnRzL2FkdmVyc2UgZWZmZWN0
cy9waGFybWFjb2xvZ3k8L2tleXdvcmQ+PGtleXdvcmQ+Q2hlbW9raW5lIENDTDIvbWV0YWJvbGlz
bTwva2V5d29yZD48a2V5d29yZD5DeXRva2luZXMvKm1ldGFib2xpc208L2tleXdvcmQ+PGtleXdv
cmQ+RGlzZWFzZSBNb2RlbHMsIEFuaW1hbDwva2V5d29yZD48a2V5d29yZD5FdGhhbm9sLyphZHZl
cnNlIGVmZmVjdHMvcGhhcm1hY29sb2d5PC9rZXl3b3JkPjxrZXl3b3JkPkdsdWNvc2UvbWV0YWJv
bGlzbTwva2V5d29yZD48a2V5d29yZD5HbHVjb3NlIENsYW1wIFRlY2huaXF1ZTwva2V5d29yZD48
a2V5d29yZD5JbnN1bGluIFJlc2lzdGFuY2UvKnBoeXNpb2xvZ3k8L2tleXdvcmQ+PGtleXdvcmQ+
SW50ZXJsZXVraW4tNi9tZXRhYm9saXNtPC9rZXl3b3JkPjxrZXl3b3JkPk1hY3JvcGhhZ2VzLypk
cnVnIGVmZmVjdHMvbWV0YWJvbGlzbTwva2V5d29yZD48a2V5d29yZD5NYWxlPC9rZXl3b3JkPjxr
ZXl3b3JkPk11c2NsZSwgU2tlbGV0YWwvbWV0YWJvbGlzbTwva2V5d29yZD48a2V5d29yZD5SYXRz
PC9rZXl3b3JkPjxrZXl3b3JkPlJhdHMsIFdpc3Rhcjwva2V5d29yZD48a2V5d29yZD5SZXRpbm9s
LUJpbmRpbmcgUHJvdGVpbnMvbWV0YWJvbGlzbTwva2V5d29yZD48a2V5d29yZD5SZXRpbm9sLUJp
bmRpbmcgUHJvdGVpbnMsIFBsYXNtYTwva2V5d29yZD48a2V5d29yZD5UdW1vciBOZWNyb3NpcyBG
YWN0b3ItYWxwaGEvbWV0YWJvbGlzbTwva2V5d29yZD48L2tleXdvcmRzPjxkYXRlcz48eWVhcj4y
MDA3PC95ZWFyPjxwdWItZGF0ZXM+PGRhdGU+U2VwPC9kYXRlPjwvcHViLWRhdGVzPjwvZGF0ZXM+
PGlzYm4+MDE0NS02MDA4IChQcmludCkmI3hEOzAxNDUtNjAwOCAoTGlua2luZyk8L2lzYm4+PGFj
Y2Vzc2lvbi1udW0+MTc2MjQ5OTQ8L2FjY2Vzc2lvbi1udW0+PHVybHM+PHJlbGF0ZWQtdXJscz48
dXJsPmh0dHA6Ly93d3cubmNiaS5ubG0ubmloLmdvdi9lbnRyZXovcXVlcnkuZmNnaT9jbWQ9UmV0
cmlldmUmYW1wO2RiPVB1Yk1lZCZhbXA7ZG9wdD1DaXRhdGlvbiZhbXA7bGlzdF91aWRzPTE3NjI0
OTk0PC91cmw+PC9yZWxhdGVkLXVybHM+PC91cmxzPjxlbGVjdHJvbmljLXJlc291cmNlLW51bT5B
Q0VSNDUyIFtwaWldJiN4RDsxMC4xMTExL2ouMTUzMC0wMjc3LjIwMDcuMDA0NTIueDwvZWxlY3Ry
b25pYy1yZXNvdXJjZS1udW0+PGxhbmd1YWdlPmVuZzwvbGFuZ3VhZ2U+PC9yZWNvcmQ+PC9DaXRl
PjwvRW5kTm90ZT5=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LYW5nPC9BdXRob3I+PFllYXI+MjAwNzwvWWVhcj48UmVj
TnVtPjYwPC9SZWNOdW0+PERpc3BsYXlUZXh0PjxzdHlsZSBmYWNlPSJzdXBlcnNjcmlwdCI+WzI1
XTwvc3R5bGU+PC9EaXNwbGF5VGV4dD48cmVjb3JkPjxyZWMtbnVtYmVyPjYwPC9yZWMtbnVtYmVy
Pjxmb3JlaWduLWtleXM+PGtleSBhcHA9IkVOIiBkYi1pZD0iYXAydDV2YXJiMHN6djJld3Ryb3gy
OXpqMmFmZXJwZWQyOWZ2Ij42MDwva2V5PjwvZm9yZWlnbi1rZXlzPjxyZWYtdHlwZSBuYW1lPSJK
b3VybmFsIEFydGljbGUiPjE3PC9yZWYtdHlwZT48Y29udHJpYnV0b3JzPjxhdXRob3JzPjxhdXRo
b3I+S2FuZywgTC48L2F1dGhvcj48YXV0aG9yPlNlYmFzdGlhbiwgQi4gTS48L2F1dGhvcj48YXV0
aG9yPlByaXRjaGFyZCwgTS4gVC48L2F1dGhvcj48YXV0aG9yPlByYXR0LCBCLiBULjwvYXV0aG9y
PjxhdXRob3I+UHJldmlzLCBTLiBGLjwvYXV0aG9yPjxhdXRob3I+TmFneSwgTC4gRS48L2F1dGhv
cj48L2F1dGhvcnM+PC9jb250cmlidXRvcnM+PGF1dGgtYWRkcmVzcz5EZXBhcnRtZW50IG9mIEJp
b2NoZW1pc3RyeSwgQ2FzZSBXZXN0ZXJuIFJlc2VydmUgVW5pdmVyc2l0eSwgQ2xldmVsYW5kLCBP
aGlvLCBVU0EuPC9hdXRoLWFkZHJlc3M+PHRpdGxlcz48dGl0bGU+Q2hyb25pYyBldGhhbm9sLWlu
ZHVjZWQgaW5zdWxpbiByZXNpc3RhbmNlIGlzIGFzc29jaWF0ZWQgd2l0aCBtYWNyb3BoYWdlIGlu
ZmlsdHJhdGlvbiBpbnRvIGFkaXBvc2UgdGlzc3VlIGFuZCBhbHRlcmVkIGV4cHJlc3Npb24gb2Yg
YWRpcG9jeXRva2luZXM8L3RpdGxlPjxzZWNvbmRhcnktdGl0bGU+QWxjb2hvbCBDbGluIEV4cCBS
ZXM8L3NlY29uZGFyeS10aXRsZT48L3RpdGxlcz48cGVyaW9kaWNhbD48ZnVsbC10aXRsZT5BbGNv
aG9sIENsaW4gRXhwIFJlczwvZnVsbC10aXRsZT48L3BlcmlvZGljYWw+PHBhZ2VzPjE1ODEtODwv
cGFnZXM+PHZvbHVtZT4zMTwvdm9sdW1lPjxudW1iZXI+OTwvbnVtYmVyPjxlZGl0aW9uPjIwMDcv
MDcvMTM8L2VkaXRpb24+PGtleXdvcmRzPjxrZXl3b3JkPkFkaXBvbmVjdGluL21ldGFib2xpc208
L2tleXdvcmQ+PGtleXdvcmQ+QWRpcG9zZSBUaXNzdWUvZHJ1ZyBlZmZlY3RzL2ltbXVub2xvZ3kv
Km1ldGFib2xpc208L2tleXdvcmQ+PGtleXdvcmQ+QWxjb2hvbGlzbS9tZXRhYm9saXNtL3BhdGhv
bG9neS9waHlzaW9wYXRob2xvZ3k8L2tleXdvcmQ+PGtleXdvcmQ+QW5pbWFsczwva2V5d29yZD48
a2V5d29yZD5DZWxsIE1vdmVtZW50LypkcnVnIGVmZmVjdHMvcGh5c2lvbG9neTwva2V5d29yZD48
a2V5d29yZD5DZW50cmFsIE5lcnZvdXMgU3lzdGVtIERlcHJlc3NhbnRzL2FkdmVyc2UgZWZmZWN0
cy9waGFybWFjb2xvZ3k8L2tleXdvcmQ+PGtleXdvcmQ+Q2hlbW9raW5lIENDTDIvbWV0YWJvbGlz
bTwva2V5d29yZD48a2V5d29yZD5DeXRva2luZXMvKm1ldGFib2xpc208L2tleXdvcmQ+PGtleXdv
cmQ+RGlzZWFzZSBNb2RlbHMsIEFuaW1hbDwva2V5d29yZD48a2V5d29yZD5FdGhhbm9sLyphZHZl
cnNlIGVmZmVjdHMvcGhhcm1hY29sb2d5PC9rZXl3b3JkPjxrZXl3b3JkPkdsdWNvc2UvbWV0YWJv
bGlzbTwva2V5d29yZD48a2V5d29yZD5HbHVjb3NlIENsYW1wIFRlY2huaXF1ZTwva2V5d29yZD48
a2V5d29yZD5JbnN1bGluIFJlc2lzdGFuY2UvKnBoeXNpb2xvZ3k8L2tleXdvcmQ+PGtleXdvcmQ+
SW50ZXJsZXVraW4tNi9tZXRhYm9saXNtPC9rZXl3b3JkPjxrZXl3b3JkPk1hY3JvcGhhZ2VzLypk
cnVnIGVmZmVjdHMvbWV0YWJvbGlzbTwva2V5d29yZD48a2V5d29yZD5NYWxlPC9rZXl3b3JkPjxr
ZXl3b3JkPk11c2NsZSwgU2tlbGV0YWwvbWV0YWJvbGlzbTwva2V5d29yZD48a2V5d29yZD5SYXRz
PC9rZXl3b3JkPjxrZXl3b3JkPlJhdHMsIFdpc3Rhcjwva2V5d29yZD48a2V5d29yZD5SZXRpbm9s
LUJpbmRpbmcgUHJvdGVpbnMvbWV0YWJvbGlzbTwva2V5d29yZD48a2V5d29yZD5SZXRpbm9sLUJp
bmRpbmcgUHJvdGVpbnMsIFBsYXNtYTwva2V5d29yZD48a2V5d29yZD5UdW1vciBOZWNyb3NpcyBG
YWN0b3ItYWxwaGEvbWV0YWJvbGlzbTwva2V5d29yZD48L2tleXdvcmRzPjxkYXRlcz48eWVhcj4y
MDA3PC95ZWFyPjxwdWItZGF0ZXM+PGRhdGU+U2VwPC9kYXRlPjwvcHViLWRhdGVzPjwvZGF0ZXM+
PGlzYm4+MDE0NS02MDA4IChQcmludCkmI3hEOzAxNDUtNjAwOCAoTGlua2luZyk8L2lzYm4+PGFj
Y2Vzc2lvbi1udW0+MTc2MjQ5OTQ8L2FjY2Vzc2lvbi1udW0+PHVybHM+PHJlbGF0ZWQtdXJscz48
dXJsPmh0dHA6Ly93d3cubmNiaS5ubG0ubmloLmdvdi9lbnRyZXovcXVlcnkuZmNnaT9jbWQ9UmV0
cmlldmUmYW1wO2RiPVB1Yk1lZCZhbXA7ZG9wdD1DaXRhdGlvbiZhbXA7bGlzdF91aWRzPTE3NjI0
OTk0PC91cmw+PC9yZWxhdGVkLXVybHM+PC91cmxzPjxlbGVjdHJvbmljLXJlc291cmNlLW51bT5B
Q0VSNDUyIFtwaWldJiN4RDsxMC4xMTExL2ouMTUzMC0wMjc3LjIwMDcuMDA0NTIueDwvZWxlY3Ry
b25pYy1yZXNvdXJjZS1udW0+PGxhbmd1YWdlPmVuZzwvbGFuZ3VhZ2U+PC9yZWNvcmQ+PC9DaXRl
PjwvRW5kTm90ZT5=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25" w:tooltip="Kang, 2007 #60" w:history="1">
        <w:r w:rsidRPr="00E05C91">
          <w:rPr>
            <w:rFonts w:ascii="Book Antiqua" w:hAnsi="Book Antiqua"/>
            <w:noProof/>
            <w:sz w:val="24"/>
            <w:szCs w:val="24"/>
            <w:vertAlign w:val="superscript"/>
          </w:rPr>
          <w:t>25</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Therefore,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macrophages</w:t>
      </w:r>
      <w:r w:rsidRPr="00E05C91">
        <w:rPr>
          <w:rFonts w:ascii="Book Antiqua" w:eastAsia="TimesNewRomanPSMT" w:hAnsi="Book Antiqua"/>
          <w:sz w:val="24"/>
          <w:szCs w:val="24"/>
        </w:rPr>
        <w:t xml:space="preserve"> </w:t>
      </w:r>
      <w:r w:rsidRPr="00E05C91">
        <w:rPr>
          <w:rFonts w:ascii="Book Antiqua" w:hAnsi="Book Antiqua"/>
          <w:sz w:val="24"/>
          <w:szCs w:val="24"/>
        </w:rPr>
        <w:t xml:space="preserve">might contribute to the development of alcoholic liver </w:t>
      </w:r>
      <w:proofErr w:type="spellStart"/>
      <w:r w:rsidRPr="00E05C91">
        <w:rPr>
          <w:rFonts w:ascii="Book Antiqua" w:hAnsi="Book Antiqua"/>
          <w:sz w:val="24"/>
          <w:szCs w:val="24"/>
        </w:rPr>
        <w:t>steatosis</w:t>
      </w:r>
      <w:proofErr w:type="spellEnd"/>
      <w:r w:rsidRPr="00E05C91">
        <w:rPr>
          <w:rFonts w:ascii="Book Antiqua" w:hAnsi="Book Antiqua"/>
          <w:sz w:val="24"/>
          <w:szCs w:val="24"/>
        </w:rPr>
        <w:t xml:space="preserve"> by down-regulating </w:t>
      </w:r>
      <w:proofErr w:type="spellStart"/>
      <w:r w:rsidRPr="00E05C91">
        <w:rPr>
          <w:rFonts w:ascii="Book Antiqua" w:hAnsi="Book Antiqua"/>
          <w:sz w:val="24"/>
          <w:szCs w:val="24"/>
        </w:rPr>
        <w:t>adiponectin</w:t>
      </w:r>
      <w:proofErr w:type="spellEnd"/>
      <w:r w:rsidRPr="00E05C91">
        <w:rPr>
          <w:rFonts w:ascii="Book Antiqua" w:hAnsi="Book Antiqua"/>
          <w:sz w:val="24"/>
          <w:szCs w:val="24"/>
        </w:rPr>
        <w:t xml:space="preserve">-mediated activation of AMPK in hepatocytes. In contrast, IL-6 production by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macrophages ameliorates alcohol-mediated hepatic </w:t>
      </w:r>
      <w:proofErr w:type="spellStart"/>
      <w:r w:rsidRPr="00E05C91">
        <w:rPr>
          <w:rFonts w:ascii="Book Antiqua" w:hAnsi="Book Antiqua"/>
          <w:sz w:val="24"/>
          <w:szCs w:val="24"/>
        </w:rPr>
        <w:t>steatosis</w:t>
      </w:r>
      <w:proofErr w:type="spellEnd"/>
      <w:r w:rsidRPr="00E05C91">
        <w:rPr>
          <w:rFonts w:ascii="Book Antiqua" w:hAnsi="Book Antiqua"/>
          <w:sz w:val="24"/>
          <w:szCs w:val="24"/>
        </w:rPr>
        <w:t xml:space="preserve"> by</w:t>
      </w:r>
      <w:r w:rsidRPr="00E05C91">
        <w:rPr>
          <w:rFonts w:ascii="Book Antiqua" w:eastAsia="AdvTimes" w:hAnsi="Book Antiqua"/>
          <w:sz w:val="24"/>
          <w:szCs w:val="24"/>
        </w:rPr>
        <w:t xml:space="preserve"> activating a signal transducer and activator of transcription 3 (STAT3) and inhibiting </w:t>
      </w:r>
      <w:r w:rsidRPr="00EC2161">
        <w:rPr>
          <w:rFonts w:ascii="Book Antiqua" w:eastAsia="AdvTimes" w:hAnsi="Book Antiqua"/>
          <w:i/>
          <w:sz w:val="24"/>
          <w:szCs w:val="24"/>
        </w:rPr>
        <w:t>SREBP1c</w:t>
      </w:r>
      <w:r w:rsidRPr="00E05C91">
        <w:rPr>
          <w:rFonts w:ascii="Book Antiqua" w:eastAsia="AdvTimes" w:hAnsi="Book Antiqua"/>
          <w:sz w:val="24"/>
          <w:szCs w:val="24"/>
        </w:rPr>
        <w:t xml:space="preserve"> gene expression in </w:t>
      </w:r>
      <w:proofErr w:type="gramStart"/>
      <w:r w:rsidRPr="00E05C91">
        <w:rPr>
          <w:rFonts w:ascii="Book Antiqua" w:eastAsia="AdvTimes" w:hAnsi="Book Antiqua"/>
          <w:sz w:val="24"/>
          <w:szCs w:val="24"/>
        </w:rPr>
        <w:t>hepatocytes</w:t>
      </w:r>
      <w:proofErr w:type="gramEnd"/>
      <w:r w:rsidRPr="00E05C91">
        <w:rPr>
          <w:rFonts w:ascii="Book Antiqua" w:eastAsia="AdvTimes" w:hAnsi="Book Antiqua"/>
          <w:sz w:val="24"/>
          <w:szCs w:val="24"/>
        </w:rPr>
        <w:fldChar w:fldCharType="begin">
          <w:fldData xml:space="preserve">PEVuZE5vdGU+PENpdGU+PEF1dGhvcj5FbC1Bc3NhbDwvQXV0aG9yPjxZZWFyPjIwMDQ8L1llYXI+
PFJlY051bT42MTwvUmVjTnVtPjxEaXNwbGF5VGV4dD48c3R5bGUgZmFjZT0ic3VwZXJzY3JpcHQi
PlsyNi0yOF08L3N0eWxlPjwvRGlzcGxheVRleHQ+PHJlY29yZD48cmVjLW51bWJlcj42MTwvcmVj
LW51bWJlcj48Zm9yZWlnbi1rZXlzPjxrZXkgYXBwPSJFTiIgZGItaWQ9ImFwMnQ1dmFyYjBzenYy
ZXd0cm94Mjl6ajJhZmVycGVkMjlmdiI+NjE8L2tleT48L2ZvcmVpZ24ta2V5cz48cmVmLXR5cGUg
bmFtZT0iSm91cm5hbCBBcnRpY2xlIj4xNzwvcmVmLXR5cGU+PGNvbnRyaWJ1dG9ycz48YXV0aG9y
cz48YXV0aG9yPkVsLUFzc2FsLCBPLjwvYXV0aG9yPjxhdXRob3I+SG9uZywgRi48L2F1dGhvcj48
YXV0aG9yPktpbSwgVy4gSC48L2F1dGhvcj48YXV0aG9yPlJhZGFldmEsIFMuPC9hdXRob3I+PGF1
dGhvcj5HYW8sIEIuPC9hdXRob3I+PC9hdXRob3JzPjwvY29udHJpYnV0b3JzPjxhdXRoLWFkZHJl
c3M+U2VjdGlvbiBvbiBMaXZlciBCaW9sb2d5LCBMYWJvcmF0b3J5IG9mIFBoeXNpb2xvZ2ljIFN0
dWRpZXMsIE5hdGlvbmFsIEluc3RpdHV0ZSBvbiBBbGNvaG9sIEFidXNlIGFuZCBBbGNvaG9saXNt
LCBOYXRpb25hbCBJbnN0aXR1dGVzIG9mIEhlYWx0aCwgQmV0aGVzZGEsIE1EIDIwODkyLCBVU0Eu
PC9hdXRoLWFkZHJlc3M+PHRpdGxlcz48dGl0bGU+SUwtNi1kZWZpY2llbnQgbWljZSBhcmUgc3Vz
Y2VwdGlibGUgdG8gZXRoYW5vbC1pbmR1Y2VkIGhlcGF0aWMgc3RlYXRvc2lzOiBJTC02IHByb3Rl
Y3RzIGFnYWluc3QgZXRoYW5vbC1pbmR1Y2VkIG94aWRhdGl2ZSBzdHJlc3MgYW5kIG1pdG9jaG9u
ZHJpYWwgcGVybWVhYmlsaXR5IHRyYW5zaXRpb24gaW4gdGhlIGxpdmVyPC90aXRsZT48c2Vjb25k
YXJ5LXRpdGxlPkNlbGwgTW9sIEltbXVub2w8L3NlY29uZGFyeS10aXRsZT48L3RpdGxlcz48cGVy
aW9kaWNhbD48ZnVsbC10aXRsZT5DZWxsIE1vbCBJbW11bm9sPC9mdWxsLXRpdGxlPjwvcGVyaW9k
aWNhbD48cGFnZXM+MjA1LTExPC9wYWdlcz48dm9sdW1lPjE8L3ZvbHVtZT48bnVtYmVyPjM8L251
bWJlcj48ZWRpdGlvbj4yMDA1LzEwLzEzPC9lZGl0aW9uPjxrZXl3b3Jkcz48a2V5d29yZD5Bbmlt
YWxzPC9rZXl3b3JkPjxrZXl3b3JkPkV0aGFub2wvKnRveGljaXR5PC9rZXl3b3JkPjxrZXl3b3Jk
PkhlcGF0aXRpcywgQWxjb2hvbGljL2RydWcgdGhlcmFweS8qbWV0YWJvbGlzbS9wYXRob2xvZ3k8
L2tleXdvcmQ+PGtleXdvcmQ+SGVwYXRpdGlzLCBBbmltYWwvY2hlbWljYWxseSBpbmR1Y2VkL2Ry
dWcgdGhlcmFweS8qbWV0YWJvbGlzbTwva2V5d29yZD48a2V5d29yZD5IZXBhdG9jeXRlcy9tZXRh
Ym9saXNtL3BhdGhvbG9neTwva2V5d29yZD48a2V5d29yZD5IdW1hbnM8L2tleXdvcmQ+PGtleXdv
cmQ+SW50ZXJsZXVraW4tNi8qYWRtaW5pc3RyYXRpb24gJmFtcDsgZG9zYWdlL2RlZmljaWVuY3kv
Z2VuZXRpY3M8L2tleXdvcmQ+PGtleXdvcmQ+TGl2ZXIvbWV0YWJvbGlzbS9wYXRob2xvZ3k8L2tl
eXdvcmQ+PGtleXdvcmQ+TWljZTwva2V5d29yZD48a2V5d29yZD5NaWNlLCBLbm9ja291dDwva2V5
d29yZD48a2V5d29yZD5NaXRvY2hvbmRyaWEsIExpdmVyLyptZXRhYm9saXNtL3BhdGhvbG9neTwv
a2V5d29yZD48a2V5d29yZD5PeGlkYXRpdmUgU3RyZXNzLypkcnVnIGVmZmVjdHM8L2tleXdvcmQ+
PGtleXdvcmQ+UmF0czwva2V5d29yZD48a2V5d29yZD5Tb2x2ZW50cy8qdG94aWNpdHk8L2tleXdv
cmQ+PC9rZXl3b3Jkcz48ZGF0ZXM+PHllYXI+MjAwNDwveWVhcj48cHViLWRhdGVzPjxkYXRlPkp1
bjwvZGF0ZT48L3B1Yi1kYXRlcz48L2RhdGVzPjxpc2JuPjE2NzItNzY4MSAoUHJpbnQpPC9pc2Ju
PjxhY2Nlc3Npb24tbnVtPjE2MjE5MTY5PC9hY2Nlc3Npb24tbnVtPjx1cmxzPjxyZWxhdGVkLXVy
bHM+PHVybD5odHRwOi8vd3d3Lm5jYmkubmxtLm5paC5nb3YvZW50cmV6L3F1ZXJ5LmZjZ2k/Y21k
PVJldHJpZXZlJmFtcDtkYj1QdWJNZWQmYW1wO2RvcHQ9Q2l0YXRpb24mYW1wO2xpc3RfdWlkcz0x
NjIxOTE2OTwvdXJsPjwvcmVsYXRlZC11cmxzPjwvdXJscz48bGFuZ3VhZ2U+ZW5nPC9sYW5ndWFn
ZT48L3JlY29yZD48L0NpdGU+PENpdGU+PEF1dGhvcj5Ib25nPC9BdXRob3I+PFllYXI+MjAwNDwv
WWVhcj48UmVjTnVtPjYyPC9SZWNOdW0+PHJlY29yZD48cmVjLW51bWJlcj42MjwvcmVjLW51bWJl
cj48Zm9yZWlnbi1rZXlzPjxrZXkgYXBwPSJFTiIgZGItaWQ9ImFwMnQ1dmFyYjBzenYyZXd0cm94
Mjl6ajJhZmVycGVkMjlmdiI+NjI8L2tleT48L2ZvcmVpZ24ta2V5cz48cmVmLXR5cGUgbmFtZT0i
Sm91cm5hbCBBcnRpY2xlIj4xNzwvcmVmLXR5cGU+PGNvbnRyaWJ1dG9ycz48YXV0aG9ycz48YXV0
aG9yPkhvbmcsIEYuPC9hdXRob3I+PGF1dGhvcj5SYWRhZXZhLCBTLjwvYXV0aG9yPjxhdXRob3I+
UGFuLCBILiBOLjwvYXV0aG9yPjxhdXRob3I+VGlhbiwgWi48L2F1dGhvcj48YXV0aG9yPlZlZWNo
LCBSLjwvYXV0aG9yPjxhdXRob3I+R2FvLCBCLjwvYXV0aG9yPjwvYXV0aG9ycz48L2NvbnRyaWJ1
dG9ycz48YXV0aC1hZGRyZXNzPlNlY3Rpb24gb24gTGl2ZXIgQmlvbG9neSwgTGFib3JhdG9yeSBv
ZiBQaHlzaW9sb2dpYyBTdHVkaWVzLCBOYXRpb25hbCBJbnN0aXR1dGUgb24gQWxjb2hvbCBBYnVz
ZSBhbmQgQWxjb2hvbGlzbSwgTmF0aW9uYWwgSW5zdGl0dXRlcyBvZiBIZWFsdGgsIEJldGhlc2Rh
LCBNRCAyMDg5MiwgVVNBLjwvYXV0aC1hZGRyZXNzPjx0aXRsZXM+PHRpdGxlPkludGVybGV1a2lu
IDYgYWxsZXZpYXRlcyBoZXBhdGljIHN0ZWF0b3NpcyBhbmQgaXNjaGVtaWEvcmVwZXJmdXNpb24g
aW5qdXJ5IGluIG1pY2Ugd2l0aCBmYXR0eSBsaXZlciBkaXNlYXNlPC90aXRsZT48c2Vjb25kYXJ5
LXRpdGxlPkhlcGF0b2xvZ3k8L3NlY29uZGFyeS10aXRsZT48L3RpdGxlcz48cGVyaW9kaWNhbD48
ZnVsbC10aXRsZT5IZXBhdG9sb2d5PC9mdWxsLXRpdGxlPjwvcGVyaW9kaWNhbD48cGFnZXM+OTMz
LTQxPC9wYWdlcz48dm9sdW1lPjQwPC92b2x1bWU+PG51bWJlcj40PC9udW1iZXI+PGVkaXRpb24+
MjAwNC8wOS8yNDwvZWRpdGlvbj48a2V5d29yZHM+PGtleXdvcmQ+QW5pbWFsczwva2V5d29yZD48
a2V5d29yZD5DZWxscywgQ3VsdHVyZWQ8L2tleXdvcmQ+PGtleXdvcmQ+Q2VudHJhbCBOZXJ2b3Vz
IFN5c3RlbSBEZXByZXNzYW50cy9waGFybWFjb2xvZ3k8L2tleXdvcmQ+PGtleXdvcmQ+RE5BLUJp
bmRpbmcgUHJvdGVpbnMvbWV0YWJvbGlzbTwva2V5d29yZD48a2V5d29yZD5EaWV0YXJ5IEZhdHMv
cGhhcm1hY29sb2d5PC9rZXl3b3JkPjxrZXl3b3JkPkRvd24tUmVndWxhdGlvbjwva2V5d29yZD48
a2V5d29yZD5FdGhhbm9sL3BoYXJtYWNvbG9neTwva2V5d29yZD48a2V5d29yZD5GYXR0eSBMaXZl
ci8qZHJ1ZyB0aGVyYXB5L2V0aW9sb2d5L21ldGFib2xpc208L2tleXdvcmQ+PGtleXdvcmQ+RmF0
dHkgTGl2ZXIsIEFsY29ob2xpYy9kcnVnIHRoZXJhcHkvbWV0YWJvbGlzbTwva2V5d29yZD48a2V5
d29yZD5HZW5lIEV4cHJlc3Npb248L2tleXdvcmQ+PGtleXdvcmQ+SGVwYXRvY3l0ZXMvY3l0b2xv
Z3kvZHJ1ZyBlZmZlY3RzPC9rZXl3b3JkPjxrZXl3b3JkPkludGVybGV1a2luLTYvKnBoYXJtYWNv
bG9neTwva2V5d29yZD48a2V5d29yZD5NYWxlPC9rZXl3b3JkPjxrZXl3b3JkPk1pY2U8L2tleXdv
cmQ+PGtleXdvcmQ+TWljZSwgT2Jlc2U8L2tleXdvcmQ+PGtleXdvcmQ+T2Jlc2l0eS9jb21wbGlj
YXRpb25zPC9rZXl3b3JkPjxrZXl3b3JkPk94aWRhdGlvbi1SZWR1Y3Rpb248L2tleXdvcmQ+PGtl
eXdvcmQ+UmVjZXB0b3JzLCBDeXRvcGxhc21pYyBhbmQgTnVjbGVhci9nZW5ldGljcy9tZXRhYm9s
aXNtPC9rZXl3b3JkPjxrZXl3b3JkPlJlcGVyZnVzaW9uIEluanVyeS8qZHJ1ZyB0aGVyYXB5L21l
dGFib2xpc20vcHJldmVudGlvbiAmYW1wOyBjb250cm9sPC9rZXl3b3JkPjxrZXl3b3JkPlNUQVQz
IFRyYW5zY3JpcHRpb24gRmFjdG9yPC9rZXl3b3JkPjxrZXl3b3JkPlRyYW5zLUFjdGl2YXRvcnMv
bWV0YWJvbGlzbTwva2V5d29yZD48a2V5d29yZD5UcmFuc2NyaXB0aW9uIEZhY3RvcnMvZ2VuZXRp
Y3MvbWV0YWJvbGlzbTwva2V5d29yZD48a2V5d29yZD5UcmlnbHljZXJpZGVzL21ldGFib2xpc208
L2tleXdvcmQ+PGtleXdvcmQ+VHVtb3IgTmVjcm9zaXMgRmFjdG9yLWFscGhhL2dlbmV0aWNzL21l
dGFib2xpc208L2tleXdvcmQ+PGtleXdvcmQ+VXAtUmVndWxhdGlvbjwva2V5d29yZD48L2tleXdv
cmRzPjxkYXRlcz48eWVhcj4yMDA0PC95ZWFyPjxwdWItZGF0ZXM+PGRhdGU+T2N0PC9kYXRlPjwv
cHViLWRhdGVzPjwvZGF0ZXM+PGlzYm4+MDI3MC05MTM5IChQcmludCkmI3hEOzAyNzAtOTEzOSAo
TGlua2luZyk8L2lzYm4+PGFjY2Vzc2lvbi1udW0+MTUzODIxMTY8L2FjY2Vzc2lvbi1udW0+PHVy
bHM+PHJlbGF0ZWQtdXJscz48dXJsPmh0dHA6Ly93d3cubmNiaS5ubG0ubmloLmdvdi9lbnRyZXov
cXVlcnkuZmNnaT9jbWQ9UmV0cmlldmUmYW1wO2RiPVB1Yk1lZCZhbXA7ZG9wdD1DaXRhdGlvbiZh
bXA7bGlzdF91aWRzPTE1MzgyMTE2PC91cmw+PC9yZWxhdGVkLXVybHM+PC91cmxzPjxlbGVjdHJv
bmljLXJlc291cmNlLW51bT4xMC4xMDAyL2hlcC4yMDQwMDwvZWxlY3Ryb25pYy1yZXNvdXJjZS1u
dW0+PGxhbmd1YWdlPmVuZzwvbGFuZ3VhZ2U+PC9yZWNvcmQ+PC9DaXRlPjxDaXRlPjxBdXRob3I+
SG9yaWd1Y2hpPC9BdXRob3I+PFllYXI+MjAwODwvWWVhcj48UmVjTnVtPjYzPC9SZWNOdW0+PHJl
Y29yZD48cmVjLW51bWJlcj42MzwvcmVjLW51bWJlcj48Zm9yZWlnbi1rZXlzPjxrZXkgYXBwPSJF
TiIgZGItaWQ9ImFwMnQ1dmFyYjBzenYyZXd0cm94Mjl6ajJhZmVycGVkMjlmdiI+NjM8L2tleT48
L2ZvcmVpZ24ta2V5cz48cmVmLXR5cGUgbmFtZT0iSm91cm5hbCBBcnRpY2xlIj4xNzwvcmVmLXR5
cGU+PGNvbnRyaWJ1dG9ycz48YXV0aG9ycz48YXV0aG9yPkhvcmlndWNoaSwgTi48L2F1dGhvcj48
YXV0aG9yPldhbmcsIEwuPC9hdXRob3I+PGF1dGhvcj5NdWtob3BhZGh5YXksIFAuPC9hdXRob3I+
PGF1dGhvcj5QYXJrLCBPLjwvYXV0aG9yPjxhdXRob3I+SmVvbmcsIFcuIEkuPC9hdXRob3I+PGF1
dGhvcj5MYWZkaWwsIEYuPC9hdXRob3I+PGF1dGhvcj5Pc2VpLUh5aWFtYW4sIEQuPC9hdXRob3I+
PGF1dGhvcj5Nb2gsIEEuPC9hdXRob3I+PGF1dGhvcj5GdSwgWC4gWS48L2F1dGhvcj48YXV0aG9y
PlBhY2hlciwgUC48L2F1dGhvcj48YXV0aG9yPkt1bm9zLCBHLjwvYXV0aG9yPjxhdXRob3I+R2Fv
LCBCLjwvYXV0aG9yPjwvYXV0aG9ycz48L2NvbnRyaWJ1dG9ycz48YXV0aC1hZGRyZXNzPlNlY3Rp
b24gb24gTGl2ZXIgQmlvbG9neSwgTGFib3JhdG9yeSBvZiBQaHlzaW9sb2dpYyBTdHVkaWVzLCBO
YXRpb25hbCBJbnN0aXR1dGUgb24gQWxjb2hvbCBBYnVzZSBhbmQgQWxjb2hvbGlzbSwgTmF0aW9u
YWwgSW5zdGl0dXRlcyBvZiBIZWFsdGgsIEJldGhlc2RhLCBNYXJ5bGFuZC48L2F1dGgtYWRkcmVz
cz48dGl0bGVzPjx0aXRsZT5DZWxsIHR5cGUtZGVwZW5kZW50IHByby0gYW5kIGFudGktaW5mbGFt
bWF0b3J5IHJvbGUgb2Ygc2lnbmFsIHRyYW5zZHVjZXIgYW5kIGFjdGl2YXRvciBvZiB0cmFuc2Ny
aXB0aW9uIDMgaW4gYWxjb2hvbGljIGxpdmVyIGluanVyeTwvdGl0bGU+PHNlY29uZGFyeS10aXRs
ZT5HYXN0cm9lbnRlcm9sb2d5PC9zZWNvbmRhcnktdGl0bGU+PC90aXRsZXM+PHBlcmlvZGljYWw+
PGZ1bGwtdGl0bGU+R2FzdHJvZW50ZXJvbG9neTwvZnVsbC10aXRsZT48L3BlcmlvZGljYWw+PHBh
Z2VzPjExNDgtNTg8L3BhZ2VzPjx2b2x1bWU+MTM0PC92b2x1bWU+PG51bWJlcj40PC9udW1iZXI+
PGVkaXRpb24+MjAwOC8wNC8wOTwvZWRpdGlvbj48a2V5d29yZHM+PGtleXdvcmQ+QW5pbWFsczwv
a2V5d29yZD48a2V5d29yZD5BbnRpZ2VucywgRGlmZmVyZW50aWF0aW9uL2Jpb3N5bnRoZXNpcy9n
ZW5ldGljczwva2V5d29yZD48a2V5d29yZD5CbG90dGluZywgV2VzdGVybjwva2V5d29yZD48a2V5
d29yZD5DZWxsIFByb2xpZmVyYXRpb248L2tleXdvcmQ+PGtleXdvcmQ+Q2VudHJhbCBOZXJ2b3Vz
IFN5c3RlbSBEZXByZXNzYW50cy90b3hpY2l0eTwva2V5d29yZD48a2V5d29yZD5DaHJvbmljIERp
c2Vhc2U8L2tleXdvcmQ+PGtleXdvcmQ+RGlzZWFzZSBNb2RlbHMsIEFuaW1hbDwva2V5d29yZD48
a2V5d29yZD5FdGhhbm9sL3RveGljaXR5PC9rZXl3b3JkPjxrZXl3b3JkPkdlbmUgRXhwcmVzc2lv
biBSZWd1bGF0aW9uPC9rZXl3b3JkPjxrZXl3b3JkPkhlcGF0b2N5dGVzL2RydWcgZWZmZWN0cy9t
ZXRhYm9saXNtLypwYXRob2xvZ3k8L2tleXdvcmQ+PGtleXdvcmQ+SW1tdW5vaGlzdG9jaGVtaXN0
cnk8L2tleXdvcmQ+PGtleXdvcmQ+TGl2ZXIgQ2lycmhvc2lzLCBBbGNvaG9saWMvZ2VuZXRpY3Mv
Km1ldGFib2xpc20vcGF0aG9sb2d5PC9rZXl3b3JkPjxrZXl3b3JkPkxpdmVyIENpcnJob3Npcywg
RXhwZXJpbWVudGFsL2dlbmV0aWNzLyptZXRhYm9saXNtL3BhdGhvbG9neTwva2V5d29yZD48a2V5
d29yZD5NaWNlPC9rZXl3b3JkPjxrZXl3b3JkPk1pY2UsIEtub2Nrb3V0PC9rZXl3b3JkPjxrZXl3
b3JkPlJOQSwgTWVzc2VuZ2VyL2dlbmV0aWNzPC9rZXl3b3JkPjxrZXl3b3JkPlJlY2VwdG9ycywg
Q0NSMi9iaW9zeW50aGVzaXMvZ2VuZXRpY3M8L2tleXdvcmQ+PGtleXdvcmQ+UmV2ZXJzZSBUcmFu
c2NyaXB0YXNlIFBvbHltZXJhc2UgQ2hhaW4gUmVhY3Rpb248L2tleXdvcmQ+PGtleXdvcmQ+U1RB
VDMgVHJhbnNjcmlwdGlvbiBGYWN0b3IvKmdlbmV0aWNzL21ldGFib2xpc208L2tleXdvcmQ+PGtl
eXdvcmQ+U3Rlcm9sIFJlZ3VsYXRvcnkgRWxlbWVudCBCaW5kaW5nIFByb3RlaW4gMS9iaW9zeW50
aGVzaXMvZ2VuZXRpY3M8L2tleXdvcmQ+PC9rZXl3b3Jkcz48ZGF0ZXM+PHllYXI+MjAwODwveWVh
cj48cHViLWRhdGVzPjxkYXRlPkFwcjwvZGF0ZT48L3B1Yi1kYXRlcz48L2RhdGVzPjxpc2JuPjE1
MjgtMDAxMiAoRWxlY3Ryb25pYykmI3hEOzAwMTYtNTA4NSAoTGlua2luZyk8L2lzYm4+PGFjY2Vz
c2lvbi1udW0+MTgzOTUwOTM8L2FjY2Vzc2lvbi1udW0+PHVybHM+PHJlbGF0ZWQtdXJscz48dXJs
Pmh0dHA6Ly93d3cubmNiaS5ubG0ubmloLmdvdi9lbnRyZXovcXVlcnkuZmNnaT9jbWQ9UmV0cmll
dmUmYW1wO2RiPVB1Yk1lZCZhbXA7ZG9wdD1DaXRhdGlvbiZhbXA7bGlzdF91aWRzPTE4Mzk1MDkz
PC91cmw+PC9yZWxhdGVkLXVybHM+PC91cmxzPjxjdXN0b20yPjIzNzYwNDY8L2N1c3RvbTI+PGVs
ZWN0cm9uaWMtcmVzb3VyY2UtbnVtPlMwMDE2LTUwODUoMDgpMDAwNTUtMyBbcGlpXSYjeEQ7MTAu
MTA1My9qLmdhc3Ryby4yMDA4LjAxLjAxNjwvZWxlY3Ryb25pYy1yZXNvdXJjZS1udW0+PGxhbmd1
YWdlPmVuZzwvbGFuZ3VhZ2U+PC9yZWNvcmQ+PC9DaXRlPjwvRW5kTm90ZT5=
</w:fldData>
        </w:fldChar>
      </w:r>
      <w:r w:rsidRPr="00E05C91">
        <w:rPr>
          <w:rFonts w:ascii="Book Antiqua" w:eastAsia="AdvTimes" w:hAnsi="Book Antiqua"/>
          <w:sz w:val="24"/>
          <w:szCs w:val="24"/>
        </w:rPr>
        <w:instrText xml:space="preserve"> ADDIN EN.CITE </w:instrText>
      </w:r>
      <w:r w:rsidRPr="00E05C91">
        <w:rPr>
          <w:rFonts w:ascii="Book Antiqua" w:eastAsia="AdvTimes" w:hAnsi="Book Antiqua"/>
          <w:sz w:val="24"/>
          <w:szCs w:val="24"/>
        </w:rPr>
        <w:fldChar w:fldCharType="begin">
          <w:fldData xml:space="preserve">PEVuZE5vdGU+PENpdGU+PEF1dGhvcj5FbC1Bc3NhbDwvQXV0aG9yPjxZZWFyPjIwMDQ8L1llYXI+
PFJlY051bT42MTwvUmVjTnVtPjxEaXNwbGF5VGV4dD48c3R5bGUgZmFjZT0ic3VwZXJzY3JpcHQi
PlsyNi0yOF08L3N0eWxlPjwvRGlzcGxheVRleHQ+PHJlY29yZD48cmVjLW51bWJlcj42MTwvcmVj
LW51bWJlcj48Zm9yZWlnbi1rZXlzPjxrZXkgYXBwPSJFTiIgZGItaWQ9ImFwMnQ1dmFyYjBzenYy
ZXd0cm94Mjl6ajJhZmVycGVkMjlmdiI+NjE8L2tleT48L2ZvcmVpZ24ta2V5cz48cmVmLXR5cGUg
bmFtZT0iSm91cm5hbCBBcnRpY2xlIj4xNzwvcmVmLXR5cGU+PGNvbnRyaWJ1dG9ycz48YXV0aG9y
cz48YXV0aG9yPkVsLUFzc2FsLCBPLjwvYXV0aG9yPjxhdXRob3I+SG9uZywgRi48L2F1dGhvcj48
YXV0aG9yPktpbSwgVy4gSC48L2F1dGhvcj48YXV0aG9yPlJhZGFldmEsIFMuPC9hdXRob3I+PGF1
dGhvcj5HYW8sIEIuPC9hdXRob3I+PC9hdXRob3JzPjwvY29udHJpYnV0b3JzPjxhdXRoLWFkZHJl
c3M+U2VjdGlvbiBvbiBMaXZlciBCaW9sb2d5LCBMYWJvcmF0b3J5IG9mIFBoeXNpb2xvZ2ljIFN0
dWRpZXMsIE5hdGlvbmFsIEluc3RpdHV0ZSBvbiBBbGNvaG9sIEFidXNlIGFuZCBBbGNvaG9saXNt
LCBOYXRpb25hbCBJbnN0aXR1dGVzIG9mIEhlYWx0aCwgQmV0aGVzZGEsIE1EIDIwODkyLCBVU0Eu
PC9hdXRoLWFkZHJlc3M+PHRpdGxlcz48dGl0bGU+SUwtNi1kZWZpY2llbnQgbWljZSBhcmUgc3Vz
Y2VwdGlibGUgdG8gZXRoYW5vbC1pbmR1Y2VkIGhlcGF0aWMgc3RlYXRvc2lzOiBJTC02IHByb3Rl
Y3RzIGFnYWluc3QgZXRoYW5vbC1pbmR1Y2VkIG94aWRhdGl2ZSBzdHJlc3MgYW5kIG1pdG9jaG9u
ZHJpYWwgcGVybWVhYmlsaXR5IHRyYW5zaXRpb24gaW4gdGhlIGxpdmVyPC90aXRsZT48c2Vjb25k
YXJ5LXRpdGxlPkNlbGwgTW9sIEltbXVub2w8L3NlY29uZGFyeS10aXRsZT48L3RpdGxlcz48cGVy
aW9kaWNhbD48ZnVsbC10aXRsZT5DZWxsIE1vbCBJbW11bm9sPC9mdWxsLXRpdGxlPjwvcGVyaW9k
aWNhbD48cGFnZXM+MjA1LTExPC9wYWdlcz48dm9sdW1lPjE8L3ZvbHVtZT48bnVtYmVyPjM8L251
bWJlcj48ZWRpdGlvbj4yMDA1LzEwLzEzPC9lZGl0aW9uPjxrZXl3b3Jkcz48a2V5d29yZD5Bbmlt
YWxzPC9rZXl3b3JkPjxrZXl3b3JkPkV0aGFub2wvKnRveGljaXR5PC9rZXl3b3JkPjxrZXl3b3Jk
PkhlcGF0aXRpcywgQWxjb2hvbGljL2RydWcgdGhlcmFweS8qbWV0YWJvbGlzbS9wYXRob2xvZ3k8
L2tleXdvcmQ+PGtleXdvcmQ+SGVwYXRpdGlzLCBBbmltYWwvY2hlbWljYWxseSBpbmR1Y2VkL2Ry
dWcgdGhlcmFweS8qbWV0YWJvbGlzbTwva2V5d29yZD48a2V5d29yZD5IZXBhdG9jeXRlcy9tZXRh
Ym9saXNtL3BhdGhvbG9neTwva2V5d29yZD48a2V5d29yZD5IdW1hbnM8L2tleXdvcmQ+PGtleXdv
cmQ+SW50ZXJsZXVraW4tNi8qYWRtaW5pc3RyYXRpb24gJmFtcDsgZG9zYWdlL2RlZmljaWVuY3kv
Z2VuZXRpY3M8L2tleXdvcmQ+PGtleXdvcmQ+TGl2ZXIvbWV0YWJvbGlzbS9wYXRob2xvZ3k8L2tl
eXdvcmQ+PGtleXdvcmQ+TWljZTwva2V5d29yZD48a2V5d29yZD5NaWNlLCBLbm9ja291dDwva2V5
d29yZD48a2V5d29yZD5NaXRvY2hvbmRyaWEsIExpdmVyLyptZXRhYm9saXNtL3BhdGhvbG9neTwv
a2V5d29yZD48a2V5d29yZD5PeGlkYXRpdmUgU3RyZXNzLypkcnVnIGVmZmVjdHM8L2tleXdvcmQ+
PGtleXdvcmQ+UmF0czwva2V5d29yZD48a2V5d29yZD5Tb2x2ZW50cy8qdG94aWNpdHk8L2tleXdv
cmQ+PC9rZXl3b3Jkcz48ZGF0ZXM+PHllYXI+MjAwNDwveWVhcj48cHViLWRhdGVzPjxkYXRlPkp1
bjwvZGF0ZT48L3B1Yi1kYXRlcz48L2RhdGVzPjxpc2JuPjE2NzItNzY4MSAoUHJpbnQpPC9pc2Ju
PjxhY2Nlc3Npb24tbnVtPjE2MjE5MTY5PC9hY2Nlc3Npb24tbnVtPjx1cmxzPjxyZWxhdGVkLXVy
bHM+PHVybD5odHRwOi8vd3d3Lm5jYmkubmxtLm5paC5nb3YvZW50cmV6L3F1ZXJ5LmZjZ2k/Y21k
PVJldHJpZXZlJmFtcDtkYj1QdWJNZWQmYW1wO2RvcHQ9Q2l0YXRpb24mYW1wO2xpc3RfdWlkcz0x
NjIxOTE2OTwvdXJsPjwvcmVsYXRlZC11cmxzPjwvdXJscz48bGFuZ3VhZ2U+ZW5nPC9sYW5ndWFn
ZT48L3JlY29yZD48L0NpdGU+PENpdGU+PEF1dGhvcj5Ib25nPC9BdXRob3I+PFllYXI+MjAwNDwv
WWVhcj48UmVjTnVtPjYyPC9SZWNOdW0+PHJlY29yZD48cmVjLW51bWJlcj42MjwvcmVjLW51bWJl
cj48Zm9yZWlnbi1rZXlzPjxrZXkgYXBwPSJFTiIgZGItaWQ9ImFwMnQ1dmFyYjBzenYyZXd0cm94
Mjl6ajJhZmVycGVkMjlmdiI+NjI8L2tleT48L2ZvcmVpZ24ta2V5cz48cmVmLXR5cGUgbmFtZT0i
Sm91cm5hbCBBcnRpY2xlIj4xNzwvcmVmLXR5cGU+PGNvbnRyaWJ1dG9ycz48YXV0aG9ycz48YXV0
aG9yPkhvbmcsIEYuPC9hdXRob3I+PGF1dGhvcj5SYWRhZXZhLCBTLjwvYXV0aG9yPjxhdXRob3I+
UGFuLCBILiBOLjwvYXV0aG9yPjxhdXRob3I+VGlhbiwgWi48L2F1dGhvcj48YXV0aG9yPlZlZWNo
LCBSLjwvYXV0aG9yPjxhdXRob3I+R2FvLCBCLjwvYXV0aG9yPjwvYXV0aG9ycz48L2NvbnRyaWJ1
dG9ycz48YXV0aC1hZGRyZXNzPlNlY3Rpb24gb24gTGl2ZXIgQmlvbG9neSwgTGFib3JhdG9yeSBv
ZiBQaHlzaW9sb2dpYyBTdHVkaWVzLCBOYXRpb25hbCBJbnN0aXR1dGUgb24gQWxjb2hvbCBBYnVz
ZSBhbmQgQWxjb2hvbGlzbSwgTmF0aW9uYWwgSW5zdGl0dXRlcyBvZiBIZWFsdGgsIEJldGhlc2Rh
LCBNRCAyMDg5MiwgVVNBLjwvYXV0aC1hZGRyZXNzPjx0aXRsZXM+PHRpdGxlPkludGVybGV1a2lu
IDYgYWxsZXZpYXRlcyBoZXBhdGljIHN0ZWF0b3NpcyBhbmQgaXNjaGVtaWEvcmVwZXJmdXNpb24g
aW5qdXJ5IGluIG1pY2Ugd2l0aCBmYXR0eSBsaXZlciBkaXNlYXNlPC90aXRsZT48c2Vjb25kYXJ5
LXRpdGxlPkhlcGF0b2xvZ3k8L3NlY29uZGFyeS10aXRsZT48L3RpdGxlcz48cGVyaW9kaWNhbD48
ZnVsbC10aXRsZT5IZXBhdG9sb2d5PC9mdWxsLXRpdGxlPjwvcGVyaW9kaWNhbD48cGFnZXM+OTMz
LTQxPC9wYWdlcz48dm9sdW1lPjQwPC92b2x1bWU+PG51bWJlcj40PC9udW1iZXI+PGVkaXRpb24+
MjAwNC8wOS8yNDwvZWRpdGlvbj48a2V5d29yZHM+PGtleXdvcmQ+QW5pbWFsczwva2V5d29yZD48
a2V5d29yZD5DZWxscywgQ3VsdHVyZWQ8L2tleXdvcmQ+PGtleXdvcmQ+Q2VudHJhbCBOZXJ2b3Vz
IFN5c3RlbSBEZXByZXNzYW50cy9waGFybWFjb2xvZ3k8L2tleXdvcmQ+PGtleXdvcmQ+RE5BLUJp
bmRpbmcgUHJvdGVpbnMvbWV0YWJvbGlzbTwva2V5d29yZD48a2V5d29yZD5EaWV0YXJ5IEZhdHMv
cGhhcm1hY29sb2d5PC9rZXl3b3JkPjxrZXl3b3JkPkRvd24tUmVndWxhdGlvbjwva2V5d29yZD48
a2V5d29yZD5FdGhhbm9sL3BoYXJtYWNvbG9neTwva2V5d29yZD48a2V5d29yZD5GYXR0eSBMaXZl
ci8qZHJ1ZyB0aGVyYXB5L2V0aW9sb2d5L21ldGFib2xpc208L2tleXdvcmQ+PGtleXdvcmQ+RmF0
dHkgTGl2ZXIsIEFsY29ob2xpYy9kcnVnIHRoZXJhcHkvbWV0YWJvbGlzbTwva2V5d29yZD48a2V5
d29yZD5HZW5lIEV4cHJlc3Npb248L2tleXdvcmQ+PGtleXdvcmQ+SGVwYXRvY3l0ZXMvY3l0b2xv
Z3kvZHJ1ZyBlZmZlY3RzPC9rZXl3b3JkPjxrZXl3b3JkPkludGVybGV1a2luLTYvKnBoYXJtYWNv
bG9neTwva2V5d29yZD48a2V5d29yZD5NYWxlPC9rZXl3b3JkPjxrZXl3b3JkPk1pY2U8L2tleXdv
cmQ+PGtleXdvcmQ+TWljZSwgT2Jlc2U8L2tleXdvcmQ+PGtleXdvcmQ+T2Jlc2l0eS9jb21wbGlj
YXRpb25zPC9rZXl3b3JkPjxrZXl3b3JkPk94aWRhdGlvbi1SZWR1Y3Rpb248L2tleXdvcmQ+PGtl
eXdvcmQ+UmVjZXB0b3JzLCBDeXRvcGxhc21pYyBhbmQgTnVjbGVhci9nZW5ldGljcy9tZXRhYm9s
aXNtPC9rZXl3b3JkPjxrZXl3b3JkPlJlcGVyZnVzaW9uIEluanVyeS8qZHJ1ZyB0aGVyYXB5L21l
dGFib2xpc20vcHJldmVudGlvbiAmYW1wOyBjb250cm9sPC9rZXl3b3JkPjxrZXl3b3JkPlNUQVQz
IFRyYW5zY3JpcHRpb24gRmFjdG9yPC9rZXl3b3JkPjxrZXl3b3JkPlRyYW5zLUFjdGl2YXRvcnMv
bWV0YWJvbGlzbTwva2V5d29yZD48a2V5d29yZD5UcmFuc2NyaXB0aW9uIEZhY3RvcnMvZ2VuZXRp
Y3MvbWV0YWJvbGlzbTwva2V5d29yZD48a2V5d29yZD5UcmlnbHljZXJpZGVzL21ldGFib2xpc208
L2tleXdvcmQ+PGtleXdvcmQ+VHVtb3IgTmVjcm9zaXMgRmFjdG9yLWFscGhhL2dlbmV0aWNzL21l
dGFib2xpc208L2tleXdvcmQ+PGtleXdvcmQ+VXAtUmVndWxhdGlvbjwva2V5d29yZD48L2tleXdv
cmRzPjxkYXRlcz48eWVhcj4yMDA0PC95ZWFyPjxwdWItZGF0ZXM+PGRhdGU+T2N0PC9kYXRlPjwv
cHViLWRhdGVzPjwvZGF0ZXM+PGlzYm4+MDI3MC05MTM5IChQcmludCkmI3hEOzAyNzAtOTEzOSAo
TGlua2luZyk8L2lzYm4+PGFjY2Vzc2lvbi1udW0+MTUzODIxMTY8L2FjY2Vzc2lvbi1udW0+PHVy
bHM+PHJlbGF0ZWQtdXJscz48dXJsPmh0dHA6Ly93d3cubmNiaS5ubG0ubmloLmdvdi9lbnRyZXov
cXVlcnkuZmNnaT9jbWQ9UmV0cmlldmUmYW1wO2RiPVB1Yk1lZCZhbXA7ZG9wdD1DaXRhdGlvbiZh
bXA7bGlzdF91aWRzPTE1MzgyMTE2PC91cmw+PC9yZWxhdGVkLXVybHM+PC91cmxzPjxlbGVjdHJv
bmljLXJlc291cmNlLW51bT4xMC4xMDAyL2hlcC4yMDQwMDwvZWxlY3Ryb25pYy1yZXNvdXJjZS1u
dW0+PGxhbmd1YWdlPmVuZzwvbGFuZ3VhZ2U+PC9yZWNvcmQ+PC9DaXRlPjxDaXRlPjxBdXRob3I+
SG9yaWd1Y2hpPC9BdXRob3I+PFllYXI+MjAwODwvWWVhcj48UmVjTnVtPjYzPC9SZWNOdW0+PHJl
Y29yZD48cmVjLW51bWJlcj42MzwvcmVjLW51bWJlcj48Zm9yZWlnbi1rZXlzPjxrZXkgYXBwPSJF
TiIgZGItaWQ9ImFwMnQ1dmFyYjBzenYyZXd0cm94Mjl6ajJhZmVycGVkMjlmdiI+NjM8L2tleT48
L2ZvcmVpZ24ta2V5cz48cmVmLXR5cGUgbmFtZT0iSm91cm5hbCBBcnRpY2xlIj4xNzwvcmVmLXR5
cGU+PGNvbnRyaWJ1dG9ycz48YXV0aG9ycz48YXV0aG9yPkhvcmlndWNoaSwgTi48L2F1dGhvcj48
YXV0aG9yPldhbmcsIEwuPC9hdXRob3I+PGF1dGhvcj5NdWtob3BhZGh5YXksIFAuPC9hdXRob3I+
PGF1dGhvcj5QYXJrLCBPLjwvYXV0aG9yPjxhdXRob3I+SmVvbmcsIFcuIEkuPC9hdXRob3I+PGF1
dGhvcj5MYWZkaWwsIEYuPC9hdXRob3I+PGF1dGhvcj5Pc2VpLUh5aWFtYW4sIEQuPC9hdXRob3I+
PGF1dGhvcj5Nb2gsIEEuPC9hdXRob3I+PGF1dGhvcj5GdSwgWC4gWS48L2F1dGhvcj48YXV0aG9y
PlBhY2hlciwgUC48L2F1dGhvcj48YXV0aG9yPkt1bm9zLCBHLjwvYXV0aG9yPjxhdXRob3I+R2Fv
LCBCLjwvYXV0aG9yPjwvYXV0aG9ycz48L2NvbnRyaWJ1dG9ycz48YXV0aC1hZGRyZXNzPlNlY3Rp
b24gb24gTGl2ZXIgQmlvbG9neSwgTGFib3JhdG9yeSBvZiBQaHlzaW9sb2dpYyBTdHVkaWVzLCBO
YXRpb25hbCBJbnN0aXR1dGUgb24gQWxjb2hvbCBBYnVzZSBhbmQgQWxjb2hvbGlzbSwgTmF0aW9u
YWwgSW5zdGl0dXRlcyBvZiBIZWFsdGgsIEJldGhlc2RhLCBNYXJ5bGFuZC48L2F1dGgtYWRkcmVz
cz48dGl0bGVzPjx0aXRsZT5DZWxsIHR5cGUtZGVwZW5kZW50IHByby0gYW5kIGFudGktaW5mbGFt
bWF0b3J5IHJvbGUgb2Ygc2lnbmFsIHRyYW5zZHVjZXIgYW5kIGFjdGl2YXRvciBvZiB0cmFuc2Ny
aXB0aW9uIDMgaW4gYWxjb2hvbGljIGxpdmVyIGluanVyeTwvdGl0bGU+PHNlY29uZGFyeS10aXRs
ZT5HYXN0cm9lbnRlcm9sb2d5PC9zZWNvbmRhcnktdGl0bGU+PC90aXRsZXM+PHBlcmlvZGljYWw+
PGZ1bGwtdGl0bGU+R2FzdHJvZW50ZXJvbG9neTwvZnVsbC10aXRsZT48L3BlcmlvZGljYWw+PHBh
Z2VzPjExNDgtNTg8L3BhZ2VzPjx2b2x1bWU+MTM0PC92b2x1bWU+PG51bWJlcj40PC9udW1iZXI+
PGVkaXRpb24+MjAwOC8wNC8wOTwvZWRpdGlvbj48a2V5d29yZHM+PGtleXdvcmQ+QW5pbWFsczwv
a2V5d29yZD48a2V5d29yZD5BbnRpZ2VucywgRGlmZmVyZW50aWF0aW9uL2Jpb3N5bnRoZXNpcy9n
ZW5ldGljczwva2V5d29yZD48a2V5d29yZD5CbG90dGluZywgV2VzdGVybjwva2V5d29yZD48a2V5
d29yZD5DZWxsIFByb2xpZmVyYXRpb248L2tleXdvcmQ+PGtleXdvcmQ+Q2VudHJhbCBOZXJ2b3Vz
IFN5c3RlbSBEZXByZXNzYW50cy90b3hpY2l0eTwva2V5d29yZD48a2V5d29yZD5DaHJvbmljIERp
c2Vhc2U8L2tleXdvcmQ+PGtleXdvcmQ+RGlzZWFzZSBNb2RlbHMsIEFuaW1hbDwva2V5d29yZD48
a2V5d29yZD5FdGhhbm9sL3RveGljaXR5PC9rZXl3b3JkPjxrZXl3b3JkPkdlbmUgRXhwcmVzc2lv
biBSZWd1bGF0aW9uPC9rZXl3b3JkPjxrZXl3b3JkPkhlcGF0b2N5dGVzL2RydWcgZWZmZWN0cy9t
ZXRhYm9saXNtLypwYXRob2xvZ3k8L2tleXdvcmQ+PGtleXdvcmQ+SW1tdW5vaGlzdG9jaGVtaXN0
cnk8L2tleXdvcmQ+PGtleXdvcmQ+TGl2ZXIgQ2lycmhvc2lzLCBBbGNvaG9saWMvZ2VuZXRpY3Mv
Km1ldGFib2xpc20vcGF0aG9sb2d5PC9rZXl3b3JkPjxrZXl3b3JkPkxpdmVyIENpcnJob3Npcywg
RXhwZXJpbWVudGFsL2dlbmV0aWNzLyptZXRhYm9saXNtL3BhdGhvbG9neTwva2V5d29yZD48a2V5
d29yZD5NaWNlPC9rZXl3b3JkPjxrZXl3b3JkPk1pY2UsIEtub2Nrb3V0PC9rZXl3b3JkPjxrZXl3
b3JkPlJOQSwgTWVzc2VuZ2VyL2dlbmV0aWNzPC9rZXl3b3JkPjxrZXl3b3JkPlJlY2VwdG9ycywg
Q0NSMi9iaW9zeW50aGVzaXMvZ2VuZXRpY3M8L2tleXdvcmQ+PGtleXdvcmQ+UmV2ZXJzZSBUcmFu
c2NyaXB0YXNlIFBvbHltZXJhc2UgQ2hhaW4gUmVhY3Rpb248L2tleXdvcmQ+PGtleXdvcmQ+U1RB
VDMgVHJhbnNjcmlwdGlvbiBGYWN0b3IvKmdlbmV0aWNzL21ldGFib2xpc208L2tleXdvcmQ+PGtl
eXdvcmQ+U3Rlcm9sIFJlZ3VsYXRvcnkgRWxlbWVudCBCaW5kaW5nIFByb3RlaW4gMS9iaW9zeW50
aGVzaXMvZ2VuZXRpY3M8L2tleXdvcmQ+PC9rZXl3b3Jkcz48ZGF0ZXM+PHllYXI+MjAwODwveWVh
cj48cHViLWRhdGVzPjxkYXRlPkFwcjwvZGF0ZT48L3B1Yi1kYXRlcz48L2RhdGVzPjxpc2JuPjE1
MjgtMDAxMiAoRWxlY3Ryb25pYykmI3hEOzAwMTYtNTA4NSAoTGlua2luZyk8L2lzYm4+PGFjY2Vz
c2lvbi1udW0+MTgzOTUwOTM8L2FjY2Vzc2lvbi1udW0+PHVybHM+PHJlbGF0ZWQtdXJscz48dXJs
Pmh0dHA6Ly93d3cubmNiaS5ubG0ubmloLmdvdi9lbnRyZXovcXVlcnkuZmNnaT9jbWQ9UmV0cmll
dmUmYW1wO2RiPVB1Yk1lZCZhbXA7ZG9wdD1DaXRhdGlvbiZhbXA7bGlzdF91aWRzPTE4Mzk1MDkz
PC91cmw+PC9yZWxhdGVkLXVybHM+PC91cmxzPjxjdXN0b20yPjIzNzYwNDY8L2N1c3RvbTI+PGVs
ZWN0cm9uaWMtcmVzb3VyY2UtbnVtPlMwMDE2LTUwODUoMDgpMDAwNTUtMyBbcGlpXSYjeEQ7MTAu
MTA1My9qLmdhc3Ryby4yMDA4LjAxLjAxNjwvZWxlY3Ryb25pYy1yZXNvdXJjZS1udW0+PGxhbmd1
YWdlPmVuZzwvbGFuZ3VhZ2U+PC9yZWNvcmQ+PC9DaXRlPjwvRW5kTm90ZT5=
</w:fldData>
        </w:fldChar>
      </w:r>
      <w:r w:rsidRPr="00E05C91">
        <w:rPr>
          <w:rFonts w:ascii="Book Antiqua" w:eastAsia="AdvTimes" w:hAnsi="Book Antiqua"/>
          <w:sz w:val="24"/>
          <w:szCs w:val="24"/>
        </w:rPr>
        <w:instrText xml:space="preserve"> ADDIN EN.CITE.DATA </w:instrText>
      </w:r>
      <w:r w:rsidRPr="00E05C91">
        <w:rPr>
          <w:rFonts w:ascii="Book Antiqua" w:eastAsia="AdvTimes" w:hAnsi="Book Antiqua"/>
          <w:sz w:val="24"/>
          <w:szCs w:val="24"/>
        </w:rPr>
      </w:r>
      <w:r w:rsidRPr="00E05C91">
        <w:rPr>
          <w:rFonts w:ascii="Book Antiqua" w:eastAsia="AdvTimes" w:hAnsi="Book Antiqua"/>
          <w:sz w:val="24"/>
          <w:szCs w:val="24"/>
        </w:rPr>
        <w:fldChar w:fldCharType="end"/>
      </w:r>
      <w:r w:rsidRPr="00E05C91">
        <w:rPr>
          <w:rFonts w:ascii="Book Antiqua" w:eastAsia="AdvTimes" w:hAnsi="Book Antiqua"/>
          <w:sz w:val="24"/>
          <w:szCs w:val="24"/>
        </w:rPr>
      </w:r>
      <w:r w:rsidRPr="00E05C91">
        <w:rPr>
          <w:rFonts w:ascii="Book Antiqua" w:eastAsia="AdvTimes" w:hAnsi="Book Antiqua"/>
          <w:sz w:val="24"/>
          <w:szCs w:val="24"/>
        </w:rPr>
        <w:fldChar w:fldCharType="separate"/>
      </w:r>
      <w:r w:rsidRPr="00E05C91">
        <w:rPr>
          <w:rFonts w:ascii="Book Antiqua" w:eastAsia="AdvTimes" w:hAnsi="Book Antiqua"/>
          <w:noProof/>
          <w:sz w:val="24"/>
          <w:szCs w:val="24"/>
          <w:vertAlign w:val="superscript"/>
        </w:rPr>
        <w:t>[</w:t>
      </w:r>
      <w:hyperlink w:anchor="_ENREF_26" w:tooltip="El-Assal, 2004 #61" w:history="1">
        <w:r w:rsidRPr="00E05C91">
          <w:rPr>
            <w:rFonts w:ascii="Book Antiqua" w:eastAsia="AdvTimes" w:hAnsi="Book Antiqua"/>
            <w:noProof/>
            <w:sz w:val="24"/>
            <w:szCs w:val="24"/>
            <w:vertAlign w:val="superscript"/>
          </w:rPr>
          <w:t>26-28</w:t>
        </w:r>
      </w:hyperlink>
      <w:r w:rsidRPr="00E05C91">
        <w:rPr>
          <w:rFonts w:ascii="Book Antiqua" w:eastAsia="AdvTimes" w:hAnsi="Book Antiqua"/>
          <w:noProof/>
          <w:sz w:val="24"/>
          <w:szCs w:val="24"/>
          <w:vertAlign w:val="superscript"/>
        </w:rPr>
        <w:t>]</w:t>
      </w:r>
      <w:r w:rsidRPr="00E05C91">
        <w:rPr>
          <w:rFonts w:ascii="Book Antiqua" w:eastAsia="AdvTimes" w:hAnsi="Book Antiqua"/>
          <w:sz w:val="24"/>
          <w:szCs w:val="24"/>
        </w:rPr>
        <w:fldChar w:fldCharType="end"/>
      </w:r>
      <w:r w:rsidR="00152C91">
        <w:rPr>
          <w:rFonts w:ascii="Book Antiqua" w:eastAsia="AdvTimes" w:hAnsi="Book Antiqua"/>
          <w:sz w:val="24"/>
          <w:szCs w:val="24"/>
        </w:rPr>
        <w:t>.</w:t>
      </w:r>
    </w:p>
    <w:p w:rsidR="00EA1091" w:rsidRDefault="00EA1091" w:rsidP="00EC2161">
      <w:pPr>
        <w:spacing w:line="360" w:lineRule="auto"/>
        <w:ind w:firstLineChars="100" w:firstLine="240"/>
        <w:rPr>
          <w:rFonts w:ascii="Book Antiqua" w:hAnsi="Book Antiqua"/>
          <w:sz w:val="24"/>
          <w:szCs w:val="24"/>
        </w:rPr>
      </w:pPr>
      <w:r w:rsidRPr="00E05C91">
        <w:rPr>
          <w:rFonts w:ascii="Book Antiqua" w:hAnsi="Book Antiqua"/>
          <w:sz w:val="24"/>
          <w:szCs w:val="24"/>
        </w:rPr>
        <w:lastRenderedPageBreak/>
        <w:t xml:space="preserve">If alcohol consumption is continued, alcoholic </w:t>
      </w:r>
      <w:proofErr w:type="spellStart"/>
      <w:r w:rsidRPr="00E05C91">
        <w:rPr>
          <w:rFonts w:ascii="Book Antiqua" w:hAnsi="Book Antiqua"/>
          <w:sz w:val="24"/>
          <w:szCs w:val="24"/>
        </w:rPr>
        <w:t>steatosis</w:t>
      </w:r>
      <w:proofErr w:type="spellEnd"/>
      <w:r w:rsidRPr="00E05C91">
        <w:rPr>
          <w:rFonts w:ascii="Book Antiqua" w:hAnsi="Book Antiqua"/>
          <w:sz w:val="24"/>
          <w:szCs w:val="24"/>
        </w:rPr>
        <w:t xml:space="preserve"> progresses into more severe types of liver disease such as hepatitis, in which many types of hepatic cells participate in the initiation of inflammation. As described above, one of the important factors in the progression to alcoholic hepatitis is increased LPS concentration in the portal blood stream. Alcohol increases levels of microRNA (miR)-212 in the gut epithelial cells that down-regulate the tight junction, </w:t>
      </w:r>
      <w:proofErr w:type="spellStart"/>
      <w:r w:rsidRPr="00E05C91">
        <w:rPr>
          <w:rFonts w:ascii="Book Antiqua" w:hAnsi="Book Antiqua"/>
          <w:sz w:val="24"/>
          <w:szCs w:val="24"/>
        </w:rPr>
        <w:t>Zonula</w:t>
      </w:r>
      <w:proofErr w:type="spellEnd"/>
      <w:r w:rsidRPr="00E05C91">
        <w:rPr>
          <w:rFonts w:ascii="Book Antiqua" w:hAnsi="Book Antiqua"/>
          <w:sz w:val="24"/>
          <w:szCs w:val="24"/>
        </w:rPr>
        <w:t xml:space="preserve"> occludens-1, inducing gut leakage by disruption of gut integrity and permeability</w:t>
      </w:r>
      <w:r w:rsidRPr="00E05C91">
        <w:rPr>
          <w:rFonts w:ascii="Book Antiqua" w:hAnsi="Book Antiqua"/>
          <w:sz w:val="24"/>
          <w:szCs w:val="24"/>
        </w:rPr>
        <w:fldChar w:fldCharType="begin">
          <w:fldData xml:space="preserve">PEVuZE5vdGU+PENpdGU+PEF1dGhvcj5UYW5nPC9BdXRob3I+PFllYXI+MjAwODwvWWVhcj48UmVj
TnVtPjkyMTwvUmVjTnVtPjxEaXNwbGF5VGV4dD48c3R5bGUgZmFjZT0ic3VwZXJzY3JpcHQiPlsy
MV08L3N0eWxlPjwvRGlzcGxheVRleHQ+PHJlY29yZD48cmVjLW51bWJlcj45MjE8L3JlYy1udW1i
ZXI+PGZvcmVpZ24ta2V5cz48a2V5IGFwcD0iRU4iIGRiLWlkPSJhcDJ0NXZhcmIwc3p2MmV3dHJv
eDI5emoyYWZlcnBlZDI5ZnYiPjkyMTwva2V5PjwvZm9yZWlnbi1rZXlzPjxyZWYtdHlwZSBuYW1l
PSJKb3VybmFsIEFydGljbGUiPjE3PC9yZWYtdHlwZT48Y29udHJpYnV0b3JzPjxhdXRob3JzPjxh
dXRob3I+VGFuZywgWS48L2F1dGhvcj48YXV0aG9yPkJhbmFuLCBBLjwvYXV0aG9yPjxhdXRob3I+
Rm9yc3l0aCwgQy4gQi48L2F1dGhvcj48YXV0aG9yPkZpZWxkcywgSi4gWi48L2F1dGhvcj48YXV0
aG9yPkxhdSwgQy4gSy48L2F1dGhvcj48YXV0aG9yPlpoYW5nLCBMLiBKLjwvYXV0aG9yPjxhdXRo
b3I+S2VzaGF2YXJ6aWFuLCBBLjwvYXV0aG9yPjwvYXV0aG9ycz48L2NvbnRyaWJ1dG9ycz48YXV0
aC1hZGRyZXNzPkRpdmlzaW9uIG9mIERpZ2VzdGl2ZSBEaXNlYXNlIGFuZCBOdXRyaXRpb24sIERl
cGFydG1lbnQgb2YgSW50ZXJuYWwgTWVkaWNpbmUsIFJ1c2ggVW5pdmVyc2l0eSBNZWRpY2FsIENl
bnRlciwgQ2hpY2FnbywgSWxsaW5vaXMgNjA2MTIsIFVTQS4geXVlbWluZ190YW5nQHJ1c2guZWR1
PC9hdXRoLWFkZHJlc3M+PHRpdGxlcz48dGl0bGU+RWZmZWN0IG9mIGFsY29ob2wgb24gbWlSLTIx
MiBleHByZXNzaW9uIGluIGludGVzdGluYWwgZXBpdGhlbGlhbCBjZWxscyBhbmQgaXRzIHBvdGVu
dGlhbCByb2xlIGluIGFsY29ob2xpYyBsaXZlciBkaXNlYXNlPC90aXRsZT48c2Vjb25kYXJ5LXRp
dGxlPkFsY29ob2wgQ2xpbiBFeHAgUmVzPC9zZWNvbmRhcnktdGl0bGU+PGFsdC10aXRsZT5BbGNv
aG9saXNtLCBjbGluaWNhbCBhbmQgZXhwZXJpbWVudGFsIHJlc2VhcmNoPC9hbHQtdGl0bGU+PC90
aXRsZXM+PHBlcmlvZGljYWw+PGZ1bGwtdGl0bGU+QWxjb2hvbCBDbGluIEV4cCBSZXM8L2Z1bGwt
dGl0bGU+PC9wZXJpb2RpY2FsPjxwYWdlcz4zNTUtNjQ8L3BhZ2VzPjx2b2x1bWU+MzI8L3ZvbHVt
ZT48bnVtYmVyPjI8L251bWJlcj48a2V5d29yZHM+PGtleXdvcmQ+QmlvcHN5PC9rZXl3b3JkPjxr
ZXl3b3JkPkNhY28tMiBDZWxsczwva2V5d29yZD48a2V5d29yZD5DZWxsIE1lbWJyYW5lIFBlcm1l
YWJpbGl0eS9nZW5ldGljczwva2V5d29yZD48a2V5d29yZD5Db2xvbi9wYXRob2xvZ3k8L2tleXdv
cmQ+PGtleXdvcmQ+RG93bi1SZWd1bGF0aW9uL2dlbmV0aWNzPC9rZXl3b3JkPjxrZXl3b3JkPkVw
aXRoZWxpYWwgQ2VsbHMvKnBhdGhvbG9neTwva2V5d29yZD48a2V5d29yZD5HZW5lIEV4cHJlc3Np
b24vcGh5c2lvbG9neTwva2V5d29yZD48a2V5d29yZD5IdW1hbnM8L2tleXdvcmQ+PGtleXdvcmQ+
SW50ZXN0aW5hbCBNdWNvc2EvKnBhdGhvbG9neTwva2V5d29yZD48a2V5d29yZD5MaXZlciBEaXNl
YXNlcywgQWxjb2hvbGljLypnZW5ldGljcy9wYXRob2xvZ3k8L2tleXdvcmQ+PGtleXdvcmQ+TWVt
YnJhbmUgUHJvdGVpbnMvZ2VuZXRpY3M8L2tleXdvcmQ+PGtleXdvcmQ+TWljcm9STkFzLypnZW5l
dGljczwva2V5d29yZD48a2V5d29yZD5QaG9zcGhvcHJvdGVpbnMvZ2VuZXRpY3M8L2tleXdvcmQ+
PGtleXdvcmQ+Wm9udWxhIE9jY2x1ZGVucy0xIFByb3RlaW48L2tleXdvcmQ+PC9rZXl3b3Jkcz48
ZGF0ZXM+PHllYXI+MjAwODwveWVhcj48cHViLWRhdGVzPjxkYXRlPkZlYjwvZGF0ZT48L3B1Yi1k
YXRlcz48L2RhdGVzPjxpc2JuPjE1MzAtMDI3NyAoRWxlY3Ryb25pYykmI3hEOzAxNDUtNjAwOCAo
TGlua2luZyk8L2lzYm4+PGFjY2Vzc2lvbi1udW0+MTgxNjIwNjU8L2FjY2Vzc2lvbi1udW0+PHVy
bHM+PHJlbGF0ZWQtdXJscz48dXJsPmh0dHA6Ly93d3cubmNiaS5ubG0ubmloLmdvdi9wdWJtZWQv
MTgxNjIwNjU8L3VybD48L3JlbGF0ZWQtdXJscz48L3VybHM+PGVsZWN0cm9uaWMtcmVzb3VyY2Ut
bnVtPjEwLjExMTEvai4xNTMwLTAyNzcuMjAwNy4wMDU4NC54PC9lbGVjdHJvbmljLXJlc291cmNl
LW51bT48L3JlY29yZD48L0NpdGU+PC9FbmROb3RlPn==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UYW5nPC9BdXRob3I+PFllYXI+MjAwODwvWWVhcj48UmVj
TnVtPjkyMTwvUmVjTnVtPjxEaXNwbGF5VGV4dD48c3R5bGUgZmFjZT0ic3VwZXJzY3JpcHQiPlsy
MV08L3N0eWxlPjwvRGlzcGxheVRleHQ+PHJlY29yZD48cmVjLW51bWJlcj45MjE8L3JlYy1udW1i
ZXI+PGZvcmVpZ24ta2V5cz48a2V5IGFwcD0iRU4iIGRiLWlkPSJhcDJ0NXZhcmIwc3p2MmV3dHJv
eDI5emoyYWZlcnBlZDI5ZnYiPjkyMTwva2V5PjwvZm9yZWlnbi1rZXlzPjxyZWYtdHlwZSBuYW1l
PSJKb3VybmFsIEFydGljbGUiPjE3PC9yZWYtdHlwZT48Y29udHJpYnV0b3JzPjxhdXRob3JzPjxh
dXRob3I+VGFuZywgWS48L2F1dGhvcj48YXV0aG9yPkJhbmFuLCBBLjwvYXV0aG9yPjxhdXRob3I+
Rm9yc3l0aCwgQy4gQi48L2F1dGhvcj48YXV0aG9yPkZpZWxkcywgSi4gWi48L2F1dGhvcj48YXV0
aG9yPkxhdSwgQy4gSy48L2F1dGhvcj48YXV0aG9yPlpoYW5nLCBMLiBKLjwvYXV0aG9yPjxhdXRo
b3I+S2VzaGF2YXJ6aWFuLCBBLjwvYXV0aG9yPjwvYXV0aG9ycz48L2NvbnRyaWJ1dG9ycz48YXV0
aC1hZGRyZXNzPkRpdmlzaW9uIG9mIERpZ2VzdGl2ZSBEaXNlYXNlIGFuZCBOdXRyaXRpb24sIERl
cGFydG1lbnQgb2YgSW50ZXJuYWwgTWVkaWNpbmUsIFJ1c2ggVW5pdmVyc2l0eSBNZWRpY2FsIENl
bnRlciwgQ2hpY2FnbywgSWxsaW5vaXMgNjA2MTIsIFVTQS4geXVlbWluZ190YW5nQHJ1c2guZWR1
PC9hdXRoLWFkZHJlc3M+PHRpdGxlcz48dGl0bGU+RWZmZWN0IG9mIGFsY29ob2wgb24gbWlSLTIx
MiBleHByZXNzaW9uIGluIGludGVzdGluYWwgZXBpdGhlbGlhbCBjZWxscyBhbmQgaXRzIHBvdGVu
dGlhbCByb2xlIGluIGFsY29ob2xpYyBsaXZlciBkaXNlYXNlPC90aXRsZT48c2Vjb25kYXJ5LXRp
dGxlPkFsY29ob2wgQ2xpbiBFeHAgUmVzPC9zZWNvbmRhcnktdGl0bGU+PGFsdC10aXRsZT5BbGNv
aG9saXNtLCBjbGluaWNhbCBhbmQgZXhwZXJpbWVudGFsIHJlc2VhcmNoPC9hbHQtdGl0bGU+PC90
aXRsZXM+PHBlcmlvZGljYWw+PGZ1bGwtdGl0bGU+QWxjb2hvbCBDbGluIEV4cCBSZXM8L2Z1bGwt
dGl0bGU+PC9wZXJpb2RpY2FsPjxwYWdlcz4zNTUtNjQ8L3BhZ2VzPjx2b2x1bWU+MzI8L3ZvbHVt
ZT48bnVtYmVyPjI8L251bWJlcj48a2V5d29yZHM+PGtleXdvcmQ+QmlvcHN5PC9rZXl3b3JkPjxr
ZXl3b3JkPkNhY28tMiBDZWxsczwva2V5d29yZD48a2V5d29yZD5DZWxsIE1lbWJyYW5lIFBlcm1l
YWJpbGl0eS9nZW5ldGljczwva2V5d29yZD48a2V5d29yZD5Db2xvbi9wYXRob2xvZ3k8L2tleXdv
cmQ+PGtleXdvcmQ+RG93bi1SZWd1bGF0aW9uL2dlbmV0aWNzPC9rZXl3b3JkPjxrZXl3b3JkPkVw
aXRoZWxpYWwgQ2VsbHMvKnBhdGhvbG9neTwva2V5d29yZD48a2V5d29yZD5HZW5lIEV4cHJlc3Np
b24vcGh5c2lvbG9neTwva2V5d29yZD48a2V5d29yZD5IdW1hbnM8L2tleXdvcmQ+PGtleXdvcmQ+
SW50ZXN0aW5hbCBNdWNvc2EvKnBhdGhvbG9neTwva2V5d29yZD48a2V5d29yZD5MaXZlciBEaXNl
YXNlcywgQWxjb2hvbGljLypnZW5ldGljcy9wYXRob2xvZ3k8L2tleXdvcmQ+PGtleXdvcmQ+TWVt
YnJhbmUgUHJvdGVpbnMvZ2VuZXRpY3M8L2tleXdvcmQ+PGtleXdvcmQ+TWljcm9STkFzLypnZW5l
dGljczwva2V5d29yZD48a2V5d29yZD5QaG9zcGhvcHJvdGVpbnMvZ2VuZXRpY3M8L2tleXdvcmQ+
PGtleXdvcmQ+Wm9udWxhIE9jY2x1ZGVucy0xIFByb3RlaW48L2tleXdvcmQ+PC9rZXl3b3Jkcz48
ZGF0ZXM+PHllYXI+MjAwODwveWVhcj48cHViLWRhdGVzPjxkYXRlPkZlYjwvZGF0ZT48L3B1Yi1k
YXRlcz48L2RhdGVzPjxpc2JuPjE1MzAtMDI3NyAoRWxlY3Ryb25pYykmI3hEOzAxNDUtNjAwOCAo
TGlua2luZyk8L2lzYm4+PGFjY2Vzc2lvbi1udW0+MTgxNjIwNjU8L2FjY2Vzc2lvbi1udW0+PHVy
bHM+PHJlbGF0ZWQtdXJscz48dXJsPmh0dHA6Ly93d3cubmNiaS5ubG0ubmloLmdvdi9wdWJtZWQv
MTgxNjIwNjU8L3VybD48L3JlbGF0ZWQtdXJscz48L3VybHM+PGVsZWN0cm9uaWMtcmVzb3VyY2Ut
bnVtPjEwLjExMTEvai4xNTMwLTAyNzcuMjAwNy4wMDU4NC54PC9lbGVjdHJvbmljLXJlc291cmNl
LW51bT48L3JlY29yZD48L0NpdGU+PC9FbmROb3RlPn==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21" w:tooltip="Tang, 2008 #921" w:history="1">
        <w:r w:rsidRPr="00E05C91">
          <w:rPr>
            <w:rFonts w:ascii="Book Antiqua" w:hAnsi="Book Antiqua"/>
            <w:noProof/>
            <w:sz w:val="24"/>
            <w:szCs w:val="24"/>
            <w:vertAlign w:val="superscript"/>
          </w:rPr>
          <w:t>21</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Thereby elevated LPS </w:t>
      </w:r>
      <w:proofErr w:type="gramStart"/>
      <w:r w:rsidRPr="00E05C91">
        <w:rPr>
          <w:rFonts w:ascii="Book Antiqua" w:hAnsi="Book Antiqua"/>
          <w:sz w:val="24"/>
          <w:szCs w:val="24"/>
        </w:rPr>
        <w:t>activates</w:t>
      </w:r>
      <w:proofErr w:type="gramEnd"/>
      <w:r w:rsidRPr="00E05C91">
        <w:rPr>
          <w:rFonts w:ascii="Book Antiqua" w:hAnsi="Book Antiqua"/>
          <w:sz w:val="24"/>
          <w:szCs w:val="24"/>
        </w:rPr>
        <w:t xml:space="preserve"> TLR4 of the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to produce inflammatory mediators. Among these mediators, TNF-α plays the most important role not only in the development of </w:t>
      </w:r>
      <w:proofErr w:type="spellStart"/>
      <w:r w:rsidRPr="00E05C91">
        <w:rPr>
          <w:rFonts w:ascii="Book Antiqua" w:hAnsi="Book Antiqua"/>
          <w:sz w:val="24"/>
          <w:szCs w:val="24"/>
        </w:rPr>
        <w:t>steatosis</w:t>
      </w:r>
      <w:proofErr w:type="spellEnd"/>
      <w:r w:rsidRPr="00E05C91">
        <w:rPr>
          <w:rFonts w:ascii="Book Antiqua" w:hAnsi="Book Antiqua"/>
          <w:sz w:val="24"/>
          <w:szCs w:val="24"/>
        </w:rPr>
        <w:t xml:space="preserve"> but also in inflammatory responses in alcohol-induced liver </w:t>
      </w:r>
      <w:proofErr w:type="gramStart"/>
      <w:r w:rsidRPr="00E05C91">
        <w:rPr>
          <w:rFonts w:ascii="Book Antiqua" w:hAnsi="Book Antiqua"/>
          <w:sz w:val="24"/>
          <w:szCs w:val="24"/>
        </w:rPr>
        <w:t>injury</w:t>
      </w:r>
      <w:proofErr w:type="gramEnd"/>
      <w:r w:rsidRPr="00E05C91">
        <w:rPr>
          <w:rFonts w:ascii="Book Antiqua" w:hAnsi="Book Antiqua"/>
          <w:sz w:val="24"/>
          <w:szCs w:val="24"/>
        </w:rPr>
        <w:fldChar w:fldCharType="begin">
          <w:fldData xml:space="preserve">PEVuZE5vdGU+PENpdGU+PEF1dGhvcj5ZaW48L0F1dGhvcj48WWVhcj4xOTk5PC9ZZWFyPjxSZWNO
dW0+OTQ3PC9SZWNOdW0+PERpc3BsYXlUZXh0PjxzdHlsZSBmYWNlPSJzdXBlcnNjcmlwdCI+WzI5
XTwvc3R5bGU+PC9EaXNwbGF5VGV4dD48cmVjb3JkPjxyZWMtbnVtYmVyPjk0NzwvcmVjLW51bWJl
cj48Zm9yZWlnbi1rZXlzPjxrZXkgYXBwPSJFTiIgZGItaWQ9ImFwMnQ1dmFyYjBzenYyZXd0cm94
Mjl6ajJhZmVycGVkMjlmdiI+OTQ3PC9rZXk+PC9mb3JlaWduLWtleXM+PHJlZi10eXBlIG5hbWU9
IkpvdXJuYWwgQXJ0aWNsZSI+MTc8L3JlZi10eXBlPjxjb250cmlidXRvcnM+PGF1dGhvcnM+PGF1
dGhvcj5ZaW4sIE0uPC9hdXRob3I+PGF1dGhvcj5XaGVlbGVyLCBNLiBELjwvYXV0aG9yPjxhdXRo
b3I+S29ubywgSC48L2F1dGhvcj48YXV0aG9yPkJyYWRmb3JkLCBCLiBVLjwvYXV0aG9yPjxhdXRo
b3I+R2FsbHVjY2ksIFIuIE0uPC9hdXRob3I+PGF1dGhvcj5MdXN0ZXIsIE0uIEkuPC9hdXRob3I+
PGF1dGhvcj5UaHVybWFuLCBSLiBHLjwvYXV0aG9yPjwvYXV0aG9ycz48L2NvbnRyaWJ1dG9ycz48
YXV0aC1hZGRyZXNzPkxhYm9yYXRvcnkgb2YgSGVwYXRvYmlvbG9neSwgRGVwYXJ0bWVudCBvZiBQ
aGFybWFjb2xvZ3ksIFVuaXZlcnNpdHkgb2YgTm9ydGggQ2Fyb2xpbmEgYXQgQ2hhcGVsIEhpbGws
IENoYXBlbCBIaWxsLCBOb3J0aCBDYXJvbGluYSwgVVNBLjwvYXV0aC1hZGRyZXNzPjx0aXRsZXM+
PHRpdGxlPkVzc2VudGlhbCByb2xlIG9mIHR1bW9yIG5lY3Jvc2lzIGZhY3RvciBhbHBoYSBpbiBh
bGNvaG9sLWluZHVjZWQgbGl2ZXIgaW5qdXJ5IGluIG1pY2U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k0Mi01MjwvcGFnZXM+PHZvbHVtZT4xMTc8L3ZvbHVtZT48bnVtYmVyPjQ8L251bWJlcj48
a2V5d29yZHM+PGtleXdvcmQ+QWxhbmluZSBUcmFuc2FtaW5hc2UvYmxvb2Q8L2tleXdvcmQ+PGtl
eXdvcmQ+QW5pbWFsczwva2V5d29yZD48a2V5d29yZD5Cb2R5IFdlaWdodDwva2V5d29yZD48a2V5
d29yZD5DZWxsIE1vdmVtZW50PC9rZXl3b3JkPjxrZXl3b3JkPkN5dG9raW5lcy9nZW5ldGljczwv
a2V5d29yZD48a2V5d29yZD5FdGhhbm9sL3VyaW5lPC9rZXl3b3JkPjxrZXl3b3JkPkZhdHR5IExp
dmVyL2V0aW9sb2d5L3BhdGhvbG9neTwva2V5d29yZD48a2V5d29yZD5JbWFnZSBQcm9jZXNzaW5n
LCBDb21wdXRlci1Bc3Npc3RlZDwva2V5d29yZD48a2V5d29yZD5MZXVrb2N5dGVzL3BhdGhvbG9n
eS9waHlzaW9sb2d5PC9rZXl3b3JkPjxrZXl3b3JkPkxpdmVyL3BhdGhvbG9neTwva2V5d29yZD48
a2V5d29yZD5MaXZlciBEaXNlYXNlcywgQWxjb2hvbGljL2NvbXBsaWNhdGlvbnMvcGF0aG9sb2d5
LypwaHlzaW9wYXRob2xvZ3kvdXJpbmU8L2tleXdvcmQ+PGtleXdvcmQ+TWFsZTwva2V5d29yZD48
a2V5d29yZD5NaWNlPC9rZXl3b3JkPjxrZXl3b3JkPk1pY2UsIEtub2Nrb3V0L2dlbmV0aWNzPC9r
ZXl3b3JkPjxrZXl3b3JkPk9yZ2FuIFNpemU8L2tleXdvcmQ+PGtleXdvcmQ+UHJvdGVpbiBJc29m
b3Jtcy9nZW5ldGljczwva2V5d29yZD48a2V5d29yZD5STkEsIE1lc3Nlbmdlci9tZXRhYm9saXNt
PC9rZXl3b3JkPjxrZXl3b3JkPlJlY2VwdG9ycywgVHVtb3IgTmVjcm9zaXMgRmFjdG9yL2dlbmV0
aWNzPC9rZXl3b3JkPjxrZXl3b3JkPlR1bW9yIE5lY3Jvc2lzIEZhY3Rvci1hbHBoYS9tZXRhYm9s
aXNtLypwaHlzaW9sb2d5PC9rZXl3b3JkPjwva2V5d29yZHM+PGRhdGVzPjx5ZWFyPjE5OTk8L3ll
YXI+PHB1Yi1kYXRlcz48ZGF0ZT5PY3Q8L2RhdGU+PC9wdWItZGF0ZXM+PC9kYXRlcz48aXNibj4w
MDE2LTUwODUgKFByaW50KSYjeEQ7MDAxNi01MDg1IChMaW5raW5nKTwvaXNibj48YWNjZXNzaW9u
LW51bT4xMDUwMDA3ODwvYWNjZXNzaW9uLW51bT48dXJscz48cmVsYXRlZC11cmxzPjx1cmw+aHR0
cDovL3d3dy5uY2JpLm5sbS5uaWguZ292L3B1Ym1lZC8xMDUwMDA3ODwvdXJsPjwvcmVsYXRlZC11
cmxzPjwvdXJscz48L3JlY29yZD48L0NpdGU+PC9FbmROb3RlPn==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ZaW48L0F1dGhvcj48WWVhcj4xOTk5PC9ZZWFyPjxSZWNO
dW0+OTQ3PC9SZWNOdW0+PERpc3BsYXlUZXh0PjxzdHlsZSBmYWNlPSJzdXBlcnNjcmlwdCI+WzI5
XTwvc3R5bGU+PC9EaXNwbGF5VGV4dD48cmVjb3JkPjxyZWMtbnVtYmVyPjk0NzwvcmVjLW51bWJl
cj48Zm9yZWlnbi1rZXlzPjxrZXkgYXBwPSJFTiIgZGItaWQ9ImFwMnQ1dmFyYjBzenYyZXd0cm94
Mjl6ajJhZmVycGVkMjlmdiI+OTQ3PC9rZXk+PC9mb3JlaWduLWtleXM+PHJlZi10eXBlIG5hbWU9
IkpvdXJuYWwgQXJ0aWNsZSI+MTc8L3JlZi10eXBlPjxjb250cmlidXRvcnM+PGF1dGhvcnM+PGF1
dGhvcj5ZaW4sIE0uPC9hdXRob3I+PGF1dGhvcj5XaGVlbGVyLCBNLiBELjwvYXV0aG9yPjxhdXRo
b3I+S29ubywgSC48L2F1dGhvcj48YXV0aG9yPkJyYWRmb3JkLCBCLiBVLjwvYXV0aG9yPjxhdXRo
b3I+R2FsbHVjY2ksIFIuIE0uPC9hdXRob3I+PGF1dGhvcj5MdXN0ZXIsIE0uIEkuPC9hdXRob3I+
PGF1dGhvcj5UaHVybWFuLCBSLiBHLjwvYXV0aG9yPjwvYXV0aG9ycz48L2NvbnRyaWJ1dG9ycz48
YXV0aC1hZGRyZXNzPkxhYm9yYXRvcnkgb2YgSGVwYXRvYmlvbG9neSwgRGVwYXJ0bWVudCBvZiBQ
aGFybWFjb2xvZ3ksIFVuaXZlcnNpdHkgb2YgTm9ydGggQ2Fyb2xpbmEgYXQgQ2hhcGVsIEhpbGws
IENoYXBlbCBIaWxsLCBOb3J0aCBDYXJvbGluYSwgVVNBLjwvYXV0aC1hZGRyZXNzPjx0aXRsZXM+
PHRpdGxlPkVzc2VudGlhbCByb2xlIG9mIHR1bW9yIG5lY3Jvc2lzIGZhY3RvciBhbHBoYSBpbiBh
bGNvaG9sLWluZHVjZWQgbGl2ZXIgaW5qdXJ5IGluIG1pY2U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k0Mi01MjwvcGFnZXM+PHZvbHVtZT4xMTc8L3ZvbHVtZT48bnVtYmVyPjQ8L251bWJlcj48
a2V5d29yZHM+PGtleXdvcmQ+QWxhbmluZSBUcmFuc2FtaW5hc2UvYmxvb2Q8L2tleXdvcmQ+PGtl
eXdvcmQ+QW5pbWFsczwva2V5d29yZD48a2V5d29yZD5Cb2R5IFdlaWdodDwva2V5d29yZD48a2V5
d29yZD5DZWxsIE1vdmVtZW50PC9rZXl3b3JkPjxrZXl3b3JkPkN5dG9raW5lcy9nZW5ldGljczwv
a2V5d29yZD48a2V5d29yZD5FdGhhbm9sL3VyaW5lPC9rZXl3b3JkPjxrZXl3b3JkPkZhdHR5IExp
dmVyL2V0aW9sb2d5L3BhdGhvbG9neTwva2V5d29yZD48a2V5d29yZD5JbWFnZSBQcm9jZXNzaW5n
LCBDb21wdXRlci1Bc3Npc3RlZDwva2V5d29yZD48a2V5d29yZD5MZXVrb2N5dGVzL3BhdGhvbG9n
eS9waHlzaW9sb2d5PC9rZXl3b3JkPjxrZXl3b3JkPkxpdmVyL3BhdGhvbG9neTwva2V5d29yZD48
a2V5d29yZD5MaXZlciBEaXNlYXNlcywgQWxjb2hvbGljL2NvbXBsaWNhdGlvbnMvcGF0aG9sb2d5
LypwaHlzaW9wYXRob2xvZ3kvdXJpbmU8L2tleXdvcmQ+PGtleXdvcmQ+TWFsZTwva2V5d29yZD48
a2V5d29yZD5NaWNlPC9rZXl3b3JkPjxrZXl3b3JkPk1pY2UsIEtub2Nrb3V0L2dlbmV0aWNzPC9r
ZXl3b3JkPjxrZXl3b3JkPk9yZ2FuIFNpemU8L2tleXdvcmQ+PGtleXdvcmQ+UHJvdGVpbiBJc29m
b3Jtcy9nZW5ldGljczwva2V5d29yZD48a2V5d29yZD5STkEsIE1lc3Nlbmdlci9tZXRhYm9saXNt
PC9rZXl3b3JkPjxrZXl3b3JkPlJlY2VwdG9ycywgVHVtb3IgTmVjcm9zaXMgRmFjdG9yL2dlbmV0
aWNzPC9rZXl3b3JkPjxrZXl3b3JkPlR1bW9yIE5lY3Jvc2lzIEZhY3Rvci1hbHBoYS9tZXRhYm9s
aXNtLypwaHlzaW9sb2d5PC9rZXl3b3JkPjwva2V5d29yZHM+PGRhdGVzPjx5ZWFyPjE5OTk8L3ll
YXI+PHB1Yi1kYXRlcz48ZGF0ZT5PY3Q8L2RhdGU+PC9wdWItZGF0ZXM+PC9kYXRlcz48aXNibj4w
MDE2LTUwODUgKFByaW50KSYjeEQ7MDAxNi01MDg1IChMaW5raW5nKTwvaXNibj48YWNjZXNzaW9u
LW51bT4xMDUwMDA3ODwvYWNjZXNzaW9uLW51bT48dXJscz48cmVsYXRlZC11cmxzPjx1cmw+aHR0
cDovL3d3dy5uY2JpLm5sbS5uaWguZ292L3B1Ym1lZC8xMDUwMDA3ODwvdXJsPjwvcmVsYXRlZC11
cmxzPjwvdXJscz48L3JlY29yZD48L0NpdGU+PC9FbmROb3RlPn==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29" w:tooltip="Yin, 1999 #947" w:history="1">
        <w:r w:rsidRPr="00E05C91">
          <w:rPr>
            <w:rFonts w:ascii="Book Antiqua" w:hAnsi="Book Antiqua"/>
            <w:noProof/>
            <w:sz w:val="24"/>
            <w:szCs w:val="24"/>
            <w:vertAlign w:val="superscript"/>
          </w:rPr>
          <w:t>29</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In addition, ROS produced by NADPH oxidase (NOX) in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further enhances alcohol-mediated liver injury by stimulating the production of inflammatory </w:t>
      </w:r>
      <w:proofErr w:type="gramStart"/>
      <w:r w:rsidRPr="00E05C91">
        <w:rPr>
          <w:rFonts w:ascii="Book Antiqua" w:hAnsi="Book Antiqua"/>
          <w:sz w:val="24"/>
          <w:szCs w:val="24"/>
        </w:rPr>
        <w:t>mediators</w:t>
      </w:r>
      <w:proofErr w:type="gramEnd"/>
      <w:r w:rsidRPr="00E05C91">
        <w:rPr>
          <w:rFonts w:ascii="Book Antiqua" w:hAnsi="Book Antiqua"/>
          <w:sz w:val="24"/>
          <w:szCs w:val="24"/>
        </w:rPr>
        <w:fldChar w:fldCharType="begin">
          <w:fldData xml:space="preserve">PEVuZE5vdGU+PENpdGU+PEF1dGhvcj5UaGFrdXI8L0F1dGhvcj48WWVhcj4yMDA2PC9ZZWFyPjxS
ZWNOdW0+OTI5PC9SZWNOdW0+PERpc3BsYXlUZXh0PjxzdHlsZSBmYWNlPSJzdXBlcnNjcmlwdCI+
WzMwLCAzMV08L3N0eWxlPjwvRGlzcGxheVRleHQ+PHJlY29yZD48cmVjLW51bWJlcj45Mjk8L3Jl
Yy1udW1iZXI+PGZvcmVpZ24ta2V5cz48a2V5IGFwcD0iRU4iIGRiLWlkPSJhcDJ0NXZhcmIwc3p2
MmV3dHJveDI5emoyYWZlcnBlZDI5ZnYiPjkyOTwva2V5PjwvZm9yZWlnbi1rZXlzPjxyZWYtdHlw
ZSBuYW1lPSJKb3VybmFsIEFydGljbGUiPjE3PC9yZWYtdHlwZT48Y29udHJpYnV0b3JzPjxhdXRo
b3JzPjxhdXRob3I+VGhha3VyLCBWLjwvYXV0aG9yPjxhdXRob3I+UHJpdGNoYXJkLCBNLiBULjwv
YXV0aG9yPjxhdXRob3I+TWNNdWxsZW4sIE0uIFIuPC9hdXRob3I+PGF1dGhvcj5XYW5nLCBRLjwv
YXV0aG9yPjxhdXRob3I+TmFneSwgTC4gRS48L2F1dGhvcj48L2F1dGhvcnM+PC9jb250cmlidXRv
cnM+PGF1dGgtYWRkcmVzcz5EZXBhcnRtZW50IG9mIE51dHJpdGlvbiwgQ2FzZSBXZXN0ZXJuIFJl
c2VydmUgVW5pdmVyc2l0eSwgMTA5MDAgRXVjbGlkIEF2ZW51ZSwgQ2xldmVsYW5kLCBPSCA0NDEw
Ni00OTA2LCBVU0EuPC9hdXRoLWFkZHJlc3M+PHRpdGxlcz48dGl0bGU+Q2hyb25pYyBldGhhbm9s
IGZlZWRpbmcgaW5jcmVhc2VzIGFjdGl2YXRpb24gb2YgTkFEUEggb3hpZGFzZSBieSBsaXBvcG9s
eXNhY2NoYXJpZGUgaW4gcmF0IEt1cGZmZXIgY2VsbHM6IHJvbGUgb2YgaW5jcmVhc2VkIHJlYWN0
aXZlIG94eWdlbiBpbiBMUFMtc3RpbXVsYXRlZCBFUksxLzIgYWN0aXZhdGlvbiBhbmQgVE5GLWFs
cGhhIHByb2R1Y3Rpb248L3RpdGxlPjxzZWNvbmRhcnktdGl0bGU+SiBMZXVrb2MgQmlvbDwvc2Vj
b25kYXJ5LXRpdGxlPjxhbHQtdGl0bGU+Sm91cm5hbCBvZiBsZXVrb2N5dGUgYmlvbG9neTwvYWx0
LXRpdGxlPjwvdGl0bGVzPjxwZXJpb2RpY2FsPjxmdWxsLXRpdGxlPkogTGV1a29jIEJpb2w8L2Z1
bGwtdGl0bGU+PC9wZXJpb2RpY2FsPjxwYWdlcz4xMzQ4LTU2PC9wYWdlcz48dm9sdW1lPjc5PC92
b2x1bWU+PG51bWJlcj42PC9udW1iZXI+PGtleXdvcmRzPjxrZXl3b3JkPkFuaW1hbHM8L2tleXdv
cmQ+PGtleXdvcmQ+Q2VsbHMsIEN1bHR1cmVkL2RydWcgZWZmZWN0cy9lbnp5bW9sb2d5PC9rZXl3
b3JkPjxrZXl3b3JkPkVuenltZSBBY3RpdmF0aW9uL2RydWcgZWZmZWN0czwva2V5d29yZD48a2V5
d29yZD5FdGhhbm9sL2FkbWluaXN0cmF0aW9uICZhbXA7IGRvc2FnZS8qcGhhcm1hY29sb2d5L3Rv
eGljaXR5PC9rZXl3b3JkPjxrZXl3b3JkPkdlbmUgRXhwcmVzc2lvbiBSZWd1bGF0aW9uLypkcnVn
IGVmZmVjdHM8L2tleXdvcmQ+PGtleXdvcmQ+SS1rYXBwYSBCIFByb3RlaW5zL21ldGFib2xpc208
L2tleXdvcmQ+PGtleXdvcmQ+S3VwZmZlciBDZWxscy8qZHJ1ZyBlZmZlY3RzL2Vuenltb2xvZ3k8
L2tleXdvcmQ+PGtleXdvcmQ+TGlwb3BvbHlzYWNjaGFyaWRlcy8qcGhhcm1hY29sb2d5PC9rZXl3
b3JkPjxrZXl3b3JkPk1hbGU8L2tleXdvcmQ+PGtleXdvcmQ+TWl0b2dlbi1BY3RpdmF0ZWQgUHJv
dGVpbiBLaW5hc2UgMS8qcGh5c2lvbG9neTwva2V5d29yZD48a2V5d29yZD5NaXRvZ2VuLUFjdGl2
YXRlZCBQcm90ZWluIEtpbmFzZSAzLypwaHlzaW9sb2d5PC9rZXl3b3JkPjxrZXl3b3JkPk5BRFBI
IE94aWRhc2UvKmRydWcgZWZmZWN0czwva2V5d29yZD48a2V5d29yZD5PeGlkYXRpdmUgU3RyZXNz
PC9rZXl3b3JkPjxrZXl3b3JkPlBob3NwaG9wcm90ZWlucy9tZXRhYm9saXNtPC9rZXl3b3JkPjxr
ZXl3b3JkPlByb3RlaW4gVHJhbnNwb3J0L2RydWcgZWZmZWN0czwva2V5d29yZD48a2V5d29yZD5S
YXRzPC9rZXl3b3JkPjxrZXl3b3JkPlJhdHMsIFdpc3Rhcjwva2V5d29yZD48a2V5d29yZD5SZWFj
dGl2ZSBPeHlnZW4gU3BlY2llcy8qbWV0YWJvbGlzbTwva2V5d29yZD48a2V5d29yZD5UdW1vciBO
ZWNyb3NpcyBGYWN0b3ItYWxwaGEvKmJpb3N5bnRoZXNpcy9nZW5ldGljczwva2V5d29yZD48a2V5
d29yZD5yYWMxIEdUUC1CaW5kaW5nIFByb3RlaW4vbWV0YWJvbGlzbTwva2V5d29yZD48L2tleXdv
cmRzPjxkYXRlcz48eWVhcj4yMDA2PC95ZWFyPjxwdWItZGF0ZXM+PGRhdGU+SnVuPC9kYXRlPjwv
cHViLWRhdGVzPjwvZGF0ZXM+PGlzYm4+MDc0MS01NDAwIChQcmludCkmI3hEOzA3NDEtNTQwMCAo
TGlua2luZyk8L2lzYm4+PGFjY2Vzc2lvbi1udW0+MTY1NTQzNTM8L2FjY2Vzc2lvbi1udW0+PHVy
bHM+PHJlbGF0ZWQtdXJscz48dXJsPmh0dHA6Ly93d3cubmNiaS5ubG0ubmloLmdvdi9wdWJtZWQv
MTY1NTQzNTM8L3VybD48L3JlbGF0ZWQtdXJscz48L3VybHM+PGN1c3RvbTI+MTk1OTQwNTwvY3Vz
dG9tMj48ZWxlY3Ryb25pYy1yZXNvdXJjZS1udW0+MTAuMTE4OS9qbGIuMTAwNTYxMzwvZWxlY3Ry
b25pYy1yZXNvdXJjZS1udW0+PC9yZWNvcmQ+PC9DaXRlPjxDaXRlPjxBdXRob3I+RGUgTWluaWNp
czwvQXV0aG9yPjxZZWFyPjIwMDg8L1llYXI+PFJlY051bT45MzA8L1JlY051bT48cmVjb3JkPjxy
ZWMtbnVtYmVyPjkzMDwvcmVjLW51bWJlcj48Zm9yZWlnbi1rZXlzPjxrZXkgYXBwPSJFTiIgZGIt
aWQ9ImFwMnQ1dmFyYjBzenYyZXd0cm94Mjl6ajJhZmVycGVkMjlmdiI+OTMwPC9rZXk+PC9mb3Jl
aWduLWtleXM+PHJlZi10eXBlIG5hbWU9IkpvdXJuYWwgQXJ0aWNsZSI+MTc8L3JlZi10eXBlPjxj
b250cmlidXRvcnM+PGF1dGhvcnM+PGF1dGhvcj5EZSBNaW5pY2lzLCBTLjwvYXV0aG9yPjxhdXRo
b3I+QnJlbm5lciwgRC4gQS48L2F1dGhvcj48L2F1dGhvcnM+PC9jb250cmlidXRvcnM+PGF1dGgt
YWRkcmVzcz5VQ1NEIFNjaG9vbCBvZiBNZWRpY2luZSwgRGVwYXJ0bWVudCBvZiBNZWRpY2luZSwg
TGEgSm9sbGEsIENhbGlmb3JuaWEgOTIwOTMtMDYwMiwgVVNBLjwvYXV0aC1hZGRyZXNzPjx0aXRs
ZXM+PHRpdGxlPk94aWRhdGl2ZSBzdHJlc3MgaW4gYWxjb2hvbGljIGxpdmVyIGRpc2Vhc2U6IHJv
bGUgb2YgTkFEUEggb3hpZGFzZSBjb21wbGV4PC90aXRsZT48c2Vjb25kYXJ5LXRpdGxlPkogR2Fz
dHJvZW50ZXJvbCBIZXBhdG9sPC9zZWNvbmRhcnktdGl0bGU+PGFsdC10aXRsZT5Kb3VybmFsIG9m
IGdhc3Ryb2VudGVyb2xvZ3kgYW5kIGhlcGF0b2xvZ3k8L2FsdC10aXRsZT48L3RpdGxlcz48cGVy
aW9kaWNhbD48ZnVsbC10aXRsZT5KIEdhc3Ryb2VudGVyb2wgSGVwYXRvbDwvZnVsbC10aXRsZT48
L3BlcmlvZGljYWw+PHBhZ2VzPlM5OC0xMDM8L3BhZ2VzPjx2b2x1bWU+MjMgU3VwcGwgMTwvdm9s
dW1lPjxrZXl3b3Jkcz48a2V5d29yZD5BbmltYWxzPC9rZXl3b3JkPjxrZXl3b3JkPkh1bWFuczwv
a2V5d29yZD48a2V5d29yZD5MaXZlciBEaXNlYXNlcywgQWxjb2hvbGljLyplbnp5bW9sb2d5L21l
dGFib2xpc208L2tleXdvcmQ+PGtleXdvcmQ+TkFEUEggT3hpZGFzZS8qcGh5c2lvbG9neTwva2V5
d29yZD48a2V5d29yZD4qT3hpZGF0aXZlIFN0cmVzczwva2V5d29yZD48L2tleXdvcmRzPjxkYXRl
cz48eWVhcj4yMDA4PC95ZWFyPjxwdWItZGF0ZXM+PGRhdGU+TWFyPC9kYXRlPjwvcHViLWRhdGVz
PjwvZGF0ZXM+PGlzYm4+MTQ0MC0xNzQ2IChFbGVjdHJvbmljKSYjeEQ7MDgxNS05MzE5IChMaW5r
aW5nKTwvaXNibj48YWNjZXNzaW9uLW51bT4xODMzNjY3NTwvYWNjZXNzaW9uLW51bT48dXJscz48
cmVsYXRlZC11cmxzPjx1cmw+aHR0cDovL3d3dy5uY2JpLm5sbS5uaWguZ292L3B1Ym1lZC8xODMz
NjY3NTwvdXJsPjwvcmVsYXRlZC11cmxzPjwvdXJscz48ZWxlY3Ryb25pYy1yZXNvdXJjZS1udW0+
MTAuMTExMS9qLjE0NDAtMTc0Ni4yMDA3LjA1Mjc3Lng8L2VsZWN0cm9uaWMtcmVzb3VyY2UtbnVt
PjwvcmVjb3JkPjwvQ2l0ZT48L0VuZE5vdGU+AG==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UaGFrdXI8L0F1dGhvcj48WWVhcj4yMDA2PC9ZZWFyPjxS
ZWNOdW0+OTI5PC9SZWNOdW0+PERpc3BsYXlUZXh0PjxzdHlsZSBmYWNlPSJzdXBlcnNjcmlwdCI+
WzMwLCAzMV08L3N0eWxlPjwvRGlzcGxheVRleHQ+PHJlY29yZD48cmVjLW51bWJlcj45Mjk8L3Jl
Yy1udW1iZXI+PGZvcmVpZ24ta2V5cz48a2V5IGFwcD0iRU4iIGRiLWlkPSJhcDJ0NXZhcmIwc3p2
MmV3dHJveDI5emoyYWZlcnBlZDI5ZnYiPjkyOTwva2V5PjwvZm9yZWlnbi1rZXlzPjxyZWYtdHlw
ZSBuYW1lPSJKb3VybmFsIEFydGljbGUiPjE3PC9yZWYtdHlwZT48Y29udHJpYnV0b3JzPjxhdXRo
b3JzPjxhdXRob3I+VGhha3VyLCBWLjwvYXV0aG9yPjxhdXRob3I+UHJpdGNoYXJkLCBNLiBULjwv
YXV0aG9yPjxhdXRob3I+TWNNdWxsZW4sIE0uIFIuPC9hdXRob3I+PGF1dGhvcj5XYW5nLCBRLjwv
YXV0aG9yPjxhdXRob3I+TmFneSwgTC4gRS48L2F1dGhvcj48L2F1dGhvcnM+PC9jb250cmlidXRv
cnM+PGF1dGgtYWRkcmVzcz5EZXBhcnRtZW50IG9mIE51dHJpdGlvbiwgQ2FzZSBXZXN0ZXJuIFJl
c2VydmUgVW5pdmVyc2l0eSwgMTA5MDAgRXVjbGlkIEF2ZW51ZSwgQ2xldmVsYW5kLCBPSCA0NDEw
Ni00OTA2LCBVU0EuPC9hdXRoLWFkZHJlc3M+PHRpdGxlcz48dGl0bGU+Q2hyb25pYyBldGhhbm9s
IGZlZWRpbmcgaW5jcmVhc2VzIGFjdGl2YXRpb24gb2YgTkFEUEggb3hpZGFzZSBieSBsaXBvcG9s
eXNhY2NoYXJpZGUgaW4gcmF0IEt1cGZmZXIgY2VsbHM6IHJvbGUgb2YgaW5jcmVhc2VkIHJlYWN0
aXZlIG94eWdlbiBpbiBMUFMtc3RpbXVsYXRlZCBFUksxLzIgYWN0aXZhdGlvbiBhbmQgVE5GLWFs
cGhhIHByb2R1Y3Rpb248L3RpdGxlPjxzZWNvbmRhcnktdGl0bGU+SiBMZXVrb2MgQmlvbDwvc2Vj
b25kYXJ5LXRpdGxlPjxhbHQtdGl0bGU+Sm91cm5hbCBvZiBsZXVrb2N5dGUgYmlvbG9neTwvYWx0
LXRpdGxlPjwvdGl0bGVzPjxwZXJpb2RpY2FsPjxmdWxsLXRpdGxlPkogTGV1a29jIEJpb2w8L2Z1
bGwtdGl0bGU+PC9wZXJpb2RpY2FsPjxwYWdlcz4xMzQ4LTU2PC9wYWdlcz48dm9sdW1lPjc5PC92
b2x1bWU+PG51bWJlcj42PC9udW1iZXI+PGtleXdvcmRzPjxrZXl3b3JkPkFuaW1hbHM8L2tleXdv
cmQ+PGtleXdvcmQ+Q2VsbHMsIEN1bHR1cmVkL2RydWcgZWZmZWN0cy9lbnp5bW9sb2d5PC9rZXl3
b3JkPjxrZXl3b3JkPkVuenltZSBBY3RpdmF0aW9uL2RydWcgZWZmZWN0czwva2V5d29yZD48a2V5
d29yZD5FdGhhbm9sL2FkbWluaXN0cmF0aW9uICZhbXA7IGRvc2FnZS8qcGhhcm1hY29sb2d5L3Rv
eGljaXR5PC9rZXl3b3JkPjxrZXl3b3JkPkdlbmUgRXhwcmVzc2lvbiBSZWd1bGF0aW9uLypkcnVn
IGVmZmVjdHM8L2tleXdvcmQ+PGtleXdvcmQ+SS1rYXBwYSBCIFByb3RlaW5zL21ldGFib2xpc208
L2tleXdvcmQ+PGtleXdvcmQ+S3VwZmZlciBDZWxscy8qZHJ1ZyBlZmZlY3RzL2Vuenltb2xvZ3k8
L2tleXdvcmQ+PGtleXdvcmQ+TGlwb3BvbHlzYWNjaGFyaWRlcy8qcGhhcm1hY29sb2d5PC9rZXl3
b3JkPjxrZXl3b3JkPk1hbGU8L2tleXdvcmQ+PGtleXdvcmQ+TWl0b2dlbi1BY3RpdmF0ZWQgUHJv
dGVpbiBLaW5hc2UgMS8qcGh5c2lvbG9neTwva2V5d29yZD48a2V5d29yZD5NaXRvZ2VuLUFjdGl2
YXRlZCBQcm90ZWluIEtpbmFzZSAzLypwaHlzaW9sb2d5PC9rZXl3b3JkPjxrZXl3b3JkPk5BRFBI
IE94aWRhc2UvKmRydWcgZWZmZWN0czwva2V5d29yZD48a2V5d29yZD5PeGlkYXRpdmUgU3RyZXNz
PC9rZXl3b3JkPjxrZXl3b3JkPlBob3NwaG9wcm90ZWlucy9tZXRhYm9saXNtPC9rZXl3b3JkPjxr
ZXl3b3JkPlByb3RlaW4gVHJhbnNwb3J0L2RydWcgZWZmZWN0czwva2V5d29yZD48a2V5d29yZD5S
YXRzPC9rZXl3b3JkPjxrZXl3b3JkPlJhdHMsIFdpc3Rhcjwva2V5d29yZD48a2V5d29yZD5SZWFj
dGl2ZSBPeHlnZW4gU3BlY2llcy8qbWV0YWJvbGlzbTwva2V5d29yZD48a2V5d29yZD5UdW1vciBO
ZWNyb3NpcyBGYWN0b3ItYWxwaGEvKmJpb3N5bnRoZXNpcy9nZW5ldGljczwva2V5d29yZD48a2V5
d29yZD5yYWMxIEdUUC1CaW5kaW5nIFByb3RlaW4vbWV0YWJvbGlzbTwva2V5d29yZD48L2tleXdv
cmRzPjxkYXRlcz48eWVhcj4yMDA2PC95ZWFyPjxwdWItZGF0ZXM+PGRhdGU+SnVuPC9kYXRlPjwv
cHViLWRhdGVzPjwvZGF0ZXM+PGlzYm4+MDc0MS01NDAwIChQcmludCkmI3hEOzA3NDEtNTQwMCAo
TGlua2luZyk8L2lzYm4+PGFjY2Vzc2lvbi1udW0+MTY1NTQzNTM8L2FjY2Vzc2lvbi1udW0+PHVy
bHM+PHJlbGF0ZWQtdXJscz48dXJsPmh0dHA6Ly93d3cubmNiaS5ubG0ubmloLmdvdi9wdWJtZWQv
MTY1NTQzNTM8L3VybD48L3JlbGF0ZWQtdXJscz48L3VybHM+PGN1c3RvbTI+MTk1OTQwNTwvY3Vz
dG9tMj48ZWxlY3Ryb25pYy1yZXNvdXJjZS1udW0+MTAuMTE4OS9qbGIuMTAwNTYxMzwvZWxlY3Ry
b25pYy1yZXNvdXJjZS1udW0+PC9yZWNvcmQ+PC9DaXRlPjxDaXRlPjxBdXRob3I+RGUgTWluaWNp
czwvQXV0aG9yPjxZZWFyPjIwMDg8L1llYXI+PFJlY051bT45MzA8L1JlY051bT48cmVjb3JkPjxy
ZWMtbnVtYmVyPjkzMDwvcmVjLW51bWJlcj48Zm9yZWlnbi1rZXlzPjxrZXkgYXBwPSJFTiIgZGIt
aWQ9ImFwMnQ1dmFyYjBzenYyZXd0cm94Mjl6ajJhZmVycGVkMjlmdiI+OTMwPC9rZXk+PC9mb3Jl
aWduLWtleXM+PHJlZi10eXBlIG5hbWU9IkpvdXJuYWwgQXJ0aWNsZSI+MTc8L3JlZi10eXBlPjxj
b250cmlidXRvcnM+PGF1dGhvcnM+PGF1dGhvcj5EZSBNaW5pY2lzLCBTLjwvYXV0aG9yPjxhdXRo
b3I+QnJlbm5lciwgRC4gQS48L2F1dGhvcj48L2F1dGhvcnM+PC9jb250cmlidXRvcnM+PGF1dGgt
YWRkcmVzcz5VQ1NEIFNjaG9vbCBvZiBNZWRpY2luZSwgRGVwYXJ0bWVudCBvZiBNZWRpY2luZSwg
TGEgSm9sbGEsIENhbGlmb3JuaWEgOTIwOTMtMDYwMiwgVVNBLjwvYXV0aC1hZGRyZXNzPjx0aXRs
ZXM+PHRpdGxlPk94aWRhdGl2ZSBzdHJlc3MgaW4gYWxjb2hvbGljIGxpdmVyIGRpc2Vhc2U6IHJv
bGUgb2YgTkFEUEggb3hpZGFzZSBjb21wbGV4PC90aXRsZT48c2Vjb25kYXJ5LXRpdGxlPkogR2Fz
dHJvZW50ZXJvbCBIZXBhdG9sPC9zZWNvbmRhcnktdGl0bGU+PGFsdC10aXRsZT5Kb3VybmFsIG9m
IGdhc3Ryb2VudGVyb2xvZ3kgYW5kIGhlcGF0b2xvZ3k8L2FsdC10aXRsZT48L3RpdGxlcz48cGVy
aW9kaWNhbD48ZnVsbC10aXRsZT5KIEdhc3Ryb2VudGVyb2wgSGVwYXRvbDwvZnVsbC10aXRsZT48
L3BlcmlvZGljYWw+PHBhZ2VzPlM5OC0xMDM8L3BhZ2VzPjx2b2x1bWU+MjMgU3VwcGwgMTwvdm9s
dW1lPjxrZXl3b3Jkcz48a2V5d29yZD5BbmltYWxzPC9rZXl3b3JkPjxrZXl3b3JkPkh1bWFuczwv
a2V5d29yZD48a2V5d29yZD5MaXZlciBEaXNlYXNlcywgQWxjb2hvbGljLyplbnp5bW9sb2d5L21l
dGFib2xpc208L2tleXdvcmQ+PGtleXdvcmQ+TkFEUEggT3hpZGFzZS8qcGh5c2lvbG9neTwva2V5
d29yZD48a2V5d29yZD4qT3hpZGF0aXZlIFN0cmVzczwva2V5d29yZD48L2tleXdvcmRzPjxkYXRl
cz48eWVhcj4yMDA4PC95ZWFyPjxwdWItZGF0ZXM+PGRhdGU+TWFyPC9kYXRlPjwvcHViLWRhdGVz
PjwvZGF0ZXM+PGlzYm4+MTQ0MC0xNzQ2IChFbGVjdHJvbmljKSYjeEQ7MDgxNS05MzE5IChMaW5r
aW5nKTwvaXNibj48YWNjZXNzaW9uLW51bT4xODMzNjY3NTwvYWNjZXNzaW9uLW51bT48dXJscz48
cmVsYXRlZC11cmxzPjx1cmw+aHR0cDovL3d3dy5uY2JpLm5sbS5uaWguZ292L3B1Ym1lZC8xODMz
NjY3NTwvdXJsPjwvcmVsYXRlZC11cmxzPjwvdXJscz48ZWxlY3Ryb25pYy1yZXNvdXJjZS1udW0+
MTAuMTExMS9qLjE0NDAtMTc0Ni4yMDA3LjA1Mjc3Lng8L2VsZWN0cm9uaWMtcmVzb3VyY2UtbnVt
PjwvcmVjb3JkPjwvQ2l0ZT48L0VuZE5vdGU+AG==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30" w:tooltip="Thakur, 2006 #929" w:history="1">
        <w:r w:rsidRPr="00E05C91">
          <w:rPr>
            <w:rFonts w:ascii="Book Antiqua" w:hAnsi="Book Antiqua"/>
            <w:noProof/>
            <w:sz w:val="24"/>
            <w:szCs w:val="24"/>
            <w:vertAlign w:val="superscript"/>
          </w:rPr>
          <w:t>30</w:t>
        </w:r>
      </w:hyperlink>
      <w:r w:rsidR="00EC2161">
        <w:rPr>
          <w:rFonts w:ascii="Book Antiqua" w:hAnsi="Book Antiqua"/>
          <w:noProof/>
          <w:sz w:val="24"/>
          <w:szCs w:val="24"/>
          <w:vertAlign w:val="superscript"/>
        </w:rPr>
        <w:t>,</w:t>
      </w:r>
      <w:hyperlink w:anchor="_ENREF_31" w:tooltip="De Minicis, 2008 #930" w:history="1">
        <w:r w:rsidRPr="00E05C91">
          <w:rPr>
            <w:rFonts w:ascii="Book Antiqua" w:hAnsi="Book Antiqua"/>
            <w:noProof/>
            <w:sz w:val="24"/>
            <w:szCs w:val="24"/>
            <w:vertAlign w:val="superscript"/>
          </w:rPr>
          <w:t>31</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Moreover, chronic and binge ethanol drinking activates the NLRP3 (Nucleotide-binding domain and </w:t>
      </w:r>
      <w:proofErr w:type="spellStart"/>
      <w:r w:rsidRPr="00E05C91">
        <w:rPr>
          <w:rFonts w:ascii="Book Antiqua" w:hAnsi="Book Antiqua"/>
          <w:sz w:val="24"/>
          <w:szCs w:val="24"/>
        </w:rPr>
        <w:t>Leucine</w:t>
      </w:r>
      <w:proofErr w:type="spellEnd"/>
      <w:r w:rsidRPr="00E05C91">
        <w:rPr>
          <w:rFonts w:ascii="Book Antiqua" w:hAnsi="Book Antiqua"/>
          <w:sz w:val="24"/>
          <w:szCs w:val="24"/>
        </w:rPr>
        <w:t xml:space="preserve"> rich Repeat containing family, </w:t>
      </w:r>
      <w:proofErr w:type="spellStart"/>
      <w:r w:rsidRPr="00E05C91">
        <w:rPr>
          <w:rFonts w:ascii="Book Antiqua" w:hAnsi="Book Antiqua"/>
          <w:sz w:val="24"/>
          <w:szCs w:val="24"/>
        </w:rPr>
        <w:t>Pyrin</w:t>
      </w:r>
      <w:proofErr w:type="spellEnd"/>
      <w:r w:rsidRPr="00E05C91">
        <w:rPr>
          <w:rFonts w:ascii="Book Antiqua" w:hAnsi="Book Antiqua"/>
          <w:sz w:val="24"/>
          <w:szCs w:val="24"/>
        </w:rPr>
        <w:t xml:space="preserve"> domain containing 3) inflammasome in the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inducing mature IL-1β release in </w:t>
      </w:r>
      <w:proofErr w:type="gramStart"/>
      <w:r w:rsidRPr="00E05C91">
        <w:rPr>
          <w:rFonts w:ascii="Book Antiqua" w:hAnsi="Book Antiqua"/>
          <w:sz w:val="24"/>
          <w:szCs w:val="24"/>
        </w:rPr>
        <w:t>ALD</w:t>
      </w:r>
      <w:proofErr w:type="gramEnd"/>
      <w:r w:rsidRPr="00E05C91">
        <w:rPr>
          <w:rFonts w:ascii="Book Antiqua" w:hAnsi="Book Antiqua"/>
          <w:sz w:val="24"/>
          <w:szCs w:val="24"/>
        </w:rPr>
        <w:fldChar w:fldCharType="begin">
          <w:fldData xml:space="preserve">PEVuZE5vdGU+PENpdGU+PEF1dGhvcj5DdWk8L0F1dGhvcj48WWVhcj4yMDE1PC9ZZWFyPjxSZWNO
dW0+OTI0PC9SZWNOdW0+PERpc3BsYXlUZXh0PjxzdHlsZSBmYWNlPSJzdXBlcnNjcmlwdCI+WzMy
XTwvc3R5bGU+PC9EaXNwbGF5VGV4dD48cmVjb3JkPjxyZWMtbnVtYmVyPjkyNDwvcmVjLW51bWJl
cj48Zm9yZWlnbi1rZXlzPjxrZXkgYXBwPSJFTiIgZGItaWQ9ImFwMnQ1dmFyYjBzenYyZXd0cm94
Mjl6ajJhZmVycGVkMjlmdiI+OTI0PC9rZXk+PC9mb3JlaWduLWtleXM+PHJlZi10eXBlIG5hbWU9
IkpvdXJuYWwgQXJ0aWNsZSI+MTc8L3JlZi10eXBlPjxjb250cmlidXRvcnM+PGF1dGhvcnM+PGF1
dGhvcj5DdWksIEsuPC9hdXRob3I+PGF1dGhvcj5ZYW4sIEcuPC9hdXRob3I+PGF1dGhvcj5YdSwg
Qy48L2F1dGhvcj48YXV0aG9yPkNoZW4sIFkuPC9hdXRob3I+PGF1dGhvcj5XYW5nLCBKLjwvYXV0
aG9yPjxhdXRob3I+WmhvdSwgUi48L2F1dGhvcj48YXV0aG9yPkJhaSwgTC48L2F1dGhvcj48YXV0
aG9yPkxpYW4sIFouPC9hdXRob3I+PGF1dGhvcj5XZWksIEguPC9hdXRob3I+PGF1dGhvcj5TdW4s
IFIuPC9hdXRob3I+PGF1dGhvcj5UaWFuLCBaLjwvYXV0aG9yPjwvYXV0aG9ycz48L2NvbnRyaWJ1
dG9ycz48YXV0aC1hZGRyZXNzPkluc3RpdHV0ZSBvZiBJbW11bm9sb2d5IGFuZCBUaGUgQ0FTIEtl
eSBMYWJvcmF0b3J5IG9mIElubmF0ZSBJbW11bml0eSBhbmQgQ2hyb25pYyBEaXNlYXNlLCBTY2hv
b2wgb2YgTGlmZSBTY2llbmNlcyBhbmQgTWVkaWNhbCBDZW50ZXIsIFVuaXZlcnNpdHkgb2YgU2Np
ZW5jZSAmYW1wOyBUZWNobm9sb2d5IG9mIENoaW5hLCBIZWZlaSwgQW5odWkgMjMwMDI3LCBDaGlu
YS4mI3hEO0hlZmVpIE5hdGlvbmFsIExhYm9yYXRvcnkgZm9yIFBoeXNpY2FsIFNjaWVuY2VzIGF0
IE1pY3Jvc2NhbGUsIEhlZmVpLCBBbmh1aSAyMzAwMjcsIENoaW5hLiYjeEQ7SW5zdGl0dXRlIG9m
IEltbXVub2xvZ3kgYW5kIFRoZSBDQVMgS2V5IExhYm9yYXRvcnkgb2YgSW5uYXRlIEltbXVuaXR5
IGFuZCBDaHJvbmljIERpc2Vhc2UsIFNjaG9vbCBvZiBMaWZlIFNjaWVuY2VzIGFuZCBNZWRpY2Fs
IENlbnRlciwgVW5pdmVyc2l0eSBvZiBTY2llbmNlICZhbXA7IFRlY2hub2xvZ3kgb2YgQ2hpbmEs
IEhlZmVpLCBBbmh1aSAyMzAwMjcsIENoaW5hOyBIZWZlaSBOYXRpb25hbCBMYWJvcmF0b3J5IGZv
ciBQaHlzaWNhbCBTY2llbmNlcyBhdCBNaWNyb3NjYWxlLCBIZWZlaSwgQW5odWkgMjMwMDI3LCBD
aGluYS4mI3hEO0luc3RpdHV0ZSBvZiBJbW11bm9sb2d5IGFuZCBUaGUgQ0FTIEtleSBMYWJvcmF0
b3J5IG9mIElubmF0ZSBJbW11bml0eSBhbmQgQ2hyb25pYyBEaXNlYXNlLCBTY2hvb2wgb2YgTGlm
ZSBTY2llbmNlcyBhbmQgTWVkaWNhbCBDZW50ZXIsIFVuaXZlcnNpdHkgb2YgU2NpZW5jZSAmYW1w
OyBUZWNobm9sb2d5IG9mIENoaW5hLCBIZWZlaSwgQW5odWkgMjMwMDI3LCBDaGluYTsgSGVmZWkg
TmF0aW9uYWwgTGFib3JhdG9yeSBmb3IgUGh5c2ljYWwgU2NpZW5jZXMgYXQgTWljcm9zY2FsZSwg
SGVmZWksIEFuaHVpIDIzMDAyNywgQ2hpbmEuIEVsZWN0cm9uaWMgYWRkcmVzczogc3VuckB1c3Rj
LmVkdS5jbi4mI3hEO0luc3RpdHV0ZSBvZiBJbW11bm9sb2d5IGFuZCBUaGUgQ0FTIEtleSBMYWJv
cmF0b3J5IG9mIElubmF0ZSBJbW11bml0eSBhbmQgQ2hyb25pYyBEaXNlYXNlLCBTY2hvb2wgb2Yg
TGlmZSBTY2llbmNlcyBhbmQgTWVkaWNhbCBDZW50ZXIsIFVuaXZlcnNpdHkgb2YgU2NpZW5jZSAm
YW1wOyBUZWNobm9sb2d5IG9mIENoaW5hLCBIZWZlaSwgQW5odWkgMjMwMDI3LCBDaGluYTsgSGVm
ZWkgTmF0aW9uYWwgTGFib3JhdG9yeSBmb3IgUGh5c2ljYWwgU2NpZW5jZXMgYXQgTWljcm9zY2Fs
ZSwgSGVmZWksIEFuaHVpIDIzMDAyNywgQ2hpbmE7IENvbGxhYm9yYXRpdmUgSW5ub3ZhdGlvbiBD
ZW50ZXIgZm9yIERpYWdub3NpcyBhbmQgVHJlYXRtZW50IG9mIEluZmVjdGlvdXMgRGlzZWFzZXMs
IFN0YXRlIEtleSBMYWJvcmF0b3J5IGZvciBEaWFnbm9zaXMgYW5kIFRyZWF0bWVudCBvZiBJbmZl
Y3Rpb3VzIERpc2Vhc2VzLCBGaXJzdCBBZmZpbGlhdGVkIEhvc3BpdGFsLCBDb2xsZWdlIG9mIE1l
ZGljaW5lLCBaaGVqaWFuZyBVbml2ZXJzaXR5LCBIYW5nemhvdSwgWmhlamlhbmcgMzEwMDAzLCBD
aGluYS4gRWxlY3Ryb25pYyBhZGRyZXNzOiB0emdAdXN0Yy5lZHUuY24uPC9hdXRoLWFkZHJlc3M+
PHRpdGxlcz48dGl0bGU+SW52YXJpYW50IE5LVCBjZWxscyBwcm9tb3RlIGFsY29ob2wtaW5kdWNl
ZCBzdGVhdG9oZXBhdGl0aXMgdGhyb3VnaCBpbnRlcmxldWtpbi0xYmV0YSBpbiBtaWNlPC90aXRs
ZT48c2Vjb25kYXJ5LXRpdGxlPkogSGVwYXRvbDwvc2Vjb25kYXJ5LXRpdGxlPjxhbHQtdGl0bGU+
Sm91cm5hbCBvZiBoZXBhdG9sb2d5PC9hbHQtdGl0bGU+PC90aXRsZXM+PHBlcmlvZGljYWw+PGZ1
bGwtdGl0bGU+SiBIZXBhdG9sPC9mdWxsLXRpdGxlPjwvcGVyaW9kaWNhbD48cGFnZXM+MTMxMS04
PC9wYWdlcz48dm9sdW1lPjYyPC92b2x1bWU+PG51bWJlcj42PC9udW1iZXI+PGRhdGVzPjx5ZWFy
PjIwMTU8L3llYXI+PHB1Yi1kYXRlcz48ZGF0ZT5KdW48L2RhdGU+PC9wdWItZGF0ZXM+PC9kYXRl
cz48aXNibj4xNjAwLTA2NDEgKEVsZWN0cm9uaWMpJiN4RDswMTY4LTgyNzggKExpbmtpbmcpPC9p
c2JuPjxhY2Nlc3Npb24tbnVtPjI1NTgyMTA1PC9hY2Nlc3Npb24tbnVtPjx1cmxzPjxyZWxhdGVk
LXVybHM+PHVybD5odHRwOi8vd3d3Lm5jYmkubmxtLm5paC5nb3YvcHVibWVkLzI1NTgyMTA1PC91
cmw+PC9yZWxhdGVkLXVybHM+PC91cmxzPjxlbGVjdHJvbmljLXJlc291cmNlLW51bT4xMC4xMDE2
L2ouamhlcC4yMDE0LjEyLjAyNzwvZWxlY3Ryb25pYy1yZXNvdXJjZS1udW0+PC9yZWNvcmQ+PC9D
aXRlPjwvRW5kTm90ZT4A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DdWk8L0F1dGhvcj48WWVhcj4yMDE1PC9ZZWFyPjxSZWNO
dW0+OTI0PC9SZWNOdW0+PERpc3BsYXlUZXh0PjxzdHlsZSBmYWNlPSJzdXBlcnNjcmlwdCI+WzMy
XTwvc3R5bGU+PC9EaXNwbGF5VGV4dD48cmVjb3JkPjxyZWMtbnVtYmVyPjkyNDwvcmVjLW51bWJl
cj48Zm9yZWlnbi1rZXlzPjxrZXkgYXBwPSJFTiIgZGItaWQ9ImFwMnQ1dmFyYjBzenYyZXd0cm94
Mjl6ajJhZmVycGVkMjlmdiI+OTI0PC9rZXk+PC9mb3JlaWduLWtleXM+PHJlZi10eXBlIG5hbWU9
IkpvdXJuYWwgQXJ0aWNsZSI+MTc8L3JlZi10eXBlPjxjb250cmlidXRvcnM+PGF1dGhvcnM+PGF1
dGhvcj5DdWksIEsuPC9hdXRob3I+PGF1dGhvcj5ZYW4sIEcuPC9hdXRob3I+PGF1dGhvcj5YdSwg
Qy48L2F1dGhvcj48YXV0aG9yPkNoZW4sIFkuPC9hdXRob3I+PGF1dGhvcj5XYW5nLCBKLjwvYXV0
aG9yPjxhdXRob3I+WmhvdSwgUi48L2F1dGhvcj48YXV0aG9yPkJhaSwgTC48L2F1dGhvcj48YXV0
aG9yPkxpYW4sIFouPC9hdXRob3I+PGF1dGhvcj5XZWksIEguPC9hdXRob3I+PGF1dGhvcj5TdW4s
IFIuPC9hdXRob3I+PGF1dGhvcj5UaWFuLCBaLjwvYXV0aG9yPjwvYXV0aG9ycz48L2NvbnRyaWJ1
dG9ycz48YXV0aC1hZGRyZXNzPkluc3RpdHV0ZSBvZiBJbW11bm9sb2d5IGFuZCBUaGUgQ0FTIEtl
eSBMYWJvcmF0b3J5IG9mIElubmF0ZSBJbW11bml0eSBhbmQgQ2hyb25pYyBEaXNlYXNlLCBTY2hv
b2wgb2YgTGlmZSBTY2llbmNlcyBhbmQgTWVkaWNhbCBDZW50ZXIsIFVuaXZlcnNpdHkgb2YgU2Np
ZW5jZSAmYW1wOyBUZWNobm9sb2d5IG9mIENoaW5hLCBIZWZlaSwgQW5odWkgMjMwMDI3LCBDaGlu
YS4mI3hEO0hlZmVpIE5hdGlvbmFsIExhYm9yYXRvcnkgZm9yIFBoeXNpY2FsIFNjaWVuY2VzIGF0
IE1pY3Jvc2NhbGUsIEhlZmVpLCBBbmh1aSAyMzAwMjcsIENoaW5hLiYjeEQ7SW5zdGl0dXRlIG9m
IEltbXVub2xvZ3kgYW5kIFRoZSBDQVMgS2V5IExhYm9yYXRvcnkgb2YgSW5uYXRlIEltbXVuaXR5
IGFuZCBDaHJvbmljIERpc2Vhc2UsIFNjaG9vbCBvZiBMaWZlIFNjaWVuY2VzIGFuZCBNZWRpY2Fs
IENlbnRlciwgVW5pdmVyc2l0eSBvZiBTY2llbmNlICZhbXA7IFRlY2hub2xvZ3kgb2YgQ2hpbmEs
IEhlZmVpLCBBbmh1aSAyMzAwMjcsIENoaW5hOyBIZWZlaSBOYXRpb25hbCBMYWJvcmF0b3J5IGZv
ciBQaHlzaWNhbCBTY2llbmNlcyBhdCBNaWNyb3NjYWxlLCBIZWZlaSwgQW5odWkgMjMwMDI3LCBD
aGluYS4mI3hEO0luc3RpdHV0ZSBvZiBJbW11bm9sb2d5IGFuZCBUaGUgQ0FTIEtleSBMYWJvcmF0
b3J5IG9mIElubmF0ZSBJbW11bml0eSBhbmQgQ2hyb25pYyBEaXNlYXNlLCBTY2hvb2wgb2YgTGlm
ZSBTY2llbmNlcyBhbmQgTWVkaWNhbCBDZW50ZXIsIFVuaXZlcnNpdHkgb2YgU2NpZW5jZSAmYW1w
OyBUZWNobm9sb2d5IG9mIENoaW5hLCBIZWZlaSwgQW5odWkgMjMwMDI3LCBDaGluYTsgSGVmZWkg
TmF0aW9uYWwgTGFib3JhdG9yeSBmb3IgUGh5c2ljYWwgU2NpZW5jZXMgYXQgTWljcm9zY2FsZSwg
SGVmZWksIEFuaHVpIDIzMDAyNywgQ2hpbmEuIEVsZWN0cm9uaWMgYWRkcmVzczogc3VuckB1c3Rj
LmVkdS5jbi4mI3hEO0luc3RpdHV0ZSBvZiBJbW11bm9sb2d5IGFuZCBUaGUgQ0FTIEtleSBMYWJv
cmF0b3J5IG9mIElubmF0ZSBJbW11bml0eSBhbmQgQ2hyb25pYyBEaXNlYXNlLCBTY2hvb2wgb2Yg
TGlmZSBTY2llbmNlcyBhbmQgTWVkaWNhbCBDZW50ZXIsIFVuaXZlcnNpdHkgb2YgU2NpZW5jZSAm
YW1wOyBUZWNobm9sb2d5IG9mIENoaW5hLCBIZWZlaSwgQW5odWkgMjMwMDI3LCBDaGluYTsgSGVm
ZWkgTmF0aW9uYWwgTGFib3JhdG9yeSBmb3IgUGh5c2ljYWwgU2NpZW5jZXMgYXQgTWljcm9zY2Fs
ZSwgSGVmZWksIEFuaHVpIDIzMDAyNywgQ2hpbmE7IENvbGxhYm9yYXRpdmUgSW5ub3ZhdGlvbiBD
ZW50ZXIgZm9yIERpYWdub3NpcyBhbmQgVHJlYXRtZW50IG9mIEluZmVjdGlvdXMgRGlzZWFzZXMs
IFN0YXRlIEtleSBMYWJvcmF0b3J5IGZvciBEaWFnbm9zaXMgYW5kIFRyZWF0bWVudCBvZiBJbmZl
Y3Rpb3VzIERpc2Vhc2VzLCBGaXJzdCBBZmZpbGlhdGVkIEhvc3BpdGFsLCBDb2xsZWdlIG9mIE1l
ZGljaW5lLCBaaGVqaWFuZyBVbml2ZXJzaXR5LCBIYW5nemhvdSwgWmhlamlhbmcgMzEwMDAzLCBD
aGluYS4gRWxlY3Ryb25pYyBhZGRyZXNzOiB0emdAdXN0Yy5lZHUuY24uPC9hdXRoLWFkZHJlc3M+
PHRpdGxlcz48dGl0bGU+SW52YXJpYW50IE5LVCBjZWxscyBwcm9tb3RlIGFsY29ob2wtaW5kdWNl
ZCBzdGVhdG9oZXBhdGl0aXMgdGhyb3VnaCBpbnRlcmxldWtpbi0xYmV0YSBpbiBtaWNlPC90aXRs
ZT48c2Vjb25kYXJ5LXRpdGxlPkogSGVwYXRvbDwvc2Vjb25kYXJ5LXRpdGxlPjxhbHQtdGl0bGU+
Sm91cm5hbCBvZiBoZXBhdG9sb2d5PC9hbHQtdGl0bGU+PC90aXRsZXM+PHBlcmlvZGljYWw+PGZ1
bGwtdGl0bGU+SiBIZXBhdG9sPC9mdWxsLXRpdGxlPjwvcGVyaW9kaWNhbD48cGFnZXM+MTMxMS04
PC9wYWdlcz48dm9sdW1lPjYyPC92b2x1bWU+PG51bWJlcj42PC9udW1iZXI+PGRhdGVzPjx5ZWFy
PjIwMTU8L3llYXI+PHB1Yi1kYXRlcz48ZGF0ZT5KdW48L2RhdGU+PC9wdWItZGF0ZXM+PC9kYXRl
cz48aXNibj4xNjAwLTA2NDEgKEVsZWN0cm9uaWMpJiN4RDswMTY4LTgyNzggKExpbmtpbmcpPC9p
c2JuPjxhY2Nlc3Npb24tbnVtPjI1NTgyMTA1PC9hY2Nlc3Npb24tbnVtPjx1cmxzPjxyZWxhdGVk
LXVybHM+PHVybD5odHRwOi8vd3d3Lm5jYmkubmxtLm5paC5nb3YvcHVibWVkLzI1NTgyMTA1PC91
cmw+PC9yZWxhdGVkLXVybHM+PC91cmxzPjxlbGVjdHJvbmljLXJlc291cmNlLW51bT4xMC4xMDE2
L2ouamhlcC4yMDE0LjEyLjAyNzwvZWxlY3Ryb25pYy1yZXNvdXJjZS1udW0+PC9yZWNvcmQ+PC9D
aXRlPjwvRW5kTm90ZT4A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32" w:tooltip="Cui, 2015 #924" w:history="1">
        <w:r w:rsidRPr="00E05C91">
          <w:rPr>
            <w:rFonts w:ascii="Book Antiqua" w:hAnsi="Book Antiqua"/>
            <w:noProof/>
            <w:sz w:val="24"/>
            <w:szCs w:val="24"/>
            <w:vertAlign w:val="superscript"/>
          </w:rPr>
          <w:t>32</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ROS has been considered one of several important factors in the maturation of IL-1β </w:t>
      </w:r>
      <w:r w:rsidRPr="00EC2161">
        <w:rPr>
          <w:rFonts w:ascii="Book Antiqua" w:hAnsi="Book Antiqua"/>
          <w:i/>
          <w:sz w:val="24"/>
          <w:szCs w:val="24"/>
        </w:rPr>
        <w:t>via</w:t>
      </w:r>
      <w:r w:rsidRPr="00E05C91">
        <w:rPr>
          <w:rFonts w:ascii="Book Antiqua" w:hAnsi="Book Antiqua"/>
          <w:sz w:val="24"/>
          <w:szCs w:val="24"/>
        </w:rPr>
        <w:t xml:space="preserve"> NLRP3 in macrophages; LPS/TLR4 might be related with NOX-mediated ROS production in pulmonary endothelial cells, indicating a possible link between alcohol-mediated ROS production and the maturation of IL-1β in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w:t>
      </w:r>
      <w:r w:rsidRPr="00E05C91">
        <w:rPr>
          <w:rFonts w:ascii="Book Antiqua" w:hAnsi="Book Antiqua"/>
          <w:sz w:val="24"/>
          <w:szCs w:val="24"/>
        </w:rPr>
        <w:fldChar w:fldCharType="begin">
          <w:fldData xml:space="preserve">PEVuZE5vdGU+PENpdGU+PEF1dGhvcj5HYW5kaGlyYWphbjwvQXV0aG9yPjxZZWFyPjIwMTM8L1ll
YXI+PFJlY051bT45MzI8L1JlY051bT48RGlzcGxheVRleHQ+PHN0eWxlIGZhY2U9InN1cGVyc2Ny
aXB0Ij5bMzMsIDM0XTwvc3R5bGU+PC9EaXNwbGF5VGV4dD48cmVjb3JkPjxyZWMtbnVtYmVyPjkz
MjwvcmVjLW51bWJlcj48Zm9yZWlnbi1rZXlzPjxrZXkgYXBwPSJFTiIgZGItaWQ9ImFwMnQ1dmFy
YjBzenYyZXd0cm94Mjl6ajJhZmVycGVkMjlmdiI+OTMyPC9rZXk+PC9mb3JlaWduLWtleXM+PHJl
Zi10eXBlIG5hbWU9IkpvdXJuYWwgQXJ0aWNsZSI+MTc8L3JlZi10eXBlPjxjb250cmlidXRvcnM+
PGF1dGhvcnM+PGF1dGhvcj5HYW5kaGlyYWphbiwgUi4gSy48L2F1dGhvcj48YXV0aG9yPk1lbmcs
IFMuPC9hdXRob3I+PGF1dGhvcj5DaGFuZHJhbW9vcnRoeSwgSC4gQy48L2F1dGhvcj48YXV0aG9y
Pk1hbGxpbGFua2FyYW1hbiwgSy48L2F1dGhvcj48YXV0aG9yPk1hbmNhcmVsbGEsIFMuPC9hdXRo
b3I+PGF1dGhvcj5HYW8sIEguPC9hdXRob3I+PGF1dGhvcj5SYXptcG91ciwgUi48L2F1dGhvcj48
YXV0aG9yPllhbmcsIFguIEYuPC9hdXRob3I+PGF1dGhvcj5Ib3VzZXIsIFMuIFIuPC9hdXRob3I+
PGF1dGhvcj5DaGVuLCBKLjwvYXV0aG9yPjxhdXRob3I+S29jaCwgVy4gSi48L2F1dGhvcj48YXV0
aG9yPldhbmcsIEguPC9hdXRob3I+PGF1dGhvcj5Tb2JvbG9mZiwgSi48L2F1dGhvcj48YXV0aG9y
PkdpbGwsIEQuIEwuPC9hdXRob3I+PGF1dGhvcj5NYWRlc2gsIE0uPC9hdXRob3I+PC9hdXRob3Jz
PjwvY29udHJpYnV0b3JzPjxhdXRoLWFkZHJlc3M+RGVwYXJ0bWVudCBvZiBCaW9jaGVtaXN0cnks
IFRlbXBsZSBVbml2ZXJzaXR5LCBQaGlsYWRlbHBoaWEsIFBlbm5zeWx2YW5pYSwgVVNBLjwvYXV0
aC1hZGRyZXNzPjx0aXRsZXM+PHRpdGxlPkJsb2NrYWRlIG9mIE5PWDIgYW5kIFNUSU0xIHNpZ25h
bGluZyBsaW1pdHMgbGlwb3BvbHlzYWNjaGFyaWRlLWluZHVjZWQgdmFzY3VsYXIgaW5mbGFtbWF0
aW9uPC90aXRsZT48c2Vjb25kYXJ5LXRpdGxlPkogQ2xpbiBJbnZlc3Q8L3NlY29uZGFyeS10aXRs
ZT48YWx0LXRpdGxlPlRoZSBKb3VybmFsIG9mIGNsaW5pY2FsIGludmVzdGlnYXRpb248L2FsdC10
aXRsZT48L3RpdGxlcz48cGVyaW9kaWNhbD48ZnVsbC10aXRsZT5KIENsaW4gSW52ZXN0PC9mdWxs
LXRpdGxlPjwvcGVyaW9kaWNhbD48cGFnZXM+ODg3LTkwMjwvcGFnZXM+PHZvbHVtZT4xMjM8L3Zv
bHVtZT48bnVtYmVyPjI8L251bWJlcj48a2V5d29yZHM+PGtleXdvcmQ+QWN1dGUgTHVuZyBJbmp1
cnkvZXRpb2xvZ3kvbWV0YWJvbGlzbS9wYXRob2xvZ3kvKnByZXZlbnRpb24gJmFtcDsgY29udHJv
bDwva2V5d29yZD48a2V5d29yZD5BbmlsaWRlcy9waGFybWFjb2xvZ3k8L2tleXdvcmQ+PGtleXdv
cmQ+QW5pbWFsczwva2V5d29yZD48a2V5d29yZD5DYWxjaXVtIENoYW5uZWxzPC9rZXl3b3JkPjxr
ZXl3b3JkPkNhbGNpdW0gU2lnbmFsaW5nPC9rZXl3b3JkPjxrZXl3b3JkPkNlbGxzLCBDdWx0dXJl
ZDwva2V5d29yZD48a2V5d29yZD5FbmRvdGhlbGl1bSwgVmFzY3VsYXIvbWV0YWJvbGlzbS9wYXRo
b2xvZ3k8L2tleXdvcmQ+PGtleXdvcmQ+RmVtYWxlPC9rZXl3b3JkPjxrZXl3b3JkPkdlbmUgS25v
Y2tkb3duIFRlY2huaXF1ZXM8L2tleXdvcmQ+PGtleXdvcmQ+SW5vc2l0b2wgMSw0LDUtVHJpc3Bo
b3NwaGF0ZSBSZWNlcHRvcnMvZGVmaWNpZW5jeS9nZW5ldGljczwva2V5d29yZD48a2V5d29yZD5M
aXBvcG9seXNhY2NoYXJpZGVzL3RveGljaXR5PC9rZXl3b3JkPjxrZXl3b3JkPk1hbGU8L2tleXdv
cmQ+PGtleXdvcmQ+TWVtYnJhbmUgR2x5Y29wcm90ZWlucy8qYW50YWdvbmlzdHMgJmFtcDsgaW5o
aWJpdG9ycy9kZWZpY2llbmN5L2dlbmV0aWNzL21ldGFib2xpc208L2tleXdvcmQ+PGtleXdvcmQ+
TWljZTwva2V5d29yZD48a2V5d29yZD5NaWNlLCBLbm9ja291dDwva2V5d29yZD48a2V5d29yZD5N
b2RlbHMsIEJpb2xvZ2ljYWw8L2tleXdvcmQ+PGtleXdvcmQ+TkFEUEggT3hpZGFzZS8qYW50YWdv
bmlzdHMgJmFtcDsgaW5oaWJpdG9ycy9kZWZpY2llbmN5L2dlbmV0aWNzL21ldGFib2xpc208L2tl
eXdvcmQ+PGtleXdvcmQ+TkZBVEMgVHJhbnNjcmlwdGlvbiBGYWN0b3JzL21ldGFib2xpc208L2tl
eXdvcmQ+PGtleXdvcmQ+UmVhY3RpdmUgT3h5Z2VuIFNwZWNpZXMvbWV0YWJvbGlzbTwva2V5d29y
ZD48a2V5d29yZD5TZXBzaXMvY29tcGxpY2F0aW9uczwva2V5d29yZD48a2V5d29yZD5TaWduYWwg
VHJhbnNkdWN0aW9uPC9rZXl3b3JkPjxrZXl3b3JkPlRoaWFkaWF6b2xlcy9waGFybWFjb2xvZ3k8
L2tleXdvcmQ+PC9rZXl3b3Jkcz48ZGF0ZXM+PHllYXI+MjAxMzwveWVhcj48cHViLWRhdGVzPjxk
YXRlPkZlYjwvZGF0ZT48L3B1Yi1kYXRlcz48L2RhdGVzPjxpc2JuPjE1NTgtODIzOCAoRWxlY3Ry
b25pYykmI3hEOzAwMjEtOTczOCAoTGlua2luZyk8L2lzYm4+PGFjY2Vzc2lvbi1udW0+MjMzNDg3
NDM8L2FjY2Vzc2lvbi1udW0+PHVybHM+PHJlbGF0ZWQtdXJscz48dXJsPmh0dHA6Ly93d3cubmNi
aS5ubG0ubmloLmdvdi9wdWJtZWQvMjMzNDg3NDM8L3VybD48L3JlbGF0ZWQtdXJscz48L3VybHM+
PGN1c3RvbTI+MzU2MTgxODwvY3VzdG9tMj48ZWxlY3Ryb25pYy1yZXNvdXJjZS1udW0+MTAuMTE3
Mi9KQ0k2NTY0NzwvZWxlY3Ryb25pYy1yZXNvdXJjZS1udW0+PC9yZWNvcmQ+PC9DaXRlPjxDaXRl
PjxBdXRob3I+RG9zdGVydDwvQXV0aG9yPjxZZWFyPjIwMDg8L1llYXI+PFJlY051bT45MzU8L1Jl
Y051bT48cmVjb3JkPjxyZWMtbnVtYmVyPjkzNTwvcmVjLW51bWJlcj48Zm9yZWlnbi1rZXlzPjxr
ZXkgYXBwPSJFTiIgZGItaWQ9ImFwMnQ1dmFyYjBzenYyZXd0cm94Mjl6ajJhZmVycGVkMjlmdiI+
OTM1PC9rZXk+PC9mb3JlaWduLWtleXM+PHJlZi10eXBlIG5hbWU9IkpvdXJuYWwgQXJ0aWNsZSI+
MTc8L3JlZi10eXBlPjxjb250cmlidXRvcnM+PGF1dGhvcnM+PGF1dGhvcj5Eb3N0ZXJ0LCBDLjwv
YXV0aG9yPjxhdXRob3I+UGV0cmlsbGksIFYuPC9hdXRob3I+PGF1dGhvcj5WYW4gQnJ1Z2dlbiwg
Ui48L2F1dGhvcj48YXV0aG9yPlN0ZWVsZSwgQy48L2F1dGhvcj48YXV0aG9yPk1vc3NtYW4sIEIu
IFQuPC9hdXRob3I+PGF1dGhvcj5Uc2Nob3BwLCBKLjwvYXV0aG9yPjwvYXV0aG9ycz48L2NvbnRy
aWJ1dG9ycz48YXV0aC1hZGRyZXNzPkRlcGFydG1lbnQgb2YgQmlvY2hlbWlzdHJ5LCBVbml2ZXJz
aXR5IG9mIExhdXNhbm5lLCBDaGVtaW4gZGVzIEJvdmVyZXNzZXMgMTU1LCAxMDY2IEVwYWxpbmdl
cywgU3dpdHplcmxhbmQuPC9hdXRoLWFkZHJlc3M+PHRpdGxlcz48dGl0bGU+SW5uYXRlIGltbXVu
ZSBhY3RpdmF0aW9uIHRocm91Z2ggTmFscDMgaW5mbGFtbWFzb21lIHNlbnNpbmcgb2YgYXNiZXN0
b3MgYW5kIHNpbGljY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Njc0LTc8L3BhZ2VzPjx2b2x1bWU+MzIwPC92b2x1bWU+PG51bWJlcj41ODc2PC9udW1iZXI+
PGtleXdvcmRzPjxrZXl3b3JkPkFuaW1hbHM8L2tleXdvcmQ+PGtleXdvcmQ+QXNiZXN0b3MvKmlt
bXVub2xvZ3k8L2tleXdvcmQ+PGtleXdvcmQ+Q2FycmllciBQcm90ZWlucy8qcGh5c2lvbG9neTwv
a2V5d29yZD48a2V5d29yZD5IdW1hbnM8L2tleXdvcmQ+PGtleXdvcmQ+SW1tdW5pdHk8L2tleXdv
cmQ+PGtleXdvcmQ+SW5mbGFtbWF0aW9uLyppbW11bm9sb2d5PC9rZXl3b3JkPjxrZXl3b3JkPklu
ZmxhbW1hdGlvbiBNZWRpYXRvcnMvKnBoeXNpb2xvZ3k8L2tleXdvcmQ+PGtleXdvcmQ+SW50ZXJs
ZXVraW4tMWJldGEvc2VjcmV0aW9uPC9rZXl3b3JkPjxrZXl3b3JkPk1hY3JvcGhhZ2VzL2ltbXVu
b2xvZ3kvc2VjcmV0aW9uPC9rZXl3b3JkPjxrZXl3b3JkPk1pY2U8L2tleXdvcmQ+PGtleXdvcmQ+
U2lsaWNvbiBEaW94aWRlLyppbW11bm9sb2d5PC9rZXl3b3JkPjwva2V5d29yZHM+PGRhdGVzPjx5
ZWFyPjIwMDg8L3llYXI+PHB1Yi1kYXRlcz48ZGF0ZT5NYXkgMjwvZGF0ZT48L3B1Yi1kYXRlcz48
L2RhdGVzPjxpc2JuPjEwOTUtOTIwMyAoRWxlY3Ryb25pYykmI3hEOzAwMzYtODA3NSAoTGlua2lu
Zyk8L2lzYm4+PGFjY2Vzc2lvbi1udW0+MTg0MDM2NzQ8L2FjY2Vzc2lvbi1udW0+PHVybHM+PHJl
bGF0ZWQtdXJscz48dXJsPmh0dHA6Ly93d3cubmNiaS5ubG0ubmloLmdvdi9wdWJtZWQvMTg0MDM2
NzQ8L3VybD48L3JlbGF0ZWQtdXJscz48L3VybHM+PGN1c3RvbTI+MjM5NjU4ODwvY3VzdG9tMj48
ZWxlY3Ryb25pYy1yZXNvdXJjZS1udW0+MTAuMTEyNi9zY2llbmNlLjExNTY5OTU8L2VsZWN0cm9u
aWMtcmVzb3VyY2UtbnVtPjwvcmVjb3JkPjwvQ2l0ZT48L0VuZE5vdGU+AG==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HYW5kaGlyYWphbjwvQXV0aG9yPjxZZWFyPjIwMTM8L1ll
YXI+PFJlY051bT45MzI8L1JlY051bT48RGlzcGxheVRleHQ+PHN0eWxlIGZhY2U9InN1cGVyc2Ny
aXB0Ij5bMzMsIDM0XTwvc3R5bGU+PC9EaXNwbGF5VGV4dD48cmVjb3JkPjxyZWMtbnVtYmVyPjkz
MjwvcmVjLW51bWJlcj48Zm9yZWlnbi1rZXlzPjxrZXkgYXBwPSJFTiIgZGItaWQ9ImFwMnQ1dmFy
YjBzenYyZXd0cm94Mjl6ajJhZmVycGVkMjlmdiI+OTMyPC9rZXk+PC9mb3JlaWduLWtleXM+PHJl
Zi10eXBlIG5hbWU9IkpvdXJuYWwgQXJ0aWNsZSI+MTc8L3JlZi10eXBlPjxjb250cmlidXRvcnM+
PGF1dGhvcnM+PGF1dGhvcj5HYW5kaGlyYWphbiwgUi4gSy48L2F1dGhvcj48YXV0aG9yPk1lbmcs
IFMuPC9hdXRob3I+PGF1dGhvcj5DaGFuZHJhbW9vcnRoeSwgSC4gQy48L2F1dGhvcj48YXV0aG9y
Pk1hbGxpbGFua2FyYW1hbiwgSy48L2F1dGhvcj48YXV0aG9yPk1hbmNhcmVsbGEsIFMuPC9hdXRo
b3I+PGF1dGhvcj5HYW8sIEguPC9hdXRob3I+PGF1dGhvcj5SYXptcG91ciwgUi48L2F1dGhvcj48
YXV0aG9yPllhbmcsIFguIEYuPC9hdXRob3I+PGF1dGhvcj5Ib3VzZXIsIFMuIFIuPC9hdXRob3I+
PGF1dGhvcj5DaGVuLCBKLjwvYXV0aG9yPjxhdXRob3I+S29jaCwgVy4gSi48L2F1dGhvcj48YXV0
aG9yPldhbmcsIEguPC9hdXRob3I+PGF1dGhvcj5Tb2JvbG9mZiwgSi48L2F1dGhvcj48YXV0aG9y
PkdpbGwsIEQuIEwuPC9hdXRob3I+PGF1dGhvcj5NYWRlc2gsIE0uPC9hdXRob3I+PC9hdXRob3Jz
PjwvY29udHJpYnV0b3JzPjxhdXRoLWFkZHJlc3M+RGVwYXJ0bWVudCBvZiBCaW9jaGVtaXN0cnks
IFRlbXBsZSBVbml2ZXJzaXR5LCBQaGlsYWRlbHBoaWEsIFBlbm5zeWx2YW5pYSwgVVNBLjwvYXV0
aC1hZGRyZXNzPjx0aXRsZXM+PHRpdGxlPkJsb2NrYWRlIG9mIE5PWDIgYW5kIFNUSU0xIHNpZ25h
bGluZyBsaW1pdHMgbGlwb3BvbHlzYWNjaGFyaWRlLWluZHVjZWQgdmFzY3VsYXIgaW5mbGFtbWF0
aW9uPC90aXRsZT48c2Vjb25kYXJ5LXRpdGxlPkogQ2xpbiBJbnZlc3Q8L3NlY29uZGFyeS10aXRs
ZT48YWx0LXRpdGxlPlRoZSBKb3VybmFsIG9mIGNsaW5pY2FsIGludmVzdGlnYXRpb248L2FsdC10
aXRsZT48L3RpdGxlcz48cGVyaW9kaWNhbD48ZnVsbC10aXRsZT5KIENsaW4gSW52ZXN0PC9mdWxs
LXRpdGxlPjwvcGVyaW9kaWNhbD48cGFnZXM+ODg3LTkwMjwvcGFnZXM+PHZvbHVtZT4xMjM8L3Zv
bHVtZT48bnVtYmVyPjI8L251bWJlcj48a2V5d29yZHM+PGtleXdvcmQ+QWN1dGUgTHVuZyBJbmp1
cnkvZXRpb2xvZ3kvbWV0YWJvbGlzbS9wYXRob2xvZ3kvKnByZXZlbnRpb24gJmFtcDsgY29udHJv
bDwva2V5d29yZD48a2V5d29yZD5BbmlsaWRlcy9waGFybWFjb2xvZ3k8L2tleXdvcmQ+PGtleXdv
cmQ+QW5pbWFsczwva2V5d29yZD48a2V5d29yZD5DYWxjaXVtIENoYW5uZWxzPC9rZXl3b3JkPjxr
ZXl3b3JkPkNhbGNpdW0gU2lnbmFsaW5nPC9rZXl3b3JkPjxrZXl3b3JkPkNlbGxzLCBDdWx0dXJl
ZDwva2V5d29yZD48a2V5d29yZD5FbmRvdGhlbGl1bSwgVmFzY3VsYXIvbWV0YWJvbGlzbS9wYXRo
b2xvZ3k8L2tleXdvcmQ+PGtleXdvcmQ+RmVtYWxlPC9rZXl3b3JkPjxrZXl3b3JkPkdlbmUgS25v
Y2tkb3duIFRlY2huaXF1ZXM8L2tleXdvcmQ+PGtleXdvcmQ+SW5vc2l0b2wgMSw0LDUtVHJpc3Bo
b3NwaGF0ZSBSZWNlcHRvcnMvZGVmaWNpZW5jeS9nZW5ldGljczwva2V5d29yZD48a2V5d29yZD5M
aXBvcG9seXNhY2NoYXJpZGVzL3RveGljaXR5PC9rZXl3b3JkPjxrZXl3b3JkPk1hbGU8L2tleXdv
cmQ+PGtleXdvcmQ+TWVtYnJhbmUgR2x5Y29wcm90ZWlucy8qYW50YWdvbmlzdHMgJmFtcDsgaW5o
aWJpdG9ycy9kZWZpY2llbmN5L2dlbmV0aWNzL21ldGFib2xpc208L2tleXdvcmQ+PGtleXdvcmQ+
TWljZTwva2V5d29yZD48a2V5d29yZD5NaWNlLCBLbm9ja291dDwva2V5d29yZD48a2V5d29yZD5N
b2RlbHMsIEJpb2xvZ2ljYWw8L2tleXdvcmQ+PGtleXdvcmQ+TkFEUEggT3hpZGFzZS8qYW50YWdv
bmlzdHMgJmFtcDsgaW5oaWJpdG9ycy9kZWZpY2llbmN5L2dlbmV0aWNzL21ldGFib2xpc208L2tl
eXdvcmQ+PGtleXdvcmQ+TkZBVEMgVHJhbnNjcmlwdGlvbiBGYWN0b3JzL21ldGFib2xpc208L2tl
eXdvcmQ+PGtleXdvcmQ+UmVhY3RpdmUgT3h5Z2VuIFNwZWNpZXMvbWV0YWJvbGlzbTwva2V5d29y
ZD48a2V5d29yZD5TZXBzaXMvY29tcGxpY2F0aW9uczwva2V5d29yZD48a2V5d29yZD5TaWduYWwg
VHJhbnNkdWN0aW9uPC9rZXl3b3JkPjxrZXl3b3JkPlRoaWFkaWF6b2xlcy9waGFybWFjb2xvZ3k8
L2tleXdvcmQ+PC9rZXl3b3Jkcz48ZGF0ZXM+PHllYXI+MjAxMzwveWVhcj48cHViLWRhdGVzPjxk
YXRlPkZlYjwvZGF0ZT48L3B1Yi1kYXRlcz48L2RhdGVzPjxpc2JuPjE1NTgtODIzOCAoRWxlY3Ry
b25pYykmI3hEOzAwMjEtOTczOCAoTGlua2luZyk8L2lzYm4+PGFjY2Vzc2lvbi1udW0+MjMzNDg3
NDM8L2FjY2Vzc2lvbi1udW0+PHVybHM+PHJlbGF0ZWQtdXJscz48dXJsPmh0dHA6Ly93d3cubmNi
aS5ubG0ubmloLmdvdi9wdWJtZWQvMjMzNDg3NDM8L3VybD48L3JlbGF0ZWQtdXJscz48L3VybHM+
PGN1c3RvbTI+MzU2MTgxODwvY3VzdG9tMj48ZWxlY3Ryb25pYy1yZXNvdXJjZS1udW0+MTAuMTE3
Mi9KQ0k2NTY0NzwvZWxlY3Ryb25pYy1yZXNvdXJjZS1udW0+PC9yZWNvcmQ+PC9DaXRlPjxDaXRl
PjxBdXRob3I+RG9zdGVydDwvQXV0aG9yPjxZZWFyPjIwMDg8L1llYXI+PFJlY051bT45MzU8L1Jl
Y051bT48cmVjb3JkPjxyZWMtbnVtYmVyPjkzNTwvcmVjLW51bWJlcj48Zm9yZWlnbi1rZXlzPjxr
ZXkgYXBwPSJFTiIgZGItaWQ9ImFwMnQ1dmFyYjBzenYyZXd0cm94Mjl6ajJhZmVycGVkMjlmdiI+
OTM1PC9rZXk+PC9mb3JlaWduLWtleXM+PHJlZi10eXBlIG5hbWU9IkpvdXJuYWwgQXJ0aWNsZSI+
MTc8L3JlZi10eXBlPjxjb250cmlidXRvcnM+PGF1dGhvcnM+PGF1dGhvcj5Eb3N0ZXJ0LCBDLjwv
YXV0aG9yPjxhdXRob3I+UGV0cmlsbGksIFYuPC9hdXRob3I+PGF1dGhvcj5WYW4gQnJ1Z2dlbiwg
Ui48L2F1dGhvcj48YXV0aG9yPlN0ZWVsZSwgQy48L2F1dGhvcj48YXV0aG9yPk1vc3NtYW4sIEIu
IFQuPC9hdXRob3I+PGF1dGhvcj5Uc2Nob3BwLCBKLjwvYXV0aG9yPjwvYXV0aG9ycz48L2NvbnRy
aWJ1dG9ycz48YXV0aC1hZGRyZXNzPkRlcGFydG1lbnQgb2YgQmlvY2hlbWlzdHJ5LCBVbml2ZXJz
aXR5IG9mIExhdXNhbm5lLCBDaGVtaW4gZGVzIEJvdmVyZXNzZXMgMTU1LCAxMDY2IEVwYWxpbmdl
cywgU3dpdHplcmxhbmQuPC9hdXRoLWFkZHJlc3M+PHRpdGxlcz48dGl0bGU+SW5uYXRlIGltbXVu
ZSBhY3RpdmF0aW9uIHRocm91Z2ggTmFscDMgaW5mbGFtbWFzb21lIHNlbnNpbmcgb2YgYXNiZXN0
b3MgYW5kIHNpbGljY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Njc0LTc8L3BhZ2VzPjx2b2x1bWU+MzIwPC92b2x1bWU+PG51bWJlcj41ODc2PC9udW1iZXI+
PGtleXdvcmRzPjxrZXl3b3JkPkFuaW1hbHM8L2tleXdvcmQ+PGtleXdvcmQ+QXNiZXN0b3MvKmlt
bXVub2xvZ3k8L2tleXdvcmQ+PGtleXdvcmQ+Q2FycmllciBQcm90ZWlucy8qcGh5c2lvbG9neTwv
a2V5d29yZD48a2V5d29yZD5IdW1hbnM8L2tleXdvcmQ+PGtleXdvcmQ+SW1tdW5pdHk8L2tleXdv
cmQ+PGtleXdvcmQ+SW5mbGFtbWF0aW9uLyppbW11bm9sb2d5PC9rZXl3b3JkPjxrZXl3b3JkPklu
ZmxhbW1hdGlvbiBNZWRpYXRvcnMvKnBoeXNpb2xvZ3k8L2tleXdvcmQ+PGtleXdvcmQ+SW50ZXJs
ZXVraW4tMWJldGEvc2VjcmV0aW9uPC9rZXl3b3JkPjxrZXl3b3JkPk1hY3JvcGhhZ2VzL2ltbXVu
b2xvZ3kvc2VjcmV0aW9uPC9rZXl3b3JkPjxrZXl3b3JkPk1pY2U8L2tleXdvcmQ+PGtleXdvcmQ+
U2lsaWNvbiBEaW94aWRlLyppbW11bm9sb2d5PC9rZXl3b3JkPjwva2V5d29yZHM+PGRhdGVzPjx5
ZWFyPjIwMDg8L3llYXI+PHB1Yi1kYXRlcz48ZGF0ZT5NYXkgMjwvZGF0ZT48L3B1Yi1kYXRlcz48
L2RhdGVzPjxpc2JuPjEwOTUtOTIwMyAoRWxlY3Ryb25pYykmI3hEOzAwMzYtODA3NSAoTGlua2lu
Zyk8L2lzYm4+PGFjY2Vzc2lvbi1udW0+MTg0MDM2NzQ8L2FjY2Vzc2lvbi1udW0+PHVybHM+PHJl
bGF0ZWQtdXJscz48dXJsPmh0dHA6Ly93d3cubmNiaS5ubG0ubmloLmdvdi9wdWJtZWQvMTg0MDM2
NzQ8L3VybD48L3JlbGF0ZWQtdXJscz48L3VybHM+PGN1c3RvbTI+MjM5NjU4ODwvY3VzdG9tMj48
ZWxlY3Ryb25pYy1yZXNvdXJjZS1udW0+MTAuMTEyNi9zY2llbmNlLjExNTY5OTU8L2VsZWN0cm9u
aWMtcmVzb3VyY2UtbnVtPjwvcmVjb3JkPjwvQ2l0ZT48L0VuZE5vdGU+AG==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33" w:tooltip="Gandhirajan, 2013 #932" w:history="1">
        <w:r w:rsidRPr="00E05C91">
          <w:rPr>
            <w:rFonts w:ascii="Book Antiqua" w:hAnsi="Book Antiqua"/>
            <w:noProof/>
            <w:sz w:val="24"/>
            <w:szCs w:val="24"/>
            <w:vertAlign w:val="superscript"/>
          </w:rPr>
          <w:t>33</w:t>
        </w:r>
      </w:hyperlink>
      <w:r w:rsidRPr="00E05C91">
        <w:rPr>
          <w:rFonts w:ascii="Book Antiqua" w:hAnsi="Book Antiqua"/>
          <w:noProof/>
          <w:sz w:val="24"/>
          <w:szCs w:val="24"/>
          <w:vertAlign w:val="superscript"/>
        </w:rPr>
        <w:t xml:space="preserve">, </w:t>
      </w:r>
      <w:hyperlink w:anchor="_ENREF_34" w:tooltip="Dostert, 2008 #935" w:history="1">
        <w:r w:rsidRPr="00E05C91">
          <w:rPr>
            <w:rFonts w:ascii="Book Antiqua" w:hAnsi="Book Antiqua"/>
            <w:noProof/>
            <w:sz w:val="24"/>
            <w:szCs w:val="24"/>
            <w:vertAlign w:val="superscript"/>
          </w:rPr>
          <w:t>34</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However, there has as yet been no report on whether NOX-mediated ROS production regulates maturation of inflammasome-mediated IL-1β in alcoholic hepatitis. In the past decade, very important studies on micro RNAs have been performed and their regulatory functions against messenger RNAs have been reported. MicroRNAs including miR-125b, miR-146a, and miR-155 regulate inflammatory responses such as </w:t>
      </w:r>
      <w:r w:rsidR="000D2C61" w:rsidRPr="000D2C61">
        <w:rPr>
          <w:rFonts w:ascii="Book Antiqua" w:hAnsi="Book Antiqua"/>
          <w:sz w:val="24"/>
          <w:szCs w:val="24"/>
        </w:rPr>
        <w:t xml:space="preserve">nuclear factor kappa </w:t>
      </w:r>
      <w:r w:rsidR="000D2C61">
        <w:rPr>
          <w:rFonts w:ascii="Book Antiqua" w:eastAsia="宋体" w:hAnsi="Book Antiqua" w:hint="eastAsia"/>
          <w:sz w:val="24"/>
          <w:szCs w:val="24"/>
          <w:lang w:eastAsia="zh-CN"/>
        </w:rPr>
        <w:t>B (</w:t>
      </w:r>
      <w:r w:rsidRPr="00E05C91">
        <w:rPr>
          <w:rFonts w:ascii="Book Antiqua" w:hAnsi="Book Antiqua"/>
          <w:sz w:val="24"/>
          <w:szCs w:val="24"/>
        </w:rPr>
        <w:t>NF-</w:t>
      </w:r>
      <w:proofErr w:type="spellStart"/>
      <w:r w:rsidRPr="00E05C91">
        <w:rPr>
          <w:rFonts w:ascii="Book Antiqua" w:hAnsi="Book Antiqua"/>
          <w:sz w:val="24"/>
          <w:szCs w:val="24"/>
        </w:rPr>
        <w:t>κB</w:t>
      </w:r>
      <w:proofErr w:type="spellEnd"/>
      <w:r w:rsidR="000D2C61">
        <w:rPr>
          <w:rFonts w:ascii="Book Antiqua" w:eastAsia="宋体" w:hAnsi="Book Antiqua" w:hint="eastAsia"/>
          <w:sz w:val="24"/>
          <w:szCs w:val="24"/>
          <w:lang w:eastAsia="zh-CN"/>
        </w:rPr>
        <w:t>)</w:t>
      </w:r>
      <w:r w:rsidRPr="00E05C91">
        <w:rPr>
          <w:rFonts w:ascii="Book Antiqua" w:hAnsi="Book Antiqua"/>
          <w:sz w:val="24"/>
          <w:szCs w:val="24"/>
        </w:rPr>
        <w:t xml:space="preserve"> activation and TNF-α production of LPS in macrophages and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w:t>
      </w:r>
      <w:r w:rsidRPr="00E05C91">
        <w:rPr>
          <w:rFonts w:ascii="Book Antiqua" w:hAnsi="Book Antiqua"/>
          <w:sz w:val="24"/>
          <w:szCs w:val="24"/>
        </w:rPr>
        <w:fldChar w:fldCharType="begin">
          <w:fldData xml:space="preserve">PEVuZE5vdGU+PENpdGU+PEF1dGhvcj5CYWx0aW1vcmU8L0F1dGhvcj48WWVhcj4yMDA4PC9ZZWFy
PjxSZWNOdW0+OTU1PC9SZWNOdW0+PERpc3BsYXlUZXh0PjxzdHlsZSBmYWNlPSJzdXBlcnNjcmlw
dCI+WzM1LCAzNl08L3N0eWxlPjwvRGlzcGxheVRleHQ+PHJlY29yZD48cmVjLW51bWJlcj45NTU8
L3JlYy1udW1iZXI+PGZvcmVpZ24ta2V5cz48a2V5IGFwcD0iRU4iIGRiLWlkPSJhcDJ0NXZhcmIw
c3p2MmV3dHJveDI5emoyYWZlcnBlZDI5ZnYiPjk1NTwva2V5PjwvZm9yZWlnbi1rZXlzPjxyZWYt
dHlwZSBuYW1lPSJKb3VybmFsIEFydGljbGUiPjE3PC9yZWYtdHlwZT48Y29udHJpYnV0b3JzPjxh
dXRob3JzPjxhdXRob3I+QmFsdGltb3JlLCBELjwvYXV0aG9yPjxhdXRob3I+Qm9sZGluLCBNLiBQ
LjwvYXV0aG9yPjxhdXRob3I+TyZhcG9zO0Nvbm5lbGwsIFIuIE0uPC9hdXRob3I+PGF1dGhvcj5S
YW8sIEQuIFMuPC9hdXRob3I+PGF1dGhvcj5UYWdhbm92LCBLLiBELjwvYXV0aG9yPjwvYXV0aG9y
cz48L2NvbnRyaWJ1dG9ycz48YXV0aC1hZGRyZXNzPkRpdmlzaW9uIG9mIEJpb2xvZ3ksIENhbGlm
b3JuaWEgSW5zdGl0dXRlIG9mIFRlY2hub2xvZ3ksIFBhc2FkZW5hLCBDYWxpZm9ybmlhIDkxMTI1
LCBVU0EuIGJhbHRpbW9AY2FsdGVjaC5lZHU8L2F1dGgtYWRkcmVzcz48dGl0bGVzPjx0aXRsZT5N
aWNyb1JOQXM6IG5ldyByZWd1bGF0b3JzIG9mIGltbXVuZSBjZWxsIGRldmVsb3BtZW50IGFuZCBm
dW5jdGlvbjwvdGl0bGU+PHNlY29uZGFyeS10aXRsZT5OYXQgSW1tdW5vbDwvc2Vjb25kYXJ5LXRp
dGxlPjxhbHQtdGl0bGU+TmF0dXJlIGltbXVub2xvZ3k8L2FsdC10aXRsZT48L3RpdGxlcz48cGVy
aW9kaWNhbD48ZnVsbC10aXRsZT5OYXQgSW1tdW5vbDwvZnVsbC10aXRsZT48L3BlcmlvZGljYWw+
PHBhZ2VzPjgzOS00NTwvcGFnZXM+PHZvbHVtZT45PC92b2x1bWU+PG51bWJlcj44PC9udW1iZXI+
PGtleXdvcmRzPjxrZXl3b3JkPkFuaW1hbHM8L2tleXdvcmQ+PGtleXdvcmQ+KkNlbGwgRGlmZmVy
ZW50aWF0aW9uPC9rZXl3b3JkPjxrZXl3b3JkPkNlbGwgTGluZWFnZTwva2V5d29yZD48a2V5d29y
ZD5IZW1hdG9wb2llc2lzLypwaHlzaW9sb2d5PC9rZXl3b3JkPjxrZXl3b3JkPkh1bWFuczwva2V5
d29yZD48a2V5d29yZD5JbW11bml0eS9nZW5ldGljcy8qcGh5c2lvbG9neTwva2V5d29yZD48a2V5
d29yZD5JbmZsYW1tYXRpb24vKmdlbmV0aWNzPC9rZXl3b3JkPjxrZXl3b3JkPk1pY3JvUk5Bcy9n
ZW5ldGljcy8qcGh5c2lvbG9neTwva2V5d29yZD48a2V5d29yZD5STkEsIE1lc3Nlbmdlci9nZW5l
dGljcy9tZXRhYm9saXNtPC9rZXl3b3JkPjwva2V5d29yZHM+PGRhdGVzPjx5ZWFyPjIwMDg8L3ll
YXI+PHB1Yi1kYXRlcz48ZGF0ZT5BdWc8L2RhdGU+PC9wdWItZGF0ZXM+PC9kYXRlcz48aXNibj4x
NTI5LTI5MTYgKEVsZWN0cm9uaWMpJiN4RDsxNTI5LTI5MDggKExpbmtpbmcpPC9pc2JuPjxhY2Nl
c3Npb24tbnVtPjE4NjQ1NTkyPC9hY2Nlc3Npb24tbnVtPjx1cmxzPjxyZWxhdGVkLXVybHM+PHVy
bD5odHRwOi8vd3d3Lm5jYmkubmxtLm5paC5nb3YvcHVibWVkLzE4NjQ1NTkyPC91cmw+PC9yZWxh
dGVkLXVybHM+PC91cmxzPjxlbGVjdHJvbmljLXJlc291cmNlLW51bT4xMC4xMDM4L25pLmYuMjA5
PC9lbGVjdHJvbmljLXJlc291cmNlLW51bT48L3JlY29yZD48L0NpdGU+PENpdGU+PEF1dGhvcj5C
YWx0aW1vcmU8L0F1dGhvcj48WWVhcj4yMDA4PC9ZZWFyPjxSZWNOdW0+OTU1PC9SZWNOdW0+PHJl
Y29yZD48cmVjLW51bWJlcj45NTU8L3JlYy1udW1iZXI+PGZvcmVpZ24ta2V5cz48a2V5IGFwcD0i
RU4iIGRiLWlkPSJhcDJ0NXZhcmIwc3p2MmV3dHJveDI5emoyYWZlcnBlZDI5ZnYiPjk1NTwva2V5
PjwvZm9yZWlnbi1rZXlzPjxyZWYtdHlwZSBuYW1lPSJKb3VybmFsIEFydGljbGUiPjE3PC9yZWYt
dHlwZT48Y29udHJpYnV0b3JzPjxhdXRob3JzPjxhdXRob3I+QmFsdGltb3JlLCBELjwvYXV0aG9y
PjxhdXRob3I+Qm9sZGluLCBNLiBQLjwvYXV0aG9yPjxhdXRob3I+TyZhcG9zO0Nvbm5lbGwsIFIu
IE0uPC9hdXRob3I+PGF1dGhvcj5SYW8sIEQuIFMuPC9hdXRob3I+PGF1dGhvcj5UYWdhbm92LCBL
LiBELjwvYXV0aG9yPjwvYXV0aG9ycz48L2NvbnRyaWJ1dG9ycz48YXV0aC1hZGRyZXNzPkRpdmlz
aW9uIG9mIEJpb2xvZ3ksIENhbGlmb3JuaWEgSW5zdGl0dXRlIG9mIFRlY2hub2xvZ3ksIFBhc2Fk
ZW5hLCBDYWxpZm9ybmlhIDkxMTI1LCBVU0EuIGJhbHRpbW9AY2FsdGVjaC5lZHU8L2F1dGgtYWRk
cmVzcz48dGl0bGVzPjx0aXRsZT5NaWNyb1JOQXM6IG5ldyByZWd1bGF0b3JzIG9mIGltbXVuZSBj
ZWxsIGRldmVsb3BtZW50IGFuZCBmdW5jdGlvbjwvdGl0bGU+PHNlY29uZGFyeS10aXRsZT5OYXQg
SW1tdW5vbDwvc2Vjb25kYXJ5LXRpdGxlPjxhbHQtdGl0bGU+TmF0dXJlIGltbXVub2xvZ3k8L2Fs
dC10aXRsZT48L3RpdGxlcz48cGVyaW9kaWNhbD48ZnVsbC10aXRsZT5OYXQgSW1tdW5vbDwvZnVs
bC10aXRsZT48L3BlcmlvZGljYWw+PHBhZ2VzPjgzOS00NTwvcGFnZXM+PHZvbHVtZT45PC92b2x1
bWU+PG51bWJlcj44PC9udW1iZXI+PGtleXdvcmRzPjxrZXl3b3JkPkFuaW1hbHM8L2tleXdvcmQ+
PGtleXdvcmQ+KkNlbGwgRGlmZmVyZW50aWF0aW9uPC9rZXl3b3JkPjxrZXl3b3JkPkNlbGwgTGlu
ZWFnZTwva2V5d29yZD48a2V5d29yZD5IZW1hdG9wb2llc2lzLypwaHlzaW9sb2d5PC9rZXl3b3Jk
PjxrZXl3b3JkPkh1bWFuczwva2V5d29yZD48a2V5d29yZD5JbW11bml0eS9nZW5ldGljcy8qcGh5
c2lvbG9neTwva2V5d29yZD48a2V5d29yZD5JbmZsYW1tYXRpb24vKmdlbmV0aWNzPC9rZXl3b3Jk
PjxrZXl3b3JkPk1pY3JvUk5Bcy9nZW5ldGljcy8qcGh5c2lvbG9neTwva2V5d29yZD48a2V5d29y
ZD5STkEsIE1lc3Nlbmdlci9nZW5ldGljcy9tZXRhYm9saXNtPC9rZXl3b3JkPjwva2V5d29yZHM+
PGRhdGVzPjx5ZWFyPjIwMDg8L3llYXI+PHB1Yi1kYXRlcz48ZGF0ZT5BdWc8L2RhdGU+PC9wdWIt
ZGF0ZXM+PC9kYXRlcz48aXNibj4xNTI5LTI5MTYgKEVsZWN0cm9uaWMpJiN4RDsxNTI5LTI5MDgg
KExpbmtpbmcpPC9pc2JuPjxhY2Nlc3Npb24tbnVtPjE4NjQ1NTkyPC9hY2Nlc3Npb24tbnVtPjx1
cmxzPjxyZWxhdGVkLXVybHM+PHVybD5odHRwOi8vd3d3Lm5jYmkubmxtLm5paC5nb3YvcHVibWVk
LzE4NjQ1NTkyPC91cmw+PC9yZWxhdGVkLXVybHM+PC91cmxzPjxlbGVjdHJvbmljLXJlc291cmNl
LW51bT4xMC4xMDM4L25pLmYuMjA5PC9lbGVjdHJvbmljLXJlc291cmNlLW51bT48L3JlY29yZD48
L0NpdGU+PENpdGU+PEF1dGhvcj5CYWx0aW1vcmU8L0F1dGhvcj48WWVhcj4yMDA4PC9ZZWFyPjxS
ZWNOdW0+OTU2PC9SZWNOdW0+PHJlY29yZD48cmVjLW51bWJlcj45NTY8L3JlYy1udW1iZXI+PGZv
cmVpZ24ta2V5cz48a2V5IGFwcD0iRU4iIGRiLWlkPSJhcDJ0NXZhcmIwc3p2MmV3dHJveDI5emoy
YWZlcnBlZDI5ZnYiPjk1Njwva2V5PjwvZm9yZWlnbi1rZXlzPjxyZWYtdHlwZSBuYW1lPSJKb3Vy
bmFsIEFydGljbGUiPjE3PC9yZWYtdHlwZT48Y29udHJpYnV0b3JzPjxhdXRob3JzPjxhdXRob3I+
QmFsdGltb3JlLCBELjwvYXV0aG9yPjxhdXRob3I+Qm9sZGluLCBNLiBQLjwvYXV0aG9yPjxhdXRo
b3I+TyZhcG9zO0Nvbm5lbGwsIFIuIE0uPC9hdXRob3I+PGF1dGhvcj5SYW8sIEQuIFMuPC9hdXRo
b3I+PGF1dGhvcj5UYWdhbm92LCBLLiBELjwvYXV0aG9yPjwvYXV0aG9ycz48L2NvbnRyaWJ1dG9y
cz48YXV0aC1hZGRyZXNzPkRpdmlzaW9uIG9mIEJpb2xvZ3ksIENhbGlmb3JuaWEgSW5zdGl0dXRl
IG9mIFRlY2hub2xvZ3ksIFBhc2FkZW5hLCBDYWxpZm9ybmlhIDkxMTI1LCBVU0EuIGJhbHRpbW9A
Y2FsdGVjaC5lZHU8L2F1dGgtYWRkcmVzcz48dGl0bGVzPjx0aXRsZT5NaWNyb1JOQXM6IG5ldyBy
ZWd1bGF0b3JzIG9mIGltbXVuZSBjZWxsIGRldmVsb3BtZW50IGFuZCBmdW5jdGlvbjwvdGl0bGU+
PHNlY29uZGFyeS10aXRsZT5OYXQgSW1tdW5vbDwvc2Vjb25kYXJ5LXRpdGxlPjxhbHQtdGl0bGU+
TmF0dXJlIGltbXVub2xvZ3k8L2FsdC10aXRsZT48L3RpdGxlcz48cGVyaW9kaWNhbD48ZnVsbC10
aXRsZT5OYXQgSW1tdW5vbDwvZnVsbC10aXRsZT48L3BlcmlvZGljYWw+PHBhZ2VzPjgzOS00NTwv
cGFnZXM+PHZvbHVtZT45PC92b2x1bWU+PG51bWJlcj44PC9udW1iZXI+PGtleXdvcmRzPjxrZXl3
b3JkPkFuaW1hbHM8L2tleXdvcmQ+PGtleXdvcmQ+KkNlbGwgRGlmZmVyZW50aWF0aW9uPC9rZXl3
b3JkPjxrZXl3b3JkPkNlbGwgTGluZWFnZTwva2V5d29yZD48a2V5d29yZD5IZW1hdG9wb2llc2lz
LypwaHlzaW9sb2d5PC9rZXl3b3JkPjxrZXl3b3JkPkh1bWFuczwva2V5d29yZD48a2V5d29yZD5J
bW11bml0eS9nZW5ldGljcy8qcGh5c2lvbG9neTwva2V5d29yZD48a2V5d29yZD5JbmZsYW1tYXRp
b24vKmdlbmV0aWNzPC9rZXl3b3JkPjxrZXl3b3JkPk1pY3JvUk5Bcy9nZW5ldGljcy8qcGh5c2lv
bG9neTwva2V5d29yZD48a2V5d29yZD5STkEsIE1lc3Nlbmdlci9nZW5ldGljcy9tZXRhYm9saXNt
PC9rZXl3b3JkPjwva2V5d29yZHM+PGRhdGVzPjx5ZWFyPjIwMDg8L3llYXI+PHB1Yi1kYXRlcz48
ZGF0ZT5BdWc8L2RhdGU+PC9wdWItZGF0ZXM+PC9kYXRlcz48aXNibj4xNTI5LTI5MTYgKEVsZWN0
cm9uaWMpJiN4RDsxNTI5LTI5MDggKExpbmtpbmcpPC9pc2JuPjxhY2Nlc3Npb24tbnVtPjE4NjQ1
NTkyPC9hY2Nlc3Npb24tbnVtPjx1cmxzPjxyZWxhdGVkLXVybHM+PHVybD5odHRwOi8vd3d3Lm5j
YmkubmxtLm5paC5nb3YvcHVibWVkLzE4NjQ1NTkyPC91cmw+PC9yZWxhdGVkLXVybHM+PC91cmxz
PjxlbGVjdHJvbmljLXJlc291cmNlLW51bT4xMC4xMDM4L25pLmYuMjA5PC9lbGVjdHJvbmljLXJl
c291cmNlLW51bT48L3JlY29yZD48L0NpdGU+PENpdGU+PEF1dGhvcj5CYWxhPC9BdXRob3I+PFll
YXI+MjAxMTwvWWVhcj48UmVjTnVtPjk1NzwvUmVjTnVtPjxyZWNvcmQ+PHJlYy1udW1iZXI+OTU3
PC9yZWMtbnVtYmVyPjxmb3JlaWduLWtleXM+PGtleSBhcHA9IkVOIiBkYi1pZD0iYXAydDV2YXJi
MHN6djJld3Ryb3gyOXpqMmFmZXJwZWQyOWZ2Ij45NTc8L2tleT48L2ZvcmVpZ24ta2V5cz48cmVm
LXR5cGUgbmFtZT0iSm91cm5hbCBBcnRpY2xlIj4xNzwvcmVmLXR5cGU+PGNvbnRyaWJ1dG9ycz48
YXV0aG9ycz48YXV0aG9yPkJhbGEsIFMuPC9hdXRob3I+PGF1dGhvcj5NYXJjb3MsIE0uPC9hdXRo
b3I+PGF1dGhvcj5Lb2R5cywgSy48L2F1dGhvcj48YXV0aG9yPkNzYWssIFQuPC9hdXRob3I+PGF1
dGhvcj5DYXRhbGFubywgRC48L2F1dGhvcj48YXV0aG9yPk1hbmRyZWthciwgUC48L2F1dGhvcj48
YXV0aG9yPlN6YWJvLCBHLjwvYXV0aG9yPjwvYXV0aG9ycz48L2NvbnRyaWJ1dG9ycz48YXV0aC1h
ZGRyZXNzPkRlcGFydG1lbnQgb2YgTWVkaWNpbmUsIFVuaXZlcnNpdHkgb2YgTWFzc2FjaHVzZXR0
cyBNZWRpY2FsIFNjaG9vbCwgV29yY2VzdGVyLCBNYXNzYWNodXNldHRzIDAxNjA1LCBVU0EuPC9h
dXRoLWFkZHJlc3M+PHRpdGxlcz48dGl0bGU+VXAtcmVndWxhdGlvbiBvZiBtaWNyb1JOQS0xNTUg
aW4gbWFjcm9waGFnZXMgY29udHJpYnV0ZXMgdG8gaW5jcmVhc2VkIHR1bW9yIG5lY3Jvc2lzIGZh
Y3RvciB7YWxwaGF9IChUTkZ7YWxwaGF9KSBwcm9kdWN0aW9uIHZpYSBpbmNyZWFzZWQgbVJOQSBo
YWxmLWxpZmUgaW4gYWxjb2hvbGljIGxpdmVyIGRpc2Vhc2U8L3RpdGxlPjxzZWNvbmRhcnktdGl0
bGU+SiBCaW9sIENoZW08L3NlY29uZGFyeS10aXRsZT48YWx0LXRpdGxlPlRoZSBKb3VybmFsIG9m
IGJpb2xvZ2ljYWwgY2hlbWlzdHJ5PC9hbHQtdGl0bGU+PC90aXRsZXM+PHBlcmlvZGljYWw+PGZ1
bGwtdGl0bGU+SiBCaW9sIENoZW08L2Z1bGwtdGl0bGU+PC9wZXJpb2RpY2FsPjxwYWdlcz4xNDM2
LTQ0PC9wYWdlcz48dm9sdW1lPjI4Njwvdm9sdW1lPjxudW1iZXI+MjwvbnVtYmVyPjxrZXl3b3Jk
cz48a2V5d29yZD5BbmltYWxzPC9rZXl3b3JkPjxrZXl3b3JkPkNlbGwgTGluZTwva2V5d29yZD48
a2V5d29yZD5DZW50cmFsIE5lcnZvdXMgU3lzdGVtIERlcHJlc3NhbnRzL3BoYXJtYWNvbG9neTwv
a2V5d29yZD48a2V5d29yZD5DaHJvbmljIERpc2Vhc2U8L2tleXdvcmQ+PGtleXdvcmQ+RGlzZWFz
ZSBNb2RlbHMsIEFuaW1hbDwva2V5d29yZD48a2V5d29yZD5FdGhhbm9sL3BoYXJtYWNvbG9neTwv
a2V5d29yZD48a2V5d29yZD5GZW1hbGU8L2tleXdvcmQ+PGtleXdvcmQ+S3VwZmZlciBDZWxscy9k
cnVnIGVmZmVjdHMvcGF0aG9sb2d5L3BoeXNpb2xvZ3k8L2tleXdvcmQ+PGtleXdvcmQ+TGlwb3Bv
bHlzYWNjaGFyaWRlcy9waGFybWFjb2xvZ3k8L2tleXdvcmQ+PGtleXdvcmQ+TGl2ZXIgRGlzZWFz
ZXMsIEFsY29ob2xpYy8qZ2VuZXRpY3MvcGF0aG9sb2d5PC9rZXl3b3JkPjxrZXl3b3JkPk1hY3Jv
cGhhZ2VzL2N5dG9sb2d5L2RydWcgZWZmZWN0cy8qcGh5c2lvbG9neTwva2V5d29yZD48a2V5d29y
ZD5NaWNlPC9rZXl3b3JkPjxrZXl3b3JkPk1pY2UsIEluYnJlZCBDNTdCTDwva2V5d29yZD48a2V5
d29yZD5NaWNyb1JOQXMvZ2VuZXRpY3MvKm1ldGFib2xpc208L2tleXdvcmQ+PGtleXdvcmQ+TkYt
a2FwcGEgQi9tZXRhYm9saXNtPC9rZXl3b3JkPjxrZXl3b3JkPlJOQSBTdGFiaWxpdHkvKnBoeXNp
b2xvZ3k8L2tleXdvcmQ+PGtleXdvcmQ+VHVtb3IgTmVjcm9zaXMgRmFjdG9yLWFscGhhLypnZW5l
dGljcy9waHlzaW9sb2d5PC9rZXl3b3JkPjxrZXl3b3JkPlVwLVJlZ3VsYXRpb24vcGh5c2lvbG9n
eTwva2V5d29yZD48L2tleXdvcmRzPjxkYXRlcz48eWVhcj4yMDExPC95ZWFyPjxwdWItZGF0ZXM+
PGRhdGU+SmFuIDE0PC9kYXRlPjwvcHViLWRhdGVzPjwvZGF0ZXM+PGlzYm4+MTA4My0zNTFYIChF
bGVjdHJvbmljKSYjeEQ7MDAyMS05MjU4IChMaW5raW5nKTwvaXNibj48YWNjZXNzaW9uLW51bT4y
MTA2Mjc0OTwvYWNjZXNzaW9uLW51bT48dXJscz48cmVsYXRlZC11cmxzPjx1cmw+aHR0cDovL3d3
dy5uY2JpLm5sbS5uaWguZ292L3B1Ym1lZC8yMTA2Mjc0OTwvdXJsPjwvcmVsYXRlZC11cmxzPjwv
dXJscz48Y3VzdG9tMj4zMDIwNzUyPC9jdXN0b20yPjxlbGVjdHJvbmljLXJlc291cmNlLW51bT4x
MC4xMDc0L2piYy5NMTEwLjE0NTg3MDwvZWxlY3Ryb25pYy1yZXNvdXJjZS1udW0+PC9yZWNvcmQ+
PC9DaXRlPjwvRW5kTm90ZT4A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CYWx0aW1vcmU8L0F1dGhvcj48WWVhcj4yMDA4PC9ZZWFy
PjxSZWNOdW0+OTU1PC9SZWNOdW0+PERpc3BsYXlUZXh0PjxzdHlsZSBmYWNlPSJzdXBlcnNjcmlw
dCI+WzM1LCAzNl08L3N0eWxlPjwvRGlzcGxheVRleHQ+PHJlY29yZD48cmVjLW51bWJlcj45NTU8
L3JlYy1udW1iZXI+PGZvcmVpZ24ta2V5cz48a2V5IGFwcD0iRU4iIGRiLWlkPSJhcDJ0NXZhcmIw
c3p2MmV3dHJveDI5emoyYWZlcnBlZDI5ZnYiPjk1NTwva2V5PjwvZm9yZWlnbi1rZXlzPjxyZWYt
dHlwZSBuYW1lPSJKb3VybmFsIEFydGljbGUiPjE3PC9yZWYtdHlwZT48Y29udHJpYnV0b3JzPjxh
dXRob3JzPjxhdXRob3I+QmFsdGltb3JlLCBELjwvYXV0aG9yPjxhdXRob3I+Qm9sZGluLCBNLiBQ
LjwvYXV0aG9yPjxhdXRob3I+TyZhcG9zO0Nvbm5lbGwsIFIuIE0uPC9hdXRob3I+PGF1dGhvcj5S
YW8sIEQuIFMuPC9hdXRob3I+PGF1dGhvcj5UYWdhbm92LCBLLiBELjwvYXV0aG9yPjwvYXV0aG9y
cz48L2NvbnRyaWJ1dG9ycz48YXV0aC1hZGRyZXNzPkRpdmlzaW9uIG9mIEJpb2xvZ3ksIENhbGlm
b3JuaWEgSW5zdGl0dXRlIG9mIFRlY2hub2xvZ3ksIFBhc2FkZW5hLCBDYWxpZm9ybmlhIDkxMTI1
LCBVU0EuIGJhbHRpbW9AY2FsdGVjaC5lZHU8L2F1dGgtYWRkcmVzcz48dGl0bGVzPjx0aXRsZT5N
aWNyb1JOQXM6IG5ldyByZWd1bGF0b3JzIG9mIGltbXVuZSBjZWxsIGRldmVsb3BtZW50IGFuZCBm
dW5jdGlvbjwvdGl0bGU+PHNlY29uZGFyeS10aXRsZT5OYXQgSW1tdW5vbDwvc2Vjb25kYXJ5LXRp
dGxlPjxhbHQtdGl0bGU+TmF0dXJlIGltbXVub2xvZ3k8L2FsdC10aXRsZT48L3RpdGxlcz48cGVy
aW9kaWNhbD48ZnVsbC10aXRsZT5OYXQgSW1tdW5vbDwvZnVsbC10aXRsZT48L3BlcmlvZGljYWw+
PHBhZ2VzPjgzOS00NTwvcGFnZXM+PHZvbHVtZT45PC92b2x1bWU+PG51bWJlcj44PC9udW1iZXI+
PGtleXdvcmRzPjxrZXl3b3JkPkFuaW1hbHM8L2tleXdvcmQ+PGtleXdvcmQ+KkNlbGwgRGlmZmVy
ZW50aWF0aW9uPC9rZXl3b3JkPjxrZXl3b3JkPkNlbGwgTGluZWFnZTwva2V5d29yZD48a2V5d29y
ZD5IZW1hdG9wb2llc2lzLypwaHlzaW9sb2d5PC9rZXl3b3JkPjxrZXl3b3JkPkh1bWFuczwva2V5
d29yZD48a2V5d29yZD5JbW11bml0eS9nZW5ldGljcy8qcGh5c2lvbG9neTwva2V5d29yZD48a2V5
d29yZD5JbmZsYW1tYXRpb24vKmdlbmV0aWNzPC9rZXl3b3JkPjxrZXl3b3JkPk1pY3JvUk5Bcy9n
ZW5ldGljcy8qcGh5c2lvbG9neTwva2V5d29yZD48a2V5d29yZD5STkEsIE1lc3Nlbmdlci9nZW5l
dGljcy9tZXRhYm9saXNtPC9rZXl3b3JkPjwva2V5d29yZHM+PGRhdGVzPjx5ZWFyPjIwMDg8L3ll
YXI+PHB1Yi1kYXRlcz48ZGF0ZT5BdWc8L2RhdGU+PC9wdWItZGF0ZXM+PC9kYXRlcz48aXNibj4x
NTI5LTI5MTYgKEVsZWN0cm9uaWMpJiN4RDsxNTI5LTI5MDggKExpbmtpbmcpPC9pc2JuPjxhY2Nl
c3Npb24tbnVtPjE4NjQ1NTkyPC9hY2Nlc3Npb24tbnVtPjx1cmxzPjxyZWxhdGVkLXVybHM+PHVy
bD5odHRwOi8vd3d3Lm5jYmkubmxtLm5paC5nb3YvcHVibWVkLzE4NjQ1NTkyPC91cmw+PC9yZWxh
dGVkLXVybHM+PC91cmxzPjxlbGVjdHJvbmljLXJlc291cmNlLW51bT4xMC4xMDM4L25pLmYuMjA5
PC9lbGVjdHJvbmljLXJlc291cmNlLW51bT48L3JlY29yZD48L0NpdGU+PENpdGU+PEF1dGhvcj5C
YWx0aW1vcmU8L0F1dGhvcj48WWVhcj4yMDA4PC9ZZWFyPjxSZWNOdW0+OTU1PC9SZWNOdW0+PHJl
Y29yZD48cmVjLW51bWJlcj45NTU8L3JlYy1udW1iZXI+PGZvcmVpZ24ta2V5cz48a2V5IGFwcD0i
RU4iIGRiLWlkPSJhcDJ0NXZhcmIwc3p2MmV3dHJveDI5emoyYWZlcnBlZDI5ZnYiPjk1NTwva2V5
PjwvZm9yZWlnbi1rZXlzPjxyZWYtdHlwZSBuYW1lPSJKb3VybmFsIEFydGljbGUiPjE3PC9yZWYt
dHlwZT48Y29udHJpYnV0b3JzPjxhdXRob3JzPjxhdXRob3I+QmFsdGltb3JlLCBELjwvYXV0aG9y
PjxhdXRob3I+Qm9sZGluLCBNLiBQLjwvYXV0aG9yPjxhdXRob3I+TyZhcG9zO0Nvbm5lbGwsIFIu
IE0uPC9hdXRob3I+PGF1dGhvcj5SYW8sIEQuIFMuPC9hdXRob3I+PGF1dGhvcj5UYWdhbm92LCBL
LiBELjwvYXV0aG9yPjwvYXV0aG9ycz48L2NvbnRyaWJ1dG9ycz48YXV0aC1hZGRyZXNzPkRpdmlz
aW9uIG9mIEJpb2xvZ3ksIENhbGlmb3JuaWEgSW5zdGl0dXRlIG9mIFRlY2hub2xvZ3ksIFBhc2Fk
ZW5hLCBDYWxpZm9ybmlhIDkxMTI1LCBVU0EuIGJhbHRpbW9AY2FsdGVjaC5lZHU8L2F1dGgtYWRk
cmVzcz48dGl0bGVzPjx0aXRsZT5NaWNyb1JOQXM6IG5ldyByZWd1bGF0b3JzIG9mIGltbXVuZSBj
ZWxsIGRldmVsb3BtZW50IGFuZCBmdW5jdGlvbjwvdGl0bGU+PHNlY29uZGFyeS10aXRsZT5OYXQg
SW1tdW5vbDwvc2Vjb25kYXJ5LXRpdGxlPjxhbHQtdGl0bGU+TmF0dXJlIGltbXVub2xvZ3k8L2Fs
dC10aXRsZT48L3RpdGxlcz48cGVyaW9kaWNhbD48ZnVsbC10aXRsZT5OYXQgSW1tdW5vbDwvZnVs
bC10aXRsZT48L3BlcmlvZGljYWw+PHBhZ2VzPjgzOS00NTwvcGFnZXM+PHZvbHVtZT45PC92b2x1
bWU+PG51bWJlcj44PC9udW1iZXI+PGtleXdvcmRzPjxrZXl3b3JkPkFuaW1hbHM8L2tleXdvcmQ+
PGtleXdvcmQ+KkNlbGwgRGlmZmVyZW50aWF0aW9uPC9rZXl3b3JkPjxrZXl3b3JkPkNlbGwgTGlu
ZWFnZTwva2V5d29yZD48a2V5d29yZD5IZW1hdG9wb2llc2lzLypwaHlzaW9sb2d5PC9rZXl3b3Jk
PjxrZXl3b3JkPkh1bWFuczwva2V5d29yZD48a2V5d29yZD5JbW11bml0eS9nZW5ldGljcy8qcGh5
c2lvbG9neTwva2V5d29yZD48a2V5d29yZD5JbmZsYW1tYXRpb24vKmdlbmV0aWNzPC9rZXl3b3Jk
PjxrZXl3b3JkPk1pY3JvUk5Bcy9nZW5ldGljcy8qcGh5c2lvbG9neTwva2V5d29yZD48a2V5d29y
ZD5STkEsIE1lc3Nlbmdlci9nZW5ldGljcy9tZXRhYm9saXNtPC9rZXl3b3JkPjwva2V5d29yZHM+
PGRhdGVzPjx5ZWFyPjIwMDg8L3llYXI+PHB1Yi1kYXRlcz48ZGF0ZT5BdWc8L2RhdGU+PC9wdWIt
ZGF0ZXM+PC9kYXRlcz48aXNibj4xNTI5LTI5MTYgKEVsZWN0cm9uaWMpJiN4RDsxNTI5LTI5MDgg
KExpbmtpbmcpPC9pc2JuPjxhY2Nlc3Npb24tbnVtPjE4NjQ1NTkyPC9hY2Nlc3Npb24tbnVtPjx1
cmxzPjxyZWxhdGVkLXVybHM+PHVybD5odHRwOi8vd3d3Lm5jYmkubmxtLm5paC5nb3YvcHVibWVk
LzE4NjQ1NTkyPC91cmw+PC9yZWxhdGVkLXVybHM+PC91cmxzPjxlbGVjdHJvbmljLXJlc291cmNl
LW51bT4xMC4xMDM4L25pLmYuMjA5PC9lbGVjdHJvbmljLXJlc291cmNlLW51bT48L3JlY29yZD48
L0NpdGU+PENpdGU+PEF1dGhvcj5CYWx0aW1vcmU8L0F1dGhvcj48WWVhcj4yMDA4PC9ZZWFyPjxS
ZWNOdW0+OTU2PC9SZWNOdW0+PHJlY29yZD48cmVjLW51bWJlcj45NTY8L3JlYy1udW1iZXI+PGZv
cmVpZ24ta2V5cz48a2V5IGFwcD0iRU4iIGRiLWlkPSJhcDJ0NXZhcmIwc3p2MmV3dHJveDI5emoy
YWZlcnBlZDI5ZnYiPjk1Njwva2V5PjwvZm9yZWlnbi1rZXlzPjxyZWYtdHlwZSBuYW1lPSJKb3Vy
bmFsIEFydGljbGUiPjE3PC9yZWYtdHlwZT48Y29udHJpYnV0b3JzPjxhdXRob3JzPjxhdXRob3I+
QmFsdGltb3JlLCBELjwvYXV0aG9yPjxhdXRob3I+Qm9sZGluLCBNLiBQLjwvYXV0aG9yPjxhdXRo
b3I+TyZhcG9zO0Nvbm5lbGwsIFIuIE0uPC9hdXRob3I+PGF1dGhvcj5SYW8sIEQuIFMuPC9hdXRo
b3I+PGF1dGhvcj5UYWdhbm92LCBLLiBELjwvYXV0aG9yPjwvYXV0aG9ycz48L2NvbnRyaWJ1dG9y
cz48YXV0aC1hZGRyZXNzPkRpdmlzaW9uIG9mIEJpb2xvZ3ksIENhbGlmb3JuaWEgSW5zdGl0dXRl
IG9mIFRlY2hub2xvZ3ksIFBhc2FkZW5hLCBDYWxpZm9ybmlhIDkxMTI1LCBVU0EuIGJhbHRpbW9A
Y2FsdGVjaC5lZHU8L2F1dGgtYWRkcmVzcz48dGl0bGVzPjx0aXRsZT5NaWNyb1JOQXM6IG5ldyBy
ZWd1bGF0b3JzIG9mIGltbXVuZSBjZWxsIGRldmVsb3BtZW50IGFuZCBmdW5jdGlvbjwvdGl0bGU+
PHNlY29uZGFyeS10aXRsZT5OYXQgSW1tdW5vbDwvc2Vjb25kYXJ5LXRpdGxlPjxhbHQtdGl0bGU+
TmF0dXJlIGltbXVub2xvZ3k8L2FsdC10aXRsZT48L3RpdGxlcz48cGVyaW9kaWNhbD48ZnVsbC10
aXRsZT5OYXQgSW1tdW5vbDwvZnVsbC10aXRsZT48L3BlcmlvZGljYWw+PHBhZ2VzPjgzOS00NTwv
cGFnZXM+PHZvbHVtZT45PC92b2x1bWU+PG51bWJlcj44PC9udW1iZXI+PGtleXdvcmRzPjxrZXl3
b3JkPkFuaW1hbHM8L2tleXdvcmQ+PGtleXdvcmQ+KkNlbGwgRGlmZmVyZW50aWF0aW9uPC9rZXl3
b3JkPjxrZXl3b3JkPkNlbGwgTGluZWFnZTwva2V5d29yZD48a2V5d29yZD5IZW1hdG9wb2llc2lz
LypwaHlzaW9sb2d5PC9rZXl3b3JkPjxrZXl3b3JkPkh1bWFuczwva2V5d29yZD48a2V5d29yZD5J
bW11bml0eS9nZW5ldGljcy8qcGh5c2lvbG9neTwva2V5d29yZD48a2V5d29yZD5JbmZsYW1tYXRp
b24vKmdlbmV0aWNzPC9rZXl3b3JkPjxrZXl3b3JkPk1pY3JvUk5Bcy9nZW5ldGljcy8qcGh5c2lv
bG9neTwva2V5d29yZD48a2V5d29yZD5STkEsIE1lc3Nlbmdlci9nZW5ldGljcy9tZXRhYm9saXNt
PC9rZXl3b3JkPjwva2V5d29yZHM+PGRhdGVzPjx5ZWFyPjIwMDg8L3llYXI+PHB1Yi1kYXRlcz48
ZGF0ZT5BdWc8L2RhdGU+PC9wdWItZGF0ZXM+PC9kYXRlcz48aXNibj4xNTI5LTI5MTYgKEVsZWN0
cm9uaWMpJiN4RDsxNTI5LTI5MDggKExpbmtpbmcpPC9pc2JuPjxhY2Nlc3Npb24tbnVtPjE4NjQ1
NTkyPC9hY2Nlc3Npb24tbnVtPjx1cmxzPjxyZWxhdGVkLXVybHM+PHVybD5odHRwOi8vd3d3Lm5j
YmkubmxtLm5paC5nb3YvcHVibWVkLzE4NjQ1NTkyPC91cmw+PC9yZWxhdGVkLXVybHM+PC91cmxz
PjxlbGVjdHJvbmljLXJlc291cmNlLW51bT4xMC4xMDM4L25pLmYuMjA5PC9lbGVjdHJvbmljLXJl
c291cmNlLW51bT48L3JlY29yZD48L0NpdGU+PENpdGU+PEF1dGhvcj5CYWxhPC9BdXRob3I+PFll
YXI+MjAxMTwvWWVhcj48UmVjTnVtPjk1NzwvUmVjTnVtPjxyZWNvcmQ+PHJlYy1udW1iZXI+OTU3
PC9yZWMtbnVtYmVyPjxmb3JlaWduLWtleXM+PGtleSBhcHA9IkVOIiBkYi1pZD0iYXAydDV2YXJi
MHN6djJld3Ryb3gyOXpqMmFmZXJwZWQyOWZ2Ij45NTc8L2tleT48L2ZvcmVpZ24ta2V5cz48cmVm
LXR5cGUgbmFtZT0iSm91cm5hbCBBcnRpY2xlIj4xNzwvcmVmLXR5cGU+PGNvbnRyaWJ1dG9ycz48
YXV0aG9ycz48YXV0aG9yPkJhbGEsIFMuPC9hdXRob3I+PGF1dGhvcj5NYXJjb3MsIE0uPC9hdXRo
b3I+PGF1dGhvcj5Lb2R5cywgSy48L2F1dGhvcj48YXV0aG9yPkNzYWssIFQuPC9hdXRob3I+PGF1
dGhvcj5DYXRhbGFubywgRC48L2F1dGhvcj48YXV0aG9yPk1hbmRyZWthciwgUC48L2F1dGhvcj48
YXV0aG9yPlN6YWJvLCBHLjwvYXV0aG9yPjwvYXV0aG9ycz48L2NvbnRyaWJ1dG9ycz48YXV0aC1h
ZGRyZXNzPkRlcGFydG1lbnQgb2YgTWVkaWNpbmUsIFVuaXZlcnNpdHkgb2YgTWFzc2FjaHVzZXR0
cyBNZWRpY2FsIFNjaG9vbCwgV29yY2VzdGVyLCBNYXNzYWNodXNldHRzIDAxNjA1LCBVU0EuPC9h
dXRoLWFkZHJlc3M+PHRpdGxlcz48dGl0bGU+VXAtcmVndWxhdGlvbiBvZiBtaWNyb1JOQS0xNTUg
aW4gbWFjcm9waGFnZXMgY29udHJpYnV0ZXMgdG8gaW5jcmVhc2VkIHR1bW9yIG5lY3Jvc2lzIGZh
Y3RvciB7YWxwaGF9IChUTkZ7YWxwaGF9KSBwcm9kdWN0aW9uIHZpYSBpbmNyZWFzZWQgbVJOQSBo
YWxmLWxpZmUgaW4gYWxjb2hvbGljIGxpdmVyIGRpc2Vhc2U8L3RpdGxlPjxzZWNvbmRhcnktdGl0
bGU+SiBCaW9sIENoZW08L3NlY29uZGFyeS10aXRsZT48YWx0LXRpdGxlPlRoZSBKb3VybmFsIG9m
IGJpb2xvZ2ljYWwgY2hlbWlzdHJ5PC9hbHQtdGl0bGU+PC90aXRsZXM+PHBlcmlvZGljYWw+PGZ1
bGwtdGl0bGU+SiBCaW9sIENoZW08L2Z1bGwtdGl0bGU+PC9wZXJpb2RpY2FsPjxwYWdlcz4xNDM2
LTQ0PC9wYWdlcz48dm9sdW1lPjI4Njwvdm9sdW1lPjxudW1iZXI+MjwvbnVtYmVyPjxrZXl3b3Jk
cz48a2V5d29yZD5BbmltYWxzPC9rZXl3b3JkPjxrZXl3b3JkPkNlbGwgTGluZTwva2V5d29yZD48
a2V5d29yZD5DZW50cmFsIE5lcnZvdXMgU3lzdGVtIERlcHJlc3NhbnRzL3BoYXJtYWNvbG9neTwv
a2V5d29yZD48a2V5d29yZD5DaHJvbmljIERpc2Vhc2U8L2tleXdvcmQ+PGtleXdvcmQ+RGlzZWFz
ZSBNb2RlbHMsIEFuaW1hbDwva2V5d29yZD48a2V5d29yZD5FdGhhbm9sL3BoYXJtYWNvbG9neTwv
a2V5d29yZD48a2V5d29yZD5GZW1hbGU8L2tleXdvcmQ+PGtleXdvcmQ+S3VwZmZlciBDZWxscy9k
cnVnIGVmZmVjdHMvcGF0aG9sb2d5L3BoeXNpb2xvZ3k8L2tleXdvcmQ+PGtleXdvcmQ+TGlwb3Bv
bHlzYWNjaGFyaWRlcy9waGFybWFjb2xvZ3k8L2tleXdvcmQ+PGtleXdvcmQ+TGl2ZXIgRGlzZWFz
ZXMsIEFsY29ob2xpYy8qZ2VuZXRpY3MvcGF0aG9sb2d5PC9rZXl3b3JkPjxrZXl3b3JkPk1hY3Jv
cGhhZ2VzL2N5dG9sb2d5L2RydWcgZWZmZWN0cy8qcGh5c2lvbG9neTwva2V5d29yZD48a2V5d29y
ZD5NaWNlPC9rZXl3b3JkPjxrZXl3b3JkPk1pY2UsIEluYnJlZCBDNTdCTDwva2V5d29yZD48a2V5
d29yZD5NaWNyb1JOQXMvZ2VuZXRpY3MvKm1ldGFib2xpc208L2tleXdvcmQ+PGtleXdvcmQ+TkYt
a2FwcGEgQi9tZXRhYm9saXNtPC9rZXl3b3JkPjxrZXl3b3JkPlJOQSBTdGFiaWxpdHkvKnBoeXNp
b2xvZ3k8L2tleXdvcmQ+PGtleXdvcmQ+VHVtb3IgTmVjcm9zaXMgRmFjdG9yLWFscGhhLypnZW5l
dGljcy9waHlzaW9sb2d5PC9rZXl3b3JkPjxrZXl3b3JkPlVwLVJlZ3VsYXRpb24vcGh5c2lvbG9n
eTwva2V5d29yZD48L2tleXdvcmRzPjxkYXRlcz48eWVhcj4yMDExPC95ZWFyPjxwdWItZGF0ZXM+
PGRhdGU+SmFuIDE0PC9kYXRlPjwvcHViLWRhdGVzPjwvZGF0ZXM+PGlzYm4+MTA4My0zNTFYIChF
bGVjdHJvbmljKSYjeEQ7MDAyMS05MjU4IChMaW5raW5nKTwvaXNibj48YWNjZXNzaW9uLW51bT4y
MTA2Mjc0OTwvYWNjZXNzaW9uLW51bT48dXJscz48cmVsYXRlZC11cmxzPjx1cmw+aHR0cDovL3d3
dy5uY2JpLm5sbS5uaWguZ292L3B1Ym1lZC8yMTA2Mjc0OTwvdXJsPjwvcmVsYXRlZC11cmxzPjwv
dXJscz48Y3VzdG9tMj4zMDIwNzUyPC9jdXN0b20yPjxlbGVjdHJvbmljLXJlc291cmNlLW51bT4x
MC4xMDc0L2piYy5NMTEwLjE0NTg3MDwvZWxlY3Ryb25pYy1yZXNvdXJjZS1udW0+PC9yZWNvcmQ+
PC9DaXRlPjwvRW5kTm90ZT4A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35" w:tooltip="Baltimore, 2008 #956" w:history="1">
        <w:r w:rsidRPr="00E05C91">
          <w:rPr>
            <w:rFonts w:ascii="Book Antiqua" w:hAnsi="Book Antiqua"/>
            <w:noProof/>
            <w:sz w:val="24"/>
            <w:szCs w:val="24"/>
            <w:vertAlign w:val="superscript"/>
          </w:rPr>
          <w:t>35</w:t>
        </w:r>
      </w:hyperlink>
      <w:r w:rsidR="00EC2161">
        <w:rPr>
          <w:rFonts w:ascii="Book Antiqua" w:hAnsi="Book Antiqua"/>
          <w:noProof/>
          <w:sz w:val="24"/>
          <w:szCs w:val="24"/>
          <w:vertAlign w:val="superscript"/>
        </w:rPr>
        <w:t>,</w:t>
      </w:r>
      <w:hyperlink w:anchor="_ENREF_36" w:tooltip="Bala, 2011 #957" w:history="1">
        <w:r w:rsidRPr="00E05C91">
          <w:rPr>
            <w:rFonts w:ascii="Book Antiqua" w:hAnsi="Book Antiqua"/>
            <w:noProof/>
            <w:sz w:val="24"/>
            <w:szCs w:val="24"/>
            <w:vertAlign w:val="superscript"/>
          </w:rPr>
          <w:t>36</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However, chronic alcohol treatment increases the miR-155 level and TNF-α production in the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of </w:t>
      </w:r>
      <w:proofErr w:type="gramStart"/>
      <w:r w:rsidRPr="00E05C91">
        <w:rPr>
          <w:rFonts w:ascii="Book Antiqua" w:hAnsi="Book Antiqua"/>
          <w:sz w:val="24"/>
          <w:szCs w:val="24"/>
        </w:rPr>
        <w:t>mice</w:t>
      </w:r>
      <w:proofErr w:type="gramEnd"/>
      <w:r w:rsidRPr="00E05C91">
        <w:rPr>
          <w:rFonts w:ascii="Book Antiqua" w:hAnsi="Book Antiqua"/>
          <w:sz w:val="24"/>
          <w:szCs w:val="24"/>
        </w:rPr>
        <w:fldChar w:fldCharType="begin">
          <w:fldData xml:space="preserve">PEVuZE5vdGU+PENpdGU+PEF1dGhvcj5CYWxhPC9BdXRob3I+PFllYXI+MjAxMTwvWWVhcj48UmVj
TnVtPjk1NzwvUmVjTnVtPjxEaXNwbGF5VGV4dD48c3R5bGUgZmFjZT0ic3VwZXJzY3JpcHQiPlsz
Nl08L3N0eWxlPjwvRGlzcGxheVRleHQ+PHJlY29yZD48cmVjLW51bWJlcj45NTc8L3JlYy1udW1i
ZXI+PGZvcmVpZ24ta2V5cz48a2V5IGFwcD0iRU4iIGRiLWlkPSJhcDJ0NXZhcmIwc3p2MmV3dHJv
eDI5emoyYWZlcnBlZDI5ZnYiPjk1Nzwva2V5PjwvZm9yZWlnbi1rZXlzPjxyZWYtdHlwZSBuYW1l
PSJKb3VybmFsIEFydGljbGUiPjE3PC9yZWYtdHlwZT48Y29udHJpYnV0b3JzPjxhdXRob3JzPjxh
dXRob3I+QmFsYSwgUy48L2F1dGhvcj48YXV0aG9yPk1hcmNvcywgTS48L2F1dGhvcj48YXV0aG9y
PktvZHlzLCBLLjwvYXV0aG9yPjxhdXRob3I+Q3NhaywgVC48L2F1dGhvcj48YXV0aG9yPkNhdGFs
YW5vLCBELjwvYXV0aG9yPjxhdXRob3I+TWFuZHJla2FyLCBQLjwvYXV0aG9yPjxhdXRob3I+U3ph
Ym8sIEcuPC9hdXRob3I+PC9hdXRob3JzPjwvY29udHJpYnV0b3JzPjxhdXRoLWFkZHJlc3M+RGVw
YXJ0bWVudCBvZiBNZWRpY2luZSwgVW5pdmVyc2l0eSBvZiBNYXNzYWNodXNldHRzIE1lZGljYWwg
U2Nob29sLCBXb3JjZXN0ZXIsIE1hc3NhY2h1c2V0dHMgMDE2MDUsIFVTQS48L2F1dGgtYWRkcmVz
cz48dGl0bGVzPjx0aXRsZT5VcC1yZWd1bGF0aW9uIG9mIG1pY3JvUk5BLTE1NSBpbiBtYWNyb3Bo
YWdlcyBjb250cmlidXRlcyB0byBpbmNyZWFzZWQgdHVtb3IgbmVjcm9zaXMgZmFjdG9yIHthbHBo
YX0gKFRORnthbHBoYX0pIHByb2R1Y3Rpb24gdmlhIGluY3JlYXNlZCBtUk5BIGhhbGYtbGlmZSBp
biBhbGNvaG9saWMgbGl2ZXIgZGlzZWFzZTwvdGl0bGU+PHNlY29uZGFyeS10aXRsZT5KIEJpb2wg
Q2hlbTwvc2Vjb25kYXJ5LXRpdGxlPjxhbHQtdGl0bGU+VGhlIEpvdXJuYWwgb2YgYmlvbG9naWNh
bCBjaGVtaXN0cnk8L2FsdC10aXRsZT48L3RpdGxlcz48cGVyaW9kaWNhbD48ZnVsbC10aXRsZT5K
IEJpb2wgQ2hlbTwvZnVsbC10aXRsZT48L3BlcmlvZGljYWw+PHBhZ2VzPjE0MzYtNDQ8L3BhZ2Vz
Pjx2b2x1bWU+Mjg2PC92b2x1bWU+PG51bWJlcj4yPC9udW1iZXI+PGtleXdvcmRzPjxrZXl3b3Jk
PkFuaW1hbHM8L2tleXdvcmQ+PGtleXdvcmQ+Q2VsbCBMaW5lPC9rZXl3b3JkPjxrZXl3b3JkPkNl
bnRyYWwgTmVydm91cyBTeXN0ZW0gRGVwcmVzc2FudHMvcGhhcm1hY29sb2d5PC9rZXl3b3JkPjxr
ZXl3b3JkPkNocm9uaWMgRGlzZWFzZTwva2V5d29yZD48a2V5d29yZD5EaXNlYXNlIE1vZGVscywg
QW5pbWFsPC9rZXl3b3JkPjxrZXl3b3JkPkV0aGFub2wvcGhhcm1hY29sb2d5PC9rZXl3b3JkPjxr
ZXl3b3JkPkZlbWFsZTwva2V5d29yZD48a2V5d29yZD5LdXBmZmVyIENlbGxzL2RydWcgZWZmZWN0
cy9wYXRob2xvZ3kvcGh5c2lvbG9neTwva2V5d29yZD48a2V5d29yZD5MaXBvcG9seXNhY2NoYXJp
ZGVzL3BoYXJtYWNvbG9neTwva2V5d29yZD48a2V5d29yZD5MaXZlciBEaXNlYXNlcywgQWxjb2hv
bGljLypnZW5ldGljcy9wYXRob2xvZ3k8L2tleXdvcmQ+PGtleXdvcmQ+TWFjcm9waGFnZXMvY3l0
b2xvZ3kvZHJ1ZyBlZmZlY3RzLypwaHlzaW9sb2d5PC9rZXl3b3JkPjxrZXl3b3JkPk1pY2U8L2tl
eXdvcmQ+PGtleXdvcmQ+TWljZSwgSW5icmVkIEM1N0JMPC9rZXl3b3JkPjxrZXl3b3JkPk1pY3Jv
Uk5Bcy9nZW5ldGljcy8qbWV0YWJvbGlzbTwva2V5d29yZD48a2V5d29yZD5ORi1rYXBwYSBCL21l
dGFib2xpc208L2tleXdvcmQ+PGtleXdvcmQ+Uk5BIFN0YWJpbGl0eS8qcGh5c2lvbG9neTwva2V5
d29yZD48a2V5d29yZD5UdW1vciBOZWNyb3NpcyBGYWN0b3ItYWxwaGEvKmdlbmV0aWNzL3BoeXNp
b2xvZ3k8L2tleXdvcmQ+PGtleXdvcmQ+VXAtUmVndWxhdGlvbi9waHlzaW9sb2d5PC9rZXl3b3Jk
Pjwva2V5d29yZHM+PGRhdGVzPjx5ZWFyPjIwMTE8L3llYXI+PHB1Yi1kYXRlcz48ZGF0ZT5KYW4g
MTQ8L2RhdGU+PC9wdWItZGF0ZXM+PC9kYXRlcz48aXNibj4xMDgzLTM1MVggKEVsZWN0cm9uaWMp
JiN4RDswMDIxLTkyNTggKExpbmtpbmcpPC9pc2JuPjxhY2Nlc3Npb24tbnVtPjIxMDYyNzQ5PC9h
Y2Nlc3Npb24tbnVtPjx1cmxzPjxyZWxhdGVkLXVybHM+PHVybD5odHRwOi8vd3d3Lm5jYmkubmxt
Lm5paC5nb3YvcHVibWVkLzIxMDYyNzQ5PC91cmw+PC9yZWxhdGVkLXVybHM+PC91cmxzPjxjdXN0
b20yPjMwMjA3NTI8L2N1c3RvbTI+PGVsZWN0cm9uaWMtcmVzb3VyY2UtbnVtPjEwLjEwNzQvamJj
Lk0xMTAuMTQ1ODcwPC9lbGVjdHJvbmljLXJlc291cmNlLW51bT48L3JlY29yZD48L0NpdGU+PC9F
bmROb3RlPn==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CYWxhPC9BdXRob3I+PFllYXI+MjAxMTwvWWVhcj48UmVj
TnVtPjk1NzwvUmVjTnVtPjxEaXNwbGF5VGV4dD48c3R5bGUgZmFjZT0ic3VwZXJzY3JpcHQiPlsz
Nl08L3N0eWxlPjwvRGlzcGxheVRleHQ+PHJlY29yZD48cmVjLW51bWJlcj45NTc8L3JlYy1udW1i
ZXI+PGZvcmVpZ24ta2V5cz48a2V5IGFwcD0iRU4iIGRiLWlkPSJhcDJ0NXZhcmIwc3p2MmV3dHJv
eDI5emoyYWZlcnBlZDI5ZnYiPjk1Nzwva2V5PjwvZm9yZWlnbi1rZXlzPjxyZWYtdHlwZSBuYW1l
PSJKb3VybmFsIEFydGljbGUiPjE3PC9yZWYtdHlwZT48Y29udHJpYnV0b3JzPjxhdXRob3JzPjxh
dXRob3I+QmFsYSwgUy48L2F1dGhvcj48YXV0aG9yPk1hcmNvcywgTS48L2F1dGhvcj48YXV0aG9y
PktvZHlzLCBLLjwvYXV0aG9yPjxhdXRob3I+Q3NhaywgVC48L2F1dGhvcj48YXV0aG9yPkNhdGFs
YW5vLCBELjwvYXV0aG9yPjxhdXRob3I+TWFuZHJla2FyLCBQLjwvYXV0aG9yPjxhdXRob3I+U3ph
Ym8sIEcuPC9hdXRob3I+PC9hdXRob3JzPjwvY29udHJpYnV0b3JzPjxhdXRoLWFkZHJlc3M+RGVw
YXJ0bWVudCBvZiBNZWRpY2luZSwgVW5pdmVyc2l0eSBvZiBNYXNzYWNodXNldHRzIE1lZGljYWwg
U2Nob29sLCBXb3JjZXN0ZXIsIE1hc3NhY2h1c2V0dHMgMDE2MDUsIFVTQS48L2F1dGgtYWRkcmVz
cz48dGl0bGVzPjx0aXRsZT5VcC1yZWd1bGF0aW9uIG9mIG1pY3JvUk5BLTE1NSBpbiBtYWNyb3Bo
YWdlcyBjb250cmlidXRlcyB0byBpbmNyZWFzZWQgdHVtb3IgbmVjcm9zaXMgZmFjdG9yIHthbHBo
YX0gKFRORnthbHBoYX0pIHByb2R1Y3Rpb24gdmlhIGluY3JlYXNlZCBtUk5BIGhhbGYtbGlmZSBp
biBhbGNvaG9saWMgbGl2ZXIgZGlzZWFzZTwvdGl0bGU+PHNlY29uZGFyeS10aXRsZT5KIEJpb2wg
Q2hlbTwvc2Vjb25kYXJ5LXRpdGxlPjxhbHQtdGl0bGU+VGhlIEpvdXJuYWwgb2YgYmlvbG9naWNh
bCBjaGVtaXN0cnk8L2FsdC10aXRsZT48L3RpdGxlcz48cGVyaW9kaWNhbD48ZnVsbC10aXRsZT5K
IEJpb2wgQ2hlbTwvZnVsbC10aXRsZT48L3BlcmlvZGljYWw+PHBhZ2VzPjE0MzYtNDQ8L3BhZ2Vz
Pjx2b2x1bWU+Mjg2PC92b2x1bWU+PG51bWJlcj4yPC9udW1iZXI+PGtleXdvcmRzPjxrZXl3b3Jk
PkFuaW1hbHM8L2tleXdvcmQ+PGtleXdvcmQ+Q2VsbCBMaW5lPC9rZXl3b3JkPjxrZXl3b3JkPkNl
bnRyYWwgTmVydm91cyBTeXN0ZW0gRGVwcmVzc2FudHMvcGhhcm1hY29sb2d5PC9rZXl3b3JkPjxr
ZXl3b3JkPkNocm9uaWMgRGlzZWFzZTwva2V5d29yZD48a2V5d29yZD5EaXNlYXNlIE1vZGVscywg
QW5pbWFsPC9rZXl3b3JkPjxrZXl3b3JkPkV0aGFub2wvcGhhcm1hY29sb2d5PC9rZXl3b3JkPjxr
ZXl3b3JkPkZlbWFsZTwva2V5d29yZD48a2V5d29yZD5LdXBmZmVyIENlbGxzL2RydWcgZWZmZWN0
cy9wYXRob2xvZ3kvcGh5c2lvbG9neTwva2V5d29yZD48a2V5d29yZD5MaXBvcG9seXNhY2NoYXJp
ZGVzL3BoYXJtYWNvbG9neTwva2V5d29yZD48a2V5d29yZD5MaXZlciBEaXNlYXNlcywgQWxjb2hv
bGljLypnZW5ldGljcy9wYXRob2xvZ3k8L2tleXdvcmQ+PGtleXdvcmQ+TWFjcm9waGFnZXMvY3l0
b2xvZ3kvZHJ1ZyBlZmZlY3RzLypwaHlzaW9sb2d5PC9rZXl3b3JkPjxrZXl3b3JkPk1pY2U8L2tl
eXdvcmQ+PGtleXdvcmQ+TWljZSwgSW5icmVkIEM1N0JMPC9rZXl3b3JkPjxrZXl3b3JkPk1pY3Jv
Uk5Bcy9nZW5ldGljcy8qbWV0YWJvbGlzbTwva2V5d29yZD48a2V5d29yZD5ORi1rYXBwYSBCL21l
dGFib2xpc208L2tleXdvcmQ+PGtleXdvcmQ+Uk5BIFN0YWJpbGl0eS8qcGh5c2lvbG9neTwva2V5
d29yZD48a2V5d29yZD5UdW1vciBOZWNyb3NpcyBGYWN0b3ItYWxwaGEvKmdlbmV0aWNzL3BoeXNp
b2xvZ3k8L2tleXdvcmQ+PGtleXdvcmQ+VXAtUmVndWxhdGlvbi9waHlzaW9sb2d5PC9rZXl3b3Jk
Pjwva2V5d29yZHM+PGRhdGVzPjx5ZWFyPjIwMTE8L3llYXI+PHB1Yi1kYXRlcz48ZGF0ZT5KYW4g
MTQ8L2RhdGU+PC9wdWItZGF0ZXM+PC9kYXRlcz48aXNibj4xMDgzLTM1MVggKEVsZWN0cm9uaWMp
JiN4RDswMDIxLTkyNTggKExpbmtpbmcpPC9pc2JuPjxhY2Nlc3Npb24tbnVtPjIxMDYyNzQ5PC9h
Y2Nlc3Npb24tbnVtPjx1cmxzPjxyZWxhdGVkLXVybHM+PHVybD5odHRwOi8vd3d3Lm5jYmkubmxt
Lm5paC5nb3YvcHVibWVkLzIxMDYyNzQ5PC91cmw+PC9yZWxhdGVkLXVybHM+PC91cmxzPjxjdXN0
b20yPjMwMjA3NTI8L2N1c3RvbTI+PGVsZWN0cm9uaWMtcmVzb3VyY2UtbnVtPjEwLjEwNzQvamJj
Lk0xMTAuMTQ1ODcwPC9lbGVjdHJvbmljLXJlc291cmNlLW51bT48L3JlY29yZD48L0NpdGU+PC9F
bmROb3RlPn==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36" w:tooltip="Bala, 2011 #957" w:history="1">
        <w:r w:rsidRPr="00E05C91">
          <w:rPr>
            <w:rFonts w:ascii="Book Antiqua" w:hAnsi="Book Antiqua"/>
            <w:noProof/>
            <w:sz w:val="24"/>
            <w:szCs w:val="24"/>
            <w:vertAlign w:val="superscript"/>
          </w:rPr>
          <w:t>36</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Similarly, in isolated human HSCs, LPS treatment has been found to increase inflammatory cytokines (TNF- α and IL-1β) and adhesion molecules (ICAM-1 and VCAM-1) in NF-</w:t>
      </w:r>
      <w:proofErr w:type="spellStart"/>
      <w:r w:rsidRPr="00E05C91">
        <w:rPr>
          <w:rFonts w:ascii="Book Antiqua" w:hAnsi="Book Antiqua"/>
          <w:sz w:val="24"/>
          <w:szCs w:val="24"/>
        </w:rPr>
        <w:t>κB</w:t>
      </w:r>
      <w:proofErr w:type="spellEnd"/>
      <w:r w:rsidRPr="00E05C91">
        <w:rPr>
          <w:rFonts w:ascii="Book Antiqua" w:hAnsi="Book Antiqua"/>
          <w:sz w:val="24"/>
          <w:szCs w:val="24"/>
        </w:rPr>
        <w:t xml:space="preserve"> and JNK-dependent </w:t>
      </w:r>
      <w:proofErr w:type="gramStart"/>
      <w:r w:rsidRPr="00E05C91">
        <w:rPr>
          <w:rFonts w:ascii="Book Antiqua" w:hAnsi="Book Antiqua"/>
          <w:sz w:val="24"/>
          <w:szCs w:val="24"/>
        </w:rPr>
        <w:t>manners</w:t>
      </w:r>
      <w:proofErr w:type="gramEnd"/>
      <w:r w:rsidRPr="00E05C91">
        <w:rPr>
          <w:rFonts w:ascii="Book Antiqua" w:hAnsi="Book Antiqua"/>
          <w:sz w:val="24"/>
          <w:szCs w:val="24"/>
        </w:rPr>
        <w:fldChar w:fldCharType="begin">
          <w:fldData xml:space="preserve">PEVuZE5vdGU+PENpdGU+PEF1dGhvcj5QYWlrPC9BdXRob3I+PFllYXI+MjAwMzwvWWVhcj48UmVj
TnVtPjI4NTwvUmVjTnVtPjxEaXNwbGF5VGV4dD48c3R5bGUgZmFjZT0ic3VwZXJzY3JpcHQiPlsz
N108L3N0eWxlPjwvRGlzcGxheVRleHQ+PHJlY29yZD48cmVjLW51bWJlcj4yODU8L3JlYy1udW1i
ZXI+PGZvcmVpZ24ta2V5cz48a2V5IGFwcD0iRU4iIGRiLWlkPSJhcDJ0NXZhcmIwc3p2MmV3dHJv
eDI5emoyYWZlcnBlZDI5ZnYiPjI4NTwva2V5PjwvZm9yZWlnbi1rZXlzPjxyZWYtdHlwZSBuYW1l
PSJKb3VybmFsIEFydGljbGUiPjE3PC9yZWYtdHlwZT48Y29udHJpYnV0b3JzPjxhdXRob3JzPjxh
dXRob3I+UGFpaywgWS4gSC48L2F1dGhvcj48YXV0aG9yPlNjaHdhYmUsIFIuIEYuPC9hdXRob3I+
PGF1dGhvcj5CYXRhbGxlciwgUi48L2F1dGhvcj48YXV0aG9yPlJ1c3NvLCBNLiBQLjwvYXV0aG9y
PjxhdXRob3I+Sm9iaW4sIEMuPC9hdXRob3I+PGF1dGhvcj5CcmVubmVyLCBELiBBLjwvYXV0aG9y
PjwvYXV0aG9ycz48L2NvbnRyaWJ1dG9ycz48YXV0aC1hZGRyZXNzPkRlcGFydG1lbnQgb2YgTWVk
aWNpbmUsIFVuaXZlcnNpdHkgb2YgTm9ydGggQ2Fyb2xpbmEgYXQgQ2hhcGVsIEhpbGwsIFVTQS48
L2F1dGgtYWRkcmVzcz48dGl0bGVzPjx0aXRsZT5Ub2xsLWxpa2UgcmVjZXB0b3IgNCBtZWRpYXRl
cyBpbmZsYW1tYXRvcnkgc2lnbmFsaW5nIGJ5IGJhY3RlcmlhbCBsaXBvcG9seXNhY2NoYXJpZGUg
aW4gaHVtYW4gaGVwYXRpYyBzdGVsbGF0ZSBjZWxsczwvdGl0bGU+PHNlY29uZGFyeS10aXRsZT5I
ZXBhdG9sb2d5PC9zZWNvbmRhcnktdGl0bGU+PC90aXRsZXM+PHBlcmlvZGljYWw+PGZ1bGwtdGl0
bGU+SGVwYXRvbG9neTwvZnVsbC10aXRsZT48L3BlcmlvZGljYWw+PHBhZ2VzPjEwNDMtNTU8L3Bh
Z2VzPjx2b2x1bWU+Mzc8L3ZvbHVtZT48bnVtYmVyPjU8L251bWJlcj48ZWRpdGlvbj4yMDAzLzA0
LzMwPC9lZGl0aW9uPjxrZXl3b3Jkcz48a2V5d29yZD5BbmltYWxzPC9rZXl3b3JkPjxrZXl3b3Jk
PkFudGlnZW5zLCBDRDE0L2dlbmV0aWNzL21ldGFib2xpc208L2tleXdvcmQ+PGtleXdvcmQ+Qmxv
b2QgUHJvdGVpbnMvcGhhcm1hY29sb2d5PC9rZXl3b3JkPjxrZXl3b3JkPkNlbGxzLCBDdWx0dXJl
ZDwva2V5d29yZD48a2V5d29yZD5DaGVtb2tpbmUgQ0NMMi9tZXRhYm9saXNtPC9rZXl3b3JkPjxr
ZXl3b3JkPipEcm9zb3BoaWxhIFByb3RlaW5zPC9rZXl3b3JkPjxrZXl3b3JkPkhlcGF0b2N5dGVz
L2N5dG9sb2d5LypwaHlzaW9sb2d5PC9rZXl3b3JkPjxrZXl3b3JkPkh1bWFuczwva2V5d29yZD48
a2V5d29yZD5JbnRlcmNlbGx1bGFyIEFkaGVzaW9uIE1vbGVjdWxlLTEvbWV0YWJvbGlzbTwva2V5
d29yZD48a2V5d29yZD5JbnRlcmxldWtpbi04L21ldGFib2xpc208L2tleXdvcmQ+PGtleXdvcmQ+
Sk5LIE1pdG9nZW4tQWN0aXZhdGVkIFByb3RlaW4gS2luYXNlczwva2V5d29yZD48a2V5d29yZD5M
aXBvcG9seXNhY2NoYXJpZGVzLypwaGFybWFjb2xvZ3k8L2tleXdvcmQ+PGtleXdvcmQ+TGl2ZXIg
Q2lycmhvc2lzL2ltbXVub2xvZ3kvKm1ldGFib2xpc208L2tleXdvcmQ+PGtleXdvcmQ+TWVtYnJh
bmUgR2x5Y29wcm90ZWlucy9nZW5ldGljcy8qbWV0YWJvbGlzbTwva2V5d29yZD48a2V5d29yZD5N
aWNlPC9rZXl3b3JkPjxrZXl3b3JkPk1pY2UsIEluYnJlZCBDM0g8L2tleXdvcmQ+PGtleXdvcmQ+
TWl0b2dlbi1BY3RpdmF0ZWQgUHJvdGVpbiBLaW5hc2VzL21ldGFib2xpc208L2tleXdvcmQ+PGtl
eXdvcmQ+TkYta2FwcGEgQi9tZXRhYm9saXNtPC9rZXl3b3JkPjxrZXl3b3JkPlJlY2VwdG9ycywg
Q2VsbCBTdXJmYWNlL2dlbmV0aWNzLyptZXRhYm9saXNtPC9rZXl3b3JkPjxrZXl3b3JkPlNpZ25h
bCBUcmFuc2R1Y3Rpb24vZHJ1ZyBlZmZlY3RzLyppbW11bm9sb2d5PC9rZXl3b3JkPjxrZXl3b3Jk
PlRvbGwtTGlrZSBSZWNlcHRvciA0PC9rZXl3b3JkPjxrZXl3b3JkPlRvbGwtTGlrZSBSZWNlcHRv
cnM8L2tleXdvcmQ+PGtleXdvcmQ+VHJhbnNjcmlwdGlvbiBGYWN0b3IgQVAtMS9tZXRhYm9saXNt
PC9rZXl3b3JkPjxrZXl3b3JkPlVwLVJlZ3VsYXRpb24vZHJ1ZyBlZmZlY3RzL2ltbXVub2xvZ3k8
L2tleXdvcmQ+PGtleXdvcmQ+VmFzY3VsYXIgQ2VsbCBBZGhlc2lvbiBNb2xlY3VsZS0xL21ldGFi
b2xpc208L2tleXdvcmQ+PC9rZXl3b3Jkcz48ZGF0ZXM+PHllYXI+MjAwMzwveWVhcj48cHViLWRh
dGVzPjxkYXRlPk1heTwvZGF0ZT48L3B1Yi1kYXRlcz48L2RhdGVzPjxpc2JuPjAyNzAtOTEzOSAo
UHJpbnQpJiN4RDswMjcwLTkxMzkgKExpbmtpbmcpPC9pc2JuPjxhY2Nlc3Npb24tbnVtPjEyNzE3
Mzg1PC9hY2Nlc3Npb24tbnVtPjx1cmxzPjxyZWxhdGVkLXVybHM+PHVybD5odHRwOi8vd3d3Lm5j
YmkubmxtLm5paC5nb3YvZW50cmV6L3F1ZXJ5LmZjZ2k/Y21kPVJldHJpZXZlJmFtcDtkYj1QdWJN
ZWQmYW1wO2RvcHQ9Q2l0YXRpb24mYW1wO2xpc3RfdWlkcz0xMjcxNzM4NTwvdXJsPjwvcmVsYXRl
ZC11cmxzPjwvdXJscz48ZWxlY3Ryb25pYy1yZXNvdXJjZS1udW0+MTAuMTA1My9qaGVwLjIwMDMu
NTAxODImI3hEO1MwMjcwOTEzOTAzMDAxOTlYIFtwaWldPC9lbGVjdHJvbmljLXJlc291cmNlLW51
bT48bGFuZ3VhZ2U+ZW5nPC9sYW5ndWFnZT48L3JlY29yZD48L0NpdGU+PC9FbmROb3RlPn==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QYWlrPC9BdXRob3I+PFllYXI+MjAwMzwvWWVhcj48UmVj
TnVtPjI4NTwvUmVjTnVtPjxEaXNwbGF5VGV4dD48c3R5bGUgZmFjZT0ic3VwZXJzY3JpcHQiPlsz
N108L3N0eWxlPjwvRGlzcGxheVRleHQ+PHJlY29yZD48cmVjLW51bWJlcj4yODU8L3JlYy1udW1i
ZXI+PGZvcmVpZ24ta2V5cz48a2V5IGFwcD0iRU4iIGRiLWlkPSJhcDJ0NXZhcmIwc3p2MmV3dHJv
eDI5emoyYWZlcnBlZDI5ZnYiPjI4NTwva2V5PjwvZm9yZWlnbi1rZXlzPjxyZWYtdHlwZSBuYW1l
PSJKb3VybmFsIEFydGljbGUiPjE3PC9yZWYtdHlwZT48Y29udHJpYnV0b3JzPjxhdXRob3JzPjxh
dXRob3I+UGFpaywgWS4gSC48L2F1dGhvcj48YXV0aG9yPlNjaHdhYmUsIFIuIEYuPC9hdXRob3I+
PGF1dGhvcj5CYXRhbGxlciwgUi48L2F1dGhvcj48YXV0aG9yPlJ1c3NvLCBNLiBQLjwvYXV0aG9y
PjxhdXRob3I+Sm9iaW4sIEMuPC9hdXRob3I+PGF1dGhvcj5CcmVubmVyLCBELiBBLjwvYXV0aG9y
PjwvYXV0aG9ycz48L2NvbnRyaWJ1dG9ycz48YXV0aC1hZGRyZXNzPkRlcGFydG1lbnQgb2YgTWVk
aWNpbmUsIFVuaXZlcnNpdHkgb2YgTm9ydGggQ2Fyb2xpbmEgYXQgQ2hhcGVsIEhpbGwsIFVTQS48
L2F1dGgtYWRkcmVzcz48dGl0bGVzPjx0aXRsZT5Ub2xsLWxpa2UgcmVjZXB0b3IgNCBtZWRpYXRl
cyBpbmZsYW1tYXRvcnkgc2lnbmFsaW5nIGJ5IGJhY3RlcmlhbCBsaXBvcG9seXNhY2NoYXJpZGUg
aW4gaHVtYW4gaGVwYXRpYyBzdGVsbGF0ZSBjZWxsczwvdGl0bGU+PHNlY29uZGFyeS10aXRsZT5I
ZXBhdG9sb2d5PC9zZWNvbmRhcnktdGl0bGU+PC90aXRsZXM+PHBlcmlvZGljYWw+PGZ1bGwtdGl0
bGU+SGVwYXRvbG9neTwvZnVsbC10aXRsZT48L3BlcmlvZGljYWw+PHBhZ2VzPjEwNDMtNTU8L3Bh
Z2VzPjx2b2x1bWU+Mzc8L3ZvbHVtZT48bnVtYmVyPjU8L251bWJlcj48ZWRpdGlvbj4yMDAzLzA0
LzMwPC9lZGl0aW9uPjxrZXl3b3Jkcz48a2V5d29yZD5BbmltYWxzPC9rZXl3b3JkPjxrZXl3b3Jk
PkFudGlnZW5zLCBDRDE0L2dlbmV0aWNzL21ldGFib2xpc208L2tleXdvcmQ+PGtleXdvcmQ+Qmxv
b2QgUHJvdGVpbnMvcGhhcm1hY29sb2d5PC9rZXl3b3JkPjxrZXl3b3JkPkNlbGxzLCBDdWx0dXJl
ZDwva2V5d29yZD48a2V5d29yZD5DaGVtb2tpbmUgQ0NMMi9tZXRhYm9saXNtPC9rZXl3b3JkPjxr
ZXl3b3JkPipEcm9zb3BoaWxhIFByb3RlaW5zPC9rZXl3b3JkPjxrZXl3b3JkPkhlcGF0b2N5dGVz
L2N5dG9sb2d5LypwaHlzaW9sb2d5PC9rZXl3b3JkPjxrZXl3b3JkPkh1bWFuczwva2V5d29yZD48
a2V5d29yZD5JbnRlcmNlbGx1bGFyIEFkaGVzaW9uIE1vbGVjdWxlLTEvbWV0YWJvbGlzbTwva2V5
d29yZD48a2V5d29yZD5JbnRlcmxldWtpbi04L21ldGFib2xpc208L2tleXdvcmQ+PGtleXdvcmQ+
Sk5LIE1pdG9nZW4tQWN0aXZhdGVkIFByb3RlaW4gS2luYXNlczwva2V5d29yZD48a2V5d29yZD5M
aXBvcG9seXNhY2NoYXJpZGVzLypwaGFybWFjb2xvZ3k8L2tleXdvcmQ+PGtleXdvcmQ+TGl2ZXIg
Q2lycmhvc2lzL2ltbXVub2xvZ3kvKm1ldGFib2xpc208L2tleXdvcmQ+PGtleXdvcmQ+TWVtYnJh
bmUgR2x5Y29wcm90ZWlucy9nZW5ldGljcy8qbWV0YWJvbGlzbTwva2V5d29yZD48a2V5d29yZD5N
aWNlPC9rZXl3b3JkPjxrZXl3b3JkPk1pY2UsIEluYnJlZCBDM0g8L2tleXdvcmQ+PGtleXdvcmQ+
TWl0b2dlbi1BY3RpdmF0ZWQgUHJvdGVpbiBLaW5hc2VzL21ldGFib2xpc208L2tleXdvcmQ+PGtl
eXdvcmQ+TkYta2FwcGEgQi9tZXRhYm9saXNtPC9rZXl3b3JkPjxrZXl3b3JkPlJlY2VwdG9ycywg
Q2VsbCBTdXJmYWNlL2dlbmV0aWNzLyptZXRhYm9saXNtPC9rZXl3b3JkPjxrZXl3b3JkPlNpZ25h
bCBUcmFuc2R1Y3Rpb24vZHJ1ZyBlZmZlY3RzLyppbW11bm9sb2d5PC9rZXl3b3JkPjxrZXl3b3Jk
PlRvbGwtTGlrZSBSZWNlcHRvciA0PC9rZXl3b3JkPjxrZXl3b3JkPlRvbGwtTGlrZSBSZWNlcHRv
cnM8L2tleXdvcmQ+PGtleXdvcmQ+VHJhbnNjcmlwdGlvbiBGYWN0b3IgQVAtMS9tZXRhYm9saXNt
PC9rZXl3b3JkPjxrZXl3b3JkPlVwLVJlZ3VsYXRpb24vZHJ1ZyBlZmZlY3RzL2ltbXVub2xvZ3k8
L2tleXdvcmQ+PGtleXdvcmQ+VmFzY3VsYXIgQ2VsbCBBZGhlc2lvbiBNb2xlY3VsZS0xL21ldGFi
b2xpc208L2tleXdvcmQ+PC9rZXl3b3Jkcz48ZGF0ZXM+PHllYXI+MjAwMzwveWVhcj48cHViLWRh
dGVzPjxkYXRlPk1heTwvZGF0ZT48L3B1Yi1kYXRlcz48L2RhdGVzPjxpc2JuPjAyNzAtOTEzOSAo
UHJpbnQpJiN4RDswMjcwLTkxMzkgKExpbmtpbmcpPC9pc2JuPjxhY2Nlc3Npb24tbnVtPjEyNzE3
Mzg1PC9hY2Nlc3Npb24tbnVtPjx1cmxzPjxyZWxhdGVkLXVybHM+PHVybD5odHRwOi8vd3d3Lm5j
YmkubmxtLm5paC5nb3YvZW50cmV6L3F1ZXJ5LmZjZ2k/Y21kPVJldHJpZXZlJmFtcDtkYj1QdWJN
ZWQmYW1wO2RvcHQ9Q2l0YXRpb24mYW1wO2xpc3RfdWlkcz0xMjcxNzM4NTwvdXJsPjwvcmVsYXRl
ZC11cmxzPjwvdXJscz48ZWxlY3Ryb25pYy1yZXNvdXJjZS1udW0+MTAuMTA1My9qaGVwLjIwMDMu
NTAxODImI3hEO1MwMjcwOTEzOTAzMDAxOTlYIFtwaWldPC9lbGVjdHJvbmljLXJlc291cmNlLW51
bT48bGFuZ3VhZ2U+ZW5nPC9sYW5ndWFnZT48L3JlY29yZD48L0NpdGU+PC9FbmROb3RlPn==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37" w:tooltip="Paik, 2003 #285" w:history="1">
        <w:r w:rsidRPr="00E05C91">
          <w:rPr>
            <w:rFonts w:ascii="Book Antiqua" w:hAnsi="Book Antiqua"/>
            <w:noProof/>
            <w:sz w:val="24"/>
            <w:szCs w:val="24"/>
            <w:vertAlign w:val="superscript"/>
          </w:rPr>
          <w:t>37</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w:t>
      </w:r>
    </w:p>
    <w:p w:rsidR="00EA1091" w:rsidRPr="00E05C91" w:rsidRDefault="00EA1091" w:rsidP="008D1F4E">
      <w:pPr>
        <w:spacing w:line="360" w:lineRule="auto"/>
        <w:ind w:firstLine="283"/>
        <w:rPr>
          <w:rFonts w:ascii="Book Antiqua" w:hAnsi="Book Antiqua"/>
          <w:sz w:val="24"/>
          <w:szCs w:val="24"/>
        </w:rPr>
      </w:pPr>
    </w:p>
    <w:p w:rsidR="00EA1091" w:rsidRPr="00EC2161" w:rsidRDefault="00EA1091" w:rsidP="00EC2161">
      <w:pPr>
        <w:spacing w:line="360" w:lineRule="auto"/>
        <w:rPr>
          <w:rFonts w:ascii="Book Antiqua" w:hAnsi="Book Antiqua"/>
          <w:b/>
          <w:i/>
          <w:sz w:val="24"/>
          <w:szCs w:val="24"/>
        </w:rPr>
      </w:pPr>
      <w:r w:rsidRPr="00EC2161">
        <w:rPr>
          <w:rFonts w:ascii="Book Antiqua" w:hAnsi="Book Antiqua"/>
          <w:b/>
          <w:i/>
          <w:sz w:val="24"/>
          <w:szCs w:val="24"/>
        </w:rPr>
        <w:t xml:space="preserve">HSC activation and its retinol metabolism in alcoholic </w:t>
      </w:r>
      <w:r w:rsidR="00EA5837" w:rsidRPr="00EC2161">
        <w:rPr>
          <w:rFonts w:ascii="Book Antiqua" w:hAnsi="Book Antiqua" w:hint="eastAsia"/>
          <w:b/>
          <w:i/>
          <w:sz w:val="24"/>
          <w:szCs w:val="24"/>
        </w:rPr>
        <w:t>hepatic</w:t>
      </w:r>
      <w:r w:rsidRPr="00EC2161">
        <w:rPr>
          <w:rFonts w:ascii="Book Antiqua" w:hAnsi="Book Antiqua"/>
          <w:b/>
          <w:i/>
          <w:sz w:val="24"/>
          <w:szCs w:val="24"/>
        </w:rPr>
        <w:t xml:space="preserve"> </w:t>
      </w:r>
      <w:proofErr w:type="spellStart"/>
      <w:r w:rsidRPr="00EC2161">
        <w:rPr>
          <w:rFonts w:ascii="Book Antiqua" w:hAnsi="Book Antiqua"/>
          <w:b/>
          <w:i/>
          <w:sz w:val="24"/>
          <w:szCs w:val="24"/>
        </w:rPr>
        <w:t>steatosis</w:t>
      </w:r>
      <w:proofErr w:type="spellEnd"/>
    </w:p>
    <w:p w:rsidR="00EA1091" w:rsidRDefault="00EA1091" w:rsidP="00EC2161">
      <w:pPr>
        <w:pStyle w:val="a8"/>
        <w:spacing w:line="360" w:lineRule="auto"/>
        <w:rPr>
          <w:rFonts w:ascii="Book Antiqua" w:hAnsi="Book Antiqua"/>
          <w:sz w:val="24"/>
          <w:szCs w:val="24"/>
        </w:rPr>
      </w:pPr>
      <w:r w:rsidRPr="00E05C91">
        <w:rPr>
          <w:rFonts w:ascii="Book Antiqua" w:hAnsi="Book Antiqua"/>
          <w:sz w:val="24"/>
          <w:szCs w:val="24"/>
        </w:rPr>
        <w:t xml:space="preserve">In our previous study, we showed that chronic alcohol consumption increased production of 2-arachidonoylglycerol (2-AG), an </w:t>
      </w:r>
      <w:proofErr w:type="spellStart"/>
      <w:r w:rsidRPr="00E05C91">
        <w:rPr>
          <w:rFonts w:ascii="Book Antiqua" w:hAnsi="Book Antiqua"/>
          <w:sz w:val="24"/>
          <w:szCs w:val="24"/>
        </w:rPr>
        <w:t>endocannabinoid</w:t>
      </w:r>
      <w:proofErr w:type="spellEnd"/>
      <w:r w:rsidRPr="00E05C91">
        <w:rPr>
          <w:rFonts w:ascii="Book Antiqua" w:hAnsi="Book Antiqua"/>
          <w:sz w:val="24"/>
          <w:szCs w:val="24"/>
        </w:rPr>
        <w:t>, in HSCs and that it enhanced fat accumulation in hepatocytes by suppressing the activity of AMPK while increasing the expression of SREBP1c and fatty acid synthase (FAS) through CB1R in hepatocytes</w:t>
      </w:r>
      <w:r w:rsidRPr="00E05C91">
        <w:rPr>
          <w:rFonts w:ascii="Book Antiqua" w:hAnsi="Book Antiqua"/>
          <w:sz w:val="24"/>
          <w:szCs w:val="24"/>
        </w:rPr>
        <w:fldChar w:fldCharType="begin">
          <w:fldData xml:space="preserve">PEVuZE5vdGU+PENpdGU+PEF1dGhvcj5KZW9uZzwvQXV0aG9yPjxZZWFyPjIwMDg8L1llYXI+PFJl
Y051bT44PC9SZWNOdW0+PERpc3BsYXlUZXh0PjxzdHlsZSBmYWNlPSJzdXBlcnNjcmlwdCI+WzM4
XTwvc3R5bGU+PC9EaXNwbGF5VGV4dD48cmVjb3JkPjxyZWMtbnVtYmVyPjg8L3JlYy1udW1iZXI+
PGZvcmVpZ24ta2V5cz48a2V5IGFwcD0iRU4iIGRiLWlkPSJ0NXp2ZXp0cjF2d3B4cGUwcHNlcGVy
dHE1cHJ2eHN2cGZkZXIiIHRpbWVzdGFtcD0iMTQzNDg2OTA1OSI+ODwva2V5PjwvZm9yZWlnbi1r
ZXlzPjxyZWYtdHlwZSBuYW1lPSJKb3VybmFsIEFydGljbGUiPjE3PC9yZWYtdHlwZT48Y29udHJp
YnV0b3JzPjxhdXRob3JzPjxhdXRob3I+SmVvbmcsIFcuIEkuPC9hdXRob3I+PGF1dGhvcj5Pc2Vp
LUh5aWFtYW4sIEQuPC9hdXRob3I+PGF1dGhvcj5QYXJrLCBPLjwvYXV0aG9yPjxhdXRob3I+TGl1
LCBKLjwvYXV0aG9yPjxhdXRob3I+QmF0a2FpLCBTLjwvYXV0aG9yPjxhdXRob3I+TXVraG9wYWRo
eWF5LCBQLjwvYXV0aG9yPjxhdXRob3I+SG9yaWd1Y2hpLCBOLjwvYXV0aG9yPjxhdXRob3I+SGFy
dmV5LVdoaXRlLCBKLjwvYXV0aG9yPjxhdXRob3I+TWFyc2ljYW5vLCBHLjwvYXV0aG9yPjxhdXRo
b3I+THV0eiwgQi48L2F1dGhvcj48YXV0aG9yPkdhbywgQi48L2F1dGhvcj48YXV0aG9yPkt1bm9z
LCBHLjwvYXV0aG9yPjwvYXV0aG9ycz48L2NvbnRyaWJ1dG9ycz48YXV0aC1hZGRyZXNzPkxhYm9y
YXRvcnkgb2YgUGh5c2lvbG9naWMgU3R1ZGllcywgTmF0aW9uYWwgSW5zdGl0dXRlIG9uIEFsY29o
b2wgQWJ1c2UgYW5kIEFsY29ob2xpc20sIE5hdGlvbmFsIEluc3RpdHV0ZXMgb2YgSGVhbHRoLCBC
ZXRoZXNkYSwgTUQgMjA4OTIsIFVTQS48L2F1dGgtYWRkcmVzcz48dGl0bGVzPjx0aXRsZT5QYXJh
Y3JpbmUgYWN0aXZhdGlvbiBvZiBoZXBhdGljIENCMSByZWNlcHRvcnMgYnkgc3RlbGxhdGUgY2Vs
bC1kZXJpdmVkIGVuZG9jYW5uYWJpbm9pZHMgbWVkaWF0ZXMgYWxjb2hvbGljIGZhdHR5IGxpdmVy
PC90aXRsZT48c2Vjb25kYXJ5LXRpdGxlPkNlbGwgTWV0YWI8L3NlY29uZGFyeS10aXRsZT48YWx0
LXRpdGxlPkNlbGwgbWV0YWJvbGlzbTwvYWx0LXRpdGxlPjwvdGl0bGVzPjxwZXJpb2RpY2FsPjxm
dWxsLXRpdGxlPkNlbGwgTWV0YWI8L2Z1bGwtdGl0bGU+PGFiYnItMT5DZWxsIG1ldGFib2xpc208
L2FiYnItMT48L3BlcmlvZGljYWw+PGFsdC1wZXJpb2RpY2FsPjxmdWxsLXRpdGxlPkNlbGwgTWV0
YWI8L2Z1bGwtdGl0bGU+PGFiYnItMT5DZWxsIG1ldGFib2xpc208L2FiYnItMT48L2FsdC1wZXJp
b2RpY2FsPjxwYWdlcz4yMjctMzU8L3BhZ2VzPjx2b2x1bWU+Nzwvdm9sdW1lPjxudW1iZXI+Mzwv
bnVtYmVyPjxrZXl3b3Jkcz48a2V5d29yZD5BbmltYWxzPC9rZXl3b3JkPjxrZXl3b3JkPkFyYWNo
aWRvbmljIEFjaWRzL21ldGFib2xpc208L2tleXdvcmQ+PGtleXdvcmQ+Q2FubmFiaW5vaWQgUmVj
ZXB0b3IgTW9kdWxhdG9ycy8qbWV0YWJvbGlzbTwva2V5d29yZD48a2V5d29yZD5DYXJuaXRpbmUg
Ty1QYWxtaXRveWx0cmFuc2ZlcmFzZS9tZXRhYm9saXNtPC9rZXl3b3JkPjxrZXl3b3JkPkNlbGxz
LCBDdWx0dXJlZDwva2V5d29yZD48a2V5d29yZD5Db2N1bHR1cmUgVGVjaG5pcXVlczwva2V5d29y
ZD48a2V5d29yZD5EaWV0LCBGYXQtUmVzdHJpY3RlZDwva2V5d29yZD48a2V5d29yZD5EaXNlYXNl
IE1vZGVscywgQW5pbWFsPC9rZXl3b3JkPjxrZXl3b3JkPipFbmRvY2FubmFiaW5vaWRzPC9rZXl3
b3JkPjxrZXl3b3JkPkV0aGFub2w8L2tleXdvcmQ+PGtleXdvcmQ+RmF0dHkgQWNpZCBTeW50aGFz
ZXMvbWV0YWJvbGlzbTwva2V5d29yZD48a2V5d29yZD5GYXR0eSBBY2lkcy9tZXRhYm9saXNtPC9r
ZXl3b3JkPjxrZXl3b3JkPkZhdHR5IExpdmVyLCBBbGNvaG9saWMvZXRpb2xvZ3kvZ2VuZXRpY3Mv
Km1ldGFib2xpc20vcGF0aG9sb2d5L3ByZXZlbnRpb24gJmFtcDs8L2tleXdvcmQ+PGtleXdvcmQ+
Y29udHJvbDwva2V5d29yZD48a2V5d29yZD5HbHljZXJpZGVzL21ldGFib2xpc208L2tleXdvcmQ+
PGtleXdvcmQ+SGVwYXRvY3l0ZXMvbWV0YWJvbGlzbTwva2V5d29yZD48a2V5d29yZD4qTGlwb2dl
bmVzaXMvZHJ1ZyBlZmZlY3RzL2dlbmV0aWNzPC9rZXl3b3JkPjxrZXl3b3JkPkxpcG9wcm90ZWlu
IExpcGFzZS9tZXRhYm9saXNtPC9rZXl3b3JkPjxrZXl3b3JkPkxpdmVyL2RydWcgZWZmZWN0cy9l
bnp5bW9sb2d5LyptZXRhYm9saXNtL3BhdGhvbG9neTwva2V5d29yZD48a2V5d29yZD5NYWxlPC9r
ZXl3b3JkPjxrZXl3b3JkPk1pY2U8L2tleXdvcmQ+PGtleXdvcmQ+TWljZSwgSW5icmVkIEM1N0JM
PC9rZXl3b3JkPjxrZXl3b3JkPk1pY2UsIEtub2Nrb3V0PC9rZXl3b3JkPjxrZXl3b3JkPk94aWRh
dGlvbi1SZWR1Y3Rpb248L2tleXdvcmQ+PGtleXdvcmQ+KlBhcmFjcmluZSBDb21tdW5pY2F0aW9u
L2RydWcgZWZmZWN0cy9nZW5ldGljczwva2V5d29yZD48a2V5d29yZD5QaXBlcmlkaW5lcy9waGFy
bWFjb2xvZ3k8L2tleXdvcmQ+PGtleXdvcmQ+UHlyYXpvbGVzL3BoYXJtYWNvbG9neTwva2V5d29y
ZD48a2V5d29yZD5SZWNlcHRvciwgQ2FubmFiaW5vaWQsIENCMS9hbnRhZ29uaXN0cyAmYW1wOyBp
bmhpYml0b3JzL2dlbmV0aWNzLyptZXRhYm9saXNtPC9rZXl3b3JkPjxrZXl3b3JkPlN0ZXJvbCBS
ZWd1bGF0b3J5IEVsZW1lbnQgQmluZGluZyBQcm90ZWluIDEvbWV0YWJvbGlzbTwva2V5d29yZD48
a2V5d29yZD5VcC1SZWd1bGF0aW9uPC9rZXl3b3JkPjwva2V5d29yZHM+PGRhdGVzPjx5ZWFyPjIw
MDg8L3llYXI+PHB1Yi1kYXRlcz48ZGF0ZT5NYXI8L2RhdGU+PC9wdWItZGF0ZXM+PC9kYXRlcz48
aXNibj4xNTUwLTQxMzEgKFByaW50KSYjeEQ7MTU1MC00MTMxIChMaW5raW5nKTwvaXNibj48YWNj
ZXNzaW9uLW51bT4xODMxNjAyODwvYWNjZXNzaW9uLW51bT48dXJscz48cmVsYXRlZC11cmxzPjx1
cmw+aHR0cDovL3d3dy5uY2JpLm5sbS5uaWguZ292L3B1Ym1lZC8xODMxNjAyODwvdXJsPjwvcmVs
YXRlZC11cmxzPjwvdXJscz48ZWxlY3Ryb25pYy1yZXNvdXJjZS1udW0+MTAuMTAxNi9qLmNtZXQu
MjAwNy4xMi4wMDc8L2VsZWN0cm9uaWMtcmVzb3VyY2UtbnVtPjwvcmVjb3JkPjwvQ2l0ZT48L0Vu
ZE5vdGU+AG==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KZW9uZzwvQXV0aG9yPjxZZWFyPjIwMDg8L1llYXI+PFJl
Y051bT44PC9SZWNOdW0+PERpc3BsYXlUZXh0PjxzdHlsZSBmYWNlPSJzdXBlcnNjcmlwdCI+WzM4
XTwvc3R5bGU+PC9EaXNwbGF5VGV4dD48cmVjb3JkPjxyZWMtbnVtYmVyPjg8L3JlYy1udW1iZXI+
PGZvcmVpZ24ta2V5cz48a2V5IGFwcD0iRU4iIGRiLWlkPSJ0NXp2ZXp0cjF2d3B4cGUwcHNlcGVy
dHE1cHJ2eHN2cGZkZXIiIHRpbWVzdGFtcD0iMTQzNDg2OTA1OSI+ODwva2V5PjwvZm9yZWlnbi1r
ZXlzPjxyZWYtdHlwZSBuYW1lPSJKb3VybmFsIEFydGljbGUiPjE3PC9yZWYtdHlwZT48Y29udHJp
YnV0b3JzPjxhdXRob3JzPjxhdXRob3I+SmVvbmcsIFcuIEkuPC9hdXRob3I+PGF1dGhvcj5Pc2Vp
LUh5aWFtYW4sIEQuPC9hdXRob3I+PGF1dGhvcj5QYXJrLCBPLjwvYXV0aG9yPjxhdXRob3I+TGl1
LCBKLjwvYXV0aG9yPjxhdXRob3I+QmF0a2FpLCBTLjwvYXV0aG9yPjxhdXRob3I+TXVraG9wYWRo
eWF5LCBQLjwvYXV0aG9yPjxhdXRob3I+SG9yaWd1Y2hpLCBOLjwvYXV0aG9yPjxhdXRob3I+SGFy
dmV5LVdoaXRlLCBKLjwvYXV0aG9yPjxhdXRob3I+TWFyc2ljYW5vLCBHLjwvYXV0aG9yPjxhdXRo
b3I+THV0eiwgQi48L2F1dGhvcj48YXV0aG9yPkdhbywgQi48L2F1dGhvcj48YXV0aG9yPkt1bm9z
LCBHLjwvYXV0aG9yPjwvYXV0aG9ycz48L2NvbnRyaWJ1dG9ycz48YXV0aC1hZGRyZXNzPkxhYm9y
YXRvcnkgb2YgUGh5c2lvbG9naWMgU3R1ZGllcywgTmF0aW9uYWwgSW5zdGl0dXRlIG9uIEFsY29o
b2wgQWJ1c2UgYW5kIEFsY29ob2xpc20sIE5hdGlvbmFsIEluc3RpdHV0ZXMgb2YgSGVhbHRoLCBC
ZXRoZXNkYSwgTUQgMjA4OTIsIFVTQS48L2F1dGgtYWRkcmVzcz48dGl0bGVzPjx0aXRsZT5QYXJh
Y3JpbmUgYWN0aXZhdGlvbiBvZiBoZXBhdGljIENCMSByZWNlcHRvcnMgYnkgc3RlbGxhdGUgY2Vs
bC1kZXJpdmVkIGVuZG9jYW5uYWJpbm9pZHMgbWVkaWF0ZXMgYWxjb2hvbGljIGZhdHR5IGxpdmVy
PC90aXRsZT48c2Vjb25kYXJ5LXRpdGxlPkNlbGwgTWV0YWI8L3NlY29uZGFyeS10aXRsZT48YWx0
LXRpdGxlPkNlbGwgbWV0YWJvbGlzbTwvYWx0LXRpdGxlPjwvdGl0bGVzPjxwZXJpb2RpY2FsPjxm
dWxsLXRpdGxlPkNlbGwgTWV0YWI8L2Z1bGwtdGl0bGU+PGFiYnItMT5DZWxsIG1ldGFib2xpc208
L2FiYnItMT48L3BlcmlvZGljYWw+PGFsdC1wZXJpb2RpY2FsPjxmdWxsLXRpdGxlPkNlbGwgTWV0
YWI8L2Z1bGwtdGl0bGU+PGFiYnItMT5DZWxsIG1ldGFib2xpc208L2FiYnItMT48L2FsdC1wZXJp
b2RpY2FsPjxwYWdlcz4yMjctMzU8L3BhZ2VzPjx2b2x1bWU+Nzwvdm9sdW1lPjxudW1iZXI+Mzwv
bnVtYmVyPjxrZXl3b3Jkcz48a2V5d29yZD5BbmltYWxzPC9rZXl3b3JkPjxrZXl3b3JkPkFyYWNo
aWRvbmljIEFjaWRzL21ldGFib2xpc208L2tleXdvcmQ+PGtleXdvcmQ+Q2FubmFiaW5vaWQgUmVj
ZXB0b3IgTW9kdWxhdG9ycy8qbWV0YWJvbGlzbTwva2V5d29yZD48a2V5d29yZD5DYXJuaXRpbmUg
Ty1QYWxtaXRveWx0cmFuc2ZlcmFzZS9tZXRhYm9saXNtPC9rZXl3b3JkPjxrZXl3b3JkPkNlbGxz
LCBDdWx0dXJlZDwva2V5d29yZD48a2V5d29yZD5Db2N1bHR1cmUgVGVjaG5pcXVlczwva2V5d29y
ZD48a2V5d29yZD5EaWV0LCBGYXQtUmVzdHJpY3RlZDwva2V5d29yZD48a2V5d29yZD5EaXNlYXNl
IE1vZGVscywgQW5pbWFsPC9rZXl3b3JkPjxrZXl3b3JkPipFbmRvY2FubmFiaW5vaWRzPC9rZXl3
b3JkPjxrZXl3b3JkPkV0aGFub2w8L2tleXdvcmQ+PGtleXdvcmQ+RmF0dHkgQWNpZCBTeW50aGFz
ZXMvbWV0YWJvbGlzbTwva2V5d29yZD48a2V5d29yZD5GYXR0eSBBY2lkcy9tZXRhYm9saXNtPC9r
ZXl3b3JkPjxrZXl3b3JkPkZhdHR5IExpdmVyLCBBbGNvaG9saWMvZXRpb2xvZ3kvZ2VuZXRpY3Mv
Km1ldGFib2xpc20vcGF0aG9sb2d5L3ByZXZlbnRpb24gJmFtcDs8L2tleXdvcmQ+PGtleXdvcmQ+
Y29udHJvbDwva2V5d29yZD48a2V5d29yZD5HbHljZXJpZGVzL21ldGFib2xpc208L2tleXdvcmQ+
PGtleXdvcmQ+SGVwYXRvY3l0ZXMvbWV0YWJvbGlzbTwva2V5d29yZD48a2V5d29yZD4qTGlwb2dl
bmVzaXMvZHJ1ZyBlZmZlY3RzL2dlbmV0aWNzPC9rZXl3b3JkPjxrZXl3b3JkPkxpcG9wcm90ZWlu
IExpcGFzZS9tZXRhYm9saXNtPC9rZXl3b3JkPjxrZXl3b3JkPkxpdmVyL2RydWcgZWZmZWN0cy9l
bnp5bW9sb2d5LyptZXRhYm9saXNtL3BhdGhvbG9neTwva2V5d29yZD48a2V5d29yZD5NYWxlPC9r
ZXl3b3JkPjxrZXl3b3JkPk1pY2U8L2tleXdvcmQ+PGtleXdvcmQ+TWljZSwgSW5icmVkIEM1N0JM
PC9rZXl3b3JkPjxrZXl3b3JkPk1pY2UsIEtub2Nrb3V0PC9rZXl3b3JkPjxrZXl3b3JkPk94aWRh
dGlvbi1SZWR1Y3Rpb248L2tleXdvcmQ+PGtleXdvcmQ+KlBhcmFjcmluZSBDb21tdW5pY2F0aW9u
L2RydWcgZWZmZWN0cy9nZW5ldGljczwva2V5d29yZD48a2V5d29yZD5QaXBlcmlkaW5lcy9waGFy
bWFjb2xvZ3k8L2tleXdvcmQ+PGtleXdvcmQ+UHlyYXpvbGVzL3BoYXJtYWNvbG9neTwva2V5d29y
ZD48a2V5d29yZD5SZWNlcHRvciwgQ2FubmFiaW5vaWQsIENCMS9hbnRhZ29uaXN0cyAmYW1wOyBp
bmhpYml0b3JzL2dlbmV0aWNzLyptZXRhYm9saXNtPC9rZXl3b3JkPjxrZXl3b3JkPlN0ZXJvbCBS
ZWd1bGF0b3J5IEVsZW1lbnQgQmluZGluZyBQcm90ZWluIDEvbWV0YWJvbGlzbTwva2V5d29yZD48
a2V5d29yZD5VcC1SZWd1bGF0aW9uPC9rZXl3b3JkPjwva2V5d29yZHM+PGRhdGVzPjx5ZWFyPjIw
MDg8L3llYXI+PHB1Yi1kYXRlcz48ZGF0ZT5NYXI8L2RhdGU+PC9wdWItZGF0ZXM+PC9kYXRlcz48
aXNibj4xNTUwLTQxMzEgKFByaW50KSYjeEQ7MTU1MC00MTMxIChMaW5raW5nKTwvaXNibj48YWNj
ZXNzaW9uLW51bT4xODMxNjAyODwvYWNjZXNzaW9uLW51bT48dXJscz48cmVsYXRlZC11cmxzPjx1
cmw+aHR0cDovL3d3dy5uY2JpLm5sbS5uaWguZ292L3B1Ym1lZC8xODMxNjAyODwvdXJsPjwvcmVs
YXRlZC11cmxzPjwvdXJscz48ZWxlY3Ryb25pYy1yZXNvdXJjZS1udW0+MTAuMTAxNi9qLmNtZXQu
MjAwNy4xMi4wMDc8L2VsZWN0cm9uaWMtcmVzb3VyY2UtbnVtPjwvcmVjb3JkPjwvQ2l0ZT48L0Vu
ZE5vdGU+AG==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38" w:tooltip="Jeong, 2008 #8" w:history="1">
        <w:r w:rsidRPr="00E05C91">
          <w:rPr>
            <w:rFonts w:ascii="Book Antiqua" w:hAnsi="Book Antiqua"/>
            <w:noProof/>
            <w:sz w:val="24"/>
            <w:szCs w:val="24"/>
            <w:vertAlign w:val="superscript"/>
          </w:rPr>
          <w:t>38</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Therefore, HSCs are regarded as a crucial factor in the </w:t>
      </w:r>
      <w:proofErr w:type="spellStart"/>
      <w:r w:rsidRPr="00E05C91">
        <w:rPr>
          <w:rFonts w:ascii="Book Antiqua" w:hAnsi="Book Antiqua"/>
          <w:sz w:val="24"/>
          <w:szCs w:val="24"/>
        </w:rPr>
        <w:t>endocannabinoid</w:t>
      </w:r>
      <w:proofErr w:type="spellEnd"/>
      <w:r w:rsidRPr="00E05C91">
        <w:rPr>
          <w:rFonts w:ascii="Book Antiqua" w:hAnsi="Book Antiqua"/>
          <w:sz w:val="24"/>
          <w:szCs w:val="24"/>
        </w:rPr>
        <w:t xml:space="preserve">-dependent </w:t>
      </w:r>
      <w:proofErr w:type="spellStart"/>
      <w:r w:rsidRPr="00E05C91">
        <w:rPr>
          <w:rFonts w:ascii="Book Antiqua" w:hAnsi="Book Antiqua"/>
          <w:sz w:val="24"/>
          <w:szCs w:val="24"/>
        </w:rPr>
        <w:t>lipogenesis</w:t>
      </w:r>
      <w:proofErr w:type="spellEnd"/>
      <w:r w:rsidRPr="00E05C91">
        <w:rPr>
          <w:rFonts w:ascii="Book Antiqua" w:hAnsi="Book Antiqua"/>
          <w:sz w:val="24"/>
          <w:szCs w:val="24"/>
        </w:rPr>
        <w:t xml:space="preserve"> through paracrine activation of hepatic CB1 receptors in alcohol-induced </w:t>
      </w:r>
      <w:proofErr w:type="spellStart"/>
      <w:r w:rsidRPr="00E05C91">
        <w:rPr>
          <w:rFonts w:ascii="Book Antiqua" w:hAnsi="Book Antiqua"/>
          <w:sz w:val="24"/>
          <w:szCs w:val="24"/>
        </w:rPr>
        <w:t>steatosis</w:t>
      </w:r>
      <w:proofErr w:type="spellEnd"/>
      <w:r w:rsidRPr="00E05C91">
        <w:rPr>
          <w:rFonts w:ascii="Book Antiqua" w:hAnsi="Book Antiqua"/>
          <w:sz w:val="24"/>
          <w:szCs w:val="24"/>
        </w:rPr>
        <w:t>. In contrast, chronic alcohol feeding (</w:t>
      </w:r>
      <w:r w:rsidR="00EC2161">
        <w:rPr>
          <w:rFonts w:ascii="Book Antiqua" w:hAnsi="Book Antiqua"/>
          <w:sz w:val="24"/>
          <w:szCs w:val="24"/>
        </w:rPr>
        <w:t xml:space="preserve">5% liquid ethanol diet for 8 </w:t>
      </w:r>
      <w:proofErr w:type="spellStart"/>
      <w:r w:rsidR="00EC2161">
        <w:rPr>
          <w:rFonts w:ascii="Book Antiqua" w:hAnsi="Book Antiqua"/>
          <w:sz w:val="24"/>
          <w:szCs w:val="24"/>
        </w:rPr>
        <w:t>wk</w:t>
      </w:r>
      <w:proofErr w:type="spellEnd"/>
      <w:r w:rsidRPr="00E05C91">
        <w:rPr>
          <w:rFonts w:ascii="Book Antiqua" w:hAnsi="Book Antiqua"/>
          <w:sz w:val="24"/>
          <w:szCs w:val="24"/>
        </w:rPr>
        <w:t xml:space="preserve">) to mice does not induce liver fibrosis, although increased CYP2E1 expression and loss of retinol lipid droplets are detected in the liver and HSCs, respectively (Figure 1A). These changes might be due to NK cell killing of activated HSCs (Figure 1B). Previous interesting studies have demonstrated that NK cells can kill activated HSCs in a NKG2D-retinoic acid early inducible gene 1 (RAE1)-dependent </w:t>
      </w:r>
      <w:proofErr w:type="gramStart"/>
      <w:r w:rsidRPr="00E05C91">
        <w:rPr>
          <w:rFonts w:ascii="Book Antiqua" w:hAnsi="Book Antiqua"/>
          <w:sz w:val="24"/>
          <w:szCs w:val="24"/>
        </w:rPr>
        <w:t>manner</w:t>
      </w:r>
      <w:proofErr w:type="gramEnd"/>
      <w:r w:rsidRPr="00E05C91">
        <w:rPr>
          <w:rFonts w:ascii="Book Antiqua" w:hAnsi="Book Antiqua"/>
          <w:sz w:val="24"/>
          <w:szCs w:val="24"/>
        </w:rPr>
        <w:fldChar w:fldCharType="begin">
          <w:fldData xml:space="preserve">PEVuZE5vdGU+PENpdGU+PEF1dGhvcj5KZW9uZzwvQXV0aG9yPjxZZWFyPjIwMDg8L1llYXI+PFJl
Y051bT42ODwvUmVjTnVtPjxEaXNwbGF5VGV4dD48c3R5bGUgZmFjZT0ic3VwZXJzY3JpcHQiPlsz
OS00MV08L3N0eWxlPjwvRGlzcGxheVRleHQ+PHJlY29yZD48cmVjLW51bWJlcj42ODwvcmVjLW51
bWJlcj48Zm9yZWlnbi1rZXlzPjxrZXkgYXBwPSJFTiIgZGItaWQ9ImFwMnQ1dmFyYjBzenYyZXd0
cm94Mjl6ajJhZmVycGVkMjlmdiI+Njg8L2tleT48L2ZvcmVpZ24ta2V5cz48cmVmLXR5cGUgbmFt
ZT0iSm91cm5hbCBBcnRpY2xlIj4xNzwvcmVmLXR5cGU+PGNvbnRyaWJ1dG9ycz48YXV0aG9ycz48
YXV0aG9yPkplb25nLCBXLiBJLjwvYXV0aG9yPjxhdXRob3I+UGFyaywgTy48L2F1dGhvcj48YXV0
aG9yPkdhbywgQi48L2F1dGhvcj48L2F1dGhvcnM+PC9jb250cmlidXRvcnM+PGF1dGgtYWRkcmVz
cz5TZWN0aW9uIG9uIExpdmVyIEJpb2xvZ3ksIExhYm9yYXRvcnkgb2YgUGh5c2lvbG9naWMgU3R1
ZGllcywgTmF0aW9uYWwgSW5zdGl0dXRlIG9uIEFsY29ob2wgQWJ1c2UgYW5kIEFsY29ob2xpc20s
IE5hdGlvbmFsIEluc3RpdHV0ZXMgb2YgSGVhbHRoLCBCZXRoZXNkYSwgTWFyeWxhbmQsIFVTQS48
L2F1dGgtYWRkcmVzcz48dGl0bGVzPjx0aXRsZT5BYnJvZ2F0aW9uIG9mIHRoZSBhbnRpZmlicm90
aWMgZWZmZWN0cyBvZiBuYXR1cmFsIGtpbGxlciBjZWxscy9pbnRlcmZlcm9uLWdhbW1hIGNvbnRy
aWJ1dGVzIHRvIGFsY29ob2wgYWNjZWxlcmF0aW9uIG9mIGxpdmVyIGZpYnJvc2lzPC90aXRsZT48
c2Vjb25kYXJ5LXRpdGxlPkdhc3Ryb2VudGVyb2xvZ3k8L3NlY29uZGFyeS10aXRsZT48L3RpdGxl
cz48cGVyaW9kaWNhbD48ZnVsbC10aXRsZT5HYXN0cm9lbnRlcm9sb2d5PC9mdWxsLXRpdGxlPjwv
cGVyaW9kaWNhbD48cGFnZXM+MjQ4LTU4PC9wYWdlcz48dm9sdW1lPjEzNDwvdm9sdW1lPjxudW1i
ZXI+MTwvbnVtYmVyPjxlZGl0aW9uPjIwMDgvMDEvMDI8L2VkaXRpb24+PGtleXdvcmRzPjxrZXl3
b3JkPkFsY29ob2xpc20vKmNvbXBsaWNhdGlvbnM8L2tleXdvcmQ+PGtleXdvcmQ+QW5pbWFsczwv
a2V5d29yZD48a2V5d29yZD5DZWxsIEN1bHR1cmUgVGVjaG5pcXVlczwva2V5d29yZD48a2V5d29y
ZD5EaXNlYXNlIE1vZGVscywgQW5pbWFsPC9rZXl3b3JkPjxrZXl3b3JkPkhlcGF0b2N5dGVzLypw
aHlzaW9sb2d5PC9rZXl3b3JkPjxrZXl3b3JkPkludGVyZmVyb24gSW5kdWNlcnMvdGhlcmFwZXV0
aWMgdXNlPC9rZXl3b3JkPjxrZXl3b3JkPkludGVyZmVyb24tZ2FtbWEvKnRoZXJhcGV1dGljIHVz
ZTwva2V5d29yZD48a2V5d29yZD5LaWxsZXIgQ2VsbHMsIE5hdHVyYWwvKnBoeXNpb2xvZ3k8L2tl
eXdvcmQ+PGtleXdvcmQ+TGl2ZXIgQ2lycmhvc2lzLCBBbGNvaG9saWMvKmV0aW9sb2d5L3BhdGhv
bG9neS8qcHJldmVudGlvbiAmYW1wOyBjb250cm9sPC9rZXl3b3JkPjxrZXl3b3JkPk1hbGU8L2tl
eXdvcmQ+PGtleXdvcmQ+TWljZTwva2V5d29yZD48a2V5d29yZD5NaWNlLCBJbmJyZWQgQzU3Qkw8
L2tleXdvcmQ+PGtleXdvcmQ+UG9seSBJLUMvdGhlcmFwZXV0aWMgdXNlPC9rZXl3b3JkPjxrZXl3
b3JkPlNUQVQxIFRyYW5zY3JpcHRpb24gRmFjdG9yL3BoeXNpb2xvZ3k8L2tleXdvcmQ+PC9rZXl3
b3Jkcz48ZGF0ZXM+PHllYXI+MjAwODwveWVhcj48cHViLWRhdGVzPjxkYXRlPkphbjwvZGF0ZT48
L3B1Yi1kYXRlcz48L2RhdGVzPjxpc2JuPjE1MjgtMDAxMiAoRWxlY3Ryb25pYykmI3hEOzAwMTYt
NTA4NSAoTGlua2luZyk8L2lzYm4+PGFjY2Vzc2lvbi1udW0+MTgxNjYzNTc8L2FjY2Vzc2lvbi1u
dW0+PHVybHM+PHJlbGF0ZWQtdXJscz48dXJsPmh0dHA6Ly93d3cubmNiaS5ubG0ubmloLmdvdi9l
bnRyZXovcXVlcnkuZmNnaT9jbWQ9UmV0cmlldmUmYW1wO2RiPVB1Yk1lZCZhbXA7ZG9wdD1DaXRh
dGlvbiZhbXA7bGlzdF91aWRzPTE4MTY2MzU3PC91cmw+PC9yZWxhdGVkLXVybHM+PC91cmxzPjxj
dXN0b20yPjI5MjM0MzY8L2N1c3RvbTI+PGVsZWN0cm9uaWMtcmVzb3VyY2UtbnVtPlMwMDE2LTUw
ODUoMDcpMDE3NDQtMSBbcGlpXSYjeEQ7MTAuMTA1My9qLmdhc3Ryby4yMDA3LjA5LjAzNDwvZWxl
Y3Ryb25pYy1yZXNvdXJjZS1udW0+PGxhbmd1YWdlPmVuZzwvbGFuZ3VhZ2U+PC9yZWNvcmQ+PC9D
aXRlPjxDaXRlPjxBdXRob3I+UmFkYWV2YTwvQXV0aG9yPjxZZWFyPjIwMDc8L1llYXI+PFJlY051
bT41MTM8L1JlY051bT48cmVjb3JkPjxyZWMtbnVtYmVyPjUxMzwvcmVjLW51bWJlcj48Zm9yZWln
bi1rZXlzPjxrZXkgYXBwPSJFTiIgZGItaWQ9ImFwMnQ1dmFyYjBzenYyZXd0cm94Mjl6ajJhZmVy
cGVkMjlmdiI+NTEzPC9rZXk+PC9mb3JlaWduLWtleXM+PHJlZi10eXBlIG5hbWU9IkpvdXJuYWwg
QXJ0aWNsZSI+MTc8L3JlZi10eXBlPjxjb250cmlidXRvcnM+PGF1dGhvcnM+PGF1dGhvcj5SYWRh
ZXZhLCBTLjwvYXV0aG9yPjxhdXRob3I+V2FuZywgTC48L2F1dGhvcj48YXV0aG9yPlJhZGFldiwg
Uy48L2F1dGhvcj48YXV0aG9yPkplb25nLCBXLiBJLjwvYXV0aG9yPjxhdXRob3I+UGFyaywgTy48
L2F1dGhvcj48YXV0aG9yPkdhbywgQi48L2F1dGhvcj48L2F1dGhvcnM+PC9jb250cmlidXRvcnM+
PGF1dGgtYWRkcmVzcz5TZWN0aW9uIG9uIExpdmVyIEJpb2xvZ3ksIE5JQUFBL05JSCwgNTYyNSBG
aXNoZXJzIExhbmUsIFJtLiAyUy0zMywgQmV0aGVzZGEsIE1EIDIwODkyLCBVU0EuIHNyYWRhZXZh
QG1haWwubmloLmdvdjwvYXV0aC1hZGRyZXNzPjx0aXRsZXM+PHRpdGxlPlJldGlub2ljIGFjaWQg
c2lnbmFsaW5nIHNlbnNpdGl6ZXMgaGVwYXRpYyBzdGVsbGF0ZSBjZWxscyB0byBOSyBjZWxsIGtp
bGxpbmcgdmlhIHVwcmVndWxhdGlvbiBvZiBOSyBjZWxsIGFjdGl2YXRpbmcgbGlnYW5kIFJBRTE8
L3RpdGxlPjxzZWNvbmRhcnktdGl0bGU+QW0gSiBQaHlzaW9sIEdhc3Ryb2ludGVzdCBMaXZlciBQ
aHlzaW9sPC9zZWNvbmRhcnktdGl0bGU+PC90aXRsZXM+PHBlcmlvZGljYWw+PGZ1bGwtdGl0bGU+
QW0gSiBQaHlzaW9sIEdhc3Ryb2ludGVzdCBMaXZlciBQaHlzaW9sPC9mdWxsLXRpdGxlPjwvcGVy
aW9kaWNhbD48cGFnZXM+RzgwOS0xNjwvcGFnZXM+PHZvbHVtZT4yOTM8L3ZvbHVtZT48bnVtYmVy
PjQ8L251bWJlcj48ZWRpdGlvbj4yMDA3LzA4LzA0PC9lZGl0aW9uPjxrZXl3b3Jkcz48a2V5d29y
ZD5BbGRlaHlkZSBPeGlkb3JlZHVjdGFzZXMvYW50YWdvbmlzdHMgJmFtcDsgaW5oaWJpdG9yczwv
a2V5d29yZD48a2V5d29yZD5BbmltYWxzPC9rZXl3b3JkPjxrZXl3b3JkPkNlbGxzLCBDdWx0dXJl
ZDwva2V5d29yZD48a2V5d29yZD5LaWxsZXIgQ2VsbHMsIE5hdHVyYWwvKnBoeXNpb2xvZ3k8L2tl
eXdvcmQ+PGtleXdvcmQ+TGl2ZXIvKmN5dG9sb2d5PC9rZXl3b3JkPjxrZXl3b3JkPkxpdmVyIENp
cnJob3Npcy9waHlzaW9wYXRob2xvZ3k8L2tleXdvcmQ+PGtleXdvcmQ+TWljZTwva2V5d29yZD48
a2V5d29yZD5OdWNsZWFyIE1hdHJpeC1Bc3NvY2lhdGVkIFByb3RlaW5zLypwaHlzaW9sb2d5PC9r
ZXl3b3JkPjxrZXl3b3JkPk51Y2xlb2N5dG9wbGFzbWljIFRyYW5zcG9ydCBQcm90ZWlucy8qcGh5
c2lvbG9neTwva2V5d29yZD48a2V5d29yZD5Qcm90ZWluIElzb2Zvcm1zL2Jpb3N5bnRoZXNpczwv
a2V5d29yZD48a2V5d29yZD5TaWduYWwgVHJhbnNkdWN0aW9uL2RydWcgZWZmZWN0cy8qcGh5c2lv
bG9neTwva2V5d29yZD48a2V5d29yZD5UcmV0aW5vaW4vKnBoeXNpb2xvZ3k8L2tleXdvcmQ+PGtl
eXdvcmQ+VXAtUmVndWxhdGlvbjwva2V5d29yZD48L2tleXdvcmRzPjxkYXRlcz48eWVhcj4yMDA3
PC95ZWFyPjxwdWItZGF0ZXM+PGRhdGU+T2N0PC9kYXRlPjwvcHViLWRhdGVzPjwvZGF0ZXM+PGlz
Ym4+MDE5My0xODU3IChQcmludCkmI3hEOzAxOTMtMTg1NyAoTGlua2luZyk8L2lzYm4+PGFjY2Vz
c2lvbi1udW0+MTc2NzM1NDU8L2FjY2Vzc2lvbi1udW0+PHVybHM+PHJlbGF0ZWQtdXJscz48dXJs
Pmh0dHA6Ly93d3cubmNiaS5ubG0ubmloLmdvdi9lbnRyZXovcXVlcnkuZmNnaT9jbWQ9UmV0cmll
dmUmYW1wO2RiPVB1Yk1lZCZhbXA7ZG9wdD1DaXRhdGlvbiZhbXA7bGlzdF91aWRzPTE3NjczNTQ1
PC91cmw+PC9yZWxhdGVkLXVybHM+PC91cmxzPjxlbGVjdHJvbmljLXJlc291cmNlLW51bT4wMDIx
Mi4yMDA3IFtwaWldJiN4RDsxMC4xMTUyL2FqcGdpLjAwMjEyLjIwMDc8L2VsZWN0cm9uaWMtcmVz
b3VyY2UtbnVtPjxsYW5ndWFnZT5lbmc8L2xhbmd1YWdlPjwvcmVjb3JkPjwvQ2l0ZT48Q2l0ZT48
QXV0aG9yPlJhZGFldmE8L0F1dGhvcj48WWVhcj4yMDA2PC9ZZWFyPjxSZWNOdW0+NzA8L1JlY051
bT48cmVjb3JkPjxyZWMtbnVtYmVyPjcwPC9yZWMtbnVtYmVyPjxmb3JlaWduLWtleXM+PGtleSBh
cHA9IkVOIiBkYi1pZD0iYXAydDV2YXJiMHN6djJld3Ryb3gyOXpqMmFmZXJwZWQyOWZ2Ij43MDwv
a2V5PjwvZm9yZWlnbi1rZXlzPjxyZWYtdHlwZSBuYW1lPSJKb3VybmFsIEFydGljbGUiPjE3PC9y
ZWYtdHlwZT48Y29udHJpYnV0b3JzPjxhdXRob3JzPjxhdXRob3I+UmFkYWV2YSwgUy48L2F1dGhv
cj48YXV0aG9yPlN1biwgUi48L2F1dGhvcj48YXV0aG9yPkphcnVnYSwgQi48L2F1dGhvcj48YXV0
aG9yPk5ndXllbiwgVi4gVC48L2F1dGhvcj48YXV0aG9yPlRpYW4sIFouPC9hdXRob3I+PGF1dGhv
cj5HYW8sIEIuPC9hdXRob3I+PC9hdXRob3JzPjwvY29udHJpYnV0b3JzPjxhdXRoLWFkZHJlc3M+
U2VjdGlvbiBvbiBMaXZlciBCaW9sb2d5LCBMYWJvcmF0b3J5IG9mIFBoeXNpb2xvZ2ljIFN0dWRp
ZXMsIE5hdGlvbmFsIEluc3RpdHV0ZSBvbiBBbGNvaG9sIEFidXNlIGFuZCBBbGNvaG9saXNtLCBO
YXRpb25hbCBJbnN0aXR1dGVzIG9mIEhlYWx0aCwgQmV0aGVzZGEsIE1hcnlsYW5kIDIwODkyLCBV
U0EuPC9hdXRoLWFkZHJlc3M+PHRpdGxlcz48dGl0bGU+TmF0dXJhbCBraWxsZXIgY2VsbHMgYW1l
bGlvcmF0ZSBsaXZlciBmaWJyb3NpcyBieSBraWxsaW5nIGFjdGl2YXRlZCBzdGVsbGF0ZSBjZWxs
cyBpbiBOS0cyRC1kZXBlbmRlbnQgYW5kIHR1bW9yIG5lY3Jvc2lzIGZhY3Rvci1yZWxhdGVkIGFw
b3B0b3Npcy1pbmR1Y2luZyBsaWdhbmQtZGVwZW5kZW50IG1hbm5lcnM8L3RpdGxlPjxzZWNvbmRh
cnktdGl0bGU+R2FzdHJvZW50ZXJvbG9neTwvc2Vjb25kYXJ5LXRpdGxlPjwvdGl0bGVzPjxwZXJp
b2RpY2FsPjxmdWxsLXRpdGxlPkdhc3Ryb2VudGVyb2xvZ3k8L2Z1bGwtdGl0bGU+PC9wZXJpb2Rp
Y2FsPjxwYWdlcz40MzUtNTI8L3BhZ2VzPjx2b2x1bWU+MTMwPC92b2x1bWU+PG51bWJlcj4yPC9u
dW1iZXI+PGVkaXRpb24+MjAwNi8wMi8xNDwvZWRpdGlvbj48a2V5d29yZHM+PGtleXdvcmQ+QW5p
bWFsczwva2V5d29yZD48a2V5d29yZD5BcG9wdG9zaXMvKmltbXVub2xvZ3k8L2tleXdvcmQ+PGtl
eXdvcmQ+RE5BIFByaW1lcnM8L2tleXdvcmQ+PGtleXdvcmQ+RGlzZWFzZSBNb2RlbHMsIEFuaW1h
bDwva2V5d29yZD48a2V5d29yZD5GbG93IEN5dG9tZXRyeTwva2V5d29yZD48a2V5d29yZD5IZXBh
dGl0aXMsIFZpcmFsLCBBbmltYWwvaW1tdW5vbG9neTwva2V5d29yZD48a2V5d29yZD5LaWxsZXIg
Q2VsbHMsIE5hdHVyYWwvKmltbXVub2xvZ3k8L2tleXdvcmQ+PGtleXdvcmQ+TGlnYW5kczwva2V5
d29yZD48a2V5d29yZD5MaXZlciBDaXJyaG9zaXMsIEV4cGVyaW1lbnRhbC8qaW1tdW5vbG9neTwv
a2V5d29yZD48a2V5d29yZD5NYWxlPC9rZXl3b3JkPjxrZXl3b3JkPk1lbWJyYW5lIEdseWNvcHJv
dGVpbnMvZGVmaWNpZW5jeS9nZW5ldGljczwva2V5d29yZD48a2V5d29yZD5NaWNlPC9rZXl3b3Jk
PjxrZXl3b3JkPk1pY2UsIEluYnJlZCBDNTdCTDwva2V5d29yZD48a2V5d29yZD5NaWNlLCBLbm9j
a291dDwva2V5d29yZD48a2V5d29yZD5OSyBDZWxsIExlY3Rpbi1MaWtlIFJlY2VwdG9yIFN1YmZh
bWlseSBLPC9rZXl3b3JkPjxrZXl3b3JkPlBlcmZvcmluPC9rZXl3b3JkPjxrZXl3b3JkPlBvcmUg
Rm9ybWluZyBDeXRvdG94aWMgUHJvdGVpbnM8L2tleXdvcmQ+PGtleXdvcmQ+UmVjZXB0b3JzLCBJ
bW11bm9sb2dpYy9nZW5ldGljcy8qcGh5c2lvbG9neTwva2V5d29yZD48a2V5d29yZD5SZWNlcHRv
cnMsIE5hdHVyYWwgS2lsbGVyIENlbGw8L2tleXdvcmQ+PGtleXdvcmQ+UmV2ZXJzZSBUcmFuc2Ny
aXB0YXNlIFBvbHltZXJhc2UgQ2hhaW4gUmVhY3Rpb248L2tleXdvcmQ+PGtleXdvcmQ+VHJldGlu
b2luL3BoeXNpb2xvZ3k8L2tleXdvcmQ+PC9rZXl3b3Jkcz48ZGF0ZXM+PHllYXI+MjAwNjwveWVh
cj48cHViLWRhdGVzPjxkYXRlPkZlYjwvZGF0ZT48L3B1Yi1kYXRlcz48L2RhdGVzPjxpc2JuPjAw
MTYtNTA4NSAoUHJpbnQpJiN4RDswMDE2LTUwODUgKExpbmtpbmcpPC9pc2JuPjxhY2Nlc3Npb24t
bnVtPjE2NDcyNTk4PC9hY2Nlc3Npb24tbnVtPjx1cmxzPjxyZWxhdGVkLXVybHM+PHVybD5odHRw
Oi8vd3d3Lm5jYmkubmxtLm5paC5nb3YvZW50cmV6L3F1ZXJ5LmZjZ2k/Y21kPVJldHJpZXZlJmFt
cDtkYj1QdWJNZWQmYW1wO2RvcHQ9Q2l0YXRpb24mYW1wO2xpc3RfdWlkcz0xNjQ3MjU5ODwvdXJs
PjwvcmVsYXRlZC11cmxzPjwvdXJscz48ZWxlY3Ryb25pYy1yZXNvdXJjZS1udW0+UzAwMTYtNTA4
NSgwNSkwMjIzMS02IFtwaWldJiN4RDsxMC4xMDUzL2ouZ2FzdHJvLjIwMDUuMTAuMDU1PC9lbGVj
dHJvbmljLXJlc291cmNlLW51bT48bGFuZ3VhZ2U+ZW5nPC9sYW5ndWFnZT48L3JlY29yZD48L0Np
dGU+PC9FbmROb3RlPgB=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KZW9uZzwvQXV0aG9yPjxZZWFyPjIwMDg8L1llYXI+PFJl
Y051bT42ODwvUmVjTnVtPjxEaXNwbGF5VGV4dD48c3R5bGUgZmFjZT0ic3VwZXJzY3JpcHQiPlsz
OS00MV08L3N0eWxlPjwvRGlzcGxheVRleHQ+PHJlY29yZD48cmVjLW51bWJlcj42ODwvcmVjLW51
bWJlcj48Zm9yZWlnbi1rZXlzPjxrZXkgYXBwPSJFTiIgZGItaWQ9ImFwMnQ1dmFyYjBzenYyZXd0
cm94Mjl6ajJhZmVycGVkMjlmdiI+Njg8L2tleT48L2ZvcmVpZ24ta2V5cz48cmVmLXR5cGUgbmFt
ZT0iSm91cm5hbCBBcnRpY2xlIj4xNzwvcmVmLXR5cGU+PGNvbnRyaWJ1dG9ycz48YXV0aG9ycz48
YXV0aG9yPkplb25nLCBXLiBJLjwvYXV0aG9yPjxhdXRob3I+UGFyaywgTy48L2F1dGhvcj48YXV0
aG9yPkdhbywgQi48L2F1dGhvcj48L2F1dGhvcnM+PC9jb250cmlidXRvcnM+PGF1dGgtYWRkcmVz
cz5TZWN0aW9uIG9uIExpdmVyIEJpb2xvZ3ksIExhYm9yYXRvcnkgb2YgUGh5c2lvbG9naWMgU3R1
ZGllcywgTmF0aW9uYWwgSW5zdGl0dXRlIG9uIEFsY29ob2wgQWJ1c2UgYW5kIEFsY29ob2xpc20s
IE5hdGlvbmFsIEluc3RpdHV0ZXMgb2YgSGVhbHRoLCBCZXRoZXNkYSwgTWFyeWxhbmQsIFVTQS48
L2F1dGgtYWRkcmVzcz48dGl0bGVzPjx0aXRsZT5BYnJvZ2F0aW9uIG9mIHRoZSBhbnRpZmlicm90
aWMgZWZmZWN0cyBvZiBuYXR1cmFsIGtpbGxlciBjZWxscy9pbnRlcmZlcm9uLWdhbW1hIGNvbnRy
aWJ1dGVzIHRvIGFsY29ob2wgYWNjZWxlcmF0aW9uIG9mIGxpdmVyIGZpYnJvc2lzPC90aXRsZT48
c2Vjb25kYXJ5LXRpdGxlPkdhc3Ryb2VudGVyb2xvZ3k8L3NlY29uZGFyeS10aXRsZT48L3RpdGxl
cz48cGVyaW9kaWNhbD48ZnVsbC10aXRsZT5HYXN0cm9lbnRlcm9sb2d5PC9mdWxsLXRpdGxlPjwv
cGVyaW9kaWNhbD48cGFnZXM+MjQ4LTU4PC9wYWdlcz48dm9sdW1lPjEzNDwvdm9sdW1lPjxudW1i
ZXI+MTwvbnVtYmVyPjxlZGl0aW9uPjIwMDgvMDEvMDI8L2VkaXRpb24+PGtleXdvcmRzPjxrZXl3
b3JkPkFsY29ob2xpc20vKmNvbXBsaWNhdGlvbnM8L2tleXdvcmQ+PGtleXdvcmQ+QW5pbWFsczwv
a2V5d29yZD48a2V5d29yZD5DZWxsIEN1bHR1cmUgVGVjaG5pcXVlczwva2V5d29yZD48a2V5d29y
ZD5EaXNlYXNlIE1vZGVscywgQW5pbWFsPC9rZXl3b3JkPjxrZXl3b3JkPkhlcGF0b2N5dGVzLypw
aHlzaW9sb2d5PC9rZXl3b3JkPjxrZXl3b3JkPkludGVyZmVyb24gSW5kdWNlcnMvdGhlcmFwZXV0
aWMgdXNlPC9rZXl3b3JkPjxrZXl3b3JkPkludGVyZmVyb24tZ2FtbWEvKnRoZXJhcGV1dGljIHVz
ZTwva2V5d29yZD48a2V5d29yZD5LaWxsZXIgQ2VsbHMsIE5hdHVyYWwvKnBoeXNpb2xvZ3k8L2tl
eXdvcmQ+PGtleXdvcmQ+TGl2ZXIgQ2lycmhvc2lzLCBBbGNvaG9saWMvKmV0aW9sb2d5L3BhdGhv
bG9neS8qcHJldmVudGlvbiAmYW1wOyBjb250cm9sPC9rZXl3b3JkPjxrZXl3b3JkPk1hbGU8L2tl
eXdvcmQ+PGtleXdvcmQ+TWljZTwva2V5d29yZD48a2V5d29yZD5NaWNlLCBJbmJyZWQgQzU3Qkw8
L2tleXdvcmQ+PGtleXdvcmQ+UG9seSBJLUMvdGhlcmFwZXV0aWMgdXNlPC9rZXl3b3JkPjxrZXl3
b3JkPlNUQVQxIFRyYW5zY3JpcHRpb24gRmFjdG9yL3BoeXNpb2xvZ3k8L2tleXdvcmQ+PC9rZXl3
b3Jkcz48ZGF0ZXM+PHllYXI+MjAwODwveWVhcj48cHViLWRhdGVzPjxkYXRlPkphbjwvZGF0ZT48
L3B1Yi1kYXRlcz48L2RhdGVzPjxpc2JuPjE1MjgtMDAxMiAoRWxlY3Ryb25pYykmI3hEOzAwMTYt
NTA4NSAoTGlua2luZyk8L2lzYm4+PGFjY2Vzc2lvbi1udW0+MTgxNjYzNTc8L2FjY2Vzc2lvbi1u
dW0+PHVybHM+PHJlbGF0ZWQtdXJscz48dXJsPmh0dHA6Ly93d3cubmNiaS5ubG0ubmloLmdvdi9l
bnRyZXovcXVlcnkuZmNnaT9jbWQ9UmV0cmlldmUmYW1wO2RiPVB1Yk1lZCZhbXA7ZG9wdD1DaXRh
dGlvbiZhbXA7bGlzdF91aWRzPTE4MTY2MzU3PC91cmw+PC9yZWxhdGVkLXVybHM+PC91cmxzPjxj
dXN0b20yPjI5MjM0MzY8L2N1c3RvbTI+PGVsZWN0cm9uaWMtcmVzb3VyY2UtbnVtPlMwMDE2LTUw
ODUoMDcpMDE3NDQtMSBbcGlpXSYjeEQ7MTAuMTA1My9qLmdhc3Ryby4yMDA3LjA5LjAzNDwvZWxl
Y3Ryb25pYy1yZXNvdXJjZS1udW0+PGxhbmd1YWdlPmVuZzwvbGFuZ3VhZ2U+PC9yZWNvcmQ+PC9D
aXRlPjxDaXRlPjxBdXRob3I+UmFkYWV2YTwvQXV0aG9yPjxZZWFyPjIwMDc8L1llYXI+PFJlY051
bT41MTM8L1JlY051bT48cmVjb3JkPjxyZWMtbnVtYmVyPjUxMzwvcmVjLW51bWJlcj48Zm9yZWln
bi1rZXlzPjxrZXkgYXBwPSJFTiIgZGItaWQ9ImFwMnQ1dmFyYjBzenYyZXd0cm94Mjl6ajJhZmVy
cGVkMjlmdiI+NTEzPC9rZXk+PC9mb3JlaWduLWtleXM+PHJlZi10eXBlIG5hbWU9IkpvdXJuYWwg
QXJ0aWNsZSI+MTc8L3JlZi10eXBlPjxjb250cmlidXRvcnM+PGF1dGhvcnM+PGF1dGhvcj5SYWRh
ZXZhLCBTLjwvYXV0aG9yPjxhdXRob3I+V2FuZywgTC48L2F1dGhvcj48YXV0aG9yPlJhZGFldiwg
Uy48L2F1dGhvcj48YXV0aG9yPkplb25nLCBXLiBJLjwvYXV0aG9yPjxhdXRob3I+UGFyaywgTy48
L2F1dGhvcj48YXV0aG9yPkdhbywgQi48L2F1dGhvcj48L2F1dGhvcnM+PC9jb250cmlidXRvcnM+
PGF1dGgtYWRkcmVzcz5TZWN0aW9uIG9uIExpdmVyIEJpb2xvZ3ksIE5JQUFBL05JSCwgNTYyNSBG
aXNoZXJzIExhbmUsIFJtLiAyUy0zMywgQmV0aGVzZGEsIE1EIDIwODkyLCBVU0EuIHNyYWRhZXZh
QG1haWwubmloLmdvdjwvYXV0aC1hZGRyZXNzPjx0aXRsZXM+PHRpdGxlPlJldGlub2ljIGFjaWQg
c2lnbmFsaW5nIHNlbnNpdGl6ZXMgaGVwYXRpYyBzdGVsbGF0ZSBjZWxscyB0byBOSyBjZWxsIGtp
bGxpbmcgdmlhIHVwcmVndWxhdGlvbiBvZiBOSyBjZWxsIGFjdGl2YXRpbmcgbGlnYW5kIFJBRTE8
L3RpdGxlPjxzZWNvbmRhcnktdGl0bGU+QW0gSiBQaHlzaW9sIEdhc3Ryb2ludGVzdCBMaXZlciBQ
aHlzaW9sPC9zZWNvbmRhcnktdGl0bGU+PC90aXRsZXM+PHBlcmlvZGljYWw+PGZ1bGwtdGl0bGU+
QW0gSiBQaHlzaW9sIEdhc3Ryb2ludGVzdCBMaXZlciBQaHlzaW9sPC9mdWxsLXRpdGxlPjwvcGVy
aW9kaWNhbD48cGFnZXM+RzgwOS0xNjwvcGFnZXM+PHZvbHVtZT4yOTM8L3ZvbHVtZT48bnVtYmVy
PjQ8L251bWJlcj48ZWRpdGlvbj4yMDA3LzA4LzA0PC9lZGl0aW9uPjxrZXl3b3Jkcz48a2V5d29y
ZD5BbGRlaHlkZSBPeGlkb3JlZHVjdGFzZXMvYW50YWdvbmlzdHMgJmFtcDsgaW5oaWJpdG9yczwv
a2V5d29yZD48a2V5d29yZD5BbmltYWxzPC9rZXl3b3JkPjxrZXl3b3JkPkNlbGxzLCBDdWx0dXJl
ZDwva2V5d29yZD48a2V5d29yZD5LaWxsZXIgQ2VsbHMsIE5hdHVyYWwvKnBoeXNpb2xvZ3k8L2tl
eXdvcmQ+PGtleXdvcmQ+TGl2ZXIvKmN5dG9sb2d5PC9rZXl3b3JkPjxrZXl3b3JkPkxpdmVyIENp
cnJob3Npcy9waHlzaW9wYXRob2xvZ3k8L2tleXdvcmQ+PGtleXdvcmQ+TWljZTwva2V5d29yZD48
a2V5d29yZD5OdWNsZWFyIE1hdHJpeC1Bc3NvY2lhdGVkIFByb3RlaW5zLypwaHlzaW9sb2d5PC9r
ZXl3b3JkPjxrZXl3b3JkPk51Y2xlb2N5dG9wbGFzbWljIFRyYW5zcG9ydCBQcm90ZWlucy8qcGh5
c2lvbG9neTwva2V5d29yZD48a2V5d29yZD5Qcm90ZWluIElzb2Zvcm1zL2Jpb3N5bnRoZXNpczwv
a2V5d29yZD48a2V5d29yZD5TaWduYWwgVHJhbnNkdWN0aW9uL2RydWcgZWZmZWN0cy8qcGh5c2lv
bG9neTwva2V5d29yZD48a2V5d29yZD5UcmV0aW5vaW4vKnBoeXNpb2xvZ3k8L2tleXdvcmQ+PGtl
eXdvcmQ+VXAtUmVndWxhdGlvbjwva2V5d29yZD48L2tleXdvcmRzPjxkYXRlcz48eWVhcj4yMDA3
PC95ZWFyPjxwdWItZGF0ZXM+PGRhdGU+T2N0PC9kYXRlPjwvcHViLWRhdGVzPjwvZGF0ZXM+PGlz
Ym4+MDE5My0xODU3IChQcmludCkmI3hEOzAxOTMtMTg1NyAoTGlua2luZyk8L2lzYm4+PGFjY2Vz
c2lvbi1udW0+MTc2NzM1NDU8L2FjY2Vzc2lvbi1udW0+PHVybHM+PHJlbGF0ZWQtdXJscz48dXJs
Pmh0dHA6Ly93d3cubmNiaS5ubG0ubmloLmdvdi9lbnRyZXovcXVlcnkuZmNnaT9jbWQ9UmV0cmll
dmUmYW1wO2RiPVB1Yk1lZCZhbXA7ZG9wdD1DaXRhdGlvbiZhbXA7bGlzdF91aWRzPTE3NjczNTQ1
PC91cmw+PC9yZWxhdGVkLXVybHM+PC91cmxzPjxlbGVjdHJvbmljLXJlc291cmNlLW51bT4wMDIx
Mi4yMDA3IFtwaWldJiN4RDsxMC4xMTUyL2FqcGdpLjAwMjEyLjIwMDc8L2VsZWN0cm9uaWMtcmVz
b3VyY2UtbnVtPjxsYW5ndWFnZT5lbmc8L2xhbmd1YWdlPjwvcmVjb3JkPjwvQ2l0ZT48Q2l0ZT48
QXV0aG9yPlJhZGFldmE8L0F1dGhvcj48WWVhcj4yMDA2PC9ZZWFyPjxSZWNOdW0+NzA8L1JlY051
bT48cmVjb3JkPjxyZWMtbnVtYmVyPjcwPC9yZWMtbnVtYmVyPjxmb3JlaWduLWtleXM+PGtleSBh
cHA9IkVOIiBkYi1pZD0iYXAydDV2YXJiMHN6djJld3Ryb3gyOXpqMmFmZXJwZWQyOWZ2Ij43MDwv
a2V5PjwvZm9yZWlnbi1rZXlzPjxyZWYtdHlwZSBuYW1lPSJKb3VybmFsIEFydGljbGUiPjE3PC9y
ZWYtdHlwZT48Y29udHJpYnV0b3JzPjxhdXRob3JzPjxhdXRob3I+UmFkYWV2YSwgUy48L2F1dGhv
cj48YXV0aG9yPlN1biwgUi48L2F1dGhvcj48YXV0aG9yPkphcnVnYSwgQi48L2F1dGhvcj48YXV0
aG9yPk5ndXllbiwgVi4gVC48L2F1dGhvcj48YXV0aG9yPlRpYW4sIFouPC9hdXRob3I+PGF1dGhv
cj5HYW8sIEIuPC9hdXRob3I+PC9hdXRob3JzPjwvY29udHJpYnV0b3JzPjxhdXRoLWFkZHJlc3M+
U2VjdGlvbiBvbiBMaXZlciBCaW9sb2d5LCBMYWJvcmF0b3J5IG9mIFBoeXNpb2xvZ2ljIFN0dWRp
ZXMsIE5hdGlvbmFsIEluc3RpdHV0ZSBvbiBBbGNvaG9sIEFidXNlIGFuZCBBbGNvaG9saXNtLCBO
YXRpb25hbCBJbnN0aXR1dGVzIG9mIEhlYWx0aCwgQmV0aGVzZGEsIE1hcnlsYW5kIDIwODkyLCBV
U0EuPC9hdXRoLWFkZHJlc3M+PHRpdGxlcz48dGl0bGU+TmF0dXJhbCBraWxsZXIgY2VsbHMgYW1l
bGlvcmF0ZSBsaXZlciBmaWJyb3NpcyBieSBraWxsaW5nIGFjdGl2YXRlZCBzdGVsbGF0ZSBjZWxs
cyBpbiBOS0cyRC1kZXBlbmRlbnQgYW5kIHR1bW9yIG5lY3Jvc2lzIGZhY3Rvci1yZWxhdGVkIGFw
b3B0b3Npcy1pbmR1Y2luZyBsaWdhbmQtZGVwZW5kZW50IG1hbm5lcnM8L3RpdGxlPjxzZWNvbmRh
cnktdGl0bGU+R2FzdHJvZW50ZXJvbG9neTwvc2Vjb25kYXJ5LXRpdGxlPjwvdGl0bGVzPjxwZXJp
b2RpY2FsPjxmdWxsLXRpdGxlPkdhc3Ryb2VudGVyb2xvZ3k8L2Z1bGwtdGl0bGU+PC9wZXJpb2Rp
Y2FsPjxwYWdlcz40MzUtNTI8L3BhZ2VzPjx2b2x1bWU+MTMwPC92b2x1bWU+PG51bWJlcj4yPC9u
dW1iZXI+PGVkaXRpb24+MjAwNi8wMi8xNDwvZWRpdGlvbj48a2V5d29yZHM+PGtleXdvcmQ+QW5p
bWFsczwva2V5d29yZD48a2V5d29yZD5BcG9wdG9zaXMvKmltbXVub2xvZ3k8L2tleXdvcmQ+PGtl
eXdvcmQ+RE5BIFByaW1lcnM8L2tleXdvcmQ+PGtleXdvcmQ+RGlzZWFzZSBNb2RlbHMsIEFuaW1h
bDwva2V5d29yZD48a2V5d29yZD5GbG93IEN5dG9tZXRyeTwva2V5d29yZD48a2V5d29yZD5IZXBh
dGl0aXMsIFZpcmFsLCBBbmltYWwvaW1tdW5vbG9neTwva2V5d29yZD48a2V5d29yZD5LaWxsZXIg
Q2VsbHMsIE5hdHVyYWwvKmltbXVub2xvZ3k8L2tleXdvcmQ+PGtleXdvcmQ+TGlnYW5kczwva2V5
d29yZD48a2V5d29yZD5MaXZlciBDaXJyaG9zaXMsIEV4cGVyaW1lbnRhbC8qaW1tdW5vbG9neTwv
a2V5d29yZD48a2V5d29yZD5NYWxlPC9rZXl3b3JkPjxrZXl3b3JkPk1lbWJyYW5lIEdseWNvcHJv
dGVpbnMvZGVmaWNpZW5jeS9nZW5ldGljczwva2V5d29yZD48a2V5d29yZD5NaWNlPC9rZXl3b3Jk
PjxrZXl3b3JkPk1pY2UsIEluYnJlZCBDNTdCTDwva2V5d29yZD48a2V5d29yZD5NaWNlLCBLbm9j
a291dDwva2V5d29yZD48a2V5d29yZD5OSyBDZWxsIExlY3Rpbi1MaWtlIFJlY2VwdG9yIFN1YmZh
bWlseSBLPC9rZXl3b3JkPjxrZXl3b3JkPlBlcmZvcmluPC9rZXl3b3JkPjxrZXl3b3JkPlBvcmUg
Rm9ybWluZyBDeXRvdG94aWMgUHJvdGVpbnM8L2tleXdvcmQ+PGtleXdvcmQ+UmVjZXB0b3JzLCBJ
bW11bm9sb2dpYy9nZW5ldGljcy8qcGh5c2lvbG9neTwva2V5d29yZD48a2V5d29yZD5SZWNlcHRv
cnMsIE5hdHVyYWwgS2lsbGVyIENlbGw8L2tleXdvcmQ+PGtleXdvcmQ+UmV2ZXJzZSBUcmFuc2Ny
aXB0YXNlIFBvbHltZXJhc2UgQ2hhaW4gUmVhY3Rpb248L2tleXdvcmQ+PGtleXdvcmQ+VHJldGlu
b2luL3BoeXNpb2xvZ3k8L2tleXdvcmQ+PC9rZXl3b3Jkcz48ZGF0ZXM+PHllYXI+MjAwNjwveWVh
cj48cHViLWRhdGVzPjxkYXRlPkZlYjwvZGF0ZT48L3B1Yi1kYXRlcz48L2RhdGVzPjxpc2JuPjAw
MTYtNTA4NSAoUHJpbnQpJiN4RDswMDE2LTUwODUgKExpbmtpbmcpPC9pc2JuPjxhY2Nlc3Npb24t
bnVtPjE2NDcyNTk4PC9hY2Nlc3Npb24tbnVtPjx1cmxzPjxyZWxhdGVkLXVybHM+PHVybD5odHRw
Oi8vd3d3Lm5jYmkubmxtLm5paC5nb3YvZW50cmV6L3F1ZXJ5LmZjZ2k/Y21kPVJldHJpZXZlJmFt
cDtkYj1QdWJNZWQmYW1wO2RvcHQ9Q2l0YXRpb24mYW1wO2xpc3RfdWlkcz0xNjQ3MjU5ODwvdXJs
PjwvcmVsYXRlZC11cmxzPjwvdXJscz48ZWxlY3Ryb25pYy1yZXNvdXJjZS1udW0+UzAwMTYtNTA4
NSgwNSkwMjIzMS02IFtwaWldJiN4RDsxMC4xMDUzL2ouZ2FzdHJvLjIwMDUuMTAuMDU1PC9lbGVj
dHJvbmljLXJlc291cmNlLW51bT48bGFuZ3VhZ2U+ZW5nPC9sYW5ndWFnZT48L3JlY29yZD48L0Np
dGU+PC9FbmROb3RlPgB=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39" w:tooltip="Jeong, 2008 #68" w:history="1">
        <w:r w:rsidRPr="00E05C91">
          <w:rPr>
            <w:rFonts w:ascii="Book Antiqua" w:hAnsi="Book Antiqua"/>
            <w:noProof/>
            <w:sz w:val="24"/>
            <w:szCs w:val="24"/>
            <w:vertAlign w:val="superscript"/>
          </w:rPr>
          <w:t>39-41</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During activation of HSCs, retinol lipid droplets are metabolized into retinoic acid such as all-trans retinoic acid or 9-cis retinoic acid, leading to induction of RAE1 through retinoic acid receptors</w:t>
      </w:r>
      <w:r w:rsidRPr="00E05C91">
        <w:rPr>
          <w:rFonts w:ascii="Book Antiqua" w:hAnsi="Book Antiqua"/>
          <w:sz w:val="24"/>
          <w:szCs w:val="24"/>
        </w:rPr>
        <w:fldChar w:fldCharType="begin">
          <w:fldData xml:space="preserve">PEVuZE5vdGU+PENpdGU+PEF1dGhvcj5SYWRhZXZhPC9BdXRob3I+PFllYXI+MjAwNzwvWWVhcj48
UmVjTnVtPjUxMzwvUmVjTnVtPjxEaXNwbGF5VGV4dD48c3R5bGUgZmFjZT0ic3VwZXJzY3JpcHQi
Pls0MF08L3N0eWxlPjwvRGlzcGxheVRleHQ+PHJlY29yZD48cmVjLW51bWJlcj41MTM8L3JlYy1u
dW1iZXI+PGZvcmVpZ24ta2V5cz48a2V5IGFwcD0iRU4iIGRiLWlkPSJhcDJ0NXZhcmIwc3p2MmV3
dHJveDI5emoyYWZlcnBlZDI5ZnYiPjUxMzwva2V5PjwvZm9yZWlnbi1rZXlzPjxyZWYtdHlwZSBu
YW1lPSJKb3VybmFsIEFydGljbGUiPjE3PC9yZWYtdHlwZT48Y29udHJpYnV0b3JzPjxhdXRob3Jz
PjxhdXRob3I+UmFkYWV2YSwgUy48L2F1dGhvcj48YXV0aG9yPldhbmcsIEwuPC9hdXRob3I+PGF1
dGhvcj5SYWRhZXYsIFMuPC9hdXRob3I+PGF1dGhvcj5KZW9uZywgVy4gSS48L2F1dGhvcj48YXV0
aG9yPlBhcmssIE8uPC9hdXRob3I+PGF1dGhvcj5HYW8sIEIuPC9hdXRob3I+PC9hdXRob3JzPjwv
Y29udHJpYnV0b3JzPjxhdXRoLWFkZHJlc3M+U2VjdGlvbiBvbiBMaXZlciBCaW9sb2d5LCBOSUFB
QS9OSUgsIDU2MjUgRmlzaGVycyBMYW5lLCBSbS4gMlMtMzMsIEJldGhlc2RhLCBNRCAyMDg5Miwg
VVNBLiBzcmFkYWV2YUBtYWlsLm5paC5nb3Y8L2F1dGgtYWRkcmVzcz48dGl0bGVzPjx0aXRsZT5S
ZXRpbm9pYyBhY2lkIHNpZ25hbGluZyBzZW5zaXRpemVzIGhlcGF0aWMgc3RlbGxhdGUgY2VsbHMg
dG8gTksgY2VsbCBraWxsaW5nIHZpYSB1cHJlZ3VsYXRpb24gb2YgTksgY2VsbCBhY3RpdmF0aW5n
IGxpZ2FuZCBSQUUxPC90aXRsZT48c2Vjb25kYXJ5LXRpdGxlPkFtIEogUGh5c2lvbCBHYXN0cm9p
bnRlc3QgTGl2ZXIgUGh5c2lvbDwvc2Vjb25kYXJ5LXRpdGxlPjwvdGl0bGVzPjxwZXJpb2RpY2Fs
PjxmdWxsLXRpdGxlPkFtIEogUGh5c2lvbCBHYXN0cm9pbnRlc3QgTGl2ZXIgUGh5c2lvbDwvZnVs
bC10aXRsZT48L3BlcmlvZGljYWw+PHBhZ2VzPkc4MDktMTY8L3BhZ2VzPjx2b2x1bWU+MjkzPC92
b2x1bWU+PG51bWJlcj40PC9udW1iZXI+PGVkaXRpb24+MjAwNy8wOC8wNDwvZWRpdGlvbj48a2V5
d29yZHM+PGtleXdvcmQ+QWxkZWh5ZGUgT3hpZG9yZWR1Y3Rhc2VzL2FudGFnb25pc3RzICZhbXA7
IGluaGliaXRvcnM8L2tleXdvcmQ+PGtleXdvcmQ+QW5pbWFsczwva2V5d29yZD48a2V5d29yZD5D
ZWxscywgQ3VsdHVyZWQ8L2tleXdvcmQ+PGtleXdvcmQ+S2lsbGVyIENlbGxzLCBOYXR1cmFsLypw
aHlzaW9sb2d5PC9rZXl3b3JkPjxrZXl3b3JkPkxpdmVyLypjeXRvbG9neTwva2V5d29yZD48a2V5
d29yZD5MaXZlciBDaXJyaG9zaXMvcGh5c2lvcGF0aG9sb2d5PC9rZXl3b3JkPjxrZXl3b3JkPk1p
Y2U8L2tleXdvcmQ+PGtleXdvcmQ+TnVjbGVhciBNYXRyaXgtQXNzb2NpYXRlZCBQcm90ZWlucy8q
cGh5c2lvbG9neTwva2V5d29yZD48a2V5d29yZD5OdWNsZW9jeXRvcGxhc21pYyBUcmFuc3BvcnQg
UHJvdGVpbnMvKnBoeXNpb2xvZ3k8L2tleXdvcmQ+PGtleXdvcmQ+UHJvdGVpbiBJc29mb3Jtcy9i
aW9zeW50aGVzaXM8L2tleXdvcmQ+PGtleXdvcmQ+U2lnbmFsIFRyYW5zZHVjdGlvbi9kcnVnIGVm
ZmVjdHMvKnBoeXNpb2xvZ3k8L2tleXdvcmQ+PGtleXdvcmQ+VHJldGlub2luLypwaHlzaW9sb2d5
PC9rZXl3b3JkPjxrZXl3b3JkPlVwLVJlZ3VsYXRpb248L2tleXdvcmQ+PC9rZXl3b3Jkcz48ZGF0
ZXM+PHllYXI+MjAwNzwveWVhcj48cHViLWRhdGVzPjxkYXRlPk9jdDwvZGF0ZT48L3B1Yi1kYXRl
cz48L2RhdGVzPjxpc2JuPjAxOTMtMTg1NyAoUHJpbnQpJiN4RDswMTkzLTE4NTcgKExpbmtpbmcp
PC9pc2JuPjxhY2Nlc3Npb24tbnVtPjE3NjczNTQ1PC9hY2Nlc3Npb24tbnVtPjx1cmxzPjxyZWxh
dGVkLXVybHM+PHVybD5odHRwOi8vd3d3Lm5jYmkubmxtLm5paC5nb3YvZW50cmV6L3F1ZXJ5LmZj
Z2k/Y21kPVJldHJpZXZlJmFtcDtkYj1QdWJNZWQmYW1wO2RvcHQ9Q2l0YXRpb24mYW1wO2xpc3Rf
dWlkcz0xNzY3MzU0NTwvdXJsPjwvcmVsYXRlZC11cmxzPjwvdXJscz48ZWxlY3Ryb25pYy1yZXNv
dXJjZS1udW0+MDAyMTIuMjAwNyBbcGlpXSYjeEQ7MTAuMTE1Mi9hanBnaS4wMDIxMi4yMDA3PC9l
bGVjdHJvbmljLXJlc291cmNlLW51bT48bGFuZ3VhZ2U+ZW5nPC9sYW5ndWFnZT48L3JlY29yZD48
L0NpdGU+PC9FbmROb3RlPn==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SYWRhZXZhPC9BdXRob3I+PFllYXI+MjAwNzwvWWVhcj48
UmVjTnVtPjUxMzwvUmVjTnVtPjxEaXNwbGF5VGV4dD48c3R5bGUgZmFjZT0ic3VwZXJzY3JpcHQi
Pls0MF08L3N0eWxlPjwvRGlzcGxheVRleHQ+PHJlY29yZD48cmVjLW51bWJlcj41MTM8L3JlYy1u
dW1iZXI+PGZvcmVpZ24ta2V5cz48a2V5IGFwcD0iRU4iIGRiLWlkPSJhcDJ0NXZhcmIwc3p2MmV3
dHJveDI5emoyYWZlcnBlZDI5ZnYiPjUxMzwva2V5PjwvZm9yZWlnbi1rZXlzPjxyZWYtdHlwZSBu
YW1lPSJKb3VybmFsIEFydGljbGUiPjE3PC9yZWYtdHlwZT48Y29udHJpYnV0b3JzPjxhdXRob3Jz
PjxhdXRob3I+UmFkYWV2YSwgUy48L2F1dGhvcj48YXV0aG9yPldhbmcsIEwuPC9hdXRob3I+PGF1
dGhvcj5SYWRhZXYsIFMuPC9hdXRob3I+PGF1dGhvcj5KZW9uZywgVy4gSS48L2F1dGhvcj48YXV0
aG9yPlBhcmssIE8uPC9hdXRob3I+PGF1dGhvcj5HYW8sIEIuPC9hdXRob3I+PC9hdXRob3JzPjwv
Y29udHJpYnV0b3JzPjxhdXRoLWFkZHJlc3M+U2VjdGlvbiBvbiBMaXZlciBCaW9sb2d5LCBOSUFB
QS9OSUgsIDU2MjUgRmlzaGVycyBMYW5lLCBSbS4gMlMtMzMsIEJldGhlc2RhLCBNRCAyMDg5Miwg
VVNBLiBzcmFkYWV2YUBtYWlsLm5paC5nb3Y8L2F1dGgtYWRkcmVzcz48dGl0bGVzPjx0aXRsZT5S
ZXRpbm9pYyBhY2lkIHNpZ25hbGluZyBzZW5zaXRpemVzIGhlcGF0aWMgc3RlbGxhdGUgY2VsbHMg
dG8gTksgY2VsbCBraWxsaW5nIHZpYSB1cHJlZ3VsYXRpb24gb2YgTksgY2VsbCBhY3RpdmF0aW5n
IGxpZ2FuZCBSQUUxPC90aXRsZT48c2Vjb25kYXJ5LXRpdGxlPkFtIEogUGh5c2lvbCBHYXN0cm9p
bnRlc3QgTGl2ZXIgUGh5c2lvbDwvc2Vjb25kYXJ5LXRpdGxlPjwvdGl0bGVzPjxwZXJpb2RpY2Fs
PjxmdWxsLXRpdGxlPkFtIEogUGh5c2lvbCBHYXN0cm9pbnRlc3QgTGl2ZXIgUGh5c2lvbDwvZnVs
bC10aXRsZT48L3BlcmlvZGljYWw+PHBhZ2VzPkc4MDktMTY8L3BhZ2VzPjx2b2x1bWU+MjkzPC92
b2x1bWU+PG51bWJlcj40PC9udW1iZXI+PGVkaXRpb24+MjAwNy8wOC8wNDwvZWRpdGlvbj48a2V5
d29yZHM+PGtleXdvcmQ+QWxkZWh5ZGUgT3hpZG9yZWR1Y3Rhc2VzL2FudGFnb25pc3RzICZhbXA7
IGluaGliaXRvcnM8L2tleXdvcmQ+PGtleXdvcmQ+QW5pbWFsczwva2V5d29yZD48a2V5d29yZD5D
ZWxscywgQ3VsdHVyZWQ8L2tleXdvcmQ+PGtleXdvcmQ+S2lsbGVyIENlbGxzLCBOYXR1cmFsLypw
aHlzaW9sb2d5PC9rZXl3b3JkPjxrZXl3b3JkPkxpdmVyLypjeXRvbG9neTwva2V5d29yZD48a2V5
d29yZD5MaXZlciBDaXJyaG9zaXMvcGh5c2lvcGF0aG9sb2d5PC9rZXl3b3JkPjxrZXl3b3JkPk1p
Y2U8L2tleXdvcmQ+PGtleXdvcmQ+TnVjbGVhciBNYXRyaXgtQXNzb2NpYXRlZCBQcm90ZWlucy8q
cGh5c2lvbG9neTwva2V5d29yZD48a2V5d29yZD5OdWNsZW9jeXRvcGxhc21pYyBUcmFuc3BvcnQg
UHJvdGVpbnMvKnBoeXNpb2xvZ3k8L2tleXdvcmQ+PGtleXdvcmQ+UHJvdGVpbiBJc29mb3Jtcy9i
aW9zeW50aGVzaXM8L2tleXdvcmQ+PGtleXdvcmQ+U2lnbmFsIFRyYW5zZHVjdGlvbi9kcnVnIGVm
ZmVjdHMvKnBoeXNpb2xvZ3k8L2tleXdvcmQ+PGtleXdvcmQ+VHJldGlub2luLypwaHlzaW9sb2d5
PC9rZXl3b3JkPjxrZXl3b3JkPlVwLVJlZ3VsYXRpb248L2tleXdvcmQ+PC9rZXl3b3Jkcz48ZGF0
ZXM+PHllYXI+MjAwNzwveWVhcj48cHViLWRhdGVzPjxkYXRlPk9jdDwvZGF0ZT48L3B1Yi1kYXRl
cz48L2RhdGVzPjxpc2JuPjAxOTMtMTg1NyAoUHJpbnQpJiN4RDswMTkzLTE4NTcgKExpbmtpbmcp
PC9pc2JuPjxhY2Nlc3Npb24tbnVtPjE3NjczNTQ1PC9hY2Nlc3Npb24tbnVtPjx1cmxzPjxyZWxh
dGVkLXVybHM+PHVybD5odHRwOi8vd3d3Lm5jYmkubmxtLm5paC5nb3YvZW50cmV6L3F1ZXJ5LmZj
Z2k/Y21kPVJldHJpZXZlJmFtcDtkYj1QdWJNZWQmYW1wO2RvcHQ9Q2l0YXRpb24mYW1wO2xpc3Rf
dWlkcz0xNzY3MzU0NTwvdXJsPjwvcmVsYXRlZC11cmxzPjwvdXJscz48ZWxlY3Ryb25pYy1yZXNv
dXJjZS1udW0+MDAyMTIuMjAwNyBbcGlpXSYjeEQ7MTAuMTE1Mi9hanBnaS4wMDIxMi4yMDA3PC9l
bGVjdHJvbmljLXJlc291cmNlLW51bT48bGFuZ3VhZ2U+ZW5nPC9sYW5ndWFnZT48L3JlY29yZD48
L0NpdGU+PC9FbmROb3RlPn==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40" w:tooltip="Radaeva, 2007 #513" w:history="1">
        <w:r w:rsidRPr="00E05C91">
          <w:rPr>
            <w:rFonts w:ascii="Book Antiqua" w:hAnsi="Book Antiqua"/>
            <w:noProof/>
            <w:sz w:val="24"/>
            <w:szCs w:val="24"/>
            <w:vertAlign w:val="superscript"/>
          </w:rPr>
          <w:t>40</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In addition, freshly isolated HSCs from ethanol-fed mice showed enhanced RAE1 expression and were susceptible to NK cell killing (Figure 2). However, the mechanism of increased retinol metabolism and RAE1 expression in HSCs from ethanol-fed mice is not yet clearly understood. Recent studies have reported that class III ADH (ADH3) is the most important enzyme for retinol metabolism in HSCs, and that ADH3 might be involved in alcohol metabolism in the liver</w:t>
      </w:r>
      <w:r w:rsidRPr="00E05C91">
        <w:rPr>
          <w:rFonts w:ascii="Book Antiqua" w:hAnsi="Book Antiqua"/>
          <w:sz w:val="24"/>
          <w:szCs w:val="24"/>
        </w:rPr>
        <w:fldChar w:fldCharType="begin">
          <w:fldData xml:space="preserve">PEVuZE5vdGU+PENpdGU+PEF1dGhvcj5IYXNlYmE8L0F1dGhvcj48WWVhcj4yMDEwPC9ZZWFyPjxS
ZWNOdW0+OTUxPC9SZWNOdW0+PERpc3BsYXlUZXh0PjxzdHlsZSBmYWNlPSJzdXBlcnNjcmlwdCI+
WzQyLCA0M108L3N0eWxlPjwvRGlzcGxheVRleHQ+PHJlY29yZD48cmVjLW51bWJlcj45NTE8L3Jl
Yy1udW1iZXI+PGZvcmVpZ24ta2V5cz48a2V5IGFwcD0iRU4iIGRiLWlkPSJhcDJ0NXZhcmIwc3p2
MmV3dHJveDI5emoyYWZlcnBlZDI5ZnYiPjk1MTwva2V5PjwvZm9yZWlnbi1rZXlzPjxyZWYtdHlw
ZSBuYW1lPSJKb3VybmFsIEFydGljbGUiPjE3PC9yZWYtdHlwZT48Y29udHJpYnV0b3JzPjxhdXRo
b3JzPjxhdXRob3I+SGFzZWJhLCBULjwvYXV0aG9yPjxhdXRob3I+T2hubywgWS48L2F1dGhvcj48
L2F1dGhvcnM+PC9jb250cmlidXRvcnM+PGF1dGgtYWRkcmVzcz5EZXBhcnRtZW50IG9mIExlZ2Fs
IE1lZGljaW5lLCBOaXBwb24gTWVkaWNhbCBTY2hvb2wsIDEtMS01IFNlbmRhZ2ksIEJ1bmt5by1r
dSwgVG9reW8sIEphcGFuLiBoYXNlYmF0QG5tcy5hYy5qcDwvYXV0aC1hZGRyZXNzPjx0aXRsZXM+
PHRpdGxlPkEgbmV3IHZpZXcgb2YgYWxjb2hvbCBtZXRhYm9saXNtIGFuZCBhbGNvaG9saXNtLS1y
b2xlIG9mIHRoZSBoaWdoLUttIENsYXNzIElJSSBhbGNvaG9sIGRlaHlkcm9nZW5hc2UgKEFESDMp
PC90aXRsZT48c2Vjb25kYXJ5LXRpdGxlPkludCBKIEVudmlyb24gUmVzIFB1YmxpYyBIZWFsdGg8
L3NlY29uZGFyeS10aXRsZT48YWx0LXRpdGxlPkludGVybmF0aW9uYWwgam91cm5hbCBvZiBlbnZp
cm9ubWVudGFsIHJlc2VhcmNoIGFuZCBwdWJsaWMgaGVhbHRoPC9hbHQtdGl0bGU+PC90aXRsZXM+
PHBlcmlvZGljYWw+PGZ1bGwtdGl0bGU+SW50IEogRW52aXJvbiBSZXMgUHVibGljIEhlYWx0aDwv
ZnVsbC10aXRsZT48YWJici0xPkludGVybmF0aW9uYWwgam91cm5hbCBvZiBlbnZpcm9ubWVudGFs
IHJlc2VhcmNoIGFuZCBwdWJsaWMgaGVhbHRoPC9hYmJyLTE+PC9wZXJpb2RpY2FsPjxhbHQtcGVy
aW9kaWNhbD48ZnVsbC10aXRsZT5JbnQgSiBFbnZpcm9uIFJlcyBQdWJsaWMgSGVhbHRoPC9mdWxs
LXRpdGxlPjxhYmJyLTE+SW50ZXJuYXRpb25hbCBqb3VybmFsIG9mIGVudmlyb25tZW50YWwgcmVz
ZWFyY2ggYW5kIHB1YmxpYyBoZWFsdGg8L2FiYnItMT48L2FsdC1wZXJpb2RpY2FsPjxwYWdlcz4x
MDc2LTkyPC9wYWdlcz48dm9sdW1lPjc8L3ZvbHVtZT48bnVtYmVyPjM8L251bWJlcj48a2V5d29y
ZHM+PGtleXdvcmQ+QWxjb2hvbGlzbS8qZW56eW1vbG9neTwva2V5d29yZD48a2V5d29yZD5BbGRl
aHlkZSBPeGlkb3JlZHVjdGFzZXMvZ2VuZXRpY3MvKm1ldGFib2xpc208L2tleXdvcmQ+PGtleXdv
cmQ+QW5pbWFsczwva2V5d29yZD48a2V5d29yZD5Eb3NlLVJlc3BvbnNlIFJlbGF0aW9uc2hpcCwg
RHJ1Zzwva2V5d29yZD48a2V5d29yZD5Fbnp5bWUgQWN0aXZhdGlvbjwva2V5d29yZD48a2V5d29y
ZD5FdGhhbm9sL2FkbWluaXN0cmF0aW9uICZhbXA7IGRvc2FnZS9ibG9vZC8qbWV0YWJvbGlzbTwv
a2V5d29yZD48a2V5d29yZD5IdW1hbnM8L2tleXdvcmQ+PGtleXdvcmQ+TWljZTwva2V5d29yZD48
a2V5d29yZD5NaWNlLCBLbm9ja291dDwva2V5d29yZD48a2V5d29yZD5SYXRzPC9rZXl3b3JkPjwv
a2V5d29yZHM+PGRhdGVzPjx5ZWFyPjIwMTA8L3llYXI+PHB1Yi1kYXRlcz48ZGF0ZT5NYXI8L2Rh
dGU+PC9wdWItZGF0ZXM+PC9kYXRlcz48aXNibj4xNjYwLTQ2MDEgKEVsZWN0cm9uaWMpJiN4RDsx
NjYwLTQ2MDEgKExpbmtpbmcpPC9pc2JuPjxhY2Nlc3Npb24tbnVtPjIwNjE3MDE5PC9hY2Nlc3Np
b24tbnVtPjx1cmxzPjxyZWxhdGVkLXVybHM+PHVybD5odHRwOi8vd3d3Lm5jYmkubmxtLm5paC5n
b3YvcHVibWVkLzIwNjE3MDE5PC91cmw+PC9yZWxhdGVkLXVybHM+PC91cmxzPjxjdXN0b20yPjI4
NzIzMTA8L2N1c3RvbTI+PGVsZWN0cm9uaWMtcmVzb3VyY2UtbnVtPjEwLjMzOTAvaWplcnBoNzAz
MTA3NjwvZWxlY3Ryb25pYy1yZXNvdXJjZS1udW0+PC9yZWNvcmQ+PC9DaXRlPjxDaXRlPjxBdXRo
b3I+WWk8L0F1dGhvcj48WWVhcj4yMDE0PC9ZZWFyPjxSZWNOdW0+ODMxPC9SZWNOdW0+PHJlY29y
ZD48cmVjLW51bWJlcj44MzE8L3JlYy1udW1iZXI+PGZvcmVpZ24ta2V5cz48a2V5IGFwcD0iRU4i
IGRiLWlkPSJhcDJ0NXZhcmIwc3p2MmV3dHJveDI5emoyYWZlcnBlZDI5ZnYiPjgzMTwva2V5Pjwv
Zm9yZWlnbi1rZXlzPjxyZWYtdHlwZSBuYW1lPSJKb3VybmFsIEFydGljbGUiPjE3PC9yZWYtdHlw
ZT48Y29udHJpYnV0b3JzPjxhdXRob3JzPjxhdXRob3I+WWksIEguIFMuPC9hdXRob3I+PGF1dGhv
cj5MZWUsIFkuIFMuPC9hdXRob3I+PGF1dGhvcj5CeXVuLCBKLiBTLjwvYXV0aG9yPjxhdXRob3I+
U2VvLCBXLjwvYXV0aG9yPjxhdXRob3I+SmVvbmcsIEouIE0uPC9hdXRob3I+PGF1dGhvcj5QYXJr
LCBPLjwvYXV0aG9yPjxhdXRob3I+RHVlc3RlciwgRy48L2F1dGhvcj48YXV0aG9yPkhhc2ViYSwg
VC48L2F1dGhvcj48YXV0aG9yPktpbSwgUy4gQy48L2F1dGhvcj48YXV0aG9yPlBhcmssIEsuIEcu
PC9hdXRob3I+PGF1dGhvcj5HYW8sIEIuPC9hdXRob3I+PGF1dGhvcj5KZW9uZywgVy4gSS48L2F1
dGhvcj48L2F1dGhvcnM+PC9jb250cmlidXRvcnM+PGF1dGgtYWRkcmVzcz5MYWJvcmF0b3J5IG9m
IExpdmVyIFJlc2VhcmNoLCBHcmFkdWF0ZSBTY2hvb2wgb2YgTWVkaWNhbCBTY2llbmNlIGFuZCBF
bmdpbmVlcmluZywgS0FJU1QsIERhZWplb24sIDMwNS03MDEsIFJlcHVibGljIG9mIEtvcmVhLjwv
YXV0aC1hZGRyZXNzPjx0aXRsZXM+PHRpdGxlPkFsY29ob2wgZGVoeWRyb2dlbmFzZSBJSUkgZXhh
Y2VyYmF0ZXMgbGl2ZXIgZmlicm9zaXMgYnkgZW5oYW5jaW5nIHN0ZWxsYXRlIGNlbGwgYWN0aXZh
dGlvbiBhbmQgc3VwcHJlc3NpbmcgbmF0dXJhbCBraWxsZXIgY2VsbHMgaW4gbWljZT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MTA0NC01
MzwvcGFnZXM+PHZvbHVtZT42MDwvdm9sdW1lPjxudW1iZXI+MzwvbnVtYmVyPjxkYXRlcz48eWVh
cj4yMDE0PC95ZWFyPjxwdWItZGF0ZXM+PGRhdGU+TWFyIDI2PC9kYXRlPjwvcHViLWRhdGVzPjwv
ZGF0ZXM+PGlzYm4+MTUyNy0zMzUwIChFbGVjdHJvbmljKSYjeEQ7MDI3MC05MTM5IChMaW5raW5n
KTwvaXNibj48YWNjZXNzaW9uLW51bT4yNDY2ODY0ODwvYWNjZXNzaW9uLW51bT48dXJscz48cmVs
YXRlZC11cmxzPjx1cmw+aHR0cDovL3d3dy5uY2JpLm5sbS5uaWguZ292L3B1Ym1lZC8yNDY2ODY0
ODwvdXJsPjwvcmVsYXRlZC11cmxzPjwvdXJscz48ZWxlY3Ryb25pYy1yZXNvdXJjZS1udW0+MTAu
MTAwMi9oZXAuMjcxMzc8L2VsZWN0cm9uaWMtcmVzb3VyY2UtbnVtPjwvcmVjb3JkPjwvQ2l0ZT48
L0VuZE5vdGU+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IYXNlYmE8L0F1dGhvcj48WWVhcj4yMDEwPC9ZZWFyPjxS
ZWNOdW0+OTUxPC9SZWNOdW0+PERpc3BsYXlUZXh0PjxzdHlsZSBmYWNlPSJzdXBlcnNjcmlwdCI+
WzQyLCA0M108L3N0eWxlPjwvRGlzcGxheVRleHQ+PHJlY29yZD48cmVjLW51bWJlcj45NTE8L3Jl
Yy1udW1iZXI+PGZvcmVpZ24ta2V5cz48a2V5IGFwcD0iRU4iIGRiLWlkPSJhcDJ0NXZhcmIwc3p2
MmV3dHJveDI5emoyYWZlcnBlZDI5ZnYiPjk1MTwva2V5PjwvZm9yZWlnbi1rZXlzPjxyZWYtdHlw
ZSBuYW1lPSJKb3VybmFsIEFydGljbGUiPjE3PC9yZWYtdHlwZT48Y29udHJpYnV0b3JzPjxhdXRo
b3JzPjxhdXRob3I+SGFzZWJhLCBULjwvYXV0aG9yPjxhdXRob3I+T2hubywgWS48L2F1dGhvcj48
L2F1dGhvcnM+PC9jb250cmlidXRvcnM+PGF1dGgtYWRkcmVzcz5EZXBhcnRtZW50IG9mIExlZ2Fs
IE1lZGljaW5lLCBOaXBwb24gTWVkaWNhbCBTY2hvb2wsIDEtMS01IFNlbmRhZ2ksIEJ1bmt5by1r
dSwgVG9reW8sIEphcGFuLiBoYXNlYmF0QG5tcy5hYy5qcDwvYXV0aC1hZGRyZXNzPjx0aXRsZXM+
PHRpdGxlPkEgbmV3IHZpZXcgb2YgYWxjb2hvbCBtZXRhYm9saXNtIGFuZCBhbGNvaG9saXNtLS1y
b2xlIG9mIHRoZSBoaWdoLUttIENsYXNzIElJSSBhbGNvaG9sIGRlaHlkcm9nZW5hc2UgKEFESDMp
PC90aXRsZT48c2Vjb25kYXJ5LXRpdGxlPkludCBKIEVudmlyb24gUmVzIFB1YmxpYyBIZWFsdGg8
L3NlY29uZGFyeS10aXRsZT48YWx0LXRpdGxlPkludGVybmF0aW9uYWwgam91cm5hbCBvZiBlbnZp
cm9ubWVudGFsIHJlc2VhcmNoIGFuZCBwdWJsaWMgaGVhbHRoPC9hbHQtdGl0bGU+PC90aXRsZXM+
PHBlcmlvZGljYWw+PGZ1bGwtdGl0bGU+SW50IEogRW52aXJvbiBSZXMgUHVibGljIEhlYWx0aDwv
ZnVsbC10aXRsZT48YWJici0xPkludGVybmF0aW9uYWwgam91cm5hbCBvZiBlbnZpcm9ubWVudGFs
IHJlc2VhcmNoIGFuZCBwdWJsaWMgaGVhbHRoPC9hYmJyLTE+PC9wZXJpb2RpY2FsPjxhbHQtcGVy
aW9kaWNhbD48ZnVsbC10aXRsZT5JbnQgSiBFbnZpcm9uIFJlcyBQdWJsaWMgSGVhbHRoPC9mdWxs
LXRpdGxlPjxhYmJyLTE+SW50ZXJuYXRpb25hbCBqb3VybmFsIG9mIGVudmlyb25tZW50YWwgcmVz
ZWFyY2ggYW5kIHB1YmxpYyBoZWFsdGg8L2FiYnItMT48L2FsdC1wZXJpb2RpY2FsPjxwYWdlcz4x
MDc2LTkyPC9wYWdlcz48dm9sdW1lPjc8L3ZvbHVtZT48bnVtYmVyPjM8L251bWJlcj48a2V5d29y
ZHM+PGtleXdvcmQ+QWxjb2hvbGlzbS8qZW56eW1vbG9neTwva2V5d29yZD48a2V5d29yZD5BbGRl
aHlkZSBPeGlkb3JlZHVjdGFzZXMvZ2VuZXRpY3MvKm1ldGFib2xpc208L2tleXdvcmQ+PGtleXdv
cmQ+QW5pbWFsczwva2V5d29yZD48a2V5d29yZD5Eb3NlLVJlc3BvbnNlIFJlbGF0aW9uc2hpcCwg
RHJ1Zzwva2V5d29yZD48a2V5d29yZD5Fbnp5bWUgQWN0aXZhdGlvbjwva2V5d29yZD48a2V5d29y
ZD5FdGhhbm9sL2FkbWluaXN0cmF0aW9uICZhbXA7IGRvc2FnZS9ibG9vZC8qbWV0YWJvbGlzbTwv
a2V5d29yZD48a2V5d29yZD5IdW1hbnM8L2tleXdvcmQ+PGtleXdvcmQ+TWljZTwva2V5d29yZD48
a2V5d29yZD5NaWNlLCBLbm9ja291dDwva2V5d29yZD48a2V5d29yZD5SYXRzPC9rZXl3b3JkPjwv
a2V5d29yZHM+PGRhdGVzPjx5ZWFyPjIwMTA8L3llYXI+PHB1Yi1kYXRlcz48ZGF0ZT5NYXI8L2Rh
dGU+PC9wdWItZGF0ZXM+PC9kYXRlcz48aXNibj4xNjYwLTQ2MDEgKEVsZWN0cm9uaWMpJiN4RDsx
NjYwLTQ2MDEgKExpbmtpbmcpPC9pc2JuPjxhY2Nlc3Npb24tbnVtPjIwNjE3MDE5PC9hY2Nlc3Np
b24tbnVtPjx1cmxzPjxyZWxhdGVkLXVybHM+PHVybD5odHRwOi8vd3d3Lm5jYmkubmxtLm5paC5n
b3YvcHVibWVkLzIwNjE3MDE5PC91cmw+PC9yZWxhdGVkLXVybHM+PC91cmxzPjxjdXN0b20yPjI4
NzIzMTA8L2N1c3RvbTI+PGVsZWN0cm9uaWMtcmVzb3VyY2UtbnVtPjEwLjMzOTAvaWplcnBoNzAz
MTA3NjwvZWxlY3Ryb25pYy1yZXNvdXJjZS1udW0+PC9yZWNvcmQ+PC9DaXRlPjxDaXRlPjxBdXRo
b3I+WWk8L0F1dGhvcj48WWVhcj4yMDE0PC9ZZWFyPjxSZWNOdW0+ODMxPC9SZWNOdW0+PHJlY29y
ZD48cmVjLW51bWJlcj44MzE8L3JlYy1udW1iZXI+PGZvcmVpZ24ta2V5cz48a2V5IGFwcD0iRU4i
IGRiLWlkPSJhcDJ0NXZhcmIwc3p2MmV3dHJveDI5emoyYWZlcnBlZDI5ZnYiPjgzMTwva2V5Pjwv
Zm9yZWlnbi1rZXlzPjxyZWYtdHlwZSBuYW1lPSJKb3VybmFsIEFydGljbGUiPjE3PC9yZWYtdHlw
ZT48Y29udHJpYnV0b3JzPjxhdXRob3JzPjxhdXRob3I+WWksIEguIFMuPC9hdXRob3I+PGF1dGhv
cj5MZWUsIFkuIFMuPC9hdXRob3I+PGF1dGhvcj5CeXVuLCBKLiBTLjwvYXV0aG9yPjxhdXRob3I+
U2VvLCBXLjwvYXV0aG9yPjxhdXRob3I+SmVvbmcsIEouIE0uPC9hdXRob3I+PGF1dGhvcj5QYXJr
LCBPLjwvYXV0aG9yPjxhdXRob3I+RHVlc3RlciwgRy48L2F1dGhvcj48YXV0aG9yPkhhc2ViYSwg
VC48L2F1dGhvcj48YXV0aG9yPktpbSwgUy4gQy48L2F1dGhvcj48YXV0aG9yPlBhcmssIEsuIEcu
PC9hdXRob3I+PGF1dGhvcj5HYW8sIEIuPC9hdXRob3I+PGF1dGhvcj5KZW9uZywgVy4gSS48L2F1
dGhvcj48L2F1dGhvcnM+PC9jb250cmlidXRvcnM+PGF1dGgtYWRkcmVzcz5MYWJvcmF0b3J5IG9m
IExpdmVyIFJlc2VhcmNoLCBHcmFkdWF0ZSBTY2hvb2wgb2YgTWVkaWNhbCBTY2llbmNlIGFuZCBF
bmdpbmVlcmluZywgS0FJU1QsIERhZWplb24sIDMwNS03MDEsIFJlcHVibGljIG9mIEtvcmVhLjwv
YXV0aC1hZGRyZXNzPjx0aXRsZXM+PHRpdGxlPkFsY29ob2wgZGVoeWRyb2dlbmFzZSBJSUkgZXhh
Y2VyYmF0ZXMgbGl2ZXIgZmlicm9zaXMgYnkgZW5oYW5jaW5nIHN0ZWxsYXRlIGNlbGwgYWN0aXZh
dGlvbiBhbmQgc3VwcHJlc3NpbmcgbmF0dXJhbCBraWxsZXIgY2VsbHMgaW4gbWljZT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MTA0NC01
MzwvcGFnZXM+PHZvbHVtZT42MDwvdm9sdW1lPjxudW1iZXI+MzwvbnVtYmVyPjxkYXRlcz48eWVh
cj4yMDE0PC95ZWFyPjxwdWItZGF0ZXM+PGRhdGU+TWFyIDI2PC9kYXRlPjwvcHViLWRhdGVzPjwv
ZGF0ZXM+PGlzYm4+MTUyNy0zMzUwIChFbGVjdHJvbmljKSYjeEQ7MDI3MC05MTM5IChMaW5raW5n
KTwvaXNibj48YWNjZXNzaW9uLW51bT4yNDY2ODY0ODwvYWNjZXNzaW9uLW51bT48dXJscz48cmVs
YXRlZC11cmxzPjx1cmw+aHR0cDovL3d3dy5uY2JpLm5sbS5uaWguZ292L3B1Ym1lZC8yNDY2ODY0
ODwvdXJsPjwvcmVsYXRlZC11cmxzPjwvdXJscz48ZWxlY3Ryb25pYy1yZXNvdXJjZS1udW0+MTAu
MTAwMi9oZXAuMjcxMzc8L2VsZWN0cm9uaWMtcmVzb3VyY2UtbnVtPjwvcmVjb3JkPjwvQ2l0ZT48
L0VuZE5vdGU+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42" w:tooltip="Haseba, 2010 #951" w:history="1">
        <w:r w:rsidRPr="00E05C91">
          <w:rPr>
            <w:rFonts w:ascii="Book Antiqua" w:hAnsi="Book Antiqua"/>
            <w:noProof/>
            <w:sz w:val="24"/>
            <w:szCs w:val="24"/>
            <w:vertAlign w:val="superscript"/>
          </w:rPr>
          <w:t>42</w:t>
        </w:r>
      </w:hyperlink>
      <w:r w:rsidR="00EC2161">
        <w:rPr>
          <w:rFonts w:ascii="Book Antiqua" w:hAnsi="Book Antiqua"/>
          <w:noProof/>
          <w:sz w:val="24"/>
          <w:szCs w:val="24"/>
          <w:vertAlign w:val="superscript"/>
        </w:rPr>
        <w:t>,</w:t>
      </w:r>
      <w:hyperlink w:anchor="_ENREF_43" w:tooltip="Yi, 2014 #831" w:history="1">
        <w:r w:rsidRPr="00E05C91">
          <w:rPr>
            <w:rFonts w:ascii="Book Antiqua" w:hAnsi="Book Antiqua"/>
            <w:noProof/>
            <w:sz w:val="24"/>
            <w:szCs w:val="24"/>
            <w:vertAlign w:val="superscript"/>
          </w:rPr>
          <w:t>43</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suggesting that increased retinol metabolism in HSCs is due to the activation of ADH3 by alcohol. In rat HSCs, alcohol-mediated protein adducts such as </w:t>
      </w:r>
      <w:proofErr w:type="spellStart"/>
      <w:r w:rsidRPr="00E05C91">
        <w:rPr>
          <w:rFonts w:ascii="Book Antiqua" w:hAnsi="Book Antiqua"/>
          <w:sz w:val="24"/>
          <w:szCs w:val="24"/>
        </w:rPr>
        <w:t>malondialdehyde</w:t>
      </w:r>
      <w:proofErr w:type="spellEnd"/>
      <w:r w:rsidRPr="00E05C91">
        <w:rPr>
          <w:rFonts w:ascii="Book Antiqua" w:hAnsi="Book Antiqua"/>
          <w:sz w:val="24"/>
          <w:szCs w:val="24"/>
        </w:rPr>
        <w:t xml:space="preserve">-acetaldehyde could increase </w:t>
      </w:r>
      <w:proofErr w:type="spellStart"/>
      <w:r w:rsidRPr="00E05C91">
        <w:rPr>
          <w:rFonts w:ascii="Book Antiqua" w:hAnsi="Book Antiqua"/>
          <w:sz w:val="24"/>
          <w:szCs w:val="24"/>
        </w:rPr>
        <w:t>chemokines</w:t>
      </w:r>
      <w:proofErr w:type="spellEnd"/>
      <w:r w:rsidRPr="00E05C91">
        <w:rPr>
          <w:rFonts w:ascii="Book Antiqua" w:hAnsi="Book Antiqua"/>
          <w:sz w:val="24"/>
          <w:szCs w:val="24"/>
        </w:rPr>
        <w:t xml:space="preserve"> such as monocyte </w:t>
      </w:r>
      <w:proofErr w:type="spellStart"/>
      <w:r w:rsidRPr="00E05C91">
        <w:rPr>
          <w:rFonts w:ascii="Book Antiqua" w:hAnsi="Book Antiqua"/>
          <w:sz w:val="24"/>
          <w:szCs w:val="24"/>
        </w:rPr>
        <w:t>chemoattractant</w:t>
      </w:r>
      <w:proofErr w:type="spellEnd"/>
      <w:r w:rsidRPr="00E05C91">
        <w:rPr>
          <w:rFonts w:ascii="Book Antiqua" w:hAnsi="Book Antiqua"/>
          <w:sz w:val="24"/>
          <w:szCs w:val="24"/>
        </w:rPr>
        <w:t xml:space="preserve"> protein (MCP)-1 and macrophage inflammatory protein (MIP)-2, contributing to hepatic inflammation in ALD</w:t>
      </w:r>
      <w:r w:rsidRPr="00E05C91">
        <w:rPr>
          <w:rFonts w:ascii="Book Antiqua" w:hAnsi="Book Antiqua"/>
          <w:sz w:val="24"/>
          <w:szCs w:val="24"/>
        </w:rPr>
        <w:fldChar w:fldCharType="begin"/>
      </w:r>
      <w:r w:rsidRPr="00E05C91">
        <w:rPr>
          <w:rFonts w:ascii="Book Antiqua" w:hAnsi="Book Antiqua"/>
          <w:sz w:val="24"/>
          <w:szCs w:val="24"/>
        </w:rPr>
        <w:instrText xml:space="preserve"> ADDIN EN.CITE &lt;EndNote&gt;&lt;Cite&gt;&lt;Author&gt;Kharbanda&lt;/Author&gt;&lt;Year&gt;2001&lt;/Year&gt;&lt;RecNum&gt;946&lt;/RecNum&gt;&lt;DisplayText&gt;&lt;style face="superscript"&gt;[44]&lt;/style&gt;&lt;/DisplayText&gt;&lt;record&gt;&lt;rec-number&gt;946&lt;/rec-number&gt;&lt;foreign-keys&gt;&lt;key app="EN" db-id="ap2t5varb0szv2ewtrox29zj2aferped29fv"&gt;946&lt;/key&gt;&lt;/foreign-keys&gt;&lt;ref-type name="Journal Article"&gt;17&lt;/ref-type&gt;&lt;contributors&gt;&lt;authors&gt;&lt;author&gt;Kharbanda, K. K.&lt;/author&gt;&lt;author&gt;Todero, S. L.&lt;/author&gt;&lt;author&gt;Shubert, K. A.&lt;/author&gt;&lt;author&gt;Sorrell, M. F.&lt;/author&gt;&lt;author&gt;Tuma, D. J.&lt;/author&gt;&lt;/authors&gt;&lt;/contributors&gt;&lt;auth-address&gt;VA Alcohol Research Center, Department of Veterans Affairs Medical Center, Omaha, NE 68105, USA. kusumk@juno.com&lt;/auth-address&gt;&lt;titles&gt;&lt;title&gt;Malondialdehyde-acetaldehyde-protein adducts increase secretion of chemokines by rat hepatic stellate cells&lt;/title&gt;&lt;secondary-title&gt;Alcohol&lt;/secondary-title&gt;&lt;alt-title&gt;Alcohol&lt;/alt-title&gt;&lt;/titles&gt;&lt;periodical&gt;&lt;full-title&gt;Alcohol&lt;/full-title&gt;&lt;/periodical&gt;&lt;alt-periodical&gt;&lt;full-title&gt;Alcohol&lt;/full-title&gt;&lt;/alt-periodical&gt;&lt;pages&gt;123-8&lt;/pages&gt;&lt;volume&gt;25&lt;/volume&gt;&lt;number&gt;2&lt;/number&gt;&lt;keywords&gt;&lt;keyword&gt;Acetaldehyde/*pharmacology&lt;/keyword&gt;&lt;keyword&gt;Animals&lt;/keyword&gt;&lt;keyword&gt;Cells, Cultured&lt;/keyword&gt;&lt;keyword&gt;Chemokine CCL2/secretion&lt;/keyword&gt;&lt;keyword&gt;Chemokine CXCL2&lt;/keyword&gt;&lt;keyword&gt;Chemokines/*secretion&lt;/keyword&gt;&lt;keyword&gt;Dose-Response Relationship, Drug&lt;/keyword&gt;&lt;keyword&gt;Drug Synergism&lt;/keyword&gt;&lt;keyword&gt;Liver/*cytology/*drug effects/secretion&lt;/keyword&gt;&lt;keyword&gt;Liver Diseases, Alcoholic/metabolism&lt;/keyword&gt;&lt;keyword&gt;Male&lt;/keyword&gt;&lt;keyword&gt;Malondialdehyde/*pharmacology&lt;/keyword&gt;&lt;keyword&gt;Rats&lt;/keyword&gt;&lt;keyword&gt;Rats, Wistar&lt;/keyword&gt;&lt;keyword&gt;Serum Albumin, Bovine/*pharmacology&lt;/keyword&gt;&lt;/keywords&gt;&lt;dates&gt;&lt;year&gt;2001&lt;/year&gt;&lt;pub-dates&gt;&lt;date&gt;Oct&lt;/date&gt;&lt;/pub-dates&gt;&lt;/dates&gt;&lt;isbn&gt;0741-8329 (Print)&amp;#xD;0741-8329 (Linking)&lt;/isbn&gt;&lt;accession-num&gt;11747982&lt;/accession-num&gt;&lt;urls&gt;&lt;related-urls&gt;&lt;url&gt;http://www.ncbi.nlm.nih.gov/pubmed/11747982&lt;/url&gt;&lt;/related-urls&gt;&lt;/urls&gt;&lt;/record&gt;&lt;/Cite&gt;&lt;/EndNote&gt;</w:instrText>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44" w:tooltip="Kharbanda, 2001 #946" w:history="1">
        <w:r w:rsidRPr="00E05C91">
          <w:rPr>
            <w:rFonts w:ascii="Book Antiqua" w:hAnsi="Book Antiqua"/>
            <w:noProof/>
            <w:sz w:val="24"/>
            <w:szCs w:val="24"/>
            <w:vertAlign w:val="superscript"/>
          </w:rPr>
          <w:t>44</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w:t>
      </w:r>
    </w:p>
    <w:p w:rsidR="00EA1091" w:rsidRPr="00E05C91" w:rsidRDefault="00EA1091" w:rsidP="008D1F4E">
      <w:pPr>
        <w:pStyle w:val="a8"/>
        <w:spacing w:line="360" w:lineRule="auto"/>
        <w:ind w:firstLineChars="118" w:firstLine="283"/>
        <w:rPr>
          <w:rFonts w:ascii="Book Antiqua" w:hAnsi="Book Antiqua"/>
          <w:sz w:val="24"/>
          <w:szCs w:val="24"/>
        </w:rPr>
      </w:pPr>
    </w:p>
    <w:p w:rsidR="00EA1091" w:rsidRPr="00EC2161" w:rsidRDefault="00EA1091" w:rsidP="00EC2161">
      <w:pPr>
        <w:pStyle w:val="a8"/>
        <w:spacing w:line="360" w:lineRule="auto"/>
        <w:rPr>
          <w:rFonts w:ascii="Book Antiqua" w:hAnsi="Book Antiqua"/>
          <w:i/>
          <w:sz w:val="24"/>
          <w:szCs w:val="24"/>
        </w:rPr>
      </w:pPr>
      <w:r w:rsidRPr="00EC2161">
        <w:rPr>
          <w:rFonts w:ascii="Book Antiqua" w:hAnsi="Book Antiqua"/>
          <w:b/>
          <w:i/>
          <w:sz w:val="24"/>
          <w:szCs w:val="24"/>
        </w:rPr>
        <w:t>Dysfunction of LSEC and</w:t>
      </w:r>
      <w:r w:rsidRPr="00EC2161">
        <w:rPr>
          <w:rFonts w:ascii="Book Antiqua" w:hAnsi="Book Antiqua" w:hint="eastAsia"/>
          <w:b/>
          <w:i/>
          <w:sz w:val="24"/>
          <w:szCs w:val="24"/>
        </w:rPr>
        <w:t xml:space="preserve"> role of</w:t>
      </w:r>
      <w:r w:rsidRPr="00EC2161">
        <w:rPr>
          <w:rFonts w:ascii="Book Antiqua" w:hAnsi="Book Antiqua"/>
          <w:b/>
          <w:i/>
          <w:sz w:val="24"/>
          <w:szCs w:val="24"/>
        </w:rPr>
        <w:t xml:space="preserve"> liver NKT cells during alcohol-mediated liver injury</w:t>
      </w:r>
    </w:p>
    <w:p w:rsidR="00EA1091" w:rsidRPr="00E05C91" w:rsidRDefault="00EA1091" w:rsidP="00EC2161">
      <w:pPr>
        <w:spacing w:line="360" w:lineRule="auto"/>
        <w:rPr>
          <w:rFonts w:ascii="Book Antiqua" w:hAnsi="Book Antiqua"/>
          <w:sz w:val="24"/>
          <w:szCs w:val="24"/>
        </w:rPr>
      </w:pPr>
      <w:r w:rsidRPr="00E05C91">
        <w:rPr>
          <w:rFonts w:ascii="Book Antiqua" w:hAnsi="Book Antiqua"/>
          <w:sz w:val="24"/>
          <w:szCs w:val="24"/>
        </w:rPr>
        <w:lastRenderedPageBreak/>
        <w:t>LSEC is affected in various pathological conditions. During liver injury, LSEC lose their fenestration in a process called “</w:t>
      </w:r>
      <w:proofErr w:type="spellStart"/>
      <w:r w:rsidRPr="00E05C91">
        <w:rPr>
          <w:rFonts w:ascii="Book Antiqua" w:hAnsi="Book Antiqua"/>
          <w:sz w:val="24"/>
          <w:szCs w:val="24"/>
        </w:rPr>
        <w:t>capillarization</w:t>
      </w:r>
      <w:proofErr w:type="spellEnd"/>
      <w:r w:rsidRPr="00E05C91">
        <w:rPr>
          <w:rFonts w:ascii="Book Antiqua" w:hAnsi="Book Antiqua"/>
          <w:sz w:val="24"/>
          <w:szCs w:val="24"/>
        </w:rPr>
        <w:t>” or “defenestration” due to the formation of extracellular matrix resulting in LSEC dysfunction</w:t>
      </w:r>
      <w:r w:rsidR="00EA5837">
        <w:rPr>
          <w:rFonts w:ascii="Book Antiqua" w:hAnsi="Book Antiqua" w:hint="eastAsia"/>
          <w:sz w:val="24"/>
          <w:szCs w:val="24"/>
        </w:rPr>
        <w:t xml:space="preserve">. </w:t>
      </w:r>
      <w:r w:rsidRPr="00E05C91">
        <w:rPr>
          <w:rFonts w:ascii="Book Antiqua" w:hAnsi="Book Antiqua"/>
          <w:sz w:val="24"/>
          <w:szCs w:val="24"/>
        </w:rPr>
        <w:t>In acute or chronic alcohol exposure of mice, LSEC and the hepatic sinusoid undergo structural and functional alternations. Especially, the impairment of scavenging function of LSEC was observed in a dose- and time-dependent manner in acute alcohol consumption model</w:t>
      </w:r>
      <w:r w:rsidRPr="00E05C91">
        <w:rPr>
          <w:rFonts w:ascii="Book Antiqua" w:hAnsi="Book Antiqua"/>
          <w:sz w:val="24"/>
          <w:szCs w:val="24"/>
        </w:rPr>
        <w:fldChar w:fldCharType="begin"/>
      </w:r>
      <w:r w:rsidRPr="00E05C91">
        <w:rPr>
          <w:rFonts w:ascii="Book Antiqua" w:hAnsi="Book Antiqua"/>
          <w:sz w:val="24"/>
          <w:szCs w:val="24"/>
        </w:rPr>
        <w:instrText xml:space="preserve"> ADDIN EN.CITE &lt;EndNote&gt;&lt;Cite&gt;&lt;Author&gt;Sarphie&lt;/Author&gt;&lt;Year&gt;1997&lt;/Year&gt;&lt;RecNum&gt;29&lt;/RecNum&gt;&lt;DisplayText&gt;&lt;style face="superscript"&gt;[15]&lt;/style&gt;&lt;/DisplayText&gt;&lt;record&gt;&lt;rec-number&gt;29&lt;/rec-number&gt;&lt;foreign-keys&gt;&lt;key app="EN" db-id="t5zveztr1vwpxpe0psepertq5prvxsvpfder" timestamp="1442226338"&gt;29&lt;/key&gt;&lt;/foreign-keys&gt;&lt;ref-type name="Journal Article"&gt;17&lt;/ref-type&gt;&lt;contributors&gt;&lt;authors&gt;&lt;author&gt;Sarphie, G.&lt;/author&gt;&lt;author&gt;D&amp;apos;Souza, N. B.&lt;/author&gt;&lt;author&gt;Van Thiel, D. H.&lt;/author&gt;&lt;author&gt;Hill, D.&lt;/author&gt;&lt;author&gt;McClain, C. J.&lt;/author&gt;&lt;author&gt;Deaciuc, I. V.&lt;/author&gt;&lt;/authors&gt;&lt;/contributors&gt;&lt;auth-address&gt;Department of Anatomy, Louisiana State University Medical Center, New Orleans, USA.&lt;/auth-address&gt;&lt;titles&gt;&lt;title&gt;Dose- and time-dependent effects of ethanol on functional and structural aspects of the liver sinusoid in the mouse&lt;/title&gt;&lt;secondary-title&gt;Alcohol Clin Exp Res&lt;/secondary-title&gt;&lt;/titles&gt;&lt;periodical&gt;&lt;full-title&gt;Alcohol Clin Exp Res&lt;/full-title&gt;&lt;/periodical&gt;&lt;pages&gt;1128-36&lt;/pages&gt;&lt;volume&gt;21&lt;/volume&gt;&lt;number&gt;6&lt;/number&gt;&lt;keywords&gt;&lt;keyword&gt;Animals&lt;/keyword&gt;&lt;keyword&gt;Dose-Response Relationship, Drug&lt;/keyword&gt;&lt;keyword&gt;Endothelium, Vascular/*drug effects/pathology&lt;/keyword&gt;&lt;keyword&gt;Ethanol/*toxicity&lt;/keyword&gt;&lt;keyword&gt;Fatty Liver, Alcoholic/pathology&lt;/keyword&gt;&lt;keyword&gt;Freeze Fracturing&lt;/keyword&gt;&lt;keyword&gt;Liver/*blood supply/pathology&lt;/keyword&gt;&lt;keyword&gt;Liver Cirrhosis, Alcoholic/pathology&lt;/keyword&gt;&lt;keyword&gt;Liver Diseases, Alcoholic/*pathology&lt;/keyword&gt;&lt;keyword&gt;*Liver Function Tests&lt;/keyword&gt;&lt;keyword&gt;Male&lt;/keyword&gt;&lt;keyword&gt;Mice&lt;/keyword&gt;&lt;keyword&gt;Mice, Inbred BALB C&lt;/keyword&gt;&lt;keyword&gt;Microscopy, Electron&lt;/keyword&gt;&lt;keyword&gt;Microscopy, Electron, Scanning&lt;/keyword&gt;&lt;/keywords&gt;&lt;dates&gt;&lt;year&gt;1997&lt;/year&gt;&lt;pub-dates&gt;&lt;date&gt;Sep&lt;/date&gt;&lt;/pub-dates&gt;&lt;/dates&gt;&lt;isbn&gt;0145-6008 (Print)&amp;#xD;0145-6008 (Linking)&lt;/isbn&gt;&lt;accession-num&gt;9309327&lt;/accession-num&gt;&lt;urls&gt;&lt;related-urls&gt;&lt;url&gt;http://www.ncbi.nlm.nih.gov/pubmed/9309327&lt;/url&gt;&lt;/related-urls&gt;&lt;/urls&gt;&lt;/record&gt;&lt;/Cite&gt;&lt;/EndNote&gt;</w:instrText>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15" w:tooltip="Sarphie, 1997 #29" w:history="1">
        <w:r w:rsidRPr="00E05C91">
          <w:rPr>
            <w:rFonts w:ascii="Book Antiqua" w:hAnsi="Book Antiqua"/>
            <w:noProof/>
            <w:sz w:val="24"/>
            <w:szCs w:val="24"/>
            <w:vertAlign w:val="superscript"/>
          </w:rPr>
          <w:t>15</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Furthermore, the number of fenestrae was significantly decreased and the formation of the basement membrane of LSEC occurred gradually after chronic alcohol </w:t>
      </w:r>
      <w:proofErr w:type="gramStart"/>
      <w:r w:rsidRPr="00E05C91">
        <w:rPr>
          <w:rFonts w:ascii="Book Antiqua" w:hAnsi="Book Antiqua"/>
          <w:sz w:val="24"/>
          <w:szCs w:val="24"/>
        </w:rPr>
        <w:t>consumption</w:t>
      </w:r>
      <w:proofErr w:type="gramEnd"/>
      <w:r w:rsidRPr="00E05C91">
        <w:rPr>
          <w:rFonts w:ascii="Book Antiqua" w:hAnsi="Book Antiqua"/>
          <w:sz w:val="24"/>
          <w:szCs w:val="24"/>
        </w:rPr>
        <w:fldChar w:fldCharType="begin">
          <w:fldData xml:space="preserve">PEVuZE5vdGU+PENpdGU+PEF1dGhvcj5XYW5nPC9BdXRob3I+PFllYXI+MjAwNTwvWWVhcj48UmVj
TnVtPjI1PC9SZWNOdW0+PERpc3BsYXlUZXh0PjxzdHlsZSBmYWNlPSJzdXBlcnNjcmlwdCI+Wzgs
IDQ1XTwvc3R5bGU+PC9EaXNwbGF5VGV4dD48cmVjb3JkPjxyZWMtbnVtYmVyPjI1PC9yZWMtbnVt
YmVyPjxmb3JlaWduLWtleXM+PGtleSBhcHA9IkVOIiBkYi1pZD0idDV6dmV6dHIxdndweHBlMHBz
ZXBlcnRxNXBydnhzdnBmZGVyIiB0aW1lc3RhbXA9IjE0NDIyMTkyOTEiPjI1PC9rZXk+PC9mb3Jl
aWduLWtleXM+PHJlZi10eXBlIG5hbWU9IkpvdXJuYWwgQXJ0aWNsZSI+MTc8L3JlZi10eXBlPjxj
b250cmlidXRvcnM+PGF1dGhvcnM+PGF1dGhvcj5XYW5nLCBCLiBZLjwvYXV0aG9yPjxhdXRob3I+
SnUsIFguIEguPC9hdXRob3I+PGF1dGhvcj5GdSwgQi4gWS48L2F1dGhvcj48YXV0aG9yPlpoYW5n
LCBKLjwvYXV0aG9yPjxhdXRob3I+Q2FvLCBZLiBYLjwvYXV0aG9yPjwvYXV0aG9ycz48L2NvbnRy
aWJ1dG9ycz48YXV0aC1hZGRyZXNzPkRlcGFydG1lbnQgb2YgR2FzdHJvZW50ZXJvbG9neSwgRmly
c3QgSG9zcGl0YWwgb2YgQ2hpbmEgTWVkaWNhbCBVbml2ZXJzaXR5LCBTaGVueWFuZyAxMTAwMDEs
IENoaW5hLiB3YW5nYnlAbWVkbWFpbC5jb20uY248L2F1dGgtYWRkcmVzcz48dGl0bGVzPjx0aXRs
ZT5FZmZlY3RzIG9mIGV0aGFub2wgb24gbGl2ZXIgc2ludXNvaWRhbCBlbmRvdGhlbGlhbCBjZWxs
cy1mZW5lc3RyYWUgb2YgcmF0czwvdGl0bGU+PHNlY29uZGFyeS10aXRsZT5IZXBhdG9iaWxpYXJ5
IFBhbmNyZWF0IERpcyBJbnQ8L3NlY29uZGFyeS10aXRsZT48L3RpdGxlcz48cGVyaW9kaWNhbD48
ZnVsbC10aXRsZT5IZXBhdG9iaWxpYXJ5IFBhbmNyZWF0IERpcyBJbnQ8L2Z1bGwtdGl0bGU+PC9w
ZXJpb2RpY2FsPjxwYWdlcz40MjItNjwvcGFnZXM+PHZvbHVtZT40PC92b2x1bWU+PG51bWJlcj4z
PC9udW1iZXI+PGtleXdvcmRzPjxrZXl3b3JkPkFuaW1hbHM8L2tleXdvcmQ+PGtleXdvcmQ+QmFz
ZW1lbnQgTWVtYnJhbmUvcGF0aG9sb2d5PC9rZXl3b3JkPjxrZXl3b3JkPkVuZG90aGVsaWFsIENl
bGxzLypwYXRob2xvZ3k8L2tleXdvcmQ+PGtleXdvcmQ+TGl2ZXIvKmJsb29kIHN1cHBseTwva2V5
d29yZD48a2V5d29yZD5MaXZlciBEaXNlYXNlcywgQWxjb2hvbGljLypwYXRob2xvZ3k8L2tleXdv
cmQ+PGtleXdvcmQ+TWFsZTwva2V5d29yZD48a2V5d29yZD5NaWNyb3Njb3B5LCBFbGVjdHJvbjwv
a2V5d29yZD48a2V5d29yZD5SYXRzPC9rZXl3b3JkPjxrZXl3b3JkPlJhdHMsIFdpc3Rhcjwva2V5
d29yZD48L2tleXdvcmRzPjxkYXRlcz48eWVhcj4yMDA1PC95ZWFyPjxwdWItZGF0ZXM+PGRhdGU+
QXVnPC9kYXRlPjwvcHViLWRhdGVzPjwvZGF0ZXM+PGlzYm4+MTQ5OS0zODcyIChQcmludCk8L2lz
Ym4+PGFjY2Vzc2lvbi1udW0+MTYxMDk1Mjk8L2FjY2Vzc2lvbi1udW0+PHVybHM+PHJlbGF0ZWQt
dXJscz48dXJsPmh0dHA6Ly93d3cubmNiaS5ubG0ubmloLmdvdi9wdWJtZWQvMTYxMDk1Mjk8L3Vy
bD48L3JlbGF0ZWQtdXJscz48L3VybHM+PC9yZWNvcmQ+PC9DaXRlPjxDaXRlPjxBdXRob3I+RXNz
ZXI8L0F1dGhvcj48WWVhcj4xOTk4PC9ZZWFyPjxSZWNOdW0+MzU8L1JlY051bT48cmVjb3JkPjxy
ZWMtbnVtYmVyPjM1PC9yZWMtbnVtYmVyPjxmb3JlaWduLWtleXM+PGtleSBhcHA9IkVOIiBkYi1p
ZD0idDV6dmV6dHIxdndweHBlMHBzZXBlcnRxNXBydnhzdnBmZGVyIiB0aW1lc3RhbXA9IjE0NDI5
NzIxMDMiPjM1PC9rZXk+PC9mb3JlaWduLWtleXM+PHJlZi10eXBlIG5hbWU9IkpvdXJuYWwgQXJ0
aWNsZSI+MTc8L3JlZi10eXBlPjxjb250cmlidXRvcnM+PGF1dGhvcnM+PGF1dGhvcj5Fc3Nlciwg
Uy48L2F1dGhvcj48YXV0aG9yPldvbGJ1cmcsIEsuPC9hdXRob3I+PGF1dGhvcj5Xb2xidXJnLCBI
LjwvYXV0aG9yPjxhdXRob3I+QnJlaWVyLCBHLjwvYXV0aG9yPjxhdXRob3I+S3VyemNoYWxpYSwg
VC48L2F1dGhvcj48YXV0aG9yPlJpc2F1LCBXLjwvYXV0aG9yPjwvYXV0aG9ycz48L2NvbnRyaWJ1
dG9ycz48YXV0aC1hZGRyZXNzPk1heCBQbGFuY2sgSW5zdGl0dXQgZnVyIFBoeXNpb2xvZ2lzY2hl
IHVuZCBLbGluaXNjaGUgRm9yc2NodW5nLCBXLkcuIEtlcmNraG9mZiBJbnN0aXR1dCwgQWJ0ZWls
dW5nIE1vbGVrdWxhcmUgWmVsbGJpb2xvZ2llLCBELTYxMjMxIEJhZCBOYXVoZWltLCBHZXJtYW55
LjwvYXV0aC1hZGRyZXNzPjx0aXRsZXM+PHRpdGxlPlZhc2N1bGFyIGVuZG90aGVsaWFsIGdyb3d0
aCBmYWN0b3IgaW5kdWNlcyBlbmRvdGhlbGlhbCBmZW5lc3RyYXRpb25zIGluIHZpdHJvPC90aXRs
ZT48c2Vjb25kYXJ5LXRpdGxlPkogQ2VsbCBCaW9sPC9zZWNvbmRhcnktdGl0bGU+PC90aXRsZXM+
PHBlcmlvZGljYWw+PGZ1bGwtdGl0bGU+SiBDZWxsIEJpb2w8L2Z1bGwtdGl0bGU+PGFiYnItMT5U
aGUgSm91cm5hbCBvZiBjZWxsIGJpb2xvZ3k8L2FiYnItMT48L3BlcmlvZGljYWw+PHBhZ2VzPjk0
Ny01OTwvcGFnZXM+PHZvbHVtZT4xNDA8L3ZvbHVtZT48bnVtYmVyPjQ8L251bWJlcj48a2V5d29y
ZHM+PGtleXdvcmQ+QW5pbWFsczwva2V5d29yZD48a2V5d29yZD5BbnRpYm9kaWVzL2ltbXVub2xv
Z3k8L2tleXdvcmQ+PGtleXdvcmQ+Q2F0dGxlPC9rZXl3b3JkPjxrZXl3b3JkPkNhdmVvbGluIDE8
L2tleXdvcmQ+PGtleXdvcmQ+KkNhdmVvbGluczwva2V5d29yZD48a2V5d29yZD5DZWxscywgQ3Vs
dHVyZWQ8L2tleXdvcmQ+PGtleXdvcmQ+Q2hvcm9pZCBQbGV4dXMvY3l0b2xvZ3k8L2tleXdvcmQ+
PGtleXdvcmQ+Q29jdWx0dXJlIFRlY2huaXF1ZXM8L2tleXdvcmQ+PGtleXdvcmQ+Q3l0b3BsYXNt
aWMgR3JhbnVsZXMvaW1tdW5vbG9neTwva2V5d29yZD48a2V5d29yZD5FbmRvdGhlbGlhbCBHcm93
dGggRmFjdG9ycy9nZW5ldGljcy8qcGhhcm1hY29sb2d5PC9rZXl3b3JkPjxrZXl3b3JkPkVuZG90
aGVsaXVtLCBWYXNjdWxhci8qY3l0b2xvZ3kvKmRydWcgZWZmZWN0cy91bHRyYXN0cnVjdHVyZTwv
a2V5d29yZD48a2V5d29yZD5FcGl0aGVsaWFsIENlbGxzL2N5dG9sb2d5PC9rZXl3b3JkPjxrZXl3
b3JkPkV4dHJhY2VsbHVsYXIgTWF0cml4L3BoeXNpb2xvZ3k8L2tleXdvcmQ+PGtleXdvcmQ+R2Vu
ZSBFeHByZXNzaW9uL2dlbmV0aWNzPC9rZXl3b3JkPjxrZXl3b3JkPkludHJhY2VsbHVsYXIgTWVt
YnJhbmVzL2ltbXVub2xvZ3k8L2tleXdvcmQ+PGtleXdvcmQ+THltcGhva2luZXMvZ2VuZXRpY3Mv
KnBoYXJtYWNvbG9neTwva2V5d29yZD48a2V5d29yZD5NZW1icmFuZSBQcm90ZWlucy9kcnVnIGVm
ZmVjdHMvZ2VuZXRpY3MvaW1tdW5vbG9neTwva2V5d29yZD48a2V5d29yZD5NaWNlPC9rZXl3b3Jk
PjxrZXl3b3JkPlBob3NwaG9yeWxhdGlvbi9kcnVnIGVmZmVjdHM8L2tleXdvcmQ+PGtleXdvcmQ+
UmVjZXB0b3IgUHJvdGVpbi1UeXJvc2luZSBLaW5hc2VzL2dlbmV0aWNzPC9rZXl3b3JkPjxrZXl3
b3JkPlJlY2VwdG9ycywgR3Jvd3RoIEZhY3Rvci9nZW5ldGljczwva2V5d29yZD48a2V5d29yZD5S
ZWNlcHRvcnMsIFZhc2N1bGFyIEVuZG90aGVsaWFsIEdyb3d0aCBGYWN0b3I8L2tleXdvcmQ+PGtl
eXdvcmQ+VGlzc3VlIERpc3RyaWJ1dGlvbjwva2V5d29yZD48a2V5d29yZD5UcmFuc2ZlY3Rpb24v
Z2VuZXRpY3M8L2tleXdvcmQ+PGtleXdvcmQ+VmFzY3VsYXIgRW5kb3RoZWxpYWwgR3Jvd3RoIEZh
Y3RvciBBPC9rZXl3b3JkPjxrZXl3b3JkPlZhc2N1bGFyIEVuZG90aGVsaWFsIEdyb3d0aCBGYWN0
b3JzPC9rZXl3b3JkPjwva2V5d29yZHM+PGRhdGVzPjx5ZWFyPjE5OTg8L3llYXI+PHB1Yi1kYXRl
cz48ZGF0ZT5GZWIgMjM8L2RhdGU+PC9wdWItZGF0ZXM+PC9kYXRlcz48aXNibj4wMDIxLTk1MjUg
KFByaW50KSYjeEQ7MDAyMS05NTI1IChMaW5raW5nKTwvaXNibj48YWNjZXNzaW9uLW51bT45NDcy
MDQ1PC9hY2Nlc3Npb24tbnVtPjx1cmxzPjxyZWxhdGVkLXVybHM+PHVybD5odHRwOi8vd3d3Lm5j
YmkubmxtLm5paC5nb3YvcHVibWVkLzk0NzIwNDU8L3VybD48L3JlbGF0ZWQtdXJscz48L3VybHM+
PGN1c3RvbTI+UE1DMjE0MTc1NjwvY3VzdG9tMj48L3JlY29yZD48L0NpdGU+PC9FbmROb3RlPn==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XYW5nPC9BdXRob3I+PFllYXI+MjAwNTwvWWVhcj48UmVj
TnVtPjI1PC9SZWNOdW0+PERpc3BsYXlUZXh0PjxzdHlsZSBmYWNlPSJzdXBlcnNjcmlwdCI+Wzgs
IDQ1XTwvc3R5bGU+PC9EaXNwbGF5VGV4dD48cmVjb3JkPjxyZWMtbnVtYmVyPjI1PC9yZWMtbnVt
YmVyPjxmb3JlaWduLWtleXM+PGtleSBhcHA9IkVOIiBkYi1pZD0idDV6dmV6dHIxdndweHBlMHBz
ZXBlcnRxNXBydnhzdnBmZGVyIiB0aW1lc3RhbXA9IjE0NDIyMTkyOTEiPjI1PC9rZXk+PC9mb3Jl
aWduLWtleXM+PHJlZi10eXBlIG5hbWU9IkpvdXJuYWwgQXJ0aWNsZSI+MTc8L3JlZi10eXBlPjxj
b250cmlidXRvcnM+PGF1dGhvcnM+PGF1dGhvcj5XYW5nLCBCLiBZLjwvYXV0aG9yPjxhdXRob3I+
SnUsIFguIEguPC9hdXRob3I+PGF1dGhvcj5GdSwgQi4gWS48L2F1dGhvcj48YXV0aG9yPlpoYW5n
LCBKLjwvYXV0aG9yPjxhdXRob3I+Q2FvLCBZLiBYLjwvYXV0aG9yPjwvYXV0aG9ycz48L2NvbnRy
aWJ1dG9ycz48YXV0aC1hZGRyZXNzPkRlcGFydG1lbnQgb2YgR2FzdHJvZW50ZXJvbG9neSwgRmly
c3QgSG9zcGl0YWwgb2YgQ2hpbmEgTWVkaWNhbCBVbml2ZXJzaXR5LCBTaGVueWFuZyAxMTAwMDEs
IENoaW5hLiB3YW5nYnlAbWVkbWFpbC5jb20uY248L2F1dGgtYWRkcmVzcz48dGl0bGVzPjx0aXRs
ZT5FZmZlY3RzIG9mIGV0aGFub2wgb24gbGl2ZXIgc2ludXNvaWRhbCBlbmRvdGhlbGlhbCBjZWxs
cy1mZW5lc3RyYWUgb2YgcmF0czwvdGl0bGU+PHNlY29uZGFyeS10aXRsZT5IZXBhdG9iaWxpYXJ5
IFBhbmNyZWF0IERpcyBJbnQ8L3NlY29uZGFyeS10aXRsZT48L3RpdGxlcz48cGVyaW9kaWNhbD48
ZnVsbC10aXRsZT5IZXBhdG9iaWxpYXJ5IFBhbmNyZWF0IERpcyBJbnQ8L2Z1bGwtdGl0bGU+PC9w
ZXJpb2RpY2FsPjxwYWdlcz40MjItNjwvcGFnZXM+PHZvbHVtZT40PC92b2x1bWU+PG51bWJlcj4z
PC9udW1iZXI+PGtleXdvcmRzPjxrZXl3b3JkPkFuaW1hbHM8L2tleXdvcmQ+PGtleXdvcmQ+QmFz
ZW1lbnQgTWVtYnJhbmUvcGF0aG9sb2d5PC9rZXl3b3JkPjxrZXl3b3JkPkVuZG90aGVsaWFsIENl
bGxzLypwYXRob2xvZ3k8L2tleXdvcmQ+PGtleXdvcmQ+TGl2ZXIvKmJsb29kIHN1cHBseTwva2V5
d29yZD48a2V5d29yZD5MaXZlciBEaXNlYXNlcywgQWxjb2hvbGljLypwYXRob2xvZ3k8L2tleXdv
cmQ+PGtleXdvcmQ+TWFsZTwva2V5d29yZD48a2V5d29yZD5NaWNyb3Njb3B5LCBFbGVjdHJvbjwv
a2V5d29yZD48a2V5d29yZD5SYXRzPC9rZXl3b3JkPjxrZXl3b3JkPlJhdHMsIFdpc3Rhcjwva2V5
d29yZD48L2tleXdvcmRzPjxkYXRlcz48eWVhcj4yMDA1PC95ZWFyPjxwdWItZGF0ZXM+PGRhdGU+
QXVnPC9kYXRlPjwvcHViLWRhdGVzPjwvZGF0ZXM+PGlzYm4+MTQ5OS0zODcyIChQcmludCk8L2lz
Ym4+PGFjY2Vzc2lvbi1udW0+MTYxMDk1Mjk8L2FjY2Vzc2lvbi1udW0+PHVybHM+PHJlbGF0ZWQt
dXJscz48dXJsPmh0dHA6Ly93d3cubmNiaS5ubG0ubmloLmdvdi9wdWJtZWQvMTYxMDk1Mjk8L3Vy
bD48L3JlbGF0ZWQtdXJscz48L3VybHM+PC9yZWNvcmQ+PC9DaXRlPjxDaXRlPjxBdXRob3I+RXNz
ZXI8L0F1dGhvcj48WWVhcj4xOTk4PC9ZZWFyPjxSZWNOdW0+MzU8L1JlY051bT48cmVjb3JkPjxy
ZWMtbnVtYmVyPjM1PC9yZWMtbnVtYmVyPjxmb3JlaWduLWtleXM+PGtleSBhcHA9IkVOIiBkYi1p
ZD0idDV6dmV6dHIxdndweHBlMHBzZXBlcnRxNXBydnhzdnBmZGVyIiB0aW1lc3RhbXA9IjE0NDI5
NzIxMDMiPjM1PC9rZXk+PC9mb3JlaWduLWtleXM+PHJlZi10eXBlIG5hbWU9IkpvdXJuYWwgQXJ0
aWNsZSI+MTc8L3JlZi10eXBlPjxjb250cmlidXRvcnM+PGF1dGhvcnM+PGF1dGhvcj5Fc3Nlciwg
Uy48L2F1dGhvcj48YXV0aG9yPldvbGJ1cmcsIEsuPC9hdXRob3I+PGF1dGhvcj5Xb2xidXJnLCBI
LjwvYXV0aG9yPjxhdXRob3I+QnJlaWVyLCBHLjwvYXV0aG9yPjxhdXRob3I+S3VyemNoYWxpYSwg
VC48L2F1dGhvcj48YXV0aG9yPlJpc2F1LCBXLjwvYXV0aG9yPjwvYXV0aG9ycz48L2NvbnRyaWJ1
dG9ycz48YXV0aC1hZGRyZXNzPk1heCBQbGFuY2sgSW5zdGl0dXQgZnVyIFBoeXNpb2xvZ2lzY2hl
IHVuZCBLbGluaXNjaGUgRm9yc2NodW5nLCBXLkcuIEtlcmNraG9mZiBJbnN0aXR1dCwgQWJ0ZWls
dW5nIE1vbGVrdWxhcmUgWmVsbGJpb2xvZ2llLCBELTYxMjMxIEJhZCBOYXVoZWltLCBHZXJtYW55
LjwvYXV0aC1hZGRyZXNzPjx0aXRsZXM+PHRpdGxlPlZhc2N1bGFyIGVuZG90aGVsaWFsIGdyb3d0
aCBmYWN0b3IgaW5kdWNlcyBlbmRvdGhlbGlhbCBmZW5lc3RyYXRpb25zIGluIHZpdHJvPC90aXRs
ZT48c2Vjb25kYXJ5LXRpdGxlPkogQ2VsbCBCaW9sPC9zZWNvbmRhcnktdGl0bGU+PC90aXRsZXM+
PHBlcmlvZGljYWw+PGZ1bGwtdGl0bGU+SiBDZWxsIEJpb2w8L2Z1bGwtdGl0bGU+PGFiYnItMT5U
aGUgSm91cm5hbCBvZiBjZWxsIGJpb2xvZ3k8L2FiYnItMT48L3BlcmlvZGljYWw+PHBhZ2VzPjk0
Ny01OTwvcGFnZXM+PHZvbHVtZT4xNDA8L3ZvbHVtZT48bnVtYmVyPjQ8L251bWJlcj48a2V5d29y
ZHM+PGtleXdvcmQ+QW5pbWFsczwva2V5d29yZD48a2V5d29yZD5BbnRpYm9kaWVzL2ltbXVub2xv
Z3k8L2tleXdvcmQ+PGtleXdvcmQ+Q2F0dGxlPC9rZXl3b3JkPjxrZXl3b3JkPkNhdmVvbGluIDE8
L2tleXdvcmQ+PGtleXdvcmQ+KkNhdmVvbGluczwva2V5d29yZD48a2V5d29yZD5DZWxscywgQ3Vs
dHVyZWQ8L2tleXdvcmQ+PGtleXdvcmQ+Q2hvcm9pZCBQbGV4dXMvY3l0b2xvZ3k8L2tleXdvcmQ+
PGtleXdvcmQ+Q29jdWx0dXJlIFRlY2huaXF1ZXM8L2tleXdvcmQ+PGtleXdvcmQ+Q3l0b3BsYXNt
aWMgR3JhbnVsZXMvaW1tdW5vbG9neTwva2V5d29yZD48a2V5d29yZD5FbmRvdGhlbGlhbCBHcm93
dGggRmFjdG9ycy9nZW5ldGljcy8qcGhhcm1hY29sb2d5PC9rZXl3b3JkPjxrZXl3b3JkPkVuZG90
aGVsaXVtLCBWYXNjdWxhci8qY3l0b2xvZ3kvKmRydWcgZWZmZWN0cy91bHRyYXN0cnVjdHVyZTwv
a2V5d29yZD48a2V5d29yZD5FcGl0aGVsaWFsIENlbGxzL2N5dG9sb2d5PC9rZXl3b3JkPjxrZXl3
b3JkPkV4dHJhY2VsbHVsYXIgTWF0cml4L3BoeXNpb2xvZ3k8L2tleXdvcmQ+PGtleXdvcmQ+R2Vu
ZSBFeHByZXNzaW9uL2dlbmV0aWNzPC9rZXl3b3JkPjxrZXl3b3JkPkludHJhY2VsbHVsYXIgTWVt
YnJhbmVzL2ltbXVub2xvZ3k8L2tleXdvcmQ+PGtleXdvcmQ+THltcGhva2luZXMvZ2VuZXRpY3Mv
KnBoYXJtYWNvbG9neTwva2V5d29yZD48a2V5d29yZD5NZW1icmFuZSBQcm90ZWlucy9kcnVnIGVm
ZmVjdHMvZ2VuZXRpY3MvaW1tdW5vbG9neTwva2V5d29yZD48a2V5d29yZD5NaWNlPC9rZXl3b3Jk
PjxrZXl3b3JkPlBob3NwaG9yeWxhdGlvbi9kcnVnIGVmZmVjdHM8L2tleXdvcmQ+PGtleXdvcmQ+
UmVjZXB0b3IgUHJvdGVpbi1UeXJvc2luZSBLaW5hc2VzL2dlbmV0aWNzPC9rZXl3b3JkPjxrZXl3
b3JkPlJlY2VwdG9ycywgR3Jvd3RoIEZhY3Rvci9nZW5ldGljczwva2V5d29yZD48a2V5d29yZD5S
ZWNlcHRvcnMsIFZhc2N1bGFyIEVuZG90aGVsaWFsIEdyb3d0aCBGYWN0b3I8L2tleXdvcmQ+PGtl
eXdvcmQ+VGlzc3VlIERpc3RyaWJ1dGlvbjwva2V5d29yZD48a2V5d29yZD5UcmFuc2ZlY3Rpb24v
Z2VuZXRpY3M8L2tleXdvcmQ+PGtleXdvcmQ+VmFzY3VsYXIgRW5kb3RoZWxpYWwgR3Jvd3RoIEZh
Y3RvciBBPC9rZXl3b3JkPjxrZXl3b3JkPlZhc2N1bGFyIEVuZG90aGVsaWFsIEdyb3d0aCBGYWN0
b3JzPC9rZXl3b3JkPjwva2V5d29yZHM+PGRhdGVzPjx5ZWFyPjE5OTg8L3llYXI+PHB1Yi1kYXRl
cz48ZGF0ZT5GZWIgMjM8L2RhdGU+PC9wdWItZGF0ZXM+PC9kYXRlcz48aXNibj4wMDIxLTk1MjUg
KFByaW50KSYjeEQ7MDAyMS05NTI1IChMaW5raW5nKTwvaXNibj48YWNjZXNzaW9uLW51bT45NDcy
MDQ1PC9hY2Nlc3Npb24tbnVtPjx1cmxzPjxyZWxhdGVkLXVybHM+PHVybD5odHRwOi8vd3d3Lm5j
YmkubmxtLm5paC5nb3YvcHVibWVkLzk0NzIwNDU8L3VybD48L3JlbGF0ZWQtdXJscz48L3VybHM+
PGN1c3RvbTI+UE1DMjE0MTc1NjwvY3VzdG9tMj48L3JlY29yZD48L0NpdGU+PC9FbmROb3RlPn==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8" w:tooltip="Wang, 2005 #25" w:history="1">
        <w:r w:rsidRPr="00E05C91">
          <w:rPr>
            <w:rFonts w:ascii="Book Antiqua" w:hAnsi="Book Antiqua"/>
            <w:noProof/>
            <w:sz w:val="24"/>
            <w:szCs w:val="24"/>
            <w:vertAlign w:val="superscript"/>
          </w:rPr>
          <w:t>8</w:t>
        </w:r>
      </w:hyperlink>
      <w:r w:rsidR="000A1953">
        <w:rPr>
          <w:rFonts w:ascii="Book Antiqua" w:hAnsi="Book Antiqua"/>
          <w:noProof/>
          <w:sz w:val="24"/>
          <w:szCs w:val="24"/>
          <w:vertAlign w:val="superscript"/>
        </w:rPr>
        <w:t>,</w:t>
      </w:r>
      <w:hyperlink w:anchor="_ENREF_45" w:tooltip="Esser, 1998 #35" w:history="1">
        <w:r w:rsidRPr="00E05C91">
          <w:rPr>
            <w:rFonts w:ascii="Book Antiqua" w:hAnsi="Book Antiqua"/>
            <w:noProof/>
            <w:sz w:val="24"/>
            <w:szCs w:val="24"/>
            <w:vertAlign w:val="superscript"/>
          </w:rPr>
          <w:t>45</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Therefore, alcohol consumption is associated with changes in LSEC scavenging function and structure that precede the appearance of detectable pathological alterations in hepatocytes and the pathological alternations of the LSEC and possibly other non-parenchymal cells (</w:t>
      </w:r>
      <w:r w:rsidRPr="00EC2161">
        <w:rPr>
          <w:rFonts w:ascii="Book Antiqua" w:hAnsi="Book Antiqua"/>
          <w:i/>
          <w:sz w:val="24"/>
          <w:szCs w:val="24"/>
        </w:rPr>
        <w:t>e.g.</w:t>
      </w:r>
      <w:r w:rsidRPr="00E05C91">
        <w:rPr>
          <w:rFonts w:ascii="Book Antiqua" w:hAnsi="Book Antiqua"/>
          <w:sz w:val="24"/>
          <w:szCs w:val="24"/>
        </w:rPr>
        <w:t xml:space="preserve"> HSCs) leading to “</w:t>
      </w:r>
      <w:proofErr w:type="spellStart"/>
      <w:r w:rsidRPr="00E05C91">
        <w:rPr>
          <w:rFonts w:ascii="Book Antiqua" w:hAnsi="Book Antiqua"/>
          <w:sz w:val="24"/>
          <w:szCs w:val="24"/>
        </w:rPr>
        <w:t>capillarization</w:t>
      </w:r>
      <w:proofErr w:type="spellEnd"/>
      <w:r w:rsidRPr="00E05C91">
        <w:rPr>
          <w:rFonts w:ascii="Book Antiqua" w:hAnsi="Book Antiqua"/>
          <w:sz w:val="24"/>
          <w:szCs w:val="24"/>
        </w:rPr>
        <w:t xml:space="preserve">” of the hepatic sinusoid. </w:t>
      </w:r>
      <w:r w:rsidR="006E1434">
        <w:rPr>
          <w:rFonts w:ascii="Book Antiqua" w:hAnsi="Book Antiqua" w:hint="eastAsia"/>
          <w:sz w:val="24"/>
          <w:szCs w:val="24"/>
        </w:rPr>
        <w:t>Consequently,</w:t>
      </w:r>
      <w:r w:rsidRPr="00E05C91">
        <w:rPr>
          <w:rFonts w:ascii="Book Antiqua" w:hAnsi="Book Antiqua"/>
          <w:sz w:val="24"/>
          <w:szCs w:val="24"/>
        </w:rPr>
        <w:t xml:space="preserve"> </w:t>
      </w:r>
      <w:r w:rsidR="00EA5837">
        <w:rPr>
          <w:rFonts w:ascii="Book Antiqua" w:hAnsi="Book Antiqua" w:hint="eastAsia"/>
          <w:sz w:val="24"/>
          <w:szCs w:val="24"/>
        </w:rPr>
        <w:t>alcohol consumption</w:t>
      </w:r>
      <w:r w:rsidRPr="00E05C91">
        <w:rPr>
          <w:rFonts w:ascii="Book Antiqua" w:hAnsi="Book Antiqua"/>
          <w:sz w:val="24"/>
          <w:szCs w:val="24"/>
        </w:rPr>
        <w:t xml:space="preserve"> inhibit</w:t>
      </w:r>
      <w:r w:rsidR="006E1434">
        <w:rPr>
          <w:rFonts w:ascii="Book Antiqua" w:hAnsi="Book Antiqua" w:hint="eastAsia"/>
          <w:sz w:val="24"/>
          <w:szCs w:val="24"/>
        </w:rPr>
        <w:t>s</w:t>
      </w:r>
      <w:r w:rsidRPr="00E05C91">
        <w:rPr>
          <w:rFonts w:ascii="Book Antiqua" w:hAnsi="Book Antiqua"/>
          <w:sz w:val="24"/>
          <w:szCs w:val="24"/>
        </w:rPr>
        <w:t xml:space="preserve"> the exchange between the sinusoidal plasma and parenchymal cells, ultimately producing liver parenchymal cell injury</w:t>
      </w:r>
      <w:r w:rsidRPr="00E05C91">
        <w:rPr>
          <w:rFonts w:ascii="Book Antiqua" w:hAnsi="Book Antiqua"/>
          <w:sz w:val="24"/>
          <w:szCs w:val="24"/>
        </w:rPr>
        <w:fldChar w:fldCharType="begin"/>
      </w:r>
      <w:r w:rsidRPr="00E05C91">
        <w:rPr>
          <w:rFonts w:ascii="Book Antiqua" w:hAnsi="Book Antiqua"/>
          <w:sz w:val="24"/>
          <w:szCs w:val="24"/>
        </w:rPr>
        <w:instrText xml:space="preserve"> ADDIN EN.CITE &lt;EndNote&gt;&lt;Cite&gt;&lt;Author&gt;Sarphie&lt;/Author&gt;&lt;Year&gt;1997&lt;/Year&gt;&lt;RecNum&gt;29&lt;/RecNum&gt;&lt;DisplayText&gt;&lt;style face="superscript"&gt;[15]&lt;/style&gt;&lt;/DisplayText&gt;&lt;record&gt;&lt;rec-number&gt;29&lt;/rec-number&gt;&lt;foreign-keys&gt;&lt;key app="EN" db-id="t5zveztr1vwpxpe0psepertq5prvxsvpfder" timestamp="1442226338"&gt;29&lt;/key&gt;&lt;/foreign-keys&gt;&lt;ref-type name="Journal Article"&gt;17&lt;/ref-type&gt;&lt;contributors&gt;&lt;authors&gt;&lt;author&gt;Sarphie, G.&lt;/author&gt;&lt;author&gt;D&amp;apos;Souza, N. B.&lt;/author&gt;&lt;author&gt;Van Thiel, D. H.&lt;/author&gt;&lt;author&gt;Hill, D.&lt;/author&gt;&lt;author&gt;McClain, C. J.&lt;/author&gt;&lt;author&gt;Deaciuc, I. V.&lt;/author&gt;&lt;/authors&gt;&lt;/contributors&gt;&lt;auth-address&gt;Department of Anatomy, Louisiana State University Medical Center, New Orleans, USA.&lt;/auth-address&gt;&lt;titles&gt;&lt;title&gt;Dose- and time-dependent effects of ethanol on functional and structural aspects of the liver sinusoid in the mouse&lt;/title&gt;&lt;secondary-title&gt;Alcohol Clin Exp Res&lt;/secondary-title&gt;&lt;/titles&gt;&lt;periodical&gt;&lt;full-title&gt;Alcohol Clin Exp Res&lt;/full-title&gt;&lt;/periodical&gt;&lt;pages&gt;1128-36&lt;/pages&gt;&lt;volume&gt;21&lt;/volume&gt;&lt;number&gt;6&lt;/number&gt;&lt;keywords&gt;&lt;keyword&gt;Animals&lt;/keyword&gt;&lt;keyword&gt;Dose-Response Relationship, Drug&lt;/keyword&gt;&lt;keyword&gt;Endothelium, Vascular/*drug effects/pathology&lt;/keyword&gt;&lt;keyword&gt;Ethanol/*toxicity&lt;/keyword&gt;&lt;keyword&gt;Fatty Liver, Alcoholic/pathology&lt;/keyword&gt;&lt;keyword&gt;Freeze Fracturing&lt;/keyword&gt;&lt;keyword&gt;Liver/*blood supply/pathology&lt;/keyword&gt;&lt;keyword&gt;Liver Cirrhosis, Alcoholic/pathology&lt;/keyword&gt;&lt;keyword&gt;Liver Diseases, Alcoholic/*pathology&lt;/keyword&gt;&lt;keyword&gt;*Liver Function Tests&lt;/keyword&gt;&lt;keyword&gt;Male&lt;/keyword&gt;&lt;keyword&gt;Mice&lt;/keyword&gt;&lt;keyword&gt;Mice, Inbred BALB C&lt;/keyword&gt;&lt;keyword&gt;Microscopy, Electron&lt;/keyword&gt;&lt;keyword&gt;Microscopy, Electron, Scanning&lt;/keyword&gt;&lt;/keywords&gt;&lt;dates&gt;&lt;year&gt;1997&lt;/year&gt;&lt;pub-dates&gt;&lt;date&gt;Sep&lt;/date&gt;&lt;/pub-dates&gt;&lt;/dates&gt;&lt;isbn&gt;0145-6008 (Print)&amp;#xD;0145-6008 (Linking)&lt;/isbn&gt;&lt;accession-num&gt;9309327&lt;/accession-num&gt;&lt;urls&gt;&lt;related-urls&gt;&lt;url&gt;http://www.ncbi.nlm.nih.gov/pubmed/9309327&lt;/url&gt;&lt;/related-urls&gt;&lt;/urls&gt;&lt;/record&gt;&lt;/Cite&gt;&lt;/EndNote&gt;</w:instrText>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15" w:tooltip="Sarphie, 1997 #29" w:history="1">
        <w:r w:rsidRPr="00E05C91">
          <w:rPr>
            <w:rFonts w:ascii="Book Antiqua" w:hAnsi="Book Antiqua"/>
            <w:noProof/>
            <w:sz w:val="24"/>
            <w:szCs w:val="24"/>
            <w:vertAlign w:val="superscript"/>
          </w:rPr>
          <w:t>15</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w:t>
      </w:r>
    </w:p>
    <w:p w:rsidR="00EA1091" w:rsidRPr="00114147" w:rsidRDefault="00EA1091" w:rsidP="00114147">
      <w:pPr>
        <w:wordWrap/>
        <w:spacing w:line="360" w:lineRule="auto"/>
        <w:ind w:firstLineChars="100" w:firstLine="240"/>
        <w:rPr>
          <w:rFonts w:ascii="Book Antiqua" w:eastAsia="宋体" w:hAnsi="Book Antiqua"/>
          <w:sz w:val="24"/>
          <w:szCs w:val="24"/>
          <w:lang w:eastAsia="zh-CN"/>
        </w:rPr>
      </w:pPr>
      <w:r w:rsidRPr="00E05C91">
        <w:rPr>
          <w:rFonts w:ascii="Book Antiqua" w:hAnsi="Book Antiqua"/>
          <w:sz w:val="24"/>
          <w:szCs w:val="24"/>
        </w:rPr>
        <w:t xml:space="preserve">In liver lymphocytes, hepatic NKT cells also play important roles in liver injury by producing inflammatory </w:t>
      </w:r>
      <w:proofErr w:type="gramStart"/>
      <w:r w:rsidRPr="00E05C91">
        <w:rPr>
          <w:rFonts w:ascii="Book Antiqua" w:hAnsi="Book Antiqua"/>
          <w:sz w:val="24"/>
          <w:szCs w:val="24"/>
        </w:rPr>
        <w:t>cytokines</w:t>
      </w:r>
      <w:proofErr w:type="gramEnd"/>
      <w:r w:rsidRPr="00E05C91">
        <w:rPr>
          <w:rFonts w:ascii="Book Antiqua" w:hAnsi="Book Antiqua"/>
          <w:sz w:val="24"/>
          <w:szCs w:val="24"/>
        </w:rPr>
        <w:fldChar w:fldCharType="begin">
          <w:fldData xml:space="preserve">PEVuZE5vdGU+PENpdGU+PEF1dGhvcj5DdWk8L0F1dGhvcj48WWVhcj4yMDE1PC9ZZWFyPjxSZWNO
dW0+OTI0PC9SZWNOdW0+PERpc3BsYXlUZXh0PjxzdHlsZSBmYWNlPSJzdXBlcnNjcmlwdCI+WzMy
XTwvc3R5bGU+PC9EaXNwbGF5VGV4dD48cmVjb3JkPjxyZWMtbnVtYmVyPjkyNDwvcmVjLW51bWJl
cj48Zm9yZWlnbi1rZXlzPjxrZXkgYXBwPSJFTiIgZGItaWQ9ImFwMnQ1dmFyYjBzenYyZXd0cm94
Mjl6ajJhZmVycGVkMjlmdiI+OTI0PC9rZXk+PC9mb3JlaWduLWtleXM+PHJlZi10eXBlIG5hbWU9
IkpvdXJuYWwgQXJ0aWNsZSI+MTc8L3JlZi10eXBlPjxjb250cmlidXRvcnM+PGF1dGhvcnM+PGF1
dGhvcj5DdWksIEsuPC9hdXRob3I+PGF1dGhvcj5ZYW4sIEcuPC9hdXRob3I+PGF1dGhvcj5YdSwg
Qy48L2F1dGhvcj48YXV0aG9yPkNoZW4sIFkuPC9hdXRob3I+PGF1dGhvcj5XYW5nLCBKLjwvYXV0
aG9yPjxhdXRob3I+WmhvdSwgUi48L2F1dGhvcj48YXV0aG9yPkJhaSwgTC48L2F1dGhvcj48YXV0
aG9yPkxpYW4sIFouPC9hdXRob3I+PGF1dGhvcj5XZWksIEguPC9hdXRob3I+PGF1dGhvcj5TdW4s
IFIuPC9hdXRob3I+PGF1dGhvcj5UaWFuLCBaLjwvYXV0aG9yPjwvYXV0aG9ycz48L2NvbnRyaWJ1
dG9ycz48YXV0aC1hZGRyZXNzPkluc3RpdHV0ZSBvZiBJbW11bm9sb2d5IGFuZCBUaGUgQ0FTIEtl
eSBMYWJvcmF0b3J5IG9mIElubmF0ZSBJbW11bml0eSBhbmQgQ2hyb25pYyBEaXNlYXNlLCBTY2hv
b2wgb2YgTGlmZSBTY2llbmNlcyBhbmQgTWVkaWNhbCBDZW50ZXIsIFVuaXZlcnNpdHkgb2YgU2Np
ZW5jZSAmYW1wOyBUZWNobm9sb2d5IG9mIENoaW5hLCBIZWZlaSwgQW5odWkgMjMwMDI3LCBDaGlu
YS4mI3hEO0hlZmVpIE5hdGlvbmFsIExhYm9yYXRvcnkgZm9yIFBoeXNpY2FsIFNjaWVuY2VzIGF0
IE1pY3Jvc2NhbGUsIEhlZmVpLCBBbmh1aSAyMzAwMjcsIENoaW5hLiYjeEQ7SW5zdGl0dXRlIG9m
IEltbXVub2xvZ3kgYW5kIFRoZSBDQVMgS2V5IExhYm9yYXRvcnkgb2YgSW5uYXRlIEltbXVuaXR5
IGFuZCBDaHJvbmljIERpc2Vhc2UsIFNjaG9vbCBvZiBMaWZlIFNjaWVuY2VzIGFuZCBNZWRpY2Fs
IENlbnRlciwgVW5pdmVyc2l0eSBvZiBTY2llbmNlICZhbXA7IFRlY2hub2xvZ3kgb2YgQ2hpbmEs
IEhlZmVpLCBBbmh1aSAyMzAwMjcsIENoaW5hOyBIZWZlaSBOYXRpb25hbCBMYWJvcmF0b3J5IGZv
ciBQaHlzaWNhbCBTY2llbmNlcyBhdCBNaWNyb3NjYWxlLCBIZWZlaSwgQW5odWkgMjMwMDI3LCBD
aGluYS4mI3hEO0luc3RpdHV0ZSBvZiBJbW11bm9sb2d5IGFuZCBUaGUgQ0FTIEtleSBMYWJvcmF0
b3J5IG9mIElubmF0ZSBJbW11bml0eSBhbmQgQ2hyb25pYyBEaXNlYXNlLCBTY2hvb2wgb2YgTGlm
ZSBTY2llbmNlcyBhbmQgTWVkaWNhbCBDZW50ZXIsIFVuaXZlcnNpdHkgb2YgU2NpZW5jZSAmYW1w
OyBUZWNobm9sb2d5IG9mIENoaW5hLCBIZWZlaSwgQW5odWkgMjMwMDI3LCBDaGluYTsgSGVmZWkg
TmF0aW9uYWwgTGFib3JhdG9yeSBmb3IgUGh5c2ljYWwgU2NpZW5jZXMgYXQgTWljcm9zY2FsZSwg
SGVmZWksIEFuaHVpIDIzMDAyNywgQ2hpbmEuIEVsZWN0cm9uaWMgYWRkcmVzczogc3VuckB1c3Rj
LmVkdS5jbi4mI3hEO0luc3RpdHV0ZSBvZiBJbW11bm9sb2d5IGFuZCBUaGUgQ0FTIEtleSBMYWJv
cmF0b3J5IG9mIElubmF0ZSBJbW11bml0eSBhbmQgQ2hyb25pYyBEaXNlYXNlLCBTY2hvb2wgb2Yg
TGlmZSBTY2llbmNlcyBhbmQgTWVkaWNhbCBDZW50ZXIsIFVuaXZlcnNpdHkgb2YgU2NpZW5jZSAm
YW1wOyBUZWNobm9sb2d5IG9mIENoaW5hLCBIZWZlaSwgQW5odWkgMjMwMDI3LCBDaGluYTsgSGVm
ZWkgTmF0aW9uYWwgTGFib3JhdG9yeSBmb3IgUGh5c2ljYWwgU2NpZW5jZXMgYXQgTWljcm9zY2Fs
ZSwgSGVmZWksIEFuaHVpIDIzMDAyNywgQ2hpbmE7IENvbGxhYm9yYXRpdmUgSW5ub3ZhdGlvbiBD
ZW50ZXIgZm9yIERpYWdub3NpcyBhbmQgVHJlYXRtZW50IG9mIEluZmVjdGlvdXMgRGlzZWFzZXMs
IFN0YXRlIEtleSBMYWJvcmF0b3J5IGZvciBEaWFnbm9zaXMgYW5kIFRyZWF0bWVudCBvZiBJbmZl
Y3Rpb3VzIERpc2Vhc2VzLCBGaXJzdCBBZmZpbGlhdGVkIEhvc3BpdGFsLCBDb2xsZWdlIG9mIE1l
ZGljaW5lLCBaaGVqaWFuZyBVbml2ZXJzaXR5LCBIYW5nemhvdSwgWmhlamlhbmcgMzEwMDAzLCBD
aGluYS4gRWxlY3Ryb25pYyBhZGRyZXNzOiB0emdAdXN0Yy5lZHUuY24uPC9hdXRoLWFkZHJlc3M+
PHRpdGxlcz48dGl0bGU+SW52YXJpYW50IE5LVCBjZWxscyBwcm9tb3RlIGFsY29ob2wtaW5kdWNl
ZCBzdGVhdG9oZXBhdGl0aXMgdGhyb3VnaCBpbnRlcmxldWtpbi0xYmV0YSBpbiBtaWNlPC90aXRs
ZT48c2Vjb25kYXJ5LXRpdGxlPkogSGVwYXRvbDwvc2Vjb25kYXJ5LXRpdGxlPjxhbHQtdGl0bGU+
Sm91cm5hbCBvZiBoZXBhdG9sb2d5PC9hbHQtdGl0bGU+PC90aXRsZXM+PHBlcmlvZGljYWw+PGZ1
bGwtdGl0bGU+SiBIZXBhdG9sPC9mdWxsLXRpdGxlPjwvcGVyaW9kaWNhbD48cGFnZXM+MTMxMS04
PC9wYWdlcz48dm9sdW1lPjYyPC92b2x1bWU+PG51bWJlcj42PC9udW1iZXI+PGRhdGVzPjx5ZWFy
PjIwMTU8L3llYXI+PHB1Yi1kYXRlcz48ZGF0ZT5KdW48L2RhdGU+PC9wdWItZGF0ZXM+PC9kYXRl
cz48aXNibj4xNjAwLTA2NDEgKEVsZWN0cm9uaWMpJiN4RDswMTY4LTgyNzggKExpbmtpbmcpPC9p
c2JuPjxhY2Nlc3Npb24tbnVtPjI1NTgyMTA1PC9hY2Nlc3Npb24tbnVtPjx1cmxzPjxyZWxhdGVk
LXVybHM+PHVybD5odHRwOi8vd3d3Lm5jYmkubmxtLm5paC5nb3YvcHVibWVkLzI1NTgyMTA1PC91
cmw+PC9yZWxhdGVkLXVybHM+PC91cmxzPjxlbGVjdHJvbmljLXJlc291cmNlLW51bT4xMC4xMDE2
L2ouamhlcC4yMDE0LjEyLjAyNzwvZWxlY3Ryb25pYy1yZXNvdXJjZS1udW0+PC9yZWNvcmQ+PC9D
aXRlPjwvRW5kTm90ZT4A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DdWk8L0F1dGhvcj48WWVhcj4yMDE1PC9ZZWFyPjxSZWNO
dW0+OTI0PC9SZWNOdW0+PERpc3BsYXlUZXh0PjxzdHlsZSBmYWNlPSJzdXBlcnNjcmlwdCI+WzMy
XTwvc3R5bGU+PC9EaXNwbGF5VGV4dD48cmVjb3JkPjxyZWMtbnVtYmVyPjkyNDwvcmVjLW51bWJl
cj48Zm9yZWlnbi1rZXlzPjxrZXkgYXBwPSJFTiIgZGItaWQ9ImFwMnQ1dmFyYjBzenYyZXd0cm94
Mjl6ajJhZmVycGVkMjlmdiI+OTI0PC9rZXk+PC9mb3JlaWduLWtleXM+PHJlZi10eXBlIG5hbWU9
IkpvdXJuYWwgQXJ0aWNsZSI+MTc8L3JlZi10eXBlPjxjb250cmlidXRvcnM+PGF1dGhvcnM+PGF1
dGhvcj5DdWksIEsuPC9hdXRob3I+PGF1dGhvcj5ZYW4sIEcuPC9hdXRob3I+PGF1dGhvcj5YdSwg
Qy48L2F1dGhvcj48YXV0aG9yPkNoZW4sIFkuPC9hdXRob3I+PGF1dGhvcj5XYW5nLCBKLjwvYXV0
aG9yPjxhdXRob3I+WmhvdSwgUi48L2F1dGhvcj48YXV0aG9yPkJhaSwgTC48L2F1dGhvcj48YXV0
aG9yPkxpYW4sIFouPC9hdXRob3I+PGF1dGhvcj5XZWksIEguPC9hdXRob3I+PGF1dGhvcj5TdW4s
IFIuPC9hdXRob3I+PGF1dGhvcj5UaWFuLCBaLjwvYXV0aG9yPjwvYXV0aG9ycz48L2NvbnRyaWJ1
dG9ycz48YXV0aC1hZGRyZXNzPkluc3RpdHV0ZSBvZiBJbW11bm9sb2d5IGFuZCBUaGUgQ0FTIEtl
eSBMYWJvcmF0b3J5IG9mIElubmF0ZSBJbW11bml0eSBhbmQgQ2hyb25pYyBEaXNlYXNlLCBTY2hv
b2wgb2YgTGlmZSBTY2llbmNlcyBhbmQgTWVkaWNhbCBDZW50ZXIsIFVuaXZlcnNpdHkgb2YgU2Np
ZW5jZSAmYW1wOyBUZWNobm9sb2d5IG9mIENoaW5hLCBIZWZlaSwgQW5odWkgMjMwMDI3LCBDaGlu
YS4mI3hEO0hlZmVpIE5hdGlvbmFsIExhYm9yYXRvcnkgZm9yIFBoeXNpY2FsIFNjaWVuY2VzIGF0
IE1pY3Jvc2NhbGUsIEhlZmVpLCBBbmh1aSAyMzAwMjcsIENoaW5hLiYjeEQ7SW5zdGl0dXRlIG9m
IEltbXVub2xvZ3kgYW5kIFRoZSBDQVMgS2V5IExhYm9yYXRvcnkgb2YgSW5uYXRlIEltbXVuaXR5
IGFuZCBDaHJvbmljIERpc2Vhc2UsIFNjaG9vbCBvZiBMaWZlIFNjaWVuY2VzIGFuZCBNZWRpY2Fs
IENlbnRlciwgVW5pdmVyc2l0eSBvZiBTY2llbmNlICZhbXA7IFRlY2hub2xvZ3kgb2YgQ2hpbmEs
IEhlZmVpLCBBbmh1aSAyMzAwMjcsIENoaW5hOyBIZWZlaSBOYXRpb25hbCBMYWJvcmF0b3J5IGZv
ciBQaHlzaWNhbCBTY2llbmNlcyBhdCBNaWNyb3NjYWxlLCBIZWZlaSwgQW5odWkgMjMwMDI3LCBD
aGluYS4mI3hEO0luc3RpdHV0ZSBvZiBJbW11bm9sb2d5IGFuZCBUaGUgQ0FTIEtleSBMYWJvcmF0
b3J5IG9mIElubmF0ZSBJbW11bml0eSBhbmQgQ2hyb25pYyBEaXNlYXNlLCBTY2hvb2wgb2YgTGlm
ZSBTY2llbmNlcyBhbmQgTWVkaWNhbCBDZW50ZXIsIFVuaXZlcnNpdHkgb2YgU2NpZW5jZSAmYW1w
OyBUZWNobm9sb2d5IG9mIENoaW5hLCBIZWZlaSwgQW5odWkgMjMwMDI3LCBDaGluYTsgSGVmZWkg
TmF0aW9uYWwgTGFib3JhdG9yeSBmb3IgUGh5c2ljYWwgU2NpZW5jZXMgYXQgTWljcm9zY2FsZSwg
SGVmZWksIEFuaHVpIDIzMDAyNywgQ2hpbmEuIEVsZWN0cm9uaWMgYWRkcmVzczogc3VuckB1c3Rj
LmVkdS5jbi4mI3hEO0luc3RpdHV0ZSBvZiBJbW11bm9sb2d5IGFuZCBUaGUgQ0FTIEtleSBMYWJv
cmF0b3J5IG9mIElubmF0ZSBJbW11bml0eSBhbmQgQ2hyb25pYyBEaXNlYXNlLCBTY2hvb2wgb2Yg
TGlmZSBTY2llbmNlcyBhbmQgTWVkaWNhbCBDZW50ZXIsIFVuaXZlcnNpdHkgb2YgU2NpZW5jZSAm
YW1wOyBUZWNobm9sb2d5IG9mIENoaW5hLCBIZWZlaSwgQW5odWkgMjMwMDI3LCBDaGluYTsgSGVm
ZWkgTmF0aW9uYWwgTGFib3JhdG9yeSBmb3IgUGh5c2ljYWwgU2NpZW5jZXMgYXQgTWljcm9zY2Fs
ZSwgSGVmZWksIEFuaHVpIDIzMDAyNywgQ2hpbmE7IENvbGxhYm9yYXRpdmUgSW5ub3ZhdGlvbiBD
ZW50ZXIgZm9yIERpYWdub3NpcyBhbmQgVHJlYXRtZW50IG9mIEluZmVjdGlvdXMgRGlzZWFzZXMs
IFN0YXRlIEtleSBMYWJvcmF0b3J5IGZvciBEaWFnbm9zaXMgYW5kIFRyZWF0bWVudCBvZiBJbmZl
Y3Rpb3VzIERpc2Vhc2VzLCBGaXJzdCBBZmZpbGlhdGVkIEhvc3BpdGFsLCBDb2xsZWdlIG9mIE1l
ZGljaW5lLCBaaGVqaWFuZyBVbml2ZXJzaXR5LCBIYW5nemhvdSwgWmhlamlhbmcgMzEwMDAzLCBD
aGluYS4gRWxlY3Ryb25pYyBhZGRyZXNzOiB0emdAdXN0Yy5lZHUuY24uPC9hdXRoLWFkZHJlc3M+
PHRpdGxlcz48dGl0bGU+SW52YXJpYW50IE5LVCBjZWxscyBwcm9tb3RlIGFsY29ob2wtaW5kdWNl
ZCBzdGVhdG9oZXBhdGl0aXMgdGhyb3VnaCBpbnRlcmxldWtpbi0xYmV0YSBpbiBtaWNlPC90aXRs
ZT48c2Vjb25kYXJ5LXRpdGxlPkogSGVwYXRvbDwvc2Vjb25kYXJ5LXRpdGxlPjxhbHQtdGl0bGU+
Sm91cm5hbCBvZiBoZXBhdG9sb2d5PC9hbHQtdGl0bGU+PC90aXRsZXM+PHBlcmlvZGljYWw+PGZ1
bGwtdGl0bGU+SiBIZXBhdG9sPC9mdWxsLXRpdGxlPjwvcGVyaW9kaWNhbD48cGFnZXM+MTMxMS04
PC9wYWdlcz48dm9sdW1lPjYyPC92b2x1bWU+PG51bWJlcj42PC9udW1iZXI+PGRhdGVzPjx5ZWFy
PjIwMTU8L3llYXI+PHB1Yi1kYXRlcz48ZGF0ZT5KdW48L2RhdGU+PC9wdWItZGF0ZXM+PC9kYXRl
cz48aXNibj4xNjAwLTA2NDEgKEVsZWN0cm9uaWMpJiN4RDswMTY4LTgyNzggKExpbmtpbmcpPC9p
c2JuPjxhY2Nlc3Npb24tbnVtPjI1NTgyMTA1PC9hY2Nlc3Npb24tbnVtPjx1cmxzPjxyZWxhdGVk
LXVybHM+PHVybD5odHRwOi8vd3d3Lm5jYmkubmxtLm5paC5nb3YvcHVibWVkLzI1NTgyMTA1PC91
cmw+PC9yZWxhdGVkLXVybHM+PC91cmxzPjxlbGVjdHJvbmljLXJlc291cmNlLW51bT4xMC4xMDE2
L2ouamhlcC4yMDE0LjEyLjAyNzwvZWxlY3Ryb25pYy1yZXNvdXJjZS1udW0+PC9yZWNvcmQ+PC9D
aXRlPjwvRW5kTm90ZT4A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32" w:tooltip="Cui, 2015 #924" w:history="1">
        <w:r w:rsidRPr="00E05C91">
          <w:rPr>
            <w:rFonts w:ascii="Book Antiqua" w:hAnsi="Book Antiqua"/>
            <w:noProof/>
            <w:sz w:val="24"/>
            <w:szCs w:val="24"/>
            <w:vertAlign w:val="superscript"/>
          </w:rPr>
          <w:t>32</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Hepatic NKT cells activated by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are recruited in alcoholic </w:t>
      </w:r>
      <w:proofErr w:type="spellStart"/>
      <w:r w:rsidRPr="00E05C91">
        <w:rPr>
          <w:rFonts w:ascii="Book Antiqua" w:hAnsi="Book Antiqua"/>
          <w:sz w:val="24"/>
          <w:szCs w:val="24"/>
        </w:rPr>
        <w:t>steatohepatitis</w:t>
      </w:r>
      <w:proofErr w:type="spellEnd"/>
      <w:r w:rsidRPr="00E05C91">
        <w:rPr>
          <w:rFonts w:ascii="Book Antiqua" w:hAnsi="Book Antiqua"/>
          <w:sz w:val="24"/>
          <w:szCs w:val="24"/>
        </w:rPr>
        <w:t xml:space="preserve"> of mice in NLRP3 inflammasome- and IL-1β-dependent manners, resulting in the increased expression of interferon-γ (IFN-γ) and TNF-α in NKT cells</w:t>
      </w:r>
      <w:r w:rsidRPr="00E05C91">
        <w:rPr>
          <w:rFonts w:ascii="Book Antiqua" w:hAnsi="Book Antiqua"/>
          <w:sz w:val="24"/>
          <w:szCs w:val="24"/>
        </w:rPr>
        <w:fldChar w:fldCharType="begin">
          <w:fldData xml:space="preserve">PEVuZE5vdGU+PENpdGU+PEF1dGhvcj5DdWk8L0F1dGhvcj48WWVhcj4yMDE1PC9ZZWFyPjxSZWNO
dW0+OTI0PC9SZWNOdW0+PERpc3BsYXlUZXh0PjxzdHlsZSBmYWNlPSJzdXBlcnNjcmlwdCI+WzMy
XTwvc3R5bGU+PC9EaXNwbGF5VGV4dD48cmVjb3JkPjxyZWMtbnVtYmVyPjkyNDwvcmVjLW51bWJl
cj48Zm9yZWlnbi1rZXlzPjxrZXkgYXBwPSJFTiIgZGItaWQ9ImFwMnQ1dmFyYjBzenYyZXd0cm94
Mjl6ajJhZmVycGVkMjlmdiI+OTI0PC9rZXk+PC9mb3JlaWduLWtleXM+PHJlZi10eXBlIG5hbWU9
IkpvdXJuYWwgQXJ0aWNsZSI+MTc8L3JlZi10eXBlPjxjb250cmlidXRvcnM+PGF1dGhvcnM+PGF1
dGhvcj5DdWksIEsuPC9hdXRob3I+PGF1dGhvcj5ZYW4sIEcuPC9hdXRob3I+PGF1dGhvcj5YdSwg
Qy48L2F1dGhvcj48YXV0aG9yPkNoZW4sIFkuPC9hdXRob3I+PGF1dGhvcj5XYW5nLCBKLjwvYXV0
aG9yPjxhdXRob3I+WmhvdSwgUi48L2F1dGhvcj48YXV0aG9yPkJhaSwgTC48L2F1dGhvcj48YXV0
aG9yPkxpYW4sIFouPC9hdXRob3I+PGF1dGhvcj5XZWksIEguPC9hdXRob3I+PGF1dGhvcj5TdW4s
IFIuPC9hdXRob3I+PGF1dGhvcj5UaWFuLCBaLjwvYXV0aG9yPjwvYXV0aG9ycz48L2NvbnRyaWJ1
dG9ycz48YXV0aC1hZGRyZXNzPkluc3RpdHV0ZSBvZiBJbW11bm9sb2d5IGFuZCBUaGUgQ0FTIEtl
eSBMYWJvcmF0b3J5IG9mIElubmF0ZSBJbW11bml0eSBhbmQgQ2hyb25pYyBEaXNlYXNlLCBTY2hv
b2wgb2YgTGlmZSBTY2llbmNlcyBhbmQgTWVkaWNhbCBDZW50ZXIsIFVuaXZlcnNpdHkgb2YgU2Np
ZW5jZSAmYW1wOyBUZWNobm9sb2d5IG9mIENoaW5hLCBIZWZlaSwgQW5odWkgMjMwMDI3LCBDaGlu
YS4mI3hEO0hlZmVpIE5hdGlvbmFsIExhYm9yYXRvcnkgZm9yIFBoeXNpY2FsIFNjaWVuY2VzIGF0
IE1pY3Jvc2NhbGUsIEhlZmVpLCBBbmh1aSAyMzAwMjcsIENoaW5hLiYjeEQ7SW5zdGl0dXRlIG9m
IEltbXVub2xvZ3kgYW5kIFRoZSBDQVMgS2V5IExhYm9yYXRvcnkgb2YgSW5uYXRlIEltbXVuaXR5
IGFuZCBDaHJvbmljIERpc2Vhc2UsIFNjaG9vbCBvZiBMaWZlIFNjaWVuY2VzIGFuZCBNZWRpY2Fs
IENlbnRlciwgVW5pdmVyc2l0eSBvZiBTY2llbmNlICZhbXA7IFRlY2hub2xvZ3kgb2YgQ2hpbmEs
IEhlZmVpLCBBbmh1aSAyMzAwMjcsIENoaW5hOyBIZWZlaSBOYXRpb25hbCBMYWJvcmF0b3J5IGZv
ciBQaHlzaWNhbCBTY2llbmNlcyBhdCBNaWNyb3NjYWxlLCBIZWZlaSwgQW5odWkgMjMwMDI3LCBD
aGluYS4mI3hEO0luc3RpdHV0ZSBvZiBJbW11bm9sb2d5IGFuZCBUaGUgQ0FTIEtleSBMYWJvcmF0
b3J5IG9mIElubmF0ZSBJbW11bml0eSBhbmQgQ2hyb25pYyBEaXNlYXNlLCBTY2hvb2wgb2YgTGlm
ZSBTY2llbmNlcyBhbmQgTWVkaWNhbCBDZW50ZXIsIFVuaXZlcnNpdHkgb2YgU2NpZW5jZSAmYW1w
OyBUZWNobm9sb2d5IG9mIENoaW5hLCBIZWZlaSwgQW5odWkgMjMwMDI3LCBDaGluYTsgSGVmZWkg
TmF0aW9uYWwgTGFib3JhdG9yeSBmb3IgUGh5c2ljYWwgU2NpZW5jZXMgYXQgTWljcm9zY2FsZSwg
SGVmZWksIEFuaHVpIDIzMDAyNywgQ2hpbmEuIEVsZWN0cm9uaWMgYWRkcmVzczogc3VuckB1c3Rj
LmVkdS5jbi4mI3hEO0luc3RpdHV0ZSBvZiBJbW11bm9sb2d5IGFuZCBUaGUgQ0FTIEtleSBMYWJv
cmF0b3J5IG9mIElubmF0ZSBJbW11bml0eSBhbmQgQ2hyb25pYyBEaXNlYXNlLCBTY2hvb2wgb2Yg
TGlmZSBTY2llbmNlcyBhbmQgTWVkaWNhbCBDZW50ZXIsIFVuaXZlcnNpdHkgb2YgU2NpZW5jZSAm
YW1wOyBUZWNobm9sb2d5IG9mIENoaW5hLCBIZWZlaSwgQW5odWkgMjMwMDI3LCBDaGluYTsgSGVm
ZWkgTmF0aW9uYWwgTGFib3JhdG9yeSBmb3IgUGh5c2ljYWwgU2NpZW5jZXMgYXQgTWljcm9zY2Fs
ZSwgSGVmZWksIEFuaHVpIDIzMDAyNywgQ2hpbmE7IENvbGxhYm9yYXRpdmUgSW5ub3ZhdGlvbiBD
ZW50ZXIgZm9yIERpYWdub3NpcyBhbmQgVHJlYXRtZW50IG9mIEluZmVjdGlvdXMgRGlzZWFzZXMs
IFN0YXRlIEtleSBMYWJvcmF0b3J5IGZvciBEaWFnbm9zaXMgYW5kIFRyZWF0bWVudCBvZiBJbmZl
Y3Rpb3VzIERpc2Vhc2VzLCBGaXJzdCBBZmZpbGlhdGVkIEhvc3BpdGFsLCBDb2xsZWdlIG9mIE1l
ZGljaW5lLCBaaGVqaWFuZyBVbml2ZXJzaXR5LCBIYW5nemhvdSwgWmhlamlhbmcgMzEwMDAzLCBD
aGluYS4gRWxlY3Ryb25pYyBhZGRyZXNzOiB0emdAdXN0Yy5lZHUuY24uPC9hdXRoLWFkZHJlc3M+
PHRpdGxlcz48dGl0bGU+SW52YXJpYW50IE5LVCBjZWxscyBwcm9tb3RlIGFsY29ob2wtaW5kdWNl
ZCBzdGVhdG9oZXBhdGl0aXMgdGhyb3VnaCBpbnRlcmxldWtpbi0xYmV0YSBpbiBtaWNlPC90aXRs
ZT48c2Vjb25kYXJ5LXRpdGxlPkogSGVwYXRvbDwvc2Vjb25kYXJ5LXRpdGxlPjxhbHQtdGl0bGU+
Sm91cm5hbCBvZiBoZXBhdG9sb2d5PC9hbHQtdGl0bGU+PC90aXRsZXM+PHBlcmlvZGljYWw+PGZ1
bGwtdGl0bGU+SiBIZXBhdG9sPC9mdWxsLXRpdGxlPjwvcGVyaW9kaWNhbD48cGFnZXM+MTMxMS04
PC9wYWdlcz48dm9sdW1lPjYyPC92b2x1bWU+PG51bWJlcj42PC9udW1iZXI+PGRhdGVzPjx5ZWFy
PjIwMTU8L3llYXI+PHB1Yi1kYXRlcz48ZGF0ZT5KdW48L2RhdGU+PC9wdWItZGF0ZXM+PC9kYXRl
cz48aXNibj4xNjAwLTA2NDEgKEVsZWN0cm9uaWMpJiN4RDswMTY4LTgyNzggKExpbmtpbmcpPC9p
c2JuPjxhY2Nlc3Npb24tbnVtPjI1NTgyMTA1PC9hY2Nlc3Npb24tbnVtPjx1cmxzPjxyZWxhdGVk
LXVybHM+PHVybD5odHRwOi8vd3d3Lm5jYmkubmxtLm5paC5nb3YvcHVibWVkLzI1NTgyMTA1PC91
cmw+PC9yZWxhdGVkLXVybHM+PC91cmxzPjxlbGVjdHJvbmljLXJlc291cmNlLW51bT4xMC4xMDE2
L2ouamhlcC4yMDE0LjEyLjAyNzwvZWxlY3Ryb25pYy1yZXNvdXJjZS1udW0+PC9yZWNvcmQ+PC9D
aXRlPjwvRW5kTm90ZT4A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DdWk8L0F1dGhvcj48WWVhcj4yMDE1PC9ZZWFyPjxSZWNO
dW0+OTI0PC9SZWNOdW0+PERpc3BsYXlUZXh0PjxzdHlsZSBmYWNlPSJzdXBlcnNjcmlwdCI+WzMy
XTwvc3R5bGU+PC9EaXNwbGF5VGV4dD48cmVjb3JkPjxyZWMtbnVtYmVyPjkyNDwvcmVjLW51bWJl
cj48Zm9yZWlnbi1rZXlzPjxrZXkgYXBwPSJFTiIgZGItaWQ9ImFwMnQ1dmFyYjBzenYyZXd0cm94
Mjl6ajJhZmVycGVkMjlmdiI+OTI0PC9rZXk+PC9mb3JlaWduLWtleXM+PHJlZi10eXBlIG5hbWU9
IkpvdXJuYWwgQXJ0aWNsZSI+MTc8L3JlZi10eXBlPjxjb250cmlidXRvcnM+PGF1dGhvcnM+PGF1
dGhvcj5DdWksIEsuPC9hdXRob3I+PGF1dGhvcj5ZYW4sIEcuPC9hdXRob3I+PGF1dGhvcj5YdSwg
Qy48L2F1dGhvcj48YXV0aG9yPkNoZW4sIFkuPC9hdXRob3I+PGF1dGhvcj5XYW5nLCBKLjwvYXV0
aG9yPjxhdXRob3I+WmhvdSwgUi48L2F1dGhvcj48YXV0aG9yPkJhaSwgTC48L2F1dGhvcj48YXV0
aG9yPkxpYW4sIFouPC9hdXRob3I+PGF1dGhvcj5XZWksIEguPC9hdXRob3I+PGF1dGhvcj5TdW4s
IFIuPC9hdXRob3I+PGF1dGhvcj5UaWFuLCBaLjwvYXV0aG9yPjwvYXV0aG9ycz48L2NvbnRyaWJ1
dG9ycz48YXV0aC1hZGRyZXNzPkluc3RpdHV0ZSBvZiBJbW11bm9sb2d5IGFuZCBUaGUgQ0FTIEtl
eSBMYWJvcmF0b3J5IG9mIElubmF0ZSBJbW11bml0eSBhbmQgQ2hyb25pYyBEaXNlYXNlLCBTY2hv
b2wgb2YgTGlmZSBTY2llbmNlcyBhbmQgTWVkaWNhbCBDZW50ZXIsIFVuaXZlcnNpdHkgb2YgU2Np
ZW5jZSAmYW1wOyBUZWNobm9sb2d5IG9mIENoaW5hLCBIZWZlaSwgQW5odWkgMjMwMDI3LCBDaGlu
YS4mI3hEO0hlZmVpIE5hdGlvbmFsIExhYm9yYXRvcnkgZm9yIFBoeXNpY2FsIFNjaWVuY2VzIGF0
IE1pY3Jvc2NhbGUsIEhlZmVpLCBBbmh1aSAyMzAwMjcsIENoaW5hLiYjeEQ7SW5zdGl0dXRlIG9m
IEltbXVub2xvZ3kgYW5kIFRoZSBDQVMgS2V5IExhYm9yYXRvcnkgb2YgSW5uYXRlIEltbXVuaXR5
IGFuZCBDaHJvbmljIERpc2Vhc2UsIFNjaG9vbCBvZiBMaWZlIFNjaWVuY2VzIGFuZCBNZWRpY2Fs
IENlbnRlciwgVW5pdmVyc2l0eSBvZiBTY2llbmNlICZhbXA7IFRlY2hub2xvZ3kgb2YgQ2hpbmEs
IEhlZmVpLCBBbmh1aSAyMzAwMjcsIENoaW5hOyBIZWZlaSBOYXRpb25hbCBMYWJvcmF0b3J5IGZv
ciBQaHlzaWNhbCBTY2llbmNlcyBhdCBNaWNyb3NjYWxlLCBIZWZlaSwgQW5odWkgMjMwMDI3LCBD
aGluYS4mI3hEO0luc3RpdHV0ZSBvZiBJbW11bm9sb2d5IGFuZCBUaGUgQ0FTIEtleSBMYWJvcmF0
b3J5IG9mIElubmF0ZSBJbW11bml0eSBhbmQgQ2hyb25pYyBEaXNlYXNlLCBTY2hvb2wgb2YgTGlm
ZSBTY2llbmNlcyBhbmQgTWVkaWNhbCBDZW50ZXIsIFVuaXZlcnNpdHkgb2YgU2NpZW5jZSAmYW1w
OyBUZWNobm9sb2d5IG9mIENoaW5hLCBIZWZlaSwgQW5odWkgMjMwMDI3LCBDaGluYTsgSGVmZWkg
TmF0aW9uYWwgTGFib3JhdG9yeSBmb3IgUGh5c2ljYWwgU2NpZW5jZXMgYXQgTWljcm9zY2FsZSwg
SGVmZWksIEFuaHVpIDIzMDAyNywgQ2hpbmEuIEVsZWN0cm9uaWMgYWRkcmVzczogc3VuckB1c3Rj
LmVkdS5jbi4mI3hEO0luc3RpdHV0ZSBvZiBJbW11bm9sb2d5IGFuZCBUaGUgQ0FTIEtleSBMYWJv
cmF0b3J5IG9mIElubmF0ZSBJbW11bml0eSBhbmQgQ2hyb25pYyBEaXNlYXNlLCBTY2hvb2wgb2Yg
TGlmZSBTY2llbmNlcyBhbmQgTWVkaWNhbCBDZW50ZXIsIFVuaXZlcnNpdHkgb2YgU2NpZW5jZSAm
YW1wOyBUZWNobm9sb2d5IG9mIENoaW5hLCBIZWZlaSwgQW5odWkgMjMwMDI3LCBDaGluYTsgSGVm
ZWkgTmF0aW9uYWwgTGFib3JhdG9yeSBmb3IgUGh5c2ljYWwgU2NpZW5jZXMgYXQgTWljcm9zY2Fs
ZSwgSGVmZWksIEFuaHVpIDIzMDAyNywgQ2hpbmE7IENvbGxhYm9yYXRpdmUgSW5ub3ZhdGlvbiBD
ZW50ZXIgZm9yIERpYWdub3NpcyBhbmQgVHJlYXRtZW50IG9mIEluZmVjdGlvdXMgRGlzZWFzZXMs
IFN0YXRlIEtleSBMYWJvcmF0b3J5IGZvciBEaWFnbm9zaXMgYW5kIFRyZWF0bWVudCBvZiBJbmZl
Y3Rpb3VzIERpc2Vhc2VzLCBGaXJzdCBBZmZpbGlhdGVkIEhvc3BpdGFsLCBDb2xsZWdlIG9mIE1l
ZGljaW5lLCBaaGVqaWFuZyBVbml2ZXJzaXR5LCBIYW5nemhvdSwgWmhlamlhbmcgMzEwMDAzLCBD
aGluYS4gRWxlY3Ryb25pYyBhZGRyZXNzOiB0emdAdXN0Yy5lZHUuY24uPC9hdXRoLWFkZHJlc3M+
PHRpdGxlcz48dGl0bGU+SW52YXJpYW50IE5LVCBjZWxscyBwcm9tb3RlIGFsY29ob2wtaW5kdWNl
ZCBzdGVhdG9oZXBhdGl0aXMgdGhyb3VnaCBpbnRlcmxldWtpbi0xYmV0YSBpbiBtaWNlPC90aXRs
ZT48c2Vjb25kYXJ5LXRpdGxlPkogSGVwYXRvbDwvc2Vjb25kYXJ5LXRpdGxlPjxhbHQtdGl0bGU+
Sm91cm5hbCBvZiBoZXBhdG9sb2d5PC9hbHQtdGl0bGU+PC90aXRsZXM+PHBlcmlvZGljYWw+PGZ1
bGwtdGl0bGU+SiBIZXBhdG9sPC9mdWxsLXRpdGxlPjwvcGVyaW9kaWNhbD48cGFnZXM+MTMxMS04
PC9wYWdlcz48dm9sdW1lPjYyPC92b2x1bWU+PG51bWJlcj42PC9udW1iZXI+PGRhdGVzPjx5ZWFy
PjIwMTU8L3llYXI+PHB1Yi1kYXRlcz48ZGF0ZT5KdW48L2RhdGU+PC9wdWItZGF0ZXM+PC9kYXRl
cz48aXNibj4xNjAwLTA2NDEgKEVsZWN0cm9uaWMpJiN4RDswMTY4LTgyNzggKExpbmtpbmcpPC9p
c2JuPjxhY2Nlc3Npb24tbnVtPjI1NTgyMTA1PC9hY2Nlc3Npb24tbnVtPjx1cmxzPjxyZWxhdGVk
LXVybHM+PHVybD5odHRwOi8vd3d3Lm5jYmkubmxtLm5paC5nb3YvcHVibWVkLzI1NTgyMTA1PC91
cmw+PC9yZWxhdGVkLXVybHM+PC91cmxzPjxlbGVjdHJvbmljLXJlc291cmNlLW51bT4xMC4xMDE2
L2ouamhlcC4yMDE0LjEyLjAyNzwvZWxlY3Ryb25pYy1yZXNvdXJjZS1udW0+PC9yZWNvcmQ+PC9D
aXRlPjwvRW5kTm90ZT4A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32" w:tooltip="Cui, 2015 #924" w:history="1">
        <w:r w:rsidRPr="00E05C91">
          <w:rPr>
            <w:rFonts w:ascii="Book Antiqua" w:hAnsi="Book Antiqua"/>
            <w:noProof/>
            <w:sz w:val="24"/>
            <w:szCs w:val="24"/>
            <w:vertAlign w:val="superscript"/>
          </w:rPr>
          <w:t>32</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In human patients with alcoholic liver disease, CD8 and CD4 T cells were infiltrated in the liver, that infiltration was related with inflammation and regeneration</w:t>
      </w:r>
      <w:r w:rsidRPr="00E05C91">
        <w:rPr>
          <w:rFonts w:ascii="Book Antiqua" w:hAnsi="Book Antiqua"/>
          <w:sz w:val="24"/>
          <w:szCs w:val="24"/>
        </w:rPr>
        <w:fldChar w:fldCharType="begin"/>
      </w:r>
      <w:r w:rsidRPr="00E05C91">
        <w:rPr>
          <w:rFonts w:ascii="Book Antiqua" w:hAnsi="Book Antiqua"/>
          <w:sz w:val="24"/>
          <w:szCs w:val="24"/>
        </w:rPr>
        <w:instrText xml:space="preserve"> ADDIN EN.CITE &lt;EndNote&gt;&lt;Cite&gt;&lt;Author&gt;Chedid&lt;/Author&gt;&lt;Year&gt;1993&lt;/Year&gt;&lt;RecNum&gt;931&lt;/RecNum&gt;&lt;DisplayText&gt;&lt;style face="superscript"&gt;[46]&lt;/style&gt;&lt;/DisplayText&gt;&lt;record&gt;&lt;rec-number&gt;931&lt;/rec-number&gt;&lt;foreign-keys&gt;&lt;key app="EN" db-id="ap2t5varb0szv2ewtrox29zj2aferped29fv"&gt;931&lt;/key&gt;&lt;/foreign-keys&gt;&lt;ref-type name="Journal Article"&gt;17&lt;/ref-type&gt;&lt;contributors&gt;&lt;authors&gt;&lt;author&gt;Chedid, A.&lt;/author&gt;&lt;author&gt;Mendenhall, C. L.&lt;/author&gt;&lt;author&gt;Moritz, T. E.&lt;/author&gt;&lt;author&gt;French, S. W.&lt;/author&gt;&lt;author&gt;Chen, T. S.&lt;/author&gt;&lt;author&gt;Morgan, T. R.&lt;/author&gt;&lt;author&gt;Roselle, G. A.&lt;/author&gt;&lt;author&gt;Nemchausky, B. A.&lt;/author&gt;&lt;author&gt;Tamburro, C. H.&lt;/author&gt;&lt;author&gt;Schiff, E. R.&lt;/author&gt;&lt;author&gt;et al.,&lt;/author&gt;&lt;/authors&gt;&lt;/contributors&gt;&lt;auth-address&gt;Department of Veterans Affairs Medical Center, Hines, Illinois.&lt;/auth-address&gt;&lt;titles&gt;&lt;title&gt;Cell-mediated hepatic injury in alcoholic liver disease. Veterans Affairs Cooperative Study Group 275&lt;/title&gt;&lt;secondary-title&gt;Gastroenterology&lt;/secondary-title&gt;&lt;alt-title&gt;Gastroenterology&lt;/alt-title&gt;&lt;/titles&gt;&lt;periodical&gt;&lt;full-title&gt;Gastroenterology&lt;/full-title&gt;&lt;/periodical&gt;&lt;alt-periodical&gt;&lt;full-title&gt;Gastroenterology&lt;/full-title&gt;&lt;/alt-periodical&gt;&lt;pages&gt;254-66&lt;/pages&gt;&lt;volume&gt;105&lt;/volume&gt;&lt;number&gt;1&lt;/number&gt;&lt;keywords&gt;&lt;keyword&gt;Antigens, CD3/analysis&lt;/keyword&gt;&lt;keyword&gt;Histocompatibility Antigens Class I/analysis&lt;/keyword&gt;&lt;keyword&gt;Histocompatibility Antigens Class II/analysis&lt;/keyword&gt;&lt;keyword&gt;Humans&lt;/keyword&gt;&lt;keyword&gt;Immunity, Cellular&lt;/keyword&gt;&lt;keyword&gt;Interleukin-1/biosynthesis&lt;/keyword&gt;&lt;keyword&gt;Liver/immunology/*pathology&lt;/keyword&gt;&lt;keyword&gt;Liver Diseases, Alcoholic/*immunology/pathology&lt;/keyword&gt;&lt;keyword&gt;Male&lt;/keyword&gt;&lt;keyword&gt;T-Lymphocytes/immunology&lt;/keyword&gt;&lt;keyword&gt;Tumor Necrosis Factor-alpha/biosynthesis&lt;/keyword&gt;&lt;/keywords&gt;&lt;dates&gt;&lt;year&gt;1993&lt;/year&gt;&lt;pub-dates&gt;&lt;date&gt;Jul&lt;/date&gt;&lt;/pub-dates&gt;&lt;/dates&gt;&lt;isbn&gt;0016-5085 (Print)&amp;#xD;0016-5085 (Linking)&lt;/isbn&gt;&lt;accession-num&gt;8514042&lt;/accession-num&gt;&lt;urls&gt;&lt;related-urls&gt;&lt;url&gt;http://www.ncbi.nlm.nih.gov/pubmed/8514042&lt;/url&gt;&lt;/related-urls&gt;&lt;/urls&gt;&lt;/record&gt;&lt;/Cite&gt;&lt;/EndNote&gt;</w:instrText>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46" w:tooltip="Chedid, 1993 #931" w:history="1">
        <w:r w:rsidRPr="00E05C91">
          <w:rPr>
            <w:rFonts w:ascii="Book Antiqua" w:hAnsi="Book Antiqua"/>
            <w:noProof/>
            <w:sz w:val="24"/>
            <w:szCs w:val="24"/>
            <w:vertAlign w:val="superscript"/>
          </w:rPr>
          <w:t>46</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In addition, chronic alcohol consumption decreases hepatic NK cell activity </w:t>
      </w:r>
      <w:r w:rsidR="00114147">
        <w:rPr>
          <w:rFonts w:ascii="Book Antiqua" w:eastAsia="宋体" w:hAnsi="Book Antiqua" w:hint="eastAsia"/>
          <w:sz w:val="24"/>
          <w:szCs w:val="24"/>
          <w:lang w:eastAsia="zh-CN"/>
        </w:rPr>
        <w:t>[</w:t>
      </w:r>
      <w:r w:rsidRPr="00E05C91">
        <w:rPr>
          <w:rFonts w:ascii="Book Antiqua" w:hAnsi="Book Antiqua"/>
          <w:sz w:val="24"/>
          <w:szCs w:val="24"/>
        </w:rPr>
        <w:t xml:space="preserve">cytotoxicity against Yac-1 cells and </w:t>
      </w:r>
      <w:proofErr w:type="spellStart"/>
      <w:r w:rsidRPr="00E05C91">
        <w:rPr>
          <w:rFonts w:ascii="Book Antiqua" w:hAnsi="Book Antiqua"/>
          <w:sz w:val="24"/>
          <w:szCs w:val="24"/>
        </w:rPr>
        <w:t>polyinosinic-polycytidylic</w:t>
      </w:r>
      <w:proofErr w:type="spellEnd"/>
      <w:r w:rsidRPr="00E05C91">
        <w:rPr>
          <w:rFonts w:ascii="Book Antiqua" w:hAnsi="Book Antiqua"/>
          <w:sz w:val="24"/>
          <w:szCs w:val="24"/>
        </w:rPr>
        <w:t xml:space="preserve"> acid (poly I</w:t>
      </w:r>
      <w:proofErr w:type="gramStart"/>
      <w:r w:rsidRPr="00E05C91">
        <w:rPr>
          <w:rFonts w:ascii="Book Antiqua" w:hAnsi="Book Antiqua"/>
          <w:sz w:val="24"/>
          <w:szCs w:val="24"/>
        </w:rPr>
        <w:t>:C</w:t>
      </w:r>
      <w:proofErr w:type="gramEnd"/>
      <w:r w:rsidRPr="00E05C91">
        <w:rPr>
          <w:rFonts w:ascii="Book Antiqua" w:hAnsi="Book Antiqua"/>
          <w:sz w:val="24"/>
          <w:szCs w:val="24"/>
        </w:rPr>
        <w:t>)-mediated activation</w:t>
      </w:r>
      <w:r w:rsidR="00114147">
        <w:rPr>
          <w:rFonts w:ascii="Book Antiqua" w:eastAsia="宋体" w:hAnsi="Book Antiqua" w:hint="eastAsia"/>
          <w:sz w:val="24"/>
          <w:szCs w:val="24"/>
          <w:lang w:eastAsia="zh-CN"/>
        </w:rPr>
        <w:t>]</w:t>
      </w:r>
      <w:r w:rsidRPr="00E05C91">
        <w:rPr>
          <w:rFonts w:ascii="Book Antiqua" w:hAnsi="Book Antiqua"/>
          <w:sz w:val="24"/>
          <w:szCs w:val="24"/>
        </w:rPr>
        <w:t>, thereby accelerating murine cytomegalovirus-induced hepatitis and liver injury</w:t>
      </w:r>
      <w:r w:rsidRPr="00E05C91">
        <w:rPr>
          <w:rFonts w:ascii="Book Antiqua" w:hAnsi="Book Antiqua"/>
          <w:sz w:val="24"/>
          <w:szCs w:val="24"/>
        </w:rPr>
        <w:fldChar w:fldCharType="begin">
          <w:fldData xml:space="preserve">PEVuZE5vdGU+PENpdGU+PEF1dGhvcj5QYW48L0F1dGhvcj48WWVhcj4yMDA2PC9ZZWFyPjxSZWNO
dW0+MTE4PC9SZWNOdW0+PERpc3BsYXlUZXh0PjxzdHlsZSBmYWNlPSJzdXBlcnNjcmlwdCI+WzQ3
XTwvc3R5bGU+PC9EaXNwbGF5VGV4dD48cmVjb3JkPjxyZWMtbnVtYmVyPjExODwvcmVjLW51bWJl
cj48Zm9yZWlnbi1rZXlzPjxrZXkgYXBwPSJFTiIgZGItaWQ9ImFwMnQ1dmFyYjBzenYyZXd0cm94
Mjl6ajJhZmVycGVkMjlmdiI+MTE4PC9rZXk+PC9mb3JlaWduLWtleXM+PHJlZi10eXBlIG5hbWU9
IkpvdXJuYWwgQXJ0aWNsZSI+MTc8L3JlZi10eXBlPjxjb250cmlidXRvcnM+PGF1dGhvcnM+PGF1
dGhvcj5QYW4sIEguIE4uPC9hdXRob3I+PGF1dGhvcj5TdW4sIFIuPC9hdXRob3I+PGF1dGhvcj5K
YXJ1Z2EsIEIuPC9hdXRob3I+PGF1dGhvcj5Ib25nLCBGLjwvYXV0aG9yPjxhdXRob3I+S2ltLCBX
LiBILjwvYXV0aG9yPjxhdXRob3I+R2FvLCBCLjwvYXV0aG9yPjwvYXV0aG9ycz48L2NvbnRyaWJ1
dG9ycz48YXV0aC1hZGRyZXNzPlNlY3Rpb24gb24gTGl2ZXIgQmlvbG9neSwgTGFib3JhdG9yeSBv
ZiBQaHlzaW9sb2dpYyBTdHVkaWVzLCBOYXRpb25hbCBJbnN0aXR1dGUgb24gQWxjb2hvbCBBYnVz
ZSBhbmQgQWxjb2hvbGlzbSwgTmF0aW9uYWwgSW5zdGl0dXRlcyBvZiBIZWFsdGgsIEJldGhlc2Rh
LCBNYXJ5bGFuZCAyMDg5MiwgVVNBLjwvYXV0aC1hZGRyZXNzPjx0aXRsZXM+PHRpdGxlPkNocm9u
aWMgZXRoYW5vbCBjb25zdW1wdGlvbiBpbmhpYml0cyBoZXBhdGljIG5hdHVyYWwga2lsbGVyIGNl
bGwgYWN0aXZpdHkgYW5kIGFjY2VsZXJhdGVzIG11cmluZSBjeXRvbWVnYWxvdmlydXMtaW5kdWNl
ZCBoZXBhdGl0aXM8L3RpdGxlPjxzZWNvbmRhcnktdGl0bGU+QWxjb2hvbCBDbGluIEV4cCBSZXM8
L3NlY29uZGFyeS10aXRsZT48L3RpdGxlcz48cGVyaW9kaWNhbD48ZnVsbC10aXRsZT5BbGNvaG9s
IENsaW4gRXhwIFJlczwvZnVsbC10aXRsZT48L3BlcmlvZGljYWw+PHBhZ2VzPjE2MTUtMjM8L3Bh
Z2VzPjx2b2x1bWU+MzA8L3ZvbHVtZT48bnVtYmVyPjk8L251bWJlcj48ZWRpdGlvbj4yMDA2LzA4
LzI2PC9lZGl0aW9uPjxrZXl3b3Jkcz48a2V5d29yZD5BbGFuaW5lIFRyYW5zYW1pbmFzZS9ibG9v
ZDwva2V5d29yZD48a2V5d29yZD5BbmltYWxzPC9rZXl3b3JkPjxrZXl3b3JkPkFudGl2aXJhbCBB
Z2VudHMvcGhhcm1hY29sb2d5PC9rZXl3b3JkPjxrZXl3b3JkPkFzcGFydGF0ZSBBbWlub3RyYW5z
ZmVyYXNlcy9ibG9vZDwva2V5d29yZD48a2V5d29yZD5DZW50cmFsIE5lcnZvdXMgU3lzdGVtIERl
cHJlc3NhbnRzLypwaGFybWFjb2xvZ3k8L2tleXdvcmQ+PGtleXdvcmQ+Q3l0b21lZ2Fsb3ZpcnVz
IEluZmVjdGlvbnMvKnBhdGhvbG9neTwva2V5d29yZD48a2V5d29yZD5FdGhhbm9sLypwaGFybWFj
b2xvZ3k8L2tleXdvcmQ+PGtleXdvcmQ+RmxvdyBDeXRvbWV0cnk8L2tleXdvcmQ+PGtleXdvcmQ+
SGVwYXRpdGlzLCBWaXJhbCwgQW5pbWFsLypwYXRob2xvZ3k8L2tleXdvcmQ+PGtleXdvcmQ+S2ls
bGVyIENlbGxzLCBOYXR1cmFsLypkcnVnIGVmZmVjdHM8L2tleXdvcmQ+PGtleXdvcmQ+TGl2ZXIv
KmN5dG9sb2d5L2RydWcgZWZmZWN0cy9wYXRob2xvZ3k8L2tleXdvcmQ+PGtleXdvcmQ+THltcGhv
Y3l0ZSBDb3VudDwva2V5d29yZD48a2V5d29yZD5NYWxlPC9rZXl3b3JkPjxrZXl3b3JkPk1pY2U8
L2tleXdvcmQ+PGtleXdvcmQ+TWljZSwgSW5icmVkIEM1N0JMPC9rZXl3b3JkPjxrZXl3b3JkPlBv
bHkgSS1DL3BoYXJtYWNvbG9neTwva2V5d29yZD48a2V5d29yZD5SZXZlcnNlIFRyYW5zY3JpcHRh
c2UgUG9seW1lcmFzZSBDaGFpbiBSZWFjdGlvbjwva2V5d29yZD48L2tleXdvcmRzPjxkYXRlcz48
eWVhcj4yMDA2PC95ZWFyPjxwdWItZGF0ZXM+PGRhdGU+U2VwPC9kYXRlPjwvcHViLWRhdGVzPjwv
ZGF0ZXM+PGlzYm4+MDE0NS02MDA4IChQcmludCkmI3hEOzAxNDUtNjAwOCAoTGlua2luZyk8L2lz
Ym4+PGFjY2Vzc2lvbi1udW0+MTY5MzAyMjU8L2FjY2Vzc2lvbi1udW0+PHVybHM+PHJlbGF0ZWQt
dXJscz48dXJsPmh0dHA6Ly93d3cubmNiaS5ubG0ubmloLmdvdi9lbnRyZXovcXVlcnkuZmNnaT9j
bWQ9UmV0cmlldmUmYW1wO2RiPVB1Yk1lZCZhbXA7ZG9wdD1DaXRhdGlvbiZhbXA7bGlzdF91aWRz
PTE2OTMwMjI1PC91cmw+PC9yZWxhdGVkLXVybHM+PC91cmxzPjxlbGVjdHJvbmljLXJlc291cmNl
LW51bT5BQ0VSMTk0IFtwaWldJiN4RDsxMC4xMTExL2ouMTUzMC0wMjc3LjIwMDYuMDAxOTQueDwv
ZWxlY3Ryb25pYy1yZXNvdXJjZS1udW0+PGxhbmd1YWdlPmVuZzwvbGFuZ3VhZ2U+PC9yZWNvcmQ+
PC9DaXRlPjwvRW5kTm90ZT5=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QYW48L0F1dGhvcj48WWVhcj4yMDA2PC9ZZWFyPjxSZWNO
dW0+MTE4PC9SZWNOdW0+PERpc3BsYXlUZXh0PjxzdHlsZSBmYWNlPSJzdXBlcnNjcmlwdCI+WzQ3
XTwvc3R5bGU+PC9EaXNwbGF5VGV4dD48cmVjb3JkPjxyZWMtbnVtYmVyPjExODwvcmVjLW51bWJl
cj48Zm9yZWlnbi1rZXlzPjxrZXkgYXBwPSJFTiIgZGItaWQ9ImFwMnQ1dmFyYjBzenYyZXd0cm94
Mjl6ajJhZmVycGVkMjlmdiI+MTE4PC9rZXk+PC9mb3JlaWduLWtleXM+PHJlZi10eXBlIG5hbWU9
IkpvdXJuYWwgQXJ0aWNsZSI+MTc8L3JlZi10eXBlPjxjb250cmlidXRvcnM+PGF1dGhvcnM+PGF1
dGhvcj5QYW4sIEguIE4uPC9hdXRob3I+PGF1dGhvcj5TdW4sIFIuPC9hdXRob3I+PGF1dGhvcj5K
YXJ1Z2EsIEIuPC9hdXRob3I+PGF1dGhvcj5Ib25nLCBGLjwvYXV0aG9yPjxhdXRob3I+S2ltLCBX
LiBILjwvYXV0aG9yPjxhdXRob3I+R2FvLCBCLjwvYXV0aG9yPjwvYXV0aG9ycz48L2NvbnRyaWJ1
dG9ycz48YXV0aC1hZGRyZXNzPlNlY3Rpb24gb24gTGl2ZXIgQmlvbG9neSwgTGFib3JhdG9yeSBv
ZiBQaHlzaW9sb2dpYyBTdHVkaWVzLCBOYXRpb25hbCBJbnN0aXR1dGUgb24gQWxjb2hvbCBBYnVz
ZSBhbmQgQWxjb2hvbGlzbSwgTmF0aW9uYWwgSW5zdGl0dXRlcyBvZiBIZWFsdGgsIEJldGhlc2Rh
LCBNYXJ5bGFuZCAyMDg5MiwgVVNBLjwvYXV0aC1hZGRyZXNzPjx0aXRsZXM+PHRpdGxlPkNocm9u
aWMgZXRoYW5vbCBjb25zdW1wdGlvbiBpbmhpYml0cyBoZXBhdGljIG5hdHVyYWwga2lsbGVyIGNl
bGwgYWN0aXZpdHkgYW5kIGFjY2VsZXJhdGVzIG11cmluZSBjeXRvbWVnYWxvdmlydXMtaW5kdWNl
ZCBoZXBhdGl0aXM8L3RpdGxlPjxzZWNvbmRhcnktdGl0bGU+QWxjb2hvbCBDbGluIEV4cCBSZXM8
L3NlY29uZGFyeS10aXRsZT48L3RpdGxlcz48cGVyaW9kaWNhbD48ZnVsbC10aXRsZT5BbGNvaG9s
IENsaW4gRXhwIFJlczwvZnVsbC10aXRsZT48L3BlcmlvZGljYWw+PHBhZ2VzPjE2MTUtMjM8L3Bh
Z2VzPjx2b2x1bWU+MzA8L3ZvbHVtZT48bnVtYmVyPjk8L251bWJlcj48ZWRpdGlvbj4yMDA2LzA4
LzI2PC9lZGl0aW9uPjxrZXl3b3Jkcz48a2V5d29yZD5BbGFuaW5lIFRyYW5zYW1pbmFzZS9ibG9v
ZDwva2V5d29yZD48a2V5d29yZD5BbmltYWxzPC9rZXl3b3JkPjxrZXl3b3JkPkFudGl2aXJhbCBB
Z2VudHMvcGhhcm1hY29sb2d5PC9rZXl3b3JkPjxrZXl3b3JkPkFzcGFydGF0ZSBBbWlub3RyYW5z
ZmVyYXNlcy9ibG9vZDwva2V5d29yZD48a2V5d29yZD5DZW50cmFsIE5lcnZvdXMgU3lzdGVtIERl
cHJlc3NhbnRzLypwaGFybWFjb2xvZ3k8L2tleXdvcmQ+PGtleXdvcmQ+Q3l0b21lZ2Fsb3ZpcnVz
IEluZmVjdGlvbnMvKnBhdGhvbG9neTwva2V5d29yZD48a2V5d29yZD5FdGhhbm9sLypwaGFybWFj
b2xvZ3k8L2tleXdvcmQ+PGtleXdvcmQ+RmxvdyBDeXRvbWV0cnk8L2tleXdvcmQ+PGtleXdvcmQ+
SGVwYXRpdGlzLCBWaXJhbCwgQW5pbWFsLypwYXRob2xvZ3k8L2tleXdvcmQ+PGtleXdvcmQ+S2ls
bGVyIENlbGxzLCBOYXR1cmFsLypkcnVnIGVmZmVjdHM8L2tleXdvcmQ+PGtleXdvcmQ+TGl2ZXIv
KmN5dG9sb2d5L2RydWcgZWZmZWN0cy9wYXRob2xvZ3k8L2tleXdvcmQ+PGtleXdvcmQ+THltcGhv
Y3l0ZSBDb3VudDwva2V5d29yZD48a2V5d29yZD5NYWxlPC9rZXl3b3JkPjxrZXl3b3JkPk1pY2U8
L2tleXdvcmQ+PGtleXdvcmQ+TWljZSwgSW5icmVkIEM1N0JMPC9rZXl3b3JkPjxrZXl3b3JkPlBv
bHkgSS1DL3BoYXJtYWNvbG9neTwva2V5d29yZD48a2V5d29yZD5SZXZlcnNlIFRyYW5zY3JpcHRh
c2UgUG9seW1lcmFzZSBDaGFpbiBSZWFjdGlvbjwva2V5d29yZD48L2tleXdvcmRzPjxkYXRlcz48
eWVhcj4yMDA2PC95ZWFyPjxwdWItZGF0ZXM+PGRhdGU+U2VwPC9kYXRlPjwvcHViLWRhdGVzPjwv
ZGF0ZXM+PGlzYm4+MDE0NS02MDA4IChQcmludCkmI3hEOzAxNDUtNjAwOCAoTGlua2luZyk8L2lz
Ym4+PGFjY2Vzc2lvbi1udW0+MTY5MzAyMjU8L2FjY2Vzc2lvbi1udW0+PHVybHM+PHJlbGF0ZWQt
dXJscz48dXJsPmh0dHA6Ly93d3cubmNiaS5ubG0ubmloLmdvdi9lbnRyZXovcXVlcnkuZmNnaT9j
bWQ9UmV0cmlldmUmYW1wO2RiPVB1Yk1lZCZhbXA7ZG9wdD1DaXRhdGlvbiZhbXA7bGlzdF91aWRz
PTE2OTMwMjI1PC91cmw+PC9yZWxhdGVkLXVybHM+PC91cmxzPjxlbGVjdHJvbmljLXJlc291cmNl
LW51bT5BQ0VSMTk0IFtwaWldJiN4RDsxMC4xMTExL2ouMTUzMC0wMjc3LjIwMDYuMDAxOTQueDwv
ZWxlY3Ryb25pYy1yZXNvdXJjZS1udW0+PGxhbmd1YWdlPmVuZzwvbGFuZ3VhZ2U+PC9yZWNvcmQ+
PC9DaXRlPjwvRW5kTm90ZT5=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47" w:tooltip="Pan, 2006 #118" w:history="1">
        <w:r w:rsidRPr="00E05C91">
          <w:rPr>
            <w:rFonts w:ascii="Book Antiqua" w:hAnsi="Book Antiqua"/>
            <w:noProof/>
            <w:sz w:val="24"/>
            <w:szCs w:val="24"/>
            <w:vertAlign w:val="superscript"/>
          </w:rPr>
          <w:t>47</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00114147">
        <w:rPr>
          <w:rFonts w:ascii="Book Antiqua" w:hAnsi="Book Antiqua"/>
          <w:sz w:val="24"/>
          <w:szCs w:val="24"/>
        </w:rPr>
        <w:t>.</w:t>
      </w:r>
    </w:p>
    <w:p w:rsidR="00EA1091" w:rsidRPr="00E05C91" w:rsidRDefault="00EA1091" w:rsidP="00114147">
      <w:pPr>
        <w:pStyle w:val="a8"/>
        <w:spacing w:line="360" w:lineRule="auto"/>
        <w:ind w:firstLineChars="100" w:firstLine="240"/>
        <w:rPr>
          <w:rFonts w:ascii="Book Antiqua" w:hAnsi="Book Antiqua"/>
          <w:sz w:val="24"/>
          <w:szCs w:val="24"/>
        </w:rPr>
      </w:pPr>
      <w:r w:rsidRPr="00E05C91">
        <w:rPr>
          <w:rFonts w:ascii="Book Antiqua" w:hAnsi="Book Antiqua"/>
          <w:sz w:val="24"/>
          <w:szCs w:val="24"/>
        </w:rPr>
        <w:t xml:space="preserve">Taken together, alcoholic hepatic </w:t>
      </w:r>
      <w:proofErr w:type="spellStart"/>
      <w:r w:rsidRPr="00E05C91">
        <w:rPr>
          <w:rFonts w:ascii="Book Antiqua" w:hAnsi="Book Antiqua"/>
          <w:sz w:val="24"/>
          <w:szCs w:val="24"/>
        </w:rPr>
        <w:t>steatosis</w:t>
      </w:r>
      <w:proofErr w:type="spellEnd"/>
      <w:r w:rsidRPr="00E05C91">
        <w:rPr>
          <w:rFonts w:ascii="Book Antiqua" w:hAnsi="Book Antiqua"/>
          <w:sz w:val="24"/>
          <w:szCs w:val="24"/>
        </w:rPr>
        <w:t xml:space="preserve"> and inflammation form a mixture of metabolic and immunologic responses between parenchymal cells and non-parenchymal cells. Especially, recent papers have focused on and highlighted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mediated inflammatory responses and </w:t>
      </w:r>
      <w:r w:rsidRPr="00E05C91">
        <w:rPr>
          <w:rFonts w:ascii="Book Antiqua" w:hAnsi="Book Antiqua"/>
          <w:i/>
          <w:sz w:val="24"/>
          <w:szCs w:val="24"/>
        </w:rPr>
        <w:t>de novo</w:t>
      </w:r>
      <w:r w:rsidRPr="00E05C91">
        <w:rPr>
          <w:rFonts w:ascii="Book Antiqua" w:hAnsi="Book Antiqua"/>
          <w:sz w:val="24"/>
          <w:szCs w:val="24"/>
        </w:rPr>
        <w:t xml:space="preserve"> </w:t>
      </w:r>
      <w:proofErr w:type="spellStart"/>
      <w:r w:rsidRPr="00E05C91">
        <w:rPr>
          <w:rFonts w:ascii="Book Antiqua" w:hAnsi="Book Antiqua"/>
          <w:sz w:val="24"/>
          <w:szCs w:val="24"/>
        </w:rPr>
        <w:t>lipogenesis</w:t>
      </w:r>
      <w:proofErr w:type="spellEnd"/>
      <w:r w:rsidRPr="00E05C91">
        <w:rPr>
          <w:rFonts w:ascii="Book Antiqua" w:hAnsi="Book Antiqua"/>
          <w:sz w:val="24"/>
          <w:szCs w:val="24"/>
        </w:rPr>
        <w:t xml:space="preserve"> in hepatocytes</w:t>
      </w:r>
      <w:r w:rsidR="00114147">
        <w:rPr>
          <w:rFonts w:ascii="Book Antiqua" w:eastAsia="宋体" w:hAnsi="Book Antiqua" w:hint="eastAsia"/>
          <w:sz w:val="24"/>
          <w:szCs w:val="24"/>
          <w:lang w:eastAsia="zh-CN"/>
        </w:rPr>
        <w:t xml:space="preserve"> </w:t>
      </w:r>
      <w:r w:rsidRPr="00E05C91">
        <w:rPr>
          <w:rFonts w:ascii="Book Antiqua" w:hAnsi="Book Antiqua"/>
          <w:sz w:val="24"/>
          <w:szCs w:val="24"/>
        </w:rPr>
        <w:t>by 2-AG production of HSCs (Figure 3</w:t>
      </w:r>
      <w:proofErr w:type="gramStart"/>
      <w:r w:rsidRPr="00E05C91">
        <w:rPr>
          <w:rFonts w:ascii="Book Antiqua" w:hAnsi="Book Antiqua"/>
          <w:sz w:val="24"/>
          <w:szCs w:val="24"/>
        </w:rPr>
        <w:t>)</w:t>
      </w:r>
      <w:proofErr w:type="gramEnd"/>
      <w:r w:rsidRPr="00E05C91">
        <w:rPr>
          <w:rFonts w:ascii="Book Antiqua" w:hAnsi="Book Antiqua"/>
          <w:sz w:val="24"/>
          <w:szCs w:val="24"/>
        </w:rPr>
        <w:fldChar w:fldCharType="begin">
          <w:fldData xml:space="preserve">PEVuZE5vdGU+PENpdGU+PEF1dGhvcj5UaWxnPC9BdXRob3I+PFllYXI+MjAxMTwvWWVhcj48UmVj
TnVtPjY3NjwvUmVjTnVtPjxEaXNwbGF5VGV4dD48c3R5bGUgZmFjZT0ic3VwZXJzY3JpcHQiPlsy
LCA0OC01MF08L3N0eWxlPjwvRGlzcGxheVRleHQ+PHJlY29yZD48cmVjLW51bWJlcj42NzY8L3Jl
Yy1udW1iZXI+PGZvcmVpZ24ta2V5cz48a2V5IGFwcD0iRU4iIGRiLWlkPSJhcDJ0NXZhcmIwc3p2
MmV3dHJveDI5emoyYWZlcnBlZDI5ZnYiPjY3Njwva2V5PjwvZm9yZWlnbi1rZXlzPjxyZWYtdHlw
ZSBuYW1lPSJKb3VybmFsIEFydGljbGUiPjE3PC9yZWYtdHlwZT48Y29udHJpYnV0b3JzPjxhdXRo
b3JzPjxhdXRob3I+VGlsZywgSC48L2F1dGhvcj48YXV0aG9yPk1vc2NoZW4sIEEuIFIuPC9hdXRo
b3I+PGF1dGhvcj5LYW5laWRlciwgTi4gQy48L2F1dGhvcj48L2F1dGhvcnM+PC9jb250cmlidXRv
cnM+PGF1dGgtYWRkcmVzcz5DaHJpc3RpYW4gRG9wcGxlciBSZXNlYXJjaCBMYWJvcmF0b3J5IGZv
ciBHdXQgSW5mbGFtbWF0aW9uLCBJbm5zYnJ1Y2sgTWVkaWNhbCBVbml2ZXJzaXR5LCBBbmljaHN0
cmFzc2UgMzUsIDYwMjAgSW5uc2JydWNrLCBBdXN0cmlhLiBoZXJiZXJ0LnRpbGdAaS1tZWQuYWMu
YXQ8L2F1dGgtYWRkcmVzcz48dGl0bGVzPjx0aXRsZT5QYXRod2F5cyBvZiBsaXZlciBpbmp1cnkg
aW4gYWxjb2hvbGljIGxpdmVyIGRpc2Vhc2U8L3RpdGxlPjxzZWNvbmRhcnktdGl0bGU+SiBIZXBh
dG9sPC9zZWNvbmRhcnktdGl0bGU+PC90aXRsZXM+PHBlcmlvZGljYWw+PGZ1bGwtdGl0bGU+SiBI
ZXBhdG9sPC9mdWxsLXRpdGxlPjwvcGVyaW9kaWNhbD48cGFnZXM+MTE1OS02MTwvcGFnZXM+PHZv
bHVtZT41NTwvdm9sdW1lPjxudW1iZXI+NTwvbnVtYmVyPjxlZGl0aW9uPjIwMTEvMDcvMDU8L2Vk
aXRpb24+PGtleXdvcmRzPjxrZXl3b3JkPkFuaW1hbHM8L2tleXdvcmQ+PGtleXdvcmQ+Q3l0b2tp
bmVzLyptZXRhYm9saXNtPC9rZXl3b3JkPjxrZXl3b3JkPkV0aGFub2wvKm1ldGFib2xpc208L2tl
eXdvcmQ+PGtleXdvcmQ+SHVtYW5zPC9rZXl3b3JkPjxrZXl3b3JkPkt1cGZmZXIgQ2VsbHMvbWV0
YWJvbGlzbTwva2V5d29yZD48a2V5d29yZD5MaXZlciBEaXNlYXNlcywgQWxjb2hvbGljL2V0aW9s
b2d5L2ltbXVub2xvZ3kvKm1ldGFib2xpc208L2tleXdvcmQ+PGtleXdvcmQ+Kk94aWRhdGl2ZSBT
dHJlc3M8L2tleXdvcmQ+PGtleXdvcmQ+UmVhY3RpdmUgT3h5Z2VuIFNwZWNpZXM8L2tleXdvcmQ+
PC9rZXl3b3Jkcz48ZGF0ZXM+PHllYXI+MjAxMTwveWVhcj48cHViLWRhdGVzPjxkYXRlPk5vdjwv
ZGF0ZT48L3B1Yi1kYXRlcz48L2RhdGVzPjxpc2JuPjAxNjgtODI3OCAoUHJpbnQpJiN4RDswMTY4
LTgyNzggKExpbmtpbmcpPC9pc2JuPjxhY2Nlc3Npb24tbnVtPjIxNzIzODM3PC9hY2Nlc3Npb24t
bnVtPjx1cmxzPjxyZWxhdGVkLXVybHM+PHVybD5odHRwOi8vd3d3Lm5jYmkubmxtLm5paC5nb3Yv
ZW50cmV6L3F1ZXJ5LmZjZ2k/Y21kPVJldHJpZXZlJmFtcDtkYj1QdWJNZWQmYW1wO2RvcHQ9Q2l0
YXRpb24mYW1wO2xpc3RfdWlkcz0yMTcyMzgzNzwvdXJsPjwvcmVsYXRlZC11cmxzPjwvdXJscz48
ZWxlY3Ryb25pYy1yZXNvdXJjZS1udW0+UzAxNjgtODI3OCgxMSkwMDUwNi1YIFtwaWldJiN4RDsx
MC4xMDE2L2ouamhlcC4yMDExLjA1LjAxNTwvZWxlY3Ryb25pYy1yZXNvdXJjZS1udW0+PGxhbmd1
YWdlPmVuZzwvbGFuZ3VhZ2U+PC9yZWNvcmQ+PC9DaXRlPjxDaXRlPjxBdXRob3I+UHVyb2hpdDwv
QXV0aG9yPjxZZWFyPjIwMDk8L1llYXI+PFJlY051bT4yMDwvUmVjTnVtPjxyZWNvcmQ+PHJlYy1u
dW1iZXI+MjA8L3JlYy1udW1iZXI+PGZvcmVpZ24ta2V5cz48a2V5IGFwcD0iRU4iIGRiLWlkPSJh
cDJ0NXZhcmIwc3p2MmV3dHJveDI5emoyYWZlcnBlZDI5ZnYiPjIwPC9rZXk+PC9mb3JlaWduLWtl
eXM+PHJlZi10eXBlIG5hbWU9IkpvdXJuYWwgQXJ0aWNsZSI+MTc8L3JlZi10eXBlPjxjb250cmli
dXRvcnM+PGF1dGhvcnM+PGF1dGhvcj5QdXJvaGl0LCBWLjwvYXV0aG9yPjxhdXRob3I+R2FvLCBC
LjwvYXV0aG9yPjxhdXRob3I+U29uZywgQi4gSi48L2F1dGhvcj48L2F1dGhvcnM+PC9jb250cmli
dXRvcnM+PGF1dGgtYWRkcmVzcz5EaXZpc2lvbiBvZiBNZXRhYm9saXNtIGFuZCBIZWFsdGggRWZm
ZWN0cywgTmF0aW9uYWwgSW5zdGl0dXRlIG9uIEFsY29ob2wgQWJ1c2UgYW5kIEFsY29ob2xpc20s
IE5hdGlvbmFsIEluc3RpdHV0ZXMgb2YgSGVhbHRoLCA1NjM1IEZpc2hlcnMgTGFuZSwgQmV0aGVz
ZGEsIE1EIDIwODkyLCBVU0EuIHZwdXJvaGl0QG1haWwubmloLmdvdjwvYXV0aC1hZGRyZXNzPjx0
aXRsZXM+PHRpdGxlPk1vbGVjdWxhciBtZWNoYW5pc21zIG9mIGFsY29ob2xpYyBmYXR0eSBsaXZl
cjwvdGl0bGU+PHNlY29uZGFyeS10aXRsZT5BbGNvaG9sIENsaW4gRXhwIFJlczwvc2Vjb25kYXJ5
LXRpdGxlPjwvdGl0bGVzPjxwZXJpb2RpY2FsPjxmdWxsLXRpdGxlPkFsY29ob2wgQ2xpbiBFeHAg
UmVzPC9mdWxsLXRpdGxlPjwvcGVyaW9kaWNhbD48cGFnZXM+MTkxLTIwNTwvcGFnZXM+PHZvbHVt
ZT4zMzwvdm9sdW1lPjxudW1iZXI+MjwvbnVtYmVyPjxlZGl0aW9uPjIwMDgvMTEvMjc8L2VkaXRp
b24+PGtleXdvcmRzPjxrZXl3b3JkPkFuaW1hbHM8L2tleXdvcmQ+PGtleXdvcmQ+Q29tcGxlbWVu
dCBDMy9tZXRhYm9saXNtL3BoeXNpb2xvZ3k8L2tleXdvcmQ+PGtleXdvcmQ+RmF0dHkgTGl2ZXIs
IEFsY29ob2xpYy8qZ2VuZXRpY3MvKm1ldGFib2xpc208L2tleXdvcmQ+PGtleXdvcmQ+SHVtYW5z
PC9rZXl3b3JkPjxrZXl3b3JkPk5BRC9tZXRhYm9saXNtL3BoeXNpb2xvZ3k8L2tleXdvcmQ+PGtl
eXdvcmQ+UFBBUiBhbHBoYS9tZXRhYm9saXNtL3BoeXNpb2xvZ3k8L2tleXdvcmQ+PGtleXdvcmQ+
U3Rlcm9sIFJlZ3VsYXRvcnkgRWxlbWVudCBCaW5kaW5nIFByb3RlaW5zL21ldGFib2xpc20vcGh5
c2lvbG9neTwva2V5d29yZD48a2V5d29yZD5UdW1vciBOZWNyb3NpcyBGYWN0b3ItYWxwaGEvbWV0
YWJvbGlzbS9waHlzaW9sb2d5PC9rZXl3b3JkPjwva2V5d29yZHM+PGRhdGVzPjx5ZWFyPjIwMDk8
L3llYXI+PHB1Yi1kYXRlcz48ZGF0ZT5GZWI8L2RhdGU+PC9wdWItZGF0ZXM+PC9kYXRlcz48aXNi
bj4xNTMwLTAyNzcgKEVsZWN0cm9uaWMpJiN4RDswMTQ1LTYwMDggKExpbmtpbmcpPC9pc2JuPjxh
Y2Nlc3Npb24tbnVtPjE5MDMyNTg0PC9hY2Nlc3Npb24tbnVtPjx1cmxzPjxyZWxhdGVkLXVybHM+
PHVybD5odHRwOi8vd3d3Lm5jYmkubmxtLm5paC5nb3YvZW50cmV6L3F1ZXJ5LmZjZ2k/Y21kPVJl
dHJpZXZlJmFtcDtkYj1QdWJNZWQmYW1wO2RvcHQ9Q2l0YXRpb24mYW1wO2xpc3RfdWlkcz0xOTAz
MjU4NDwvdXJsPjwvcmVsYXRlZC11cmxzPjwvdXJscz48Y3VzdG9tMj4yNjMzNDMxPC9jdXN0b20y
PjxlbGVjdHJvbmljLXJlc291cmNlLW51bT5BQ0VSODI3IFtwaWldJiN4RDsxMC4xMTExL2ouMTUz
MC0wMjc3LjIwMDguMDA4MjcueDwvZWxlY3Ryb25pYy1yZXNvdXJjZS1udW0+PGxhbmd1YWdlPmVu
ZzwvbGFuZ3VhZ2U+PC9yZWNvcmQ+PC9DaXRlPjxDaXRlPjxBdXRob3I+Qnl1bjwvQXV0aG9yPjxZ
ZWFyPjIwMTM8L1llYXI+PFJlY051bT4xMzwvUmVjTnVtPjxyZWNvcmQ+PHJlYy1udW1iZXI+MTM8
L3JlYy1udW1iZXI+PGZvcmVpZ24ta2V5cz48a2V5IGFwcD0iRU4iIGRiLWlkPSJ0NXp2ZXp0cjF2
d3B4cGUwcHNlcGVydHE1cHJ2eHN2cGZkZXIiIHRpbWVzdGFtcD0iMTQzNDg3MjE0NSI+MTM8L2tl
eT48L2ZvcmVpZ24ta2V5cz48cmVmLXR5cGUgbmFtZT0iSm91cm5hbCBBcnRpY2xlIj4xNzwvcmVm
LXR5cGU+PGNvbnRyaWJ1dG9ycz48YXV0aG9ycz48YXV0aG9yPkJ5dW4sIEouIFMuPC9hdXRob3I+
PGF1dGhvcj5TdWgsIFkuIEcuPC9hdXRob3I+PGF1dGhvcj5ZaSwgSC4gUy48L2F1dGhvcj48YXV0
aG9yPkxlZSwgWS4gUy48L2F1dGhvcj48YXV0aG9yPkplb25nLCBXLiBJLjwvYXV0aG9yPjwvYXV0
aG9ycz48L2NvbnRyaWJ1dG9ycz48YXV0aC1hZGRyZXNzPkxhYm9yYXRvcnkgb2YgTGl2ZXIgUmVz
ZWFyY2gsIEdyYWR1YXRlIFNjaG9vbCBvZiBNZWRpY2FsIFNjaWVuY2UgYW5kIEVuZ2luZWVyaW5n
LCBLQUlTVCwgRGFlamVvbiwgUmVwdWJsaWMgb2YgS29yZWEuPC9hdXRoLWFkZHJlc3M+PHRpdGxl
cz48dGl0bGU+QWN0aXZhdGlvbiBvZiB0b2xsLWxpa2UgcmVjZXB0b3IgMyBhdHRlbnVhdGVzIGFs
Y29ob2xpYyBsaXZlciBpbmp1cnkgYnkgc3RpbXVsYXRpbmcgS3VwZmZlciBjZWxscyBhbmQgc3Rl
bGxhdGUgY2VsbHMgdG8gcHJvZHVjZSBpbnRlcmxldWtpbi0xMCBpbiBtaWNl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zNDItOTwvcGFnZXM+PHZvbHVtZT41ODwvdm9sdW1lPjxudW1iZXI+
MjwvbnVtYmVyPjxrZXl3b3Jkcz48a2V5d29yZD5BbmltYWxzPC9rZXl3b3JkPjxrZXl3b3JkPkNl
bGxzLCBDdWx0dXJlZDwva2V5d29yZD48a2V5d29yZD5EaXNlYXNlIE1vZGVscywgQW5pbWFsPC9r
ZXl3b3JkPjxrZXl3b3JkPkRydWctSW5kdWNlZCBMaXZlciBJbmp1cnkvbWV0YWJvbGlzbS9wYXRo
b2xvZ3kvKnByZXZlbnRpb24gJmFtcDsgY29udHJvbDwva2V5d29yZD48a2V5d29yZD5FdGhhbm9s
LyphZHZlcnNlIGVmZmVjdHM8L2tleXdvcmQ+PGtleXdvcmQ+RmF0dHkgTGl2ZXIvbWV0YWJvbGlz
bS9wYXRob2xvZ3kvcHJldmVudGlvbiAmYW1wOyBjb250cm9sPC9rZXl3b3JkPjxrZXl3b3JkPkhl
cGF0aWMgU3RlbGxhdGUgQ2VsbHMvZHJ1ZyBlZmZlY3RzLyptZXRhYm9saXNtL3BhdGhvbG9neTwv
a2V5d29yZD48a2V5d29yZD5JbiBWaXRybyBUZWNobmlxdWVzPC9rZXl3b3JkPjxrZXl3b3JkPklu
dGVybGV1a2luLTEwL2dlbmV0aWNzLyptZXRhYm9saXNtPC9rZXl3b3JkPjxrZXl3b3JkPkt1cGZm
ZXIgQ2VsbHMvZHJ1ZyBlZmZlY3RzLyptZXRhYm9saXNtL3BhdGhvbG9neTwva2V5d29yZD48a2V5
d29yZD5NYWxlPC9rZXl3b3JkPjxrZXl3b3JkPk1pY2U8L2tleXdvcmQ+PGtleXdvcmQ+TWljZSwg
SW5icmVkIEM1N0JMPC9rZXl3b3JkPjxrZXl3b3JkPk1pY2UsIEtub2Nrb3V0PC9rZXl3b3JkPjxr
ZXl3b3JkPlBvbHkgSS1DL3BoYXJtYWNvbG9neS90aGVyYXBldXRpYyB1c2U8L2tleXdvcmQ+PGtl
eXdvcmQ+U2lnbmFsIFRyYW5zZHVjdGlvbi9kcnVnIGVmZmVjdHM8L2tleXdvcmQ+PGtleXdvcmQ+
VG9sbC1MaWtlIFJlY2VwdG9yIDMvZHJ1ZyBlZmZlY3RzL2dlbmV0aWNzLyptZXRhYm9saXNtPC9r
ZXl3b3JkPjwva2V5d29yZHM+PGRhdGVzPjx5ZWFyPjIwMTM8L3llYXI+PHB1Yi1kYXRlcz48ZGF0
ZT5GZWI8L2RhdGU+PC9wdWItZGF0ZXM+PC9kYXRlcz48aXNibj4xNjAwLTA2NDEgKEVsZWN0cm9u
aWMpJiN4RDswMTY4LTgyNzggKExpbmtpbmcpPC9pc2JuPjxhY2Nlc3Npb24tbnVtPjIzMDIzMDE0
PC9hY2Nlc3Npb24tbnVtPjx1cmxzPjxyZWxhdGVkLXVybHM+PHVybD5odHRwOi8vd3d3Lm5jYmku
bmxtLm5paC5nb3YvcHVibWVkLzIzMDIzMDE0PC91cmw+PC9yZWxhdGVkLXVybHM+PC91cmxzPjxl
bGVjdHJvbmljLXJlc291cmNlLW51bT4xMC4xMDE2L2ouamhlcC4yMDEyLjA5LjAxNjwvZWxlY3Ry
b25pYy1yZXNvdXJjZS1udW0+PC9yZWNvcmQ+PC9DaXRlPjxDaXRlPjxBdXRob3I+U3VoPC9BdXRo
b3I+PFllYXI+MjAxMTwvWWVhcj48UmVjTnVtPjE3PC9SZWNOdW0+PHJlY29yZD48cmVjLW51bWJl
cj4xNzwvcmVjLW51bWJlcj48Zm9yZWlnbi1rZXlzPjxrZXkgYXBwPSJFTiIgZGItaWQ9InQ1enZl
enRyMXZ3cHhwZTBwc2VwZXJ0cTVwcnZ4c3ZwZmRlciIgdGltZXN0YW1wPSIxNDM1MTQ3NjY2Ij4x
Nzwva2V5PjwvZm9yZWlnbi1rZXlzPjxyZWYtdHlwZSBuYW1lPSJKb3VybmFsIEFydGljbGUiPjE3
PC9yZWYtdHlwZT48Y29udHJpYnV0b3JzPjxhdXRob3JzPjxhdXRob3I+U3VoLCBZLiBHLjwvYXV0
aG9yPjxhdXRob3I+SmVvbmcsIFcuIEkuPC9hdXRob3I+PC9hdXRob3JzPjwvY29udHJpYnV0b3Jz
PjxhdXRoLWFkZHJlc3M+R3JhZHVhdGUgU2Nob29sIG9mIE1lZGljYWwgU2NpZW5jZSBhbmQgRW5n
aW5lZXJpbmcsIEtvcmVhIEFkdmFuY2VkIEluc3RpdHV0ZSBvZiBTY2llbmNlIGFuZCBUZWNobm9s
b2d5LCBEYWVqZW9uLCAzMDUtNzAxLCBTb3V0aCBLb3JlYS48L2F1dGgtYWRkcmVzcz48dGl0bGVz
Pjx0aXRsZT5IZXBhdGljIHN0ZWxsYXRlIGNlbGxzIGFuZCBpbm5hdGUgaW1tdW5pdHkgaW4gYWxj
b2hvbGljIGxpdmVyIGRpc2Vhc2U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I1NDMtNTE8L3BhZ2VzPjx2b2x1bWU+MTc8L3ZvbHVt
ZT48bnVtYmVyPjIwPC9udW1iZXI+PGtleXdvcmRzPjxrZXl3b3JkPkZhdHR5IExpdmVyL2V0aW9s
b2d5L3BoeXNpb3BhdGhvbG9neS9wcmV2ZW50aW9uICZhbXA7IGNvbnRyb2w8L2tleXdvcmQ+PGtl
eXdvcmQ+SGVwYXRpYyBTdGVsbGF0ZSBDZWxscy8qcGh5c2lvbG9neTwva2V5d29yZD48a2V5d29y
ZD5IdW1hbnM8L2tleXdvcmQ+PGtleXdvcmQ+SW1tdW5pdHksIElubmF0ZS8qcGh5c2lvbG9neTwv
a2V5d29yZD48a2V5d29yZD5MaXZlciBDaXJyaG9zaXMvZXRpb2xvZ3kvcGh5c2lvcGF0aG9sb2d5
L3ByZXZlbnRpb24gJmFtcDsgY29udHJvbDwva2V5d29yZD48a2V5d29yZD5MaXZlciBEaXNlYXNl
cywgQWxjb2hvbGljL2V0aW9sb2d5LypwaHlzaW9wYXRob2xvZ3kvcHJldmVudGlvbiAmYW1wOyBj
b250cm9sPC9rZXl3b3JkPjwva2V5d29yZHM+PGRhdGVzPjx5ZWFyPjIwMTE8L3llYXI+PHB1Yi1k
YXRlcz48ZGF0ZT5NYXkgMjg8L2RhdGU+PC9wdWItZGF0ZXM+PC9kYXRlcz48aXNibj4yMjE5LTI4
NDAgKEVsZWN0cm9uaWMpJiN4RDsxMDA3LTkzMjcgKExpbmtpbmcpPC9pc2JuPjxhY2Nlc3Npb24t
bnVtPjIxNjMzNjU5PC9hY2Nlc3Npb24tbnVtPjx1cmxzPjxyZWxhdGVkLXVybHM+PHVybD5odHRw
Oi8vd3d3Lm5jYmkubmxtLm5paC5nb3YvcHVibWVkLzIxNjMzNjU5PC91cmw+PC9yZWxhdGVkLXVy
bHM+PC91cmxzPjxjdXN0b20yPjMxMDM4MTI8L2N1c3RvbTI+PGVsZWN0cm9uaWMtcmVzb3VyY2Ut
bnVtPjEwLjM3NDgvd2pnLnYxNy5pMjAuMjU0MzwvZWxlY3Ryb25pYy1yZXNvdXJjZS1udW0+PC9y
ZWNvcmQ+PC9DaXRlPjwvRW5kTm90ZT4A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UaWxnPC9BdXRob3I+PFllYXI+MjAxMTwvWWVhcj48UmVj
TnVtPjY3NjwvUmVjTnVtPjxEaXNwbGF5VGV4dD48c3R5bGUgZmFjZT0ic3VwZXJzY3JpcHQiPlsy
LCA0OC01MF08L3N0eWxlPjwvRGlzcGxheVRleHQ+PHJlY29yZD48cmVjLW51bWJlcj42NzY8L3Jl
Yy1udW1iZXI+PGZvcmVpZ24ta2V5cz48a2V5IGFwcD0iRU4iIGRiLWlkPSJhcDJ0NXZhcmIwc3p2
MmV3dHJveDI5emoyYWZlcnBlZDI5ZnYiPjY3Njwva2V5PjwvZm9yZWlnbi1rZXlzPjxyZWYtdHlw
ZSBuYW1lPSJKb3VybmFsIEFydGljbGUiPjE3PC9yZWYtdHlwZT48Y29udHJpYnV0b3JzPjxhdXRo
b3JzPjxhdXRob3I+VGlsZywgSC48L2F1dGhvcj48YXV0aG9yPk1vc2NoZW4sIEEuIFIuPC9hdXRo
b3I+PGF1dGhvcj5LYW5laWRlciwgTi4gQy48L2F1dGhvcj48L2F1dGhvcnM+PC9jb250cmlidXRv
cnM+PGF1dGgtYWRkcmVzcz5DaHJpc3RpYW4gRG9wcGxlciBSZXNlYXJjaCBMYWJvcmF0b3J5IGZv
ciBHdXQgSW5mbGFtbWF0aW9uLCBJbm5zYnJ1Y2sgTWVkaWNhbCBVbml2ZXJzaXR5LCBBbmljaHN0
cmFzc2UgMzUsIDYwMjAgSW5uc2JydWNrLCBBdXN0cmlhLiBoZXJiZXJ0LnRpbGdAaS1tZWQuYWMu
YXQ8L2F1dGgtYWRkcmVzcz48dGl0bGVzPjx0aXRsZT5QYXRod2F5cyBvZiBsaXZlciBpbmp1cnkg
aW4gYWxjb2hvbGljIGxpdmVyIGRpc2Vhc2U8L3RpdGxlPjxzZWNvbmRhcnktdGl0bGU+SiBIZXBh
dG9sPC9zZWNvbmRhcnktdGl0bGU+PC90aXRsZXM+PHBlcmlvZGljYWw+PGZ1bGwtdGl0bGU+SiBI
ZXBhdG9sPC9mdWxsLXRpdGxlPjwvcGVyaW9kaWNhbD48cGFnZXM+MTE1OS02MTwvcGFnZXM+PHZv
bHVtZT41NTwvdm9sdW1lPjxudW1iZXI+NTwvbnVtYmVyPjxlZGl0aW9uPjIwMTEvMDcvMDU8L2Vk
aXRpb24+PGtleXdvcmRzPjxrZXl3b3JkPkFuaW1hbHM8L2tleXdvcmQ+PGtleXdvcmQ+Q3l0b2tp
bmVzLyptZXRhYm9saXNtPC9rZXl3b3JkPjxrZXl3b3JkPkV0aGFub2wvKm1ldGFib2xpc208L2tl
eXdvcmQ+PGtleXdvcmQ+SHVtYW5zPC9rZXl3b3JkPjxrZXl3b3JkPkt1cGZmZXIgQ2VsbHMvbWV0
YWJvbGlzbTwva2V5d29yZD48a2V5d29yZD5MaXZlciBEaXNlYXNlcywgQWxjb2hvbGljL2V0aW9s
b2d5L2ltbXVub2xvZ3kvKm1ldGFib2xpc208L2tleXdvcmQ+PGtleXdvcmQ+Kk94aWRhdGl2ZSBT
dHJlc3M8L2tleXdvcmQ+PGtleXdvcmQ+UmVhY3RpdmUgT3h5Z2VuIFNwZWNpZXM8L2tleXdvcmQ+
PC9rZXl3b3Jkcz48ZGF0ZXM+PHllYXI+MjAxMTwveWVhcj48cHViLWRhdGVzPjxkYXRlPk5vdjwv
ZGF0ZT48L3B1Yi1kYXRlcz48L2RhdGVzPjxpc2JuPjAxNjgtODI3OCAoUHJpbnQpJiN4RDswMTY4
LTgyNzggKExpbmtpbmcpPC9pc2JuPjxhY2Nlc3Npb24tbnVtPjIxNzIzODM3PC9hY2Nlc3Npb24t
bnVtPjx1cmxzPjxyZWxhdGVkLXVybHM+PHVybD5odHRwOi8vd3d3Lm5jYmkubmxtLm5paC5nb3Yv
ZW50cmV6L3F1ZXJ5LmZjZ2k/Y21kPVJldHJpZXZlJmFtcDtkYj1QdWJNZWQmYW1wO2RvcHQ9Q2l0
YXRpb24mYW1wO2xpc3RfdWlkcz0yMTcyMzgzNzwvdXJsPjwvcmVsYXRlZC11cmxzPjwvdXJscz48
ZWxlY3Ryb25pYy1yZXNvdXJjZS1udW0+UzAxNjgtODI3OCgxMSkwMDUwNi1YIFtwaWldJiN4RDsx
MC4xMDE2L2ouamhlcC4yMDExLjA1LjAxNTwvZWxlY3Ryb25pYy1yZXNvdXJjZS1udW0+PGxhbmd1
YWdlPmVuZzwvbGFuZ3VhZ2U+PC9yZWNvcmQ+PC9DaXRlPjxDaXRlPjxBdXRob3I+UHVyb2hpdDwv
QXV0aG9yPjxZZWFyPjIwMDk8L1llYXI+PFJlY051bT4yMDwvUmVjTnVtPjxyZWNvcmQ+PHJlYy1u
dW1iZXI+MjA8L3JlYy1udW1iZXI+PGZvcmVpZ24ta2V5cz48a2V5IGFwcD0iRU4iIGRiLWlkPSJh
cDJ0NXZhcmIwc3p2MmV3dHJveDI5emoyYWZlcnBlZDI5ZnYiPjIwPC9rZXk+PC9mb3JlaWduLWtl
eXM+PHJlZi10eXBlIG5hbWU9IkpvdXJuYWwgQXJ0aWNsZSI+MTc8L3JlZi10eXBlPjxjb250cmli
dXRvcnM+PGF1dGhvcnM+PGF1dGhvcj5QdXJvaGl0LCBWLjwvYXV0aG9yPjxhdXRob3I+R2FvLCBC
LjwvYXV0aG9yPjxhdXRob3I+U29uZywgQi4gSi48L2F1dGhvcj48L2F1dGhvcnM+PC9jb250cmli
dXRvcnM+PGF1dGgtYWRkcmVzcz5EaXZpc2lvbiBvZiBNZXRhYm9saXNtIGFuZCBIZWFsdGggRWZm
ZWN0cywgTmF0aW9uYWwgSW5zdGl0dXRlIG9uIEFsY29ob2wgQWJ1c2UgYW5kIEFsY29ob2xpc20s
IE5hdGlvbmFsIEluc3RpdHV0ZXMgb2YgSGVhbHRoLCA1NjM1IEZpc2hlcnMgTGFuZSwgQmV0aGVz
ZGEsIE1EIDIwODkyLCBVU0EuIHZwdXJvaGl0QG1haWwubmloLmdvdjwvYXV0aC1hZGRyZXNzPjx0
aXRsZXM+PHRpdGxlPk1vbGVjdWxhciBtZWNoYW5pc21zIG9mIGFsY29ob2xpYyBmYXR0eSBsaXZl
cjwvdGl0bGU+PHNlY29uZGFyeS10aXRsZT5BbGNvaG9sIENsaW4gRXhwIFJlczwvc2Vjb25kYXJ5
LXRpdGxlPjwvdGl0bGVzPjxwZXJpb2RpY2FsPjxmdWxsLXRpdGxlPkFsY29ob2wgQ2xpbiBFeHAg
UmVzPC9mdWxsLXRpdGxlPjwvcGVyaW9kaWNhbD48cGFnZXM+MTkxLTIwNTwvcGFnZXM+PHZvbHVt
ZT4zMzwvdm9sdW1lPjxudW1iZXI+MjwvbnVtYmVyPjxlZGl0aW9uPjIwMDgvMTEvMjc8L2VkaXRp
b24+PGtleXdvcmRzPjxrZXl3b3JkPkFuaW1hbHM8L2tleXdvcmQ+PGtleXdvcmQ+Q29tcGxlbWVu
dCBDMy9tZXRhYm9saXNtL3BoeXNpb2xvZ3k8L2tleXdvcmQ+PGtleXdvcmQ+RmF0dHkgTGl2ZXIs
IEFsY29ob2xpYy8qZ2VuZXRpY3MvKm1ldGFib2xpc208L2tleXdvcmQ+PGtleXdvcmQ+SHVtYW5z
PC9rZXl3b3JkPjxrZXl3b3JkPk5BRC9tZXRhYm9saXNtL3BoeXNpb2xvZ3k8L2tleXdvcmQ+PGtl
eXdvcmQ+UFBBUiBhbHBoYS9tZXRhYm9saXNtL3BoeXNpb2xvZ3k8L2tleXdvcmQ+PGtleXdvcmQ+
U3Rlcm9sIFJlZ3VsYXRvcnkgRWxlbWVudCBCaW5kaW5nIFByb3RlaW5zL21ldGFib2xpc20vcGh5
c2lvbG9neTwva2V5d29yZD48a2V5d29yZD5UdW1vciBOZWNyb3NpcyBGYWN0b3ItYWxwaGEvbWV0
YWJvbGlzbS9waHlzaW9sb2d5PC9rZXl3b3JkPjwva2V5d29yZHM+PGRhdGVzPjx5ZWFyPjIwMDk8
L3llYXI+PHB1Yi1kYXRlcz48ZGF0ZT5GZWI8L2RhdGU+PC9wdWItZGF0ZXM+PC9kYXRlcz48aXNi
bj4xNTMwLTAyNzcgKEVsZWN0cm9uaWMpJiN4RDswMTQ1LTYwMDggKExpbmtpbmcpPC9pc2JuPjxh
Y2Nlc3Npb24tbnVtPjE5MDMyNTg0PC9hY2Nlc3Npb24tbnVtPjx1cmxzPjxyZWxhdGVkLXVybHM+
PHVybD5odHRwOi8vd3d3Lm5jYmkubmxtLm5paC5nb3YvZW50cmV6L3F1ZXJ5LmZjZ2k/Y21kPVJl
dHJpZXZlJmFtcDtkYj1QdWJNZWQmYW1wO2RvcHQ9Q2l0YXRpb24mYW1wO2xpc3RfdWlkcz0xOTAz
MjU4NDwvdXJsPjwvcmVsYXRlZC11cmxzPjwvdXJscz48Y3VzdG9tMj4yNjMzNDMxPC9jdXN0b20y
PjxlbGVjdHJvbmljLXJlc291cmNlLW51bT5BQ0VSODI3IFtwaWldJiN4RDsxMC4xMTExL2ouMTUz
MC0wMjc3LjIwMDguMDA4MjcueDwvZWxlY3Ryb25pYy1yZXNvdXJjZS1udW0+PGxhbmd1YWdlPmVu
ZzwvbGFuZ3VhZ2U+PC9yZWNvcmQ+PC9DaXRlPjxDaXRlPjxBdXRob3I+Qnl1bjwvQXV0aG9yPjxZ
ZWFyPjIwMTM8L1llYXI+PFJlY051bT4xMzwvUmVjTnVtPjxyZWNvcmQ+PHJlYy1udW1iZXI+MTM8
L3JlYy1udW1iZXI+PGZvcmVpZ24ta2V5cz48a2V5IGFwcD0iRU4iIGRiLWlkPSJ0NXp2ZXp0cjF2
d3B4cGUwcHNlcGVydHE1cHJ2eHN2cGZkZXIiIHRpbWVzdGFtcD0iMTQzNDg3MjE0NSI+MTM8L2tl
eT48L2ZvcmVpZ24ta2V5cz48cmVmLXR5cGUgbmFtZT0iSm91cm5hbCBBcnRpY2xlIj4xNzwvcmVm
LXR5cGU+PGNvbnRyaWJ1dG9ycz48YXV0aG9ycz48YXV0aG9yPkJ5dW4sIEouIFMuPC9hdXRob3I+
PGF1dGhvcj5TdWgsIFkuIEcuPC9hdXRob3I+PGF1dGhvcj5ZaSwgSC4gUy48L2F1dGhvcj48YXV0
aG9yPkxlZSwgWS4gUy48L2F1dGhvcj48YXV0aG9yPkplb25nLCBXLiBJLjwvYXV0aG9yPjwvYXV0
aG9ycz48L2NvbnRyaWJ1dG9ycz48YXV0aC1hZGRyZXNzPkxhYm9yYXRvcnkgb2YgTGl2ZXIgUmVz
ZWFyY2gsIEdyYWR1YXRlIFNjaG9vbCBvZiBNZWRpY2FsIFNjaWVuY2UgYW5kIEVuZ2luZWVyaW5n
LCBLQUlTVCwgRGFlamVvbiwgUmVwdWJsaWMgb2YgS29yZWEuPC9hdXRoLWFkZHJlc3M+PHRpdGxl
cz48dGl0bGU+QWN0aXZhdGlvbiBvZiB0b2xsLWxpa2UgcmVjZXB0b3IgMyBhdHRlbnVhdGVzIGFs
Y29ob2xpYyBsaXZlciBpbmp1cnkgYnkgc3RpbXVsYXRpbmcgS3VwZmZlciBjZWxscyBhbmQgc3Rl
bGxhdGUgY2VsbHMgdG8gcHJvZHVjZSBpbnRlcmxldWtpbi0xMCBpbiBtaWNl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zNDItOTwvcGFnZXM+PHZvbHVtZT41ODwvdm9sdW1lPjxudW1iZXI+
MjwvbnVtYmVyPjxrZXl3b3Jkcz48a2V5d29yZD5BbmltYWxzPC9rZXl3b3JkPjxrZXl3b3JkPkNl
bGxzLCBDdWx0dXJlZDwva2V5d29yZD48a2V5d29yZD5EaXNlYXNlIE1vZGVscywgQW5pbWFsPC9r
ZXl3b3JkPjxrZXl3b3JkPkRydWctSW5kdWNlZCBMaXZlciBJbmp1cnkvbWV0YWJvbGlzbS9wYXRo
b2xvZ3kvKnByZXZlbnRpb24gJmFtcDsgY29udHJvbDwva2V5d29yZD48a2V5d29yZD5FdGhhbm9s
LyphZHZlcnNlIGVmZmVjdHM8L2tleXdvcmQ+PGtleXdvcmQ+RmF0dHkgTGl2ZXIvbWV0YWJvbGlz
bS9wYXRob2xvZ3kvcHJldmVudGlvbiAmYW1wOyBjb250cm9sPC9rZXl3b3JkPjxrZXl3b3JkPkhl
cGF0aWMgU3RlbGxhdGUgQ2VsbHMvZHJ1ZyBlZmZlY3RzLyptZXRhYm9saXNtL3BhdGhvbG9neTwv
a2V5d29yZD48a2V5d29yZD5JbiBWaXRybyBUZWNobmlxdWVzPC9rZXl3b3JkPjxrZXl3b3JkPklu
dGVybGV1a2luLTEwL2dlbmV0aWNzLyptZXRhYm9saXNtPC9rZXl3b3JkPjxrZXl3b3JkPkt1cGZm
ZXIgQ2VsbHMvZHJ1ZyBlZmZlY3RzLyptZXRhYm9saXNtL3BhdGhvbG9neTwva2V5d29yZD48a2V5
d29yZD5NYWxlPC9rZXl3b3JkPjxrZXl3b3JkPk1pY2U8L2tleXdvcmQ+PGtleXdvcmQ+TWljZSwg
SW5icmVkIEM1N0JMPC9rZXl3b3JkPjxrZXl3b3JkPk1pY2UsIEtub2Nrb3V0PC9rZXl3b3JkPjxr
ZXl3b3JkPlBvbHkgSS1DL3BoYXJtYWNvbG9neS90aGVyYXBldXRpYyB1c2U8L2tleXdvcmQ+PGtl
eXdvcmQ+U2lnbmFsIFRyYW5zZHVjdGlvbi9kcnVnIGVmZmVjdHM8L2tleXdvcmQ+PGtleXdvcmQ+
VG9sbC1MaWtlIFJlY2VwdG9yIDMvZHJ1ZyBlZmZlY3RzL2dlbmV0aWNzLyptZXRhYm9saXNtPC9r
ZXl3b3JkPjwva2V5d29yZHM+PGRhdGVzPjx5ZWFyPjIwMTM8L3llYXI+PHB1Yi1kYXRlcz48ZGF0
ZT5GZWI8L2RhdGU+PC9wdWItZGF0ZXM+PC9kYXRlcz48aXNibj4xNjAwLTA2NDEgKEVsZWN0cm9u
aWMpJiN4RDswMTY4LTgyNzggKExpbmtpbmcpPC9pc2JuPjxhY2Nlc3Npb24tbnVtPjIzMDIzMDE0
PC9hY2Nlc3Npb24tbnVtPjx1cmxzPjxyZWxhdGVkLXVybHM+PHVybD5odHRwOi8vd3d3Lm5jYmku
bmxtLm5paC5nb3YvcHVibWVkLzIzMDIzMDE0PC91cmw+PC9yZWxhdGVkLXVybHM+PC91cmxzPjxl
bGVjdHJvbmljLXJlc291cmNlLW51bT4xMC4xMDE2L2ouamhlcC4yMDEyLjA5LjAxNjwvZWxlY3Ry
b25pYy1yZXNvdXJjZS1udW0+PC9yZWNvcmQ+PC9DaXRlPjxDaXRlPjxBdXRob3I+U3VoPC9BdXRo
b3I+PFllYXI+MjAxMTwvWWVhcj48UmVjTnVtPjE3PC9SZWNOdW0+PHJlY29yZD48cmVjLW51bWJl
cj4xNzwvcmVjLW51bWJlcj48Zm9yZWlnbi1rZXlzPjxrZXkgYXBwPSJFTiIgZGItaWQ9InQ1enZl
enRyMXZ3cHhwZTBwc2VwZXJ0cTVwcnZ4c3ZwZmRlciIgdGltZXN0YW1wPSIxNDM1MTQ3NjY2Ij4x
Nzwva2V5PjwvZm9yZWlnbi1rZXlzPjxyZWYtdHlwZSBuYW1lPSJKb3VybmFsIEFydGljbGUiPjE3
PC9yZWYtdHlwZT48Y29udHJpYnV0b3JzPjxhdXRob3JzPjxhdXRob3I+U3VoLCBZLiBHLjwvYXV0
aG9yPjxhdXRob3I+SmVvbmcsIFcuIEkuPC9hdXRob3I+PC9hdXRob3JzPjwvY29udHJpYnV0b3Jz
PjxhdXRoLWFkZHJlc3M+R3JhZHVhdGUgU2Nob29sIG9mIE1lZGljYWwgU2NpZW5jZSBhbmQgRW5n
aW5lZXJpbmcsIEtvcmVhIEFkdmFuY2VkIEluc3RpdHV0ZSBvZiBTY2llbmNlIGFuZCBUZWNobm9s
b2d5LCBEYWVqZW9uLCAzMDUtNzAxLCBTb3V0aCBLb3JlYS48L2F1dGgtYWRkcmVzcz48dGl0bGVz
Pjx0aXRsZT5IZXBhdGljIHN0ZWxsYXRlIGNlbGxzIGFuZCBpbm5hdGUgaW1tdW5pdHkgaW4gYWxj
b2hvbGljIGxpdmVyIGRpc2Vhc2U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I1NDMtNTE8L3BhZ2VzPjx2b2x1bWU+MTc8L3ZvbHVt
ZT48bnVtYmVyPjIwPC9udW1iZXI+PGtleXdvcmRzPjxrZXl3b3JkPkZhdHR5IExpdmVyL2V0aW9s
b2d5L3BoeXNpb3BhdGhvbG9neS9wcmV2ZW50aW9uICZhbXA7IGNvbnRyb2w8L2tleXdvcmQ+PGtl
eXdvcmQ+SGVwYXRpYyBTdGVsbGF0ZSBDZWxscy8qcGh5c2lvbG9neTwva2V5d29yZD48a2V5d29y
ZD5IdW1hbnM8L2tleXdvcmQ+PGtleXdvcmQ+SW1tdW5pdHksIElubmF0ZS8qcGh5c2lvbG9neTwv
a2V5d29yZD48a2V5d29yZD5MaXZlciBDaXJyaG9zaXMvZXRpb2xvZ3kvcGh5c2lvcGF0aG9sb2d5
L3ByZXZlbnRpb24gJmFtcDsgY29udHJvbDwva2V5d29yZD48a2V5d29yZD5MaXZlciBEaXNlYXNl
cywgQWxjb2hvbGljL2V0aW9sb2d5LypwaHlzaW9wYXRob2xvZ3kvcHJldmVudGlvbiAmYW1wOyBj
b250cm9sPC9rZXl3b3JkPjwva2V5d29yZHM+PGRhdGVzPjx5ZWFyPjIwMTE8L3llYXI+PHB1Yi1k
YXRlcz48ZGF0ZT5NYXkgMjg8L2RhdGU+PC9wdWItZGF0ZXM+PC9kYXRlcz48aXNibj4yMjE5LTI4
NDAgKEVsZWN0cm9uaWMpJiN4RDsxMDA3LTkzMjcgKExpbmtpbmcpPC9pc2JuPjxhY2Nlc3Npb24t
bnVtPjIxNjMzNjU5PC9hY2Nlc3Npb24tbnVtPjx1cmxzPjxyZWxhdGVkLXVybHM+PHVybD5odHRw
Oi8vd3d3Lm5jYmkubmxtLm5paC5nb3YvcHVibWVkLzIxNjMzNjU5PC91cmw+PC9yZWxhdGVkLXVy
bHM+PC91cmxzPjxjdXN0b20yPjMxMDM4MTI8L2N1c3RvbTI+PGVsZWN0cm9uaWMtcmVzb3VyY2Ut
bnVtPjEwLjM3NDgvd2pnLnYxNy5pMjAuMjU0MzwvZWxlY3Ryb25pYy1yZXNvdXJjZS1udW0+PC9y
ZWNvcmQ+PC9DaXRlPjwvRW5kTm90ZT4A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2" w:tooltip="Purohit, 2009 #20" w:history="1">
        <w:r w:rsidRPr="00E05C91">
          <w:rPr>
            <w:rFonts w:ascii="Book Antiqua" w:hAnsi="Book Antiqua"/>
            <w:noProof/>
            <w:sz w:val="24"/>
            <w:szCs w:val="24"/>
            <w:vertAlign w:val="superscript"/>
          </w:rPr>
          <w:t>2</w:t>
        </w:r>
      </w:hyperlink>
      <w:r w:rsidRPr="00E05C91">
        <w:rPr>
          <w:rFonts w:ascii="Book Antiqua" w:hAnsi="Book Antiqua"/>
          <w:noProof/>
          <w:sz w:val="24"/>
          <w:szCs w:val="24"/>
          <w:vertAlign w:val="superscript"/>
        </w:rPr>
        <w:t xml:space="preserve">, </w:t>
      </w:r>
      <w:hyperlink w:anchor="_ENREF_48" w:tooltip="Tilg, 2011 #676" w:history="1">
        <w:r w:rsidRPr="00E05C91">
          <w:rPr>
            <w:rFonts w:ascii="Book Antiqua" w:hAnsi="Book Antiqua"/>
            <w:noProof/>
            <w:sz w:val="24"/>
            <w:szCs w:val="24"/>
            <w:vertAlign w:val="superscript"/>
          </w:rPr>
          <w:t>48-50</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w:t>
      </w:r>
    </w:p>
    <w:p w:rsidR="00EA1091" w:rsidRPr="00E05C91" w:rsidRDefault="00EA1091" w:rsidP="008D1F4E">
      <w:pPr>
        <w:pStyle w:val="a8"/>
        <w:spacing w:line="360" w:lineRule="auto"/>
        <w:rPr>
          <w:rFonts w:ascii="Book Antiqua" w:hAnsi="Book Antiqua"/>
          <w:sz w:val="24"/>
          <w:szCs w:val="24"/>
        </w:rPr>
      </w:pPr>
    </w:p>
    <w:p w:rsidR="00EA1091" w:rsidRPr="00E05C91" w:rsidRDefault="00EA1091" w:rsidP="008D1F4E">
      <w:pPr>
        <w:pStyle w:val="a8"/>
        <w:spacing w:line="360" w:lineRule="auto"/>
        <w:rPr>
          <w:rFonts w:ascii="Book Antiqua" w:hAnsi="Book Antiqua"/>
          <w:sz w:val="24"/>
          <w:szCs w:val="24"/>
        </w:rPr>
      </w:pPr>
    </w:p>
    <w:p w:rsidR="00EA1091" w:rsidRPr="00E05C91" w:rsidRDefault="00EA1091" w:rsidP="008D1F4E">
      <w:pPr>
        <w:pStyle w:val="a8"/>
        <w:spacing w:line="360" w:lineRule="auto"/>
        <w:rPr>
          <w:rFonts w:ascii="Book Antiqua" w:hAnsi="Book Antiqua"/>
          <w:b/>
          <w:sz w:val="24"/>
          <w:szCs w:val="24"/>
        </w:rPr>
      </w:pPr>
      <w:r w:rsidRPr="00E05C91">
        <w:rPr>
          <w:rFonts w:ascii="Book Antiqua" w:hAnsi="Book Antiqua"/>
          <w:b/>
          <w:sz w:val="24"/>
          <w:szCs w:val="24"/>
        </w:rPr>
        <w:t>NON-PARENCHYMAL CELLS IN ALCOHOLIC FIBROSIS IN LIVER</w:t>
      </w:r>
    </w:p>
    <w:p w:rsidR="00EA1091" w:rsidRDefault="00EA1091" w:rsidP="00114147">
      <w:pPr>
        <w:spacing w:line="360" w:lineRule="auto"/>
        <w:rPr>
          <w:rFonts w:ascii="Book Antiqua" w:hAnsi="Book Antiqua"/>
          <w:sz w:val="24"/>
          <w:szCs w:val="24"/>
        </w:rPr>
      </w:pPr>
      <w:r w:rsidRPr="00E05C91">
        <w:rPr>
          <w:rFonts w:ascii="Book Antiqua" w:hAnsi="Book Antiqua"/>
          <w:sz w:val="24"/>
          <w:szCs w:val="24"/>
        </w:rPr>
        <w:t xml:space="preserve">Chronic alcohol consumption is one of the causes of liver fibrosis; the underlying mechanism of alcoholic liver fibrosis is not completely understood, although there are huge amounts of accumulated data in the literature. Generally, chronic alcohol drinking induces simple </w:t>
      </w:r>
      <w:proofErr w:type="spellStart"/>
      <w:r w:rsidRPr="00E05C91">
        <w:rPr>
          <w:rFonts w:ascii="Book Antiqua" w:hAnsi="Book Antiqua"/>
          <w:sz w:val="24"/>
          <w:szCs w:val="24"/>
        </w:rPr>
        <w:t>steatosis</w:t>
      </w:r>
      <w:proofErr w:type="spellEnd"/>
      <w:r w:rsidRPr="00E05C91">
        <w:rPr>
          <w:rFonts w:ascii="Book Antiqua" w:hAnsi="Book Antiqua"/>
          <w:sz w:val="24"/>
          <w:szCs w:val="24"/>
        </w:rPr>
        <w:t>, but only 10</w:t>
      </w:r>
      <w:r w:rsidR="00114147" w:rsidRPr="00E05C91">
        <w:rPr>
          <w:rFonts w:ascii="Book Antiqua" w:hAnsi="Book Antiqua"/>
          <w:sz w:val="24"/>
          <w:szCs w:val="24"/>
        </w:rPr>
        <w:t>%</w:t>
      </w:r>
      <w:r w:rsidRPr="00E05C91">
        <w:rPr>
          <w:rFonts w:ascii="Book Antiqua" w:hAnsi="Book Antiqua"/>
          <w:sz w:val="24"/>
          <w:szCs w:val="24"/>
        </w:rPr>
        <w:t xml:space="preserve">-40% of heavy drinkers progress from </w:t>
      </w:r>
      <w:proofErr w:type="spellStart"/>
      <w:r w:rsidRPr="00E05C91">
        <w:rPr>
          <w:rFonts w:ascii="Book Antiqua" w:hAnsi="Book Antiqua"/>
          <w:sz w:val="24"/>
          <w:szCs w:val="24"/>
        </w:rPr>
        <w:t>steatosis</w:t>
      </w:r>
      <w:proofErr w:type="spellEnd"/>
      <w:r w:rsidRPr="00E05C91">
        <w:rPr>
          <w:rFonts w:ascii="Book Antiqua" w:hAnsi="Book Antiqua"/>
          <w:sz w:val="24"/>
          <w:szCs w:val="24"/>
        </w:rPr>
        <w:t xml:space="preserve"> to alcoholic liver </w:t>
      </w:r>
      <w:proofErr w:type="gramStart"/>
      <w:r w:rsidRPr="00E05C91">
        <w:rPr>
          <w:rFonts w:ascii="Book Antiqua" w:hAnsi="Book Antiqua"/>
          <w:sz w:val="24"/>
          <w:szCs w:val="24"/>
        </w:rPr>
        <w:t>fibrosis</w:t>
      </w:r>
      <w:proofErr w:type="gramEnd"/>
      <w:r w:rsidRPr="00E05C91">
        <w:rPr>
          <w:rFonts w:ascii="Book Antiqua" w:hAnsi="Book Antiqua"/>
          <w:sz w:val="24"/>
          <w:szCs w:val="24"/>
        </w:rPr>
        <w:fldChar w:fldCharType="begin">
          <w:fldData xml:space="preserve">PEVuZE5vdGU+PENpdGU+PEF1dGhvcj5PJmFwb3M7U2hlYTwvQXV0aG9yPjxSZWNOdW0+NDwvUmVj
TnVtPjxEaXNwbGF5VGV4dD48c3R5bGUgZmFjZT0ic3VwZXJzY3JpcHQiPlsyMiwgNTFdPC9zdHls
ZT48L0Rpc3BsYXlUZXh0PjxyZWNvcmQ+PHJlYy1udW1iZXI+NDwvcmVjLW51bWJlcj48Zm9yZWln
bi1rZXlzPjxrZXkgYXBwPSJFTiIgZGItaWQ9ImFwMnQ1dmFyYjBzenYyZXd0cm94Mjl6ajJhZmVy
cGVkMjlmdiI+NDwva2V5PjwvZm9yZWlnbi1rZXlzPjxyZWYtdHlwZSBuYW1lPSJKb3VybmFsIEFy
dGljbGUiPjE3PC9yZWYtdHlwZT48Y29udHJpYnV0b3JzPjxhdXRob3JzPjxhdXRob3I+TyZhcG9z
O1NoZWEsIFIuIFMuPC9hdXRob3I+PGF1dGhvcj5EYXNhcmF0aHksIFMuPC9hdXRob3I+PGF1dGhv
cj5NY0N1bGxvdWdoLCBBLiBKLjwvYXV0aG9yPjwvYXV0aG9ycz48L2NvbnRyaWJ1dG9ycz48YXV0
aC1hZGRyZXNzPkRlcGFydG1lbnQgb2YgR2FzdHJvZW50ZXJvbG9neSBhbmQgSGVwYXRvbG9neSwg
Q2xldmVsYW5kIENsaW5pYyBGb3VuZGF0aW9uLCBDbGV2ZWxhbmQsIE9IIDQ0MTk1LCBVU0EuPC9h
dXRoLWFkZHJlc3M+PHRpdGxlcz48dGl0bGU+QWxjb2hvbGljIGxpdmVyIGRpc2Vhc2U8L3RpdGxl
PjxzZWNvbmRhcnktdGl0bGU+SGVwYXRvbG9neTwvc2Vjb25kYXJ5LXRpdGxlPjwvdGl0bGVzPjxw
ZXJpb2RpY2FsPjxmdWxsLXRpdGxlPkhlcGF0b2xvZ3k8L2Z1bGwtdGl0bGU+PC9wZXJpb2RpY2Fs
PjxwYWdlcz4zMDctMjg8L3BhZ2VzPjx2b2x1bWU+NTE8L3ZvbHVtZT48bnVtYmVyPjE8L251bWJl
cj48ZWRpdGlvbj4yMDA5LzEyLzI1PC9lZGl0aW9uPjxrZXl3b3Jkcz48a2V5d29yZD5BbGdvcml0
aG1zPC9rZXl3b3JkPjxrZXl3b3JkPkhlcGF0aXRpcywgQWxjb2hvbGljL3RoZXJhcHk8L2tleXdv
cmQ+PGtleXdvcmQ+SHVtYW5zPC9rZXl3b3JkPjxrZXl3b3JkPipMaXZlciBEaXNlYXNlcywgQWxj
b2hvbGljL2RpYWdub3Npcy90aGVyYXB5PC9rZXl3b3JkPjxrZXl3b3JkPkxpdmVyIFRyYW5zcGxh
bnRhdGlvbjwva2V5d29yZD48a2V5d29yZD5SaXNrIEZhY3RvcnM8L2tleXdvcmQ+PC9rZXl3b3Jk
cz48ZGF0ZXM+PHB1Yi1kYXRlcz48ZGF0ZT5KYW48L2RhdGU+PC9wdWItZGF0ZXM+PC9kYXRlcz48
aXNibj4xNTI3LTMzNTAgKEVsZWN0cm9uaWMpJiN4RDswMjcwLTkxMzkgKExpbmtpbmcpPC9pc2Ju
PjxhY2Nlc3Npb24tbnVtPjIwMDM0MDMwPC9hY2Nlc3Npb24tbnVtPjx1cmxzPjxyZWxhdGVkLXVy
bHM+PHVybD5odHRwOi8vd3d3Lm5jYmkubmxtLm5paC5nb3YvZW50cmV6L3F1ZXJ5LmZjZ2k/Y21k
PVJldHJpZXZlJmFtcDtkYj1QdWJNZWQmYW1wO2RvcHQ9Q2l0YXRpb24mYW1wO2xpc3RfdWlkcz0y
MDAzNDAzMDwvdXJsPjwvcmVsYXRlZC11cmxzPjwvdXJscz48ZWxlY3Ryb25pYy1yZXNvdXJjZS1u
dW0+MTAuMTAwMi9oZXAuMjMyNTg8L2VsZWN0cm9uaWMtcmVzb3VyY2UtbnVtPjxsYW5ndWFnZT5l
bmc8L2xhbmd1YWdlPjwvcmVjb3JkPjwvQ2l0ZT48Q2l0ZT48QXV0aG9yPkplb25nPC9BdXRob3I+
PFllYXI+MjAwODwvWWVhcj48UmVjTnVtPjE8L1JlY051bT48cmVjb3JkPjxyZWMtbnVtYmVyPjE8
L3JlYy1udW1iZXI+PGZvcmVpZ24ta2V5cz48a2V5IGFwcD0iRU4iIGRiLWlkPSJhcDJ0NXZhcmIw
c3p2MmV3dHJveDI5emoyYWZlcnBlZDI5ZnYiPjE8L2tleT48L2ZvcmVpZ24ta2V5cz48cmVmLXR5
cGUgbmFtZT0iSm91cm5hbCBBcnRpY2xlIj4xNzwvcmVmLXR5cGU+PGNvbnRyaWJ1dG9ycz48YXV0
aG9ycz48YXV0aG9yPkplb25nLCBXLiBJLjwvYXV0aG9yPjxhdXRob3I+R2FvLCBCLjwvYXV0aG9y
PjwvYXV0aG9ycz48L2NvbnRyaWJ1dG9ycz48YXV0aC1hZGRyZXNzPlNlY3Rpb24gb24gTGl2ZXIg
QmlvbG9neSwgTGFib3JhdG9yeSBvZiBQaHlzaW9sb2dpYyBTdHVkaWVzLCBOYXRpb25hbCBJbnN0
aXR1dGUgb24gQWxjb2hvbCBBYnVzZSBhbmQgQWxjb2hvbGlzbSwgTmF0aW9uYWwgSW5zdGl0dXRl
cyBvZiBIZWFsdGgsIEJldGhlc2RhLCBNYXJ5bGFuZCAyMDg5MiwgVVNBLjwvYXV0aC1hZGRyZXNz
Pjx0aXRsZXM+PHRpdGxlPklubmF0ZSBpbW11bml0eSBhbmQgYWxjb2hvbGljIGxpdmVyIGZpYnJv
c2lzPC90aXRsZT48c2Vjb25kYXJ5LXRpdGxlPkogR2FzdHJvZW50ZXJvbCBIZXBhdG9sPC9zZWNv
bmRhcnktdGl0bGU+PC90aXRsZXM+PHBlcmlvZGljYWw+PGZ1bGwtdGl0bGU+SiBHYXN0cm9lbnRl
cm9sIEhlcGF0b2w8L2Z1bGwtdGl0bGU+PC9wZXJpb2RpY2FsPjxwYWdlcz5TMTEyLTg8L3BhZ2Vz
Pjx2b2x1bWU+MjMgU3VwcGwgMTwvdm9sdW1lPjxlZGl0aW9uPjIwMDgvMDQvMTE8L2VkaXRpb24+
PGtleXdvcmRzPjxrZXl3b3JkPkFuaW1hbHM8L2tleXdvcmQ+PGtleXdvcmQ+SHVtYW5zPC9rZXl3
b3JkPjxrZXl3b3JkPipJbW11bml0eSwgSW5uYXRlPC9rZXl3b3JkPjxrZXl3b3JkPkxpdmVyIENp
cnJob3NpcywgQWxjb2hvbGljLyppbW11bm9sb2d5PC9rZXl3b3JkPjwva2V5d29yZHM+PGRhdGVz
Pjx5ZWFyPjIwMDg8L3llYXI+PHB1Yi1kYXRlcz48ZGF0ZT5NYXI8L2RhdGU+PC9wdWItZGF0ZXM+
PC9kYXRlcz48aXNibj4xNDQwLTE3NDYgKEVsZWN0cm9uaWMpJiN4RDswODE1LTkzMTkgKExpbmtp
bmcpPC9pc2JuPjxhY2Nlc3Npb24tbnVtPjE4MzM2NjUzPC9hY2Nlc3Npb24tbnVtPjx1cmxzPjxy
ZWxhdGVkLXVybHM+PHVybD5odHRwOi8vd3d3Lm5jYmkubmxtLm5paC5nb3YvZW50cmV6L3F1ZXJ5
LmZjZ2k/Y21kPVJldHJpZXZlJmFtcDtkYj1QdWJNZWQmYW1wO2RvcHQ9Q2l0YXRpb24mYW1wO2xp
c3RfdWlkcz0xODMzNjY1MzwvdXJsPjwvcmVsYXRlZC11cmxzPjwvdXJscz48Y3VzdG9tMj4yNzM3
MTc2PC9jdXN0b20yPjxlbGVjdHJvbmljLXJlc291cmNlLW51bT5KR0g1Mjc0IFtwaWldJiN4RDsx
MC4xMTExL2ouMTQ0MC0xNzQ2LjIwMDcuMDUyNzQueDwvZWxlY3Ryb25pYy1yZXNvdXJjZS1udW0+
PGxhbmd1YWdlPmVuZzwvbGFuZ3VhZ2U+PC9yZWNvcmQ+PC9DaXRlPjwvRW5kTm90ZT5=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PJmFwb3M7U2hlYTwvQXV0aG9yPjxSZWNOdW0+NDwvUmVj
TnVtPjxEaXNwbGF5VGV4dD48c3R5bGUgZmFjZT0ic3VwZXJzY3JpcHQiPlsyMiwgNTFdPC9zdHls
ZT48L0Rpc3BsYXlUZXh0PjxyZWNvcmQ+PHJlYy1udW1iZXI+NDwvcmVjLW51bWJlcj48Zm9yZWln
bi1rZXlzPjxrZXkgYXBwPSJFTiIgZGItaWQ9ImFwMnQ1dmFyYjBzenYyZXd0cm94Mjl6ajJhZmVy
cGVkMjlmdiI+NDwva2V5PjwvZm9yZWlnbi1rZXlzPjxyZWYtdHlwZSBuYW1lPSJKb3VybmFsIEFy
dGljbGUiPjE3PC9yZWYtdHlwZT48Y29udHJpYnV0b3JzPjxhdXRob3JzPjxhdXRob3I+TyZhcG9z
O1NoZWEsIFIuIFMuPC9hdXRob3I+PGF1dGhvcj5EYXNhcmF0aHksIFMuPC9hdXRob3I+PGF1dGhv
cj5NY0N1bGxvdWdoLCBBLiBKLjwvYXV0aG9yPjwvYXV0aG9ycz48L2NvbnRyaWJ1dG9ycz48YXV0
aC1hZGRyZXNzPkRlcGFydG1lbnQgb2YgR2FzdHJvZW50ZXJvbG9neSBhbmQgSGVwYXRvbG9neSwg
Q2xldmVsYW5kIENsaW5pYyBGb3VuZGF0aW9uLCBDbGV2ZWxhbmQsIE9IIDQ0MTk1LCBVU0EuPC9h
dXRoLWFkZHJlc3M+PHRpdGxlcz48dGl0bGU+QWxjb2hvbGljIGxpdmVyIGRpc2Vhc2U8L3RpdGxl
PjxzZWNvbmRhcnktdGl0bGU+SGVwYXRvbG9neTwvc2Vjb25kYXJ5LXRpdGxlPjwvdGl0bGVzPjxw
ZXJpb2RpY2FsPjxmdWxsLXRpdGxlPkhlcGF0b2xvZ3k8L2Z1bGwtdGl0bGU+PC9wZXJpb2RpY2Fs
PjxwYWdlcz4zMDctMjg8L3BhZ2VzPjx2b2x1bWU+NTE8L3ZvbHVtZT48bnVtYmVyPjE8L251bWJl
cj48ZWRpdGlvbj4yMDA5LzEyLzI1PC9lZGl0aW9uPjxrZXl3b3Jkcz48a2V5d29yZD5BbGdvcml0
aG1zPC9rZXl3b3JkPjxrZXl3b3JkPkhlcGF0aXRpcywgQWxjb2hvbGljL3RoZXJhcHk8L2tleXdv
cmQ+PGtleXdvcmQ+SHVtYW5zPC9rZXl3b3JkPjxrZXl3b3JkPipMaXZlciBEaXNlYXNlcywgQWxj
b2hvbGljL2RpYWdub3Npcy90aGVyYXB5PC9rZXl3b3JkPjxrZXl3b3JkPkxpdmVyIFRyYW5zcGxh
bnRhdGlvbjwva2V5d29yZD48a2V5d29yZD5SaXNrIEZhY3RvcnM8L2tleXdvcmQ+PC9rZXl3b3Jk
cz48ZGF0ZXM+PHB1Yi1kYXRlcz48ZGF0ZT5KYW48L2RhdGU+PC9wdWItZGF0ZXM+PC9kYXRlcz48
aXNibj4xNTI3LTMzNTAgKEVsZWN0cm9uaWMpJiN4RDswMjcwLTkxMzkgKExpbmtpbmcpPC9pc2Ju
PjxhY2Nlc3Npb24tbnVtPjIwMDM0MDMwPC9hY2Nlc3Npb24tbnVtPjx1cmxzPjxyZWxhdGVkLXVy
bHM+PHVybD5odHRwOi8vd3d3Lm5jYmkubmxtLm5paC5nb3YvZW50cmV6L3F1ZXJ5LmZjZ2k/Y21k
PVJldHJpZXZlJmFtcDtkYj1QdWJNZWQmYW1wO2RvcHQ9Q2l0YXRpb24mYW1wO2xpc3RfdWlkcz0y
MDAzNDAzMDwvdXJsPjwvcmVsYXRlZC11cmxzPjwvdXJscz48ZWxlY3Ryb25pYy1yZXNvdXJjZS1u
dW0+MTAuMTAwMi9oZXAuMjMyNTg8L2VsZWN0cm9uaWMtcmVzb3VyY2UtbnVtPjxsYW5ndWFnZT5l
bmc8L2xhbmd1YWdlPjwvcmVjb3JkPjwvQ2l0ZT48Q2l0ZT48QXV0aG9yPkplb25nPC9BdXRob3I+
PFllYXI+MjAwODwvWWVhcj48UmVjTnVtPjE8L1JlY051bT48cmVjb3JkPjxyZWMtbnVtYmVyPjE8
L3JlYy1udW1iZXI+PGZvcmVpZ24ta2V5cz48a2V5IGFwcD0iRU4iIGRiLWlkPSJhcDJ0NXZhcmIw
c3p2MmV3dHJveDI5emoyYWZlcnBlZDI5ZnYiPjE8L2tleT48L2ZvcmVpZ24ta2V5cz48cmVmLXR5
cGUgbmFtZT0iSm91cm5hbCBBcnRpY2xlIj4xNzwvcmVmLXR5cGU+PGNvbnRyaWJ1dG9ycz48YXV0
aG9ycz48YXV0aG9yPkplb25nLCBXLiBJLjwvYXV0aG9yPjxhdXRob3I+R2FvLCBCLjwvYXV0aG9y
PjwvYXV0aG9ycz48L2NvbnRyaWJ1dG9ycz48YXV0aC1hZGRyZXNzPlNlY3Rpb24gb24gTGl2ZXIg
QmlvbG9neSwgTGFib3JhdG9yeSBvZiBQaHlzaW9sb2dpYyBTdHVkaWVzLCBOYXRpb25hbCBJbnN0
aXR1dGUgb24gQWxjb2hvbCBBYnVzZSBhbmQgQWxjb2hvbGlzbSwgTmF0aW9uYWwgSW5zdGl0dXRl
cyBvZiBIZWFsdGgsIEJldGhlc2RhLCBNYXJ5bGFuZCAyMDg5MiwgVVNBLjwvYXV0aC1hZGRyZXNz
Pjx0aXRsZXM+PHRpdGxlPklubmF0ZSBpbW11bml0eSBhbmQgYWxjb2hvbGljIGxpdmVyIGZpYnJv
c2lzPC90aXRsZT48c2Vjb25kYXJ5LXRpdGxlPkogR2FzdHJvZW50ZXJvbCBIZXBhdG9sPC9zZWNv
bmRhcnktdGl0bGU+PC90aXRsZXM+PHBlcmlvZGljYWw+PGZ1bGwtdGl0bGU+SiBHYXN0cm9lbnRl
cm9sIEhlcGF0b2w8L2Z1bGwtdGl0bGU+PC9wZXJpb2RpY2FsPjxwYWdlcz5TMTEyLTg8L3BhZ2Vz
Pjx2b2x1bWU+MjMgU3VwcGwgMTwvdm9sdW1lPjxlZGl0aW9uPjIwMDgvMDQvMTE8L2VkaXRpb24+
PGtleXdvcmRzPjxrZXl3b3JkPkFuaW1hbHM8L2tleXdvcmQ+PGtleXdvcmQ+SHVtYW5zPC9rZXl3
b3JkPjxrZXl3b3JkPipJbW11bml0eSwgSW5uYXRlPC9rZXl3b3JkPjxrZXl3b3JkPkxpdmVyIENp
cnJob3NpcywgQWxjb2hvbGljLyppbW11bm9sb2d5PC9rZXl3b3JkPjwva2V5d29yZHM+PGRhdGVz
Pjx5ZWFyPjIwMDg8L3llYXI+PHB1Yi1kYXRlcz48ZGF0ZT5NYXI8L2RhdGU+PC9wdWItZGF0ZXM+
PC9kYXRlcz48aXNibj4xNDQwLTE3NDYgKEVsZWN0cm9uaWMpJiN4RDswODE1LTkzMTkgKExpbmtp
bmcpPC9pc2JuPjxhY2Nlc3Npb24tbnVtPjE4MzM2NjUzPC9hY2Nlc3Npb24tbnVtPjx1cmxzPjxy
ZWxhdGVkLXVybHM+PHVybD5odHRwOi8vd3d3Lm5jYmkubmxtLm5paC5nb3YvZW50cmV6L3F1ZXJ5
LmZjZ2k/Y21kPVJldHJpZXZlJmFtcDtkYj1QdWJNZWQmYW1wO2RvcHQ9Q2l0YXRpb24mYW1wO2xp
c3RfdWlkcz0xODMzNjY1MzwvdXJsPjwvcmVsYXRlZC11cmxzPjwvdXJscz48Y3VzdG9tMj4yNzM3
MTc2PC9jdXN0b20yPjxlbGVjdHJvbmljLXJlc291cmNlLW51bT5KR0g1Mjc0IFtwaWldJiN4RDsx
MC4xMTExL2ouMTQ0MC0xNzQ2LjIwMDcuMDUyNzQueDwvZWxlY3Ryb25pYy1yZXNvdXJjZS1udW0+
PGxhbmd1YWdlPmVuZzwvbGFuZ3VhZ2U+PC9yZWNvcmQ+PC9DaXRlPjwvRW5kTm90ZT5=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22" w:tooltip="Jeong, 2008 #1" w:history="1">
        <w:r w:rsidRPr="00E05C91">
          <w:rPr>
            <w:rFonts w:ascii="Book Antiqua" w:hAnsi="Book Antiqua"/>
            <w:noProof/>
            <w:sz w:val="24"/>
            <w:szCs w:val="24"/>
            <w:vertAlign w:val="superscript"/>
          </w:rPr>
          <w:t>22</w:t>
        </w:r>
      </w:hyperlink>
      <w:r w:rsidR="00114147">
        <w:rPr>
          <w:rFonts w:ascii="Book Antiqua" w:hAnsi="Book Antiqua"/>
          <w:noProof/>
          <w:sz w:val="24"/>
          <w:szCs w:val="24"/>
          <w:vertAlign w:val="superscript"/>
        </w:rPr>
        <w:t>,</w:t>
      </w:r>
      <w:hyperlink w:anchor="_ENREF_51" w:tooltip="O'Shea,  #4" w:history="1">
        <w:r w:rsidRPr="00E05C91">
          <w:rPr>
            <w:rFonts w:ascii="Book Antiqua" w:hAnsi="Book Antiqua"/>
            <w:noProof/>
            <w:sz w:val="24"/>
            <w:szCs w:val="24"/>
            <w:vertAlign w:val="superscript"/>
          </w:rPr>
          <w:t>51</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In the past, it was believed that alcohol-mediated hepatocyte injury and the phagocytosis of hepatocyte apoptotic bodies in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and in HSCs predispose the liver to the production of collagen fibers, eventually leading to accelerated liver fibrosis</w:t>
      </w:r>
      <w:r w:rsidRPr="00E05C91">
        <w:rPr>
          <w:rFonts w:ascii="Book Antiqua" w:hAnsi="Book Antiqua"/>
          <w:sz w:val="24"/>
          <w:szCs w:val="24"/>
        </w:rPr>
        <w:fldChar w:fldCharType="begin">
          <w:fldData xml:space="preserve">PEVuZE5vdGU+PENpdGU+PEF1dGhvcj5OaWV0bzwvQXV0aG9yPjxZZWFyPjIwMDI8L1llYXI+PFJl
Y051bT4yMTE8L1JlY051bT48RGlzcGxheVRleHQ+PHN0eWxlIGZhY2U9InN1cGVyc2NyaXB0Ij5b
NTItNTVdPC9zdHlsZT48L0Rpc3BsYXlUZXh0PjxyZWNvcmQ+PHJlYy1udW1iZXI+MjExPC9yZWMt
bnVtYmVyPjxmb3JlaWduLWtleXM+PGtleSBhcHA9IkVOIiBkYi1pZD0iYXAydDV2YXJiMHN6djJl
d3Ryb3gyOXpqMmFmZXJwZWQyOWZ2Ij4yMTE8L2tleT48L2ZvcmVpZ24ta2V5cz48cmVmLXR5cGUg
bmFtZT0iSm91cm5hbCBBcnRpY2xlIj4xNzwvcmVmLXR5cGU+PGNvbnRyaWJ1dG9ycz48YXV0aG9y
cz48YXV0aG9yPk5pZXRvLCBOLjwvYXV0aG9yPjxhdXRob3I+RnJpZWRtYW4sIFMuIEwuPC9hdXRo
b3I+PGF1dGhvcj5DZWRlcmJhdW0sIEEuIEkuPC9hdXRob3I+PC9hdXRob3JzPjwvY29udHJpYnV0
b3JzPjxhdXRoLWFkZHJlc3M+RGVwYXJ0bWVudCBvZiBQaGFybWFjb2xvZ3kgYW5kIEJpb2xvZ2lj
YWwgQ2hlbWlzdHJ5LCBNb3VudCBTaW5haSBTY2hvb2wgb2YgTWVkaWNpbmUsIE5ldyBZb3JrLCBO
ZXcgWW9yayAxMDAyOSwgVVNBLjwvYXV0aC1hZGRyZXNzPjx0aXRsZXM+PHRpdGxlPkN5dG9jaHJv
bWUgUDQ1MCAyRTEtZGVyaXZlZCByZWFjdGl2ZSBveHlnZW4gc3BlY2llcyBtZWRpYXRlIHBhcmFj
cmluZSBzdGltdWxhdGlvbiBvZiBjb2xsYWdlbiBJIHByb3RlaW4gc3ludGhlc2lzIGJ5IGhlcGF0
aWMgc3RlbGxhdGUgY2VsbHM8L3RpdGxlPjxzZWNvbmRhcnktdGl0bGU+SiBCaW9sIENoZW08L3Nl
Y29uZGFyeS10aXRsZT48L3RpdGxlcz48cGVyaW9kaWNhbD48ZnVsbC10aXRsZT5KIEJpb2wgQ2hl
bTwvZnVsbC10aXRsZT48L3BlcmlvZGljYWw+PHBhZ2VzPjk4NTMtNjQ8L3BhZ2VzPjx2b2x1bWU+
Mjc3PC92b2x1bWU+PG51bWJlcj4xMjwvbnVtYmVyPjxlZGl0aW9uPjIwMDIvMDEvMTA8L2VkaXRp
b24+PGtleXdvcmRzPjxrZXl3b3JkPkFuaW1hbHM8L2tleXdvcmQ+PGtleXdvcmQ+QW50aW94aWRh
bnRzL21ldGFib2xpc20vcGhhcm1hY29sb2d5PC9rZXl3b3JkPjxrZXl3b3JkPkNlbGwgTGluZTwv
a2V5d29yZD48a2V5d29yZD5DZWxscywgQ3VsdHVyZWQ8L2tleXdvcmQ+PGtleXdvcmQ+Q29jdWx0
dXJlIFRlY2huaXF1ZXM8L2tleXdvcmQ+PGtleXdvcmQ+Q29sbGFnZW4vbWV0YWJvbGlzbTwva2V5
d29yZD48a2V5d29yZD5Db2xsYWdlbiBUeXBlIEkvKmJpb3N5bnRoZXNpczwva2V5d29yZD48a2V5
d29yZD5DeXRvY2hyb21lIFAtNDUwIENZUDJFMS8qbWV0YWJvbGlzbTwva2V5d29yZD48a2V5d29y
ZD5ETkEsIENvbXBsZW1lbnRhcnkvbWV0YWJvbGlzbTwva2V5d29yZD48a2V5d29yZD5IZXBhdG9j
eXRlcy8qbWV0YWJvbGlzbTwva2V5d29yZD48a2V5d29yZD5IdW1hbnM8L2tleXdvcmQ+PGtleXdv
cmQ+SHlkcm9nZW4gUGVyb3hpZGUvbWV0YWJvbGlzbS9waGFybWFjb2xvZ3k8L2tleXdvcmQ+PGtl
eXdvcmQ+TGlwaWQgUGVyb3hpZGF0aW9uPC9rZXl3b3JkPjxrZXl3b3JkPipPeGlkYXRpdmUgU3Ry
ZXNzPC9rZXl3b3JkPjxrZXl3b3JkPipQYXJhY3JpbmUgQ29tbXVuaWNhdGlvbjwva2V5d29yZD48
a2V5d29yZD5Qcm90ZWluIEJpbmRpbmc8L2tleXdvcmQ+PGtleXdvcmQ+UHlyYXpvbGVzL3BoYXJt
YWNvbG9neTwva2V5d29yZD48a2V5d29yZD5STkEsIE1lc3Nlbmdlci9tZXRhYm9saXNtPC9rZXl3
b3JkPjxrZXl3b3JkPlJhdHM8L2tleXdvcmQ+PGtleXdvcmQ+KlJlYWN0aXZlIE94eWdlbiBTcGVj
aWVzPC9rZXl3b3JkPjxrZXl3b3JkPlRpbWUgRmFjdG9yczwva2V5d29yZD48a2V5d29yZD5UdW1v
ciBDZWxscywgQ3VsdHVyZWQ8L2tleXdvcmQ+PC9rZXl3b3Jkcz48ZGF0ZXM+PHllYXI+MjAwMjwv
eWVhcj48cHViLWRhdGVzPjxkYXRlPk1hciAyMjwvZGF0ZT48L3B1Yi1kYXRlcz48L2RhdGVzPjxp
c2JuPjAwMjEtOTI1OCAoUHJpbnQpJiN4RDswMDIxLTkyNTggKExpbmtpbmcpPC9pc2JuPjxhY2Nl
c3Npb24tbnVtPjExNzgyNDc3PC9hY2Nlc3Npb24tbnVtPjx1cmxzPjxyZWxhdGVkLXVybHM+PHVy
bD5odHRwOi8vd3d3Lm5jYmkubmxtLm5paC5nb3YvZW50cmV6L3F1ZXJ5LmZjZ2k/Y21kPVJldHJp
ZXZlJmFtcDtkYj1QdWJNZWQmYW1wO2RvcHQ9Q2l0YXRpb24mYW1wO2xpc3RfdWlkcz0xMTc4MjQ3
NzwvdXJsPjwvcmVsYXRlZC11cmxzPjwvdXJscz48ZWxlY3Ryb25pYy1yZXNvdXJjZS1udW0+MTAu
MTA3NC9qYmMuTTExMDUwNjIwMCYjeEQ7TTExMDUwNjIwMCBbcGlpXTwvZWxlY3Ryb25pYy1yZXNv
dXJjZS1udW0+PGxhbmd1YWdlPmVuZzwvbGFuZ3VhZ2U+PC9yZWNvcmQ+PC9DaXRlPjxDaXRlPjxB
dXRob3I+U3ZlZ2xpYXRpLUJhcm9uaTwvQXV0aG9yPjxZZWFyPjIwMDU8L1llYXI+PFJlY051bT4y
MTI8L1JlY051bT48cmVjb3JkPjxyZWMtbnVtYmVyPjIxMjwvcmVjLW51bWJlcj48Zm9yZWlnbi1r
ZXlzPjxrZXkgYXBwPSJFTiIgZGItaWQ9ImFwMnQ1dmFyYjBzenYyZXd0cm94Mjl6ajJhZmVycGVk
MjlmdiI+MjEyPC9rZXk+PC9mb3JlaWduLWtleXM+PHJlZi10eXBlIG5hbWU9IkpvdXJuYWwgQXJ0
aWNsZSI+MTc8L3JlZi10eXBlPjxjb250cmlidXRvcnM+PGF1dGhvcnM+PGF1dGhvcj5TdmVnbGlh
dGktQmFyb25pLCBHLjwvYXV0aG9yPjxhdXRob3I+SW5hZ2FraSwgWS48L2F1dGhvcj48YXV0aG9y
PlJpbmNvbi1TYW5jaGV6LCBBLiBSLjwvYXV0aG9yPjxhdXRob3I+RWxzZSwgQy48L2F1dGhvcj48
YXV0aG9yPlNhY2NvbWFubm8sIFMuPC9hdXRob3I+PGF1dGhvcj5CZW5lZGV0dGksIEEuPC9hdXRo
b3I+PGF1dGhvcj5SYW1pcmV6LCBGLjwvYXV0aG9yPjxhdXRob3I+Um9qa2luZCwgTS48L2F1dGhv
cj48L2F1dGhvcnM+PC9jb250cmlidXRvcnM+PGF1dGgtYWRkcmVzcz5DbGluaWNhIGRpIEdhc3Ry
b2VudGVyb2xvZ2lhLCBVbml2ZXJzaXRhIFBvbGl0ZWNuaWNhIGRlbGxlIE1hcmNoZSwgQW5jb25h
LCBJdGFseS48L2F1dGgtYWRkcmVzcz48dGl0bGVzPjx0aXRsZT5FYXJseSByZXNwb25zZSBvZiBh
bHBoYTIoSSkgY29sbGFnZW4gdG8gYWNldGFsZGVoeWRlIGluIGh1bWFuIGhlcGF0aWMgc3RlbGxh
dGUgY2VsbHMgaXMgVEdGLWJldGEgaW5kZXBlbmRlbnQ8L3RpdGxlPjxzZWNvbmRhcnktdGl0bGU+
SGVwYXRvbG9neTwvc2Vjb25kYXJ5LXRpdGxlPjwvdGl0bGVzPjxwZXJpb2RpY2FsPjxmdWxsLXRp
dGxlPkhlcGF0b2xvZ3k8L2Z1bGwtdGl0bGU+PC9wZXJpb2RpY2FsPjxwYWdlcz4zNDMtNTI8L3Bh
Z2VzPjx2b2x1bWU+NDI8L3ZvbHVtZT48bnVtYmVyPjI8L251bWJlcj48ZWRpdGlvbj4yMDA1LzA3
LzE5PC9lZGl0aW9uPjxrZXl3b3Jkcz48a2V5d29yZD5BY2V0YWxkZWh5ZGUvKnRveGljaXR5PC9r
ZXl3b3JkPjxrZXl3b3JkPkNlbGxzLCBDdWx0dXJlZDwva2V5d29yZD48a2V5d29yZD5Db2xsYWdl
bi8qZ2VuZXRpY3M8L2tleXdvcmQ+PGtleXdvcmQ+RE5BLUJpbmRpbmcgUHJvdGVpbnMvbWV0YWJv
bGlzbTwva2V5d29yZD48a2V5d29yZD5IdW1hbnM8L2tleXdvcmQ+PGtleXdvcmQ+SHlkcm9nZW4g
UGVyb3hpZGUvbWV0YWJvbGlzbTwva2V5d29yZD48a2V5d29yZD5MaXZlci8qZHJ1ZyBlZmZlY3Rz
L21ldGFib2xpc208L2tleXdvcmQ+PGtleXdvcmQ+TGl2ZXIgQ2lycmhvc2lzLypjaGVtaWNhbGx5
IGluZHVjZWQ8L2tleXdvcmQ+PGtleXdvcmQ+UHJvbW90ZXIgUmVnaW9ucywgR2VuZXRpYzwva2V5
d29yZD48a2V5d29yZD5STkEsIE1lc3Nlbmdlci9hbmFseXNpczwva2V5d29yZD48a2V5d29yZD5T
bWFkMyBQcm90ZWluPC9rZXl3b3JkPjxrZXl3b3JkPlNwMSBUcmFuc2NyaXB0aW9uIEZhY3Rvci9t
ZXRhYm9saXNtPC9rZXl3b3JkPjxrZXl3b3JkPlRyYW5zLUFjdGl2YXRvcnMvbWV0YWJvbGlzbTwv
a2V5d29yZD48a2V5d29yZD5UcmFuc2Zvcm1pbmcgR3Jvd3RoIEZhY3RvciBiZXRhL2dlbmV0aWNz
LypwaHlzaW9sb2d5PC9rZXl3b3JkPjwva2V5d29yZHM+PGRhdGVzPjx5ZWFyPjIwMDU8L3llYXI+
PHB1Yi1kYXRlcz48ZGF0ZT5BdWc8L2RhdGU+PC9wdWItZGF0ZXM+PC9kYXRlcz48aXNibj4wMjcw
LTkxMzkgKFByaW50KSYjeEQ7MDI3MC05MTM5IChMaW5raW5nKTwvaXNibj48YWNjZXNzaW9uLW51
bT4xNjAyNTUyMDwvYWNjZXNzaW9uLW51bT48dXJscz48cmVsYXRlZC11cmxzPjx1cmw+aHR0cDov
L3d3dy5uY2JpLm5sbS5uaWguZ292L2VudHJlei9xdWVyeS5mY2dpP2NtZD1SZXRyaWV2ZSZhbXA7
ZGI9UHViTWVkJmFtcDtkb3B0PUNpdGF0aW9uJmFtcDtsaXN0X3VpZHM9MTYwMjU1MjA8L3VybD48
L3JlbGF0ZWQtdXJscz48L3VybHM+PGN1c3RvbTI+MTMxNDk4NDwvY3VzdG9tMj48ZWxlY3Ryb25p
Yy1yZXNvdXJjZS1udW0+MTAuMTAwMi9oZXAuMjA3OTg8L2VsZWN0cm9uaWMtcmVzb3VyY2UtbnVt
PjxsYW5ndWFnZT5lbmc8L2xhbmd1YWdlPjwvcmVjb3JkPjwvQ2l0ZT48Q2l0ZT48QXV0aG9yPkNh
bmJheTwvQXV0aG9yPjxZZWFyPjIwMDM8L1llYXI+PFJlY051bT4yMTQ8L1JlY051bT48cmVjb3Jk
PjxyZWMtbnVtYmVyPjIxNDwvcmVjLW51bWJlcj48Zm9yZWlnbi1rZXlzPjxrZXkgYXBwPSJFTiIg
ZGItaWQ9ImFwMnQ1dmFyYjBzenYyZXd0cm94Mjl6ajJhZmVycGVkMjlmdiI+MjE0PC9rZXk+PC9m
b3JlaWduLWtleXM+PHJlZi10eXBlIG5hbWU9IkpvdXJuYWwgQXJ0aWNsZSI+MTc8L3JlZi10eXBl
Pjxjb250cmlidXRvcnM+PGF1dGhvcnM+PGF1dGhvcj5DYW5iYXksIEEuPC9hdXRob3I+PGF1dGhv
cj5GZWxkc3RlaW4sIEEuIEUuPC9hdXRob3I+PGF1dGhvcj5IaWd1Y2hpLCBILjwvYXV0aG9yPjxh
dXRob3I+V2VybmVidXJnLCBOLjwvYXV0aG9yPjxhdXRob3I+R3JhbWJpaGxlciwgQS48L2F1dGhv
cj48YXV0aG9yPkJyb25rLCBTLiBGLjwvYXV0aG9yPjxhdXRob3I+R29yZXMsIEcuIEouPC9hdXRo
b3I+PC9hdXRob3JzPjwvY29udHJpYnV0b3JzPjxhdXRoLWFkZHJlc3M+RGl2aXNpb24gb2YgR2Fz
dHJvZW50ZXJvbG9neSBhbmQgSGVwYXRvbG9neSwgTWF5byBNZWRpY2FsIFNjaG9vbCwgQ2xpbmlj
LCBhbmQgRm91bmRhdGlvbiwgUm9jaGVzdGVyLCBNTiA1NTkwNSwgVVNBLjwvYXV0aC1hZGRyZXNz
Pjx0aXRsZXM+PHRpdGxlPkt1cGZmZXIgY2VsbCBlbmd1bGZtZW50IG9mIGFwb3B0b3RpYyBib2Rp
ZXMgc3RpbXVsYXRlcyBkZWF0aCBsaWdhbmQgYW5kIGN5dG9raW5lIGV4cHJlc3Npb248L3RpdGxl
PjxzZWNvbmRhcnktdGl0bGU+SGVwYXRvbG9neTwvc2Vjb25kYXJ5LXRpdGxlPjwvdGl0bGVzPjxw
ZXJpb2RpY2FsPjxmdWxsLXRpdGxlPkhlcGF0b2xvZ3k8L2Z1bGwtdGl0bGU+PC9wZXJpb2RpY2Fs
PjxwYWdlcz4xMTg4LTk4PC9wYWdlcz48dm9sdW1lPjM4PC92b2x1bWU+PG51bWJlcj41PC9udW1i
ZXI+PGVkaXRpb24+MjAwMy8xMC8yODwvZWRpdGlvbj48a2V5d29yZHM+PGtleXdvcmQ+QW5pbWFs
czwva2V5d29yZD48a2V5d29yZD4qQXBvcHRvc2lzL3BoeXNpb2xvZ3k8L2tleXdvcmQ+PGtleXdv
cmQ+QmlsZSBEdWN0czwva2V5d29yZD48a2V5d29yZD5DeXRva2luZXMvKm1ldGFib2xpc208L2tl
eXdvcmQ+PGtleXdvcmQ+RmFzIExpZ2FuZCBQcm90ZWluPC9rZXl3b3JkPjxrZXl3b3JkPkdhZG9s
aW5pdW0vcGhhcm1hY29sb2d5PC9rZXl3b3JkPjxrZXl3b3JkPkhlcGF0aXRpcy9wYXRob2xvZ3k8
L2tleXdvcmQ+PGtleXdvcmQ+SGVwYXRvY3l0ZXMvbWV0YWJvbGlzbS8qcGh5c2lvbG9neTwva2V5
d29yZD48a2V5d29yZD5LdXBmZmVyIENlbGxzLypwaHlzaW9sb2d5PC9rZXl3b3JkPjxrZXl3b3Jk
PkxpZ2F0aW9uPC9rZXl3b3JkPjxrZXl3b3JkPkxpdmVyL3BhdGhvbG9neS9waHlzaW9wYXRob2xv
Z3k8L2tleXdvcmQ+PGtleXdvcmQ+TGl2ZXIgQ2lycmhvc2lzL3BhdGhvbG9neTwva2V5d29yZD48
a2V5d29yZD5NZW1icmFuZSBHbHljb3Byb3RlaW5zLyptZXRhYm9saXNtPC9rZXl3b3JkPjxrZXl3
b3JkPk1pY2U8L2tleXdvcmQ+PGtleXdvcmQ+UGhhZ29jeXRvc2lzLypwaHlzaW9sb2d5PC9rZXl3
b3JkPjxrZXl3b3JkPlR1bW9yIE5lY3Jvc2lzIEZhY3Rvci1hbHBoYS8qbWV0YWJvbGlzbTwva2V5
d29yZD48L2tleXdvcmRzPjxkYXRlcz48eWVhcj4yMDAzPC95ZWFyPjxwdWItZGF0ZXM+PGRhdGU+
Tm92PC9kYXRlPjwvcHViLWRhdGVzPjwvZGF0ZXM+PGlzYm4+MDI3MC05MTM5IChQcmludCkmI3hE
OzAyNzAtOTEzOSAoTGlua2luZyk8L2lzYm4+PGFjY2Vzc2lvbi1udW0+MTQ1Nzg4NTc8L2FjY2Vz
c2lvbi1udW0+PHVybHM+PHJlbGF0ZWQtdXJscz48dXJsPmh0dHA6Ly93d3cubmNiaS5ubG0ubmlo
Lmdvdi9lbnRyZXovcXVlcnkuZmNnaT9jbWQ9UmV0cmlldmUmYW1wO2RiPVB1Yk1lZCZhbXA7ZG9w
dD1DaXRhdGlvbiZhbXA7bGlzdF91aWRzPTE0NTc4ODU3PC91cmw+PC9yZWxhdGVkLXVybHM+PC91
cmxzPjxlbGVjdHJvbmljLXJlc291cmNlLW51bT4xMC4xMDUzL2poZXAuMjAwMy41MDQ3MiYjeEQ7
UzAyNzA5MTM5MDMwMDg3NjAgW3BpaV08L2VsZWN0cm9uaWMtcmVzb3VyY2UtbnVtPjxsYW5ndWFn
ZT5lbmc8L2xhbmd1YWdlPjwvcmVjb3JkPjwvQ2l0ZT48Q2l0ZT48QXV0aG9yPlpoYW48L0F1dGhv
cj48WWVhcj4yMDA2PC9ZZWFyPjxSZWNOdW0+MjE1PC9SZWNOdW0+PHJlY29yZD48cmVjLW51bWJl
cj4yMTU8L3JlYy1udW1iZXI+PGZvcmVpZ24ta2V5cz48a2V5IGFwcD0iRU4iIGRiLWlkPSJhcDJ0
NXZhcmIwc3p2MmV3dHJveDI5emoyYWZlcnBlZDI5ZnYiPjIxNTwva2V5PjwvZm9yZWlnbi1rZXlz
PjxyZWYtdHlwZSBuYW1lPSJKb3VybmFsIEFydGljbGUiPjE3PC9yZWYtdHlwZT48Y29udHJpYnV0
b3JzPjxhdXRob3JzPjxhdXRob3I+WmhhbiwgUy4gUy48L2F1dGhvcj48YXV0aG9yPkppYW5nLCBK
LiBYLjwvYXV0aG9yPjxhdXRob3I+V3UsIEouPC9hdXRob3I+PGF1dGhvcj5IYWxzdGVkLCBDLjwv
YXV0aG9yPjxhdXRob3I+RnJpZWRtYW4sIFMuIEwuPC9hdXRob3I+PGF1dGhvcj5aZXJuLCBNLiBB
LjwvYXV0aG9yPjxhdXRob3I+VG9yb2ssIE4uIEouPC9hdXRob3I+PC9hdXRob3JzPjwvY29udHJp
YnV0b3JzPjxhdXRoLWFkZHJlc3M+RGVwYXJ0bWVudCBvZiBJbnRlcm5hbCBNZWRpY2luZSwgRGl2
aXNpb24gb2YgR2FzdHJvZW50ZXJvbG9neSBhbmQgSGVwYXRvbG9neSwgQ2xpbmljYWwgTnV0cml0
aW9uIGFuZCBWYXNjdWxhciBNZWRpY2luZSwgVUMgRGF2aXMgTWVkaWNhbCBDZW50ZXIsIFNhY3Jh
bWVudG8sIENBIDk1ODE3LCBVU0EuPC9hdXRoLWFkZHJlc3M+PHRpdGxlcz48dGl0bGU+UGhhZ29j
eXRvc2lzIG9mIGFwb3B0b3RpYyBib2RpZXMgYnkgaGVwYXRpYyBzdGVsbGF0ZSBjZWxscyBpbmR1
Y2VzIE5BRFBIIG94aWRhc2UgYW5kIGlzIGFzc29jaWF0ZWQgd2l0aCBsaXZlciBmaWJyb3NpcyBp
biB2aXZvPC90aXRsZT48c2Vjb25kYXJ5LXRpdGxlPkhlcGF0b2xvZ3k8L3NlY29uZGFyeS10aXRs
ZT48L3RpdGxlcz48cGVyaW9kaWNhbD48ZnVsbC10aXRsZT5IZXBhdG9sb2d5PC9mdWxsLXRpdGxl
PjwvcGVyaW9kaWNhbD48cGFnZXM+NDM1LTQzPC9wYWdlcz48dm9sdW1lPjQzPC92b2x1bWU+PG51
bWJlcj4zPC9udW1iZXI+PGVkaXRpb24+MjAwNi8wMi8yNDwvZWRpdGlvbj48a2V5d29yZHM+PGtl
eXdvcmQ+QW5pbWFsczwva2V5d29yZD48a2V5d29yZD5BcG9wdG9zaXMvKnBoeXNpb2xvZ3k8L2tl
eXdvcmQ+PGtleXdvcmQ+Q2VsbCBMaW5lPC9rZXl3b3JkPjxrZXl3b3JkPkNvbGxhZ2VuIFR5cGUg
SS9iaW9zeW50aGVzaXMvZ2VuZXRpY3M8L2tleXdvcmQ+PGtleXdvcmQ+RGlzZWFzZSBNb2RlbHMs
IEFuaW1hbDwva2V5d29yZD48a2V5d29yZD5IZXBhdGl0aXMgQy9waHlzaW9wYXRob2xvZ3k8L2tl
eXdvcmQ+PGtleXdvcmQ+SHVtYW5zPC9rZXl3b3JkPjxrZXl3b3JkPkxpdmVyLypjeXRvbG9neS8q
bWV0YWJvbGlzbS9waHlzaW9wYXRob2xvZ3k8L2tleXdvcmQ+PGtleXdvcmQ+TGl2ZXIgQ2lycmhv
c2lzLyptZXRhYm9saXNtPC9rZXl3b3JkPjxrZXl3b3JkPk1hbGU8L2tleXdvcmQ+PGtleXdvcmQ+
TWljcm9zY29weSwgQ29uZm9jYWw8L2tleXdvcmQ+PGtleXdvcmQ+TWljcm9zY29weSwgRWxlY3Ry
b248L2tleXdvcmQ+PGtleXdvcmQ+TkFEUEggT3hpZGFzZS8qbWV0YWJvbGlzbS9waHlzaW9sb2d5
PC9rZXl3b3JkPjxrZXl3b3JkPk94aWRhdGl2ZSBTdHJlc3MvcGh5c2lvbG9neTwva2V5d29yZD48
a2V5d29yZD5QaGFnb2N5dG9zaXMvKnBoeXNpb2xvZ3k8L2tleXdvcmQ+PGtleXdvcmQ+UHJvdGVp
biBCaW9zeW50aGVzaXM8L2tleXdvcmQ+PGtleXdvcmQ+Uk5BIEludGVyZmVyZW5jZTwva2V5d29y
ZD48a2V5d29yZD5SYXRzPC9rZXl3b3JkPjxrZXl3b3JkPlJhdHMsIFNwcmFndWUtRGF3bGV5PC9r
ZXl3b3JkPjxrZXl3b3JkPlJlYWN0aXZlIE94eWdlbiBTcGVjaWVzL21ldGFib2xpc208L2tleXdv
cmQ+PGtleXdvcmQ+U3dpbmU8L2tleXdvcmQ+PGtleXdvcmQ+VHJhbnNmb3JtaW5nIEdyb3d0aCBG
YWN0b3IgYmV0YS9iaW9zeW50aGVzaXMvZ2VuZXRpY3M8L2tleXdvcmQ+PGtleXdvcmQ+VHJhbnNm
b3JtaW5nIEdyb3d0aCBGYWN0b3IgYmV0YTE8L2tleXdvcmQ+PGtleXdvcmQ+VXAtUmVndWxhdGlv
bjwva2V5d29yZD48L2tleXdvcmRzPjxkYXRlcz48eWVhcj4yMDA2PC95ZWFyPjxwdWItZGF0ZXM+
PGRhdGU+TWFyPC9kYXRlPjwvcHViLWRhdGVzPjwvZGF0ZXM+PGlzYm4+MDI3MC05MTM5IChQcmlu
dCkmI3hEOzAyNzAtOTEzOSAoTGlua2luZyk8L2lzYm4+PGFjY2Vzc2lvbi1udW0+MTY0OTYzMTg8
L2FjY2Vzc2lvbi1udW0+PHVybHM+PHJlbGF0ZWQtdXJscz48dXJsPmh0dHA6Ly93d3cubmNiaS5u
bG0ubmloLmdvdi9lbnRyZXovcXVlcnkuZmNnaT9jbWQ9UmV0cmlldmUmYW1wO2RiPVB1Yk1lZCZh
bXA7ZG9wdD1DaXRhdGlvbiZhbXA7bGlzdF91aWRzPTE2NDk2MzE4PC91cmw+PC9yZWxhdGVkLXVy
bHM+PC91cmxzPjxlbGVjdHJvbmljLXJlc291cmNlLW51bT4xMC4xMDAyL2hlcC4yMTA5MzwvZWxl
Y3Ryb25pYy1yZXNvdXJjZS1udW0+PGxhbmd1YWdlPmVuZzwvbGFuZ3VhZ2U+PC9yZWNvcmQ+PC9D
aXRlPjwvRW5kTm90ZT5=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OaWV0bzwvQXV0aG9yPjxZZWFyPjIwMDI8L1llYXI+PFJl
Y051bT4yMTE8L1JlY051bT48RGlzcGxheVRleHQ+PHN0eWxlIGZhY2U9InN1cGVyc2NyaXB0Ij5b
NTItNTVdPC9zdHlsZT48L0Rpc3BsYXlUZXh0PjxyZWNvcmQ+PHJlYy1udW1iZXI+MjExPC9yZWMt
bnVtYmVyPjxmb3JlaWduLWtleXM+PGtleSBhcHA9IkVOIiBkYi1pZD0iYXAydDV2YXJiMHN6djJl
d3Ryb3gyOXpqMmFmZXJwZWQyOWZ2Ij4yMTE8L2tleT48L2ZvcmVpZ24ta2V5cz48cmVmLXR5cGUg
bmFtZT0iSm91cm5hbCBBcnRpY2xlIj4xNzwvcmVmLXR5cGU+PGNvbnRyaWJ1dG9ycz48YXV0aG9y
cz48YXV0aG9yPk5pZXRvLCBOLjwvYXV0aG9yPjxhdXRob3I+RnJpZWRtYW4sIFMuIEwuPC9hdXRo
b3I+PGF1dGhvcj5DZWRlcmJhdW0sIEEuIEkuPC9hdXRob3I+PC9hdXRob3JzPjwvY29udHJpYnV0
b3JzPjxhdXRoLWFkZHJlc3M+RGVwYXJ0bWVudCBvZiBQaGFybWFjb2xvZ3kgYW5kIEJpb2xvZ2lj
YWwgQ2hlbWlzdHJ5LCBNb3VudCBTaW5haSBTY2hvb2wgb2YgTWVkaWNpbmUsIE5ldyBZb3JrLCBO
ZXcgWW9yayAxMDAyOSwgVVNBLjwvYXV0aC1hZGRyZXNzPjx0aXRsZXM+PHRpdGxlPkN5dG9jaHJv
bWUgUDQ1MCAyRTEtZGVyaXZlZCByZWFjdGl2ZSBveHlnZW4gc3BlY2llcyBtZWRpYXRlIHBhcmFj
cmluZSBzdGltdWxhdGlvbiBvZiBjb2xsYWdlbiBJIHByb3RlaW4gc3ludGhlc2lzIGJ5IGhlcGF0
aWMgc3RlbGxhdGUgY2VsbHM8L3RpdGxlPjxzZWNvbmRhcnktdGl0bGU+SiBCaW9sIENoZW08L3Nl
Y29uZGFyeS10aXRsZT48L3RpdGxlcz48cGVyaW9kaWNhbD48ZnVsbC10aXRsZT5KIEJpb2wgQ2hl
bTwvZnVsbC10aXRsZT48L3BlcmlvZGljYWw+PHBhZ2VzPjk4NTMtNjQ8L3BhZ2VzPjx2b2x1bWU+
Mjc3PC92b2x1bWU+PG51bWJlcj4xMjwvbnVtYmVyPjxlZGl0aW9uPjIwMDIvMDEvMTA8L2VkaXRp
b24+PGtleXdvcmRzPjxrZXl3b3JkPkFuaW1hbHM8L2tleXdvcmQ+PGtleXdvcmQ+QW50aW94aWRh
bnRzL21ldGFib2xpc20vcGhhcm1hY29sb2d5PC9rZXl3b3JkPjxrZXl3b3JkPkNlbGwgTGluZTwv
a2V5d29yZD48a2V5d29yZD5DZWxscywgQ3VsdHVyZWQ8L2tleXdvcmQ+PGtleXdvcmQ+Q29jdWx0
dXJlIFRlY2huaXF1ZXM8L2tleXdvcmQ+PGtleXdvcmQ+Q29sbGFnZW4vbWV0YWJvbGlzbTwva2V5
d29yZD48a2V5d29yZD5Db2xsYWdlbiBUeXBlIEkvKmJpb3N5bnRoZXNpczwva2V5d29yZD48a2V5
d29yZD5DeXRvY2hyb21lIFAtNDUwIENZUDJFMS8qbWV0YWJvbGlzbTwva2V5d29yZD48a2V5d29y
ZD5ETkEsIENvbXBsZW1lbnRhcnkvbWV0YWJvbGlzbTwva2V5d29yZD48a2V5d29yZD5IZXBhdG9j
eXRlcy8qbWV0YWJvbGlzbTwva2V5d29yZD48a2V5d29yZD5IdW1hbnM8L2tleXdvcmQ+PGtleXdv
cmQ+SHlkcm9nZW4gUGVyb3hpZGUvbWV0YWJvbGlzbS9waGFybWFjb2xvZ3k8L2tleXdvcmQ+PGtl
eXdvcmQ+TGlwaWQgUGVyb3hpZGF0aW9uPC9rZXl3b3JkPjxrZXl3b3JkPipPeGlkYXRpdmUgU3Ry
ZXNzPC9rZXl3b3JkPjxrZXl3b3JkPipQYXJhY3JpbmUgQ29tbXVuaWNhdGlvbjwva2V5d29yZD48
a2V5d29yZD5Qcm90ZWluIEJpbmRpbmc8L2tleXdvcmQ+PGtleXdvcmQ+UHlyYXpvbGVzL3BoYXJt
YWNvbG9neTwva2V5d29yZD48a2V5d29yZD5STkEsIE1lc3Nlbmdlci9tZXRhYm9saXNtPC9rZXl3
b3JkPjxrZXl3b3JkPlJhdHM8L2tleXdvcmQ+PGtleXdvcmQ+KlJlYWN0aXZlIE94eWdlbiBTcGVj
aWVzPC9rZXl3b3JkPjxrZXl3b3JkPlRpbWUgRmFjdG9yczwva2V5d29yZD48a2V5d29yZD5UdW1v
ciBDZWxscywgQ3VsdHVyZWQ8L2tleXdvcmQ+PC9rZXl3b3Jkcz48ZGF0ZXM+PHllYXI+MjAwMjwv
eWVhcj48cHViLWRhdGVzPjxkYXRlPk1hciAyMjwvZGF0ZT48L3B1Yi1kYXRlcz48L2RhdGVzPjxp
c2JuPjAwMjEtOTI1OCAoUHJpbnQpJiN4RDswMDIxLTkyNTggKExpbmtpbmcpPC9pc2JuPjxhY2Nl
c3Npb24tbnVtPjExNzgyNDc3PC9hY2Nlc3Npb24tbnVtPjx1cmxzPjxyZWxhdGVkLXVybHM+PHVy
bD5odHRwOi8vd3d3Lm5jYmkubmxtLm5paC5nb3YvZW50cmV6L3F1ZXJ5LmZjZ2k/Y21kPVJldHJp
ZXZlJmFtcDtkYj1QdWJNZWQmYW1wO2RvcHQ9Q2l0YXRpb24mYW1wO2xpc3RfdWlkcz0xMTc4MjQ3
NzwvdXJsPjwvcmVsYXRlZC11cmxzPjwvdXJscz48ZWxlY3Ryb25pYy1yZXNvdXJjZS1udW0+MTAu
MTA3NC9qYmMuTTExMDUwNjIwMCYjeEQ7TTExMDUwNjIwMCBbcGlpXTwvZWxlY3Ryb25pYy1yZXNv
dXJjZS1udW0+PGxhbmd1YWdlPmVuZzwvbGFuZ3VhZ2U+PC9yZWNvcmQ+PC9DaXRlPjxDaXRlPjxB
dXRob3I+U3ZlZ2xpYXRpLUJhcm9uaTwvQXV0aG9yPjxZZWFyPjIwMDU8L1llYXI+PFJlY051bT4y
MTI8L1JlY051bT48cmVjb3JkPjxyZWMtbnVtYmVyPjIxMjwvcmVjLW51bWJlcj48Zm9yZWlnbi1r
ZXlzPjxrZXkgYXBwPSJFTiIgZGItaWQ9ImFwMnQ1dmFyYjBzenYyZXd0cm94Mjl6ajJhZmVycGVk
MjlmdiI+MjEyPC9rZXk+PC9mb3JlaWduLWtleXM+PHJlZi10eXBlIG5hbWU9IkpvdXJuYWwgQXJ0
aWNsZSI+MTc8L3JlZi10eXBlPjxjb250cmlidXRvcnM+PGF1dGhvcnM+PGF1dGhvcj5TdmVnbGlh
dGktQmFyb25pLCBHLjwvYXV0aG9yPjxhdXRob3I+SW5hZ2FraSwgWS48L2F1dGhvcj48YXV0aG9y
PlJpbmNvbi1TYW5jaGV6LCBBLiBSLjwvYXV0aG9yPjxhdXRob3I+RWxzZSwgQy48L2F1dGhvcj48
YXV0aG9yPlNhY2NvbWFubm8sIFMuPC9hdXRob3I+PGF1dGhvcj5CZW5lZGV0dGksIEEuPC9hdXRo
b3I+PGF1dGhvcj5SYW1pcmV6LCBGLjwvYXV0aG9yPjxhdXRob3I+Um9qa2luZCwgTS48L2F1dGhv
cj48L2F1dGhvcnM+PC9jb250cmlidXRvcnM+PGF1dGgtYWRkcmVzcz5DbGluaWNhIGRpIEdhc3Ry
b2VudGVyb2xvZ2lhLCBVbml2ZXJzaXRhIFBvbGl0ZWNuaWNhIGRlbGxlIE1hcmNoZSwgQW5jb25h
LCBJdGFseS48L2F1dGgtYWRkcmVzcz48dGl0bGVzPjx0aXRsZT5FYXJseSByZXNwb25zZSBvZiBh
bHBoYTIoSSkgY29sbGFnZW4gdG8gYWNldGFsZGVoeWRlIGluIGh1bWFuIGhlcGF0aWMgc3RlbGxh
dGUgY2VsbHMgaXMgVEdGLWJldGEgaW5kZXBlbmRlbnQ8L3RpdGxlPjxzZWNvbmRhcnktdGl0bGU+
SGVwYXRvbG9neTwvc2Vjb25kYXJ5LXRpdGxlPjwvdGl0bGVzPjxwZXJpb2RpY2FsPjxmdWxsLXRp
dGxlPkhlcGF0b2xvZ3k8L2Z1bGwtdGl0bGU+PC9wZXJpb2RpY2FsPjxwYWdlcz4zNDMtNTI8L3Bh
Z2VzPjx2b2x1bWU+NDI8L3ZvbHVtZT48bnVtYmVyPjI8L251bWJlcj48ZWRpdGlvbj4yMDA1LzA3
LzE5PC9lZGl0aW9uPjxrZXl3b3Jkcz48a2V5d29yZD5BY2V0YWxkZWh5ZGUvKnRveGljaXR5PC9r
ZXl3b3JkPjxrZXl3b3JkPkNlbGxzLCBDdWx0dXJlZDwva2V5d29yZD48a2V5d29yZD5Db2xsYWdl
bi8qZ2VuZXRpY3M8L2tleXdvcmQ+PGtleXdvcmQ+RE5BLUJpbmRpbmcgUHJvdGVpbnMvbWV0YWJv
bGlzbTwva2V5d29yZD48a2V5d29yZD5IdW1hbnM8L2tleXdvcmQ+PGtleXdvcmQ+SHlkcm9nZW4g
UGVyb3hpZGUvbWV0YWJvbGlzbTwva2V5d29yZD48a2V5d29yZD5MaXZlci8qZHJ1ZyBlZmZlY3Rz
L21ldGFib2xpc208L2tleXdvcmQ+PGtleXdvcmQ+TGl2ZXIgQ2lycmhvc2lzLypjaGVtaWNhbGx5
IGluZHVjZWQ8L2tleXdvcmQ+PGtleXdvcmQ+UHJvbW90ZXIgUmVnaW9ucywgR2VuZXRpYzwva2V5
d29yZD48a2V5d29yZD5STkEsIE1lc3Nlbmdlci9hbmFseXNpczwva2V5d29yZD48a2V5d29yZD5T
bWFkMyBQcm90ZWluPC9rZXl3b3JkPjxrZXl3b3JkPlNwMSBUcmFuc2NyaXB0aW9uIEZhY3Rvci9t
ZXRhYm9saXNtPC9rZXl3b3JkPjxrZXl3b3JkPlRyYW5zLUFjdGl2YXRvcnMvbWV0YWJvbGlzbTwv
a2V5d29yZD48a2V5d29yZD5UcmFuc2Zvcm1pbmcgR3Jvd3RoIEZhY3RvciBiZXRhL2dlbmV0aWNz
LypwaHlzaW9sb2d5PC9rZXl3b3JkPjwva2V5d29yZHM+PGRhdGVzPjx5ZWFyPjIwMDU8L3llYXI+
PHB1Yi1kYXRlcz48ZGF0ZT5BdWc8L2RhdGU+PC9wdWItZGF0ZXM+PC9kYXRlcz48aXNibj4wMjcw
LTkxMzkgKFByaW50KSYjeEQ7MDI3MC05MTM5IChMaW5raW5nKTwvaXNibj48YWNjZXNzaW9uLW51
bT4xNjAyNTUyMDwvYWNjZXNzaW9uLW51bT48dXJscz48cmVsYXRlZC11cmxzPjx1cmw+aHR0cDov
L3d3dy5uY2JpLm5sbS5uaWguZ292L2VudHJlei9xdWVyeS5mY2dpP2NtZD1SZXRyaWV2ZSZhbXA7
ZGI9UHViTWVkJmFtcDtkb3B0PUNpdGF0aW9uJmFtcDtsaXN0X3VpZHM9MTYwMjU1MjA8L3VybD48
L3JlbGF0ZWQtdXJscz48L3VybHM+PGN1c3RvbTI+MTMxNDk4NDwvY3VzdG9tMj48ZWxlY3Ryb25p
Yy1yZXNvdXJjZS1udW0+MTAuMTAwMi9oZXAuMjA3OTg8L2VsZWN0cm9uaWMtcmVzb3VyY2UtbnVt
PjxsYW5ndWFnZT5lbmc8L2xhbmd1YWdlPjwvcmVjb3JkPjwvQ2l0ZT48Q2l0ZT48QXV0aG9yPkNh
bmJheTwvQXV0aG9yPjxZZWFyPjIwMDM8L1llYXI+PFJlY051bT4yMTQ8L1JlY051bT48cmVjb3Jk
PjxyZWMtbnVtYmVyPjIxNDwvcmVjLW51bWJlcj48Zm9yZWlnbi1rZXlzPjxrZXkgYXBwPSJFTiIg
ZGItaWQ9ImFwMnQ1dmFyYjBzenYyZXd0cm94Mjl6ajJhZmVycGVkMjlmdiI+MjE0PC9rZXk+PC9m
b3JlaWduLWtleXM+PHJlZi10eXBlIG5hbWU9IkpvdXJuYWwgQXJ0aWNsZSI+MTc8L3JlZi10eXBl
Pjxjb250cmlidXRvcnM+PGF1dGhvcnM+PGF1dGhvcj5DYW5iYXksIEEuPC9hdXRob3I+PGF1dGhv
cj5GZWxkc3RlaW4sIEEuIEUuPC9hdXRob3I+PGF1dGhvcj5IaWd1Y2hpLCBILjwvYXV0aG9yPjxh
dXRob3I+V2VybmVidXJnLCBOLjwvYXV0aG9yPjxhdXRob3I+R3JhbWJpaGxlciwgQS48L2F1dGhv
cj48YXV0aG9yPkJyb25rLCBTLiBGLjwvYXV0aG9yPjxhdXRob3I+R29yZXMsIEcuIEouPC9hdXRo
b3I+PC9hdXRob3JzPjwvY29udHJpYnV0b3JzPjxhdXRoLWFkZHJlc3M+RGl2aXNpb24gb2YgR2Fz
dHJvZW50ZXJvbG9neSBhbmQgSGVwYXRvbG9neSwgTWF5byBNZWRpY2FsIFNjaG9vbCwgQ2xpbmlj
LCBhbmQgRm91bmRhdGlvbiwgUm9jaGVzdGVyLCBNTiA1NTkwNSwgVVNBLjwvYXV0aC1hZGRyZXNz
Pjx0aXRsZXM+PHRpdGxlPkt1cGZmZXIgY2VsbCBlbmd1bGZtZW50IG9mIGFwb3B0b3RpYyBib2Rp
ZXMgc3RpbXVsYXRlcyBkZWF0aCBsaWdhbmQgYW5kIGN5dG9raW5lIGV4cHJlc3Npb248L3RpdGxl
PjxzZWNvbmRhcnktdGl0bGU+SGVwYXRvbG9neTwvc2Vjb25kYXJ5LXRpdGxlPjwvdGl0bGVzPjxw
ZXJpb2RpY2FsPjxmdWxsLXRpdGxlPkhlcGF0b2xvZ3k8L2Z1bGwtdGl0bGU+PC9wZXJpb2RpY2Fs
PjxwYWdlcz4xMTg4LTk4PC9wYWdlcz48dm9sdW1lPjM4PC92b2x1bWU+PG51bWJlcj41PC9udW1i
ZXI+PGVkaXRpb24+MjAwMy8xMC8yODwvZWRpdGlvbj48a2V5d29yZHM+PGtleXdvcmQ+QW5pbWFs
czwva2V5d29yZD48a2V5d29yZD4qQXBvcHRvc2lzL3BoeXNpb2xvZ3k8L2tleXdvcmQ+PGtleXdv
cmQ+QmlsZSBEdWN0czwva2V5d29yZD48a2V5d29yZD5DeXRva2luZXMvKm1ldGFib2xpc208L2tl
eXdvcmQ+PGtleXdvcmQ+RmFzIExpZ2FuZCBQcm90ZWluPC9rZXl3b3JkPjxrZXl3b3JkPkdhZG9s
aW5pdW0vcGhhcm1hY29sb2d5PC9rZXl3b3JkPjxrZXl3b3JkPkhlcGF0aXRpcy9wYXRob2xvZ3k8
L2tleXdvcmQ+PGtleXdvcmQ+SGVwYXRvY3l0ZXMvbWV0YWJvbGlzbS8qcGh5c2lvbG9neTwva2V5
d29yZD48a2V5d29yZD5LdXBmZmVyIENlbGxzLypwaHlzaW9sb2d5PC9rZXl3b3JkPjxrZXl3b3Jk
PkxpZ2F0aW9uPC9rZXl3b3JkPjxrZXl3b3JkPkxpdmVyL3BhdGhvbG9neS9waHlzaW9wYXRob2xv
Z3k8L2tleXdvcmQ+PGtleXdvcmQ+TGl2ZXIgQ2lycmhvc2lzL3BhdGhvbG9neTwva2V5d29yZD48
a2V5d29yZD5NZW1icmFuZSBHbHljb3Byb3RlaW5zLyptZXRhYm9saXNtPC9rZXl3b3JkPjxrZXl3
b3JkPk1pY2U8L2tleXdvcmQ+PGtleXdvcmQ+UGhhZ29jeXRvc2lzLypwaHlzaW9sb2d5PC9rZXl3
b3JkPjxrZXl3b3JkPlR1bW9yIE5lY3Jvc2lzIEZhY3Rvci1hbHBoYS8qbWV0YWJvbGlzbTwva2V5
d29yZD48L2tleXdvcmRzPjxkYXRlcz48eWVhcj4yMDAzPC95ZWFyPjxwdWItZGF0ZXM+PGRhdGU+
Tm92PC9kYXRlPjwvcHViLWRhdGVzPjwvZGF0ZXM+PGlzYm4+MDI3MC05MTM5IChQcmludCkmI3hE
OzAyNzAtOTEzOSAoTGlua2luZyk8L2lzYm4+PGFjY2Vzc2lvbi1udW0+MTQ1Nzg4NTc8L2FjY2Vz
c2lvbi1udW0+PHVybHM+PHJlbGF0ZWQtdXJscz48dXJsPmh0dHA6Ly93d3cubmNiaS5ubG0ubmlo
Lmdvdi9lbnRyZXovcXVlcnkuZmNnaT9jbWQ9UmV0cmlldmUmYW1wO2RiPVB1Yk1lZCZhbXA7ZG9w
dD1DaXRhdGlvbiZhbXA7bGlzdF91aWRzPTE0NTc4ODU3PC91cmw+PC9yZWxhdGVkLXVybHM+PC91
cmxzPjxlbGVjdHJvbmljLXJlc291cmNlLW51bT4xMC4xMDUzL2poZXAuMjAwMy41MDQ3MiYjeEQ7
UzAyNzA5MTM5MDMwMDg3NjAgW3BpaV08L2VsZWN0cm9uaWMtcmVzb3VyY2UtbnVtPjxsYW5ndWFn
ZT5lbmc8L2xhbmd1YWdlPjwvcmVjb3JkPjwvQ2l0ZT48Q2l0ZT48QXV0aG9yPlpoYW48L0F1dGhv
cj48WWVhcj4yMDA2PC9ZZWFyPjxSZWNOdW0+MjE1PC9SZWNOdW0+PHJlY29yZD48cmVjLW51bWJl
cj4yMTU8L3JlYy1udW1iZXI+PGZvcmVpZ24ta2V5cz48a2V5IGFwcD0iRU4iIGRiLWlkPSJhcDJ0
NXZhcmIwc3p2MmV3dHJveDI5emoyYWZlcnBlZDI5ZnYiPjIxNTwva2V5PjwvZm9yZWlnbi1rZXlz
PjxyZWYtdHlwZSBuYW1lPSJKb3VybmFsIEFydGljbGUiPjE3PC9yZWYtdHlwZT48Y29udHJpYnV0
b3JzPjxhdXRob3JzPjxhdXRob3I+WmhhbiwgUy4gUy48L2F1dGhvcj48YXV0aG9yPkppYW5nLCBK
LiBYLjwvYXV0aG9yPjxhdXRob3I+V3UsIEouPC9hdXRob3I+PGF1dGhvcj5IYWxzdGVkLCBDLjwv
YXV0aG9yPjxhdXRob3I+RnJpZWRtYW4sIFMuIEwuPC9hdXRob3I+PGF1dGhvcj5aZXJuLCBNLiBB
LjwvYXV0aG9yPjxhdXRob3I+VG9yb2ssIE4uIEouPC9hdXRob3I+PC9hdXRob3JzPjwvY29udHJp
YnV0b3JzPjxhdXRoLWFkZHJlc3M+RGVwYXJ0bWVudCBvZiBJbnRlcm5hbCBNZWRpY2luZSwgRGl2
aXNpb24gb2YgR2FzdHJvZW50ZXJvbG9neSBhbmQgSGVwYXRvbG9neSwgQ2xpbmljYWwgTnV0cml0
aW9uIGFuZCBWYXNjdWxhciBNZWRpY2luZSwgVUMgRGF2aXMgTWVkaWNhbCBDZW50ZXIsIFNhY3Jh
bWVudG8sIENBIDk1ODE3LCBVU0EuPC9hdXRoLWFkZHJlc3M+PHRpdGxlcz48dGl0bGU+UGhhZ29j
eXRvc2lzIG9mIGFwb3B0b3RpYyBib2RpZXMgYnkgaGVwYXRpYyBzdGVsbGF0ZSBjZWxscyBpbmR1
Y2VzIE5BRFBIIG94aWRhc2UgYW5kIGlzIGFzc29jaWF0ZWQgd2l0aCBsaXZlciBmaWJyb3NpcyBp
biB2aXZvPC90aXRsZT48c2Vjb25kYXJ5LXRpdGxlPkhlcGF0b2xvZ3k8L3NlY29uZGFyeS10aXRs
ZT48L3RpdGxlcz48cGVyaW9kaWNhbD48ZnVsbC10aXRsZT5IZXBhdG9sb2d5PC9mdWxsLXRpdGxl
PjwvcGVyaW9kaWNhbD48cGFnZXM+NDM1LTQzPC9wYWdlcz48dm9sdW1lPjQzPC92b2x1bWU+PG51
bWJlcj4zPC9udW1iZXI+PGVkaXRpb24+MjAwNi8wMi8yNDwvZWRpdGlvbj48a2V5d29yZHM+PGtl
eXdvcmQ+QW5pbWFsczwva2V5d29yZD48a2V5d29yZD5BcG9wdG9zaXMvKnBoeXNpb2xvZ3k8L2tl
eXdvcmQ+PGtleXdvcmQ+Q2VsbCBMaW5lPC9rZXl3b3JkPjxrZXl3b3JkPkNvbGxhZ2VuIFR5cGUg
SS9iaW9zeW50aGVzaXMvZ2VuZXRpY3M8L2tleXdvcmQ+PGtleXdvcmQ+RGlzZWFzZSBNb2RlbHMs
IEFuaW1hbDwva2V5d29yZD48a2V5d29yZD5IZXBhdGl0aXMgQy9waHlzaW9wYXRob2xvZ3k8L2tl
eXdvcmQ+PGtleXdvcmQ+SHVtYW5zPC9rZXl3b3JkPjxrZXl3b3JkPkxpdmVyLypjeXRvbG9neS8q
bWV0YWJvbGlzbS9waHlzaW9wYXRob2xvZ3k8L2tleXdvcmQ+PGtleXdvcmQ+TGl2ZXIgQ2lycmhv
c2lzLyptZXRhYm9saXNtPC9rZXl3b3JkPjxrZXl3b3JkPk1hbGU8L2tleXdvcmQ+PGtleXdvcmQ+
TWljcm9zY29weSwgQ29uZm9jYWw8L2tleXdvcmQ+PGtleXdvcmQ+TWljcm9zY29weSwgRWxlY3Ry
b248L2tleXdvcmQ+PGtleXdvcmQ+TkFEUEggT3hpZGFzZS8qbWV0YWJvbGlzbS9waHlzaW9sb2d5
PC9rZXl3b3JkPjxrZXl3b3JkPk94aWRhdGl2ZSBTdHJlc3MvcGh5c2lvbG9neTwva2V5d29yZD48
a2V5d29yZD5QaGFnb2N5dG9zaXMvKnBoeXNpb2xvZ3k8L2tleXdvcmQ+PGtleXdvcmQ+UHJvdGVp
biBCaW9zeW50aGVzaXM8L2tleXdvcmQ+PGtleXdvcmQ+Uk5BIEludGVyZmVyZW5jZTwva2V5d29y
ZD48a2V5d29yZD5SYXRzPC9rZXl3b3JkPjxrZXl3b3JkPlJhdHMsIFNwcmFndWUtRGF3bGV5PC9r
ZXl3b3JkPjxrZXl3b3JkPlJlYWN0aXZlIE94eWdlbiBTcGVjaWVzL21ldGFib2xpc208L2tleXdv
cmQ+PGtleXdvcmQ+U3dpbmU8L2tleXdvcmQ+PGtleXdvcmQ+VHJhbnNmb3JtaW5nIEdyb3d0aCBG
YWN0b3IgYmV0YS9iaW9zeW50aGVzaXMvZ2VuZXRpY3M8L2tleXdvcmQ+PGtleXdvcmQ+VHJhbnNm
b3JtaW5nIEdyb3d0aCBGYWN0b3IgYmV0YTE8L2tleXdvcmQ+PGtleXdvcmQ+VXAtUmVndWxhdGlv
bjwva2V5d29yZD48L2tleXdvcmRzPjxkYXRlcz48eWVhcj4yMDA2PC95ZWFyPjxwdWItZGF0ZXM+
PGRhdGU+TWFyPC9kYXRlPjwvcHViLWRhdGVzPjwvZGF0ZXM+PGlzYm4+MDI3MC05MTM5IChQcmlu
dCkmI3hEOzAyNzAtOTEzOSAoTGlua2luZyk8L2lzYm4+PGFjY2Vzc2lvbi1udW0+MTY0OTYzMTg8
L2FjY2Vzc2lvbi1udW0+PHVybHM+PHJlbGF0ZWQtdXJscz48dXJsPmh0dHA6Ly93d3cubmNiaS5u
bG0ubmloLmdvdi9lbnRyZXovcXVlcnkuZmNnaT9jbWQ9UmV0cmlldmUmYW1wO2RiPVB1Yk1lZCZh
bXA7ZG9wdD1DaXRhdGlvbiZhbXA7bGlzdF91aWRzPTE2NDk2MzE4PC91cmw+PC9yZWxhdGVkLXVy
bHM+PC91cmxzPjxlbGVjdHJvbmljLXJlc291cmNlLW51bT4xMC4xMDAyL2hlcC4yMTA5MzwvZWxl
Y3Ryb25pYy1yZXNvdXJjZS1udW0+PGxhbmd1YWdlPmVuZzwvbGFuZ3VhZ2U+PC9yZWNvcmQ+PC9D
aXRlPjwvRW5kTm90ZT5=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52" w:tooltip="Nieto, 2002 #211" w:history="1">
        <w:r w:rsidRPr="00E05C91">
          <w:rPr>
            <w:rFonts w:ascii="Book Antiqua" w:hAnsi="Book Antiqua"/>
            <w:noProof/>
            <w:sz w:val="24"/>
            <w:szCs w:val="24"/>
            <w:vertAlign w:val="superscript"/>
          </w:rPr>
          <w:t>52-55</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However, recent lines of evidence have recommended a novel possibility that chronic alcohol consumption accelerates liver fibrosis by modulating hepatic non-parenchymal cells such as HSCs,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and liver lymphocytes.</w:t>
      </w:r>
    </w:p>
    <w:p w:rsidR="00EA1091" w:rsidRPr="00E05C91" w:rsidRDefault="00EA1091" w:rsidP="008D1F4E">
      <w:pPr>
        <w:spacing w:line="360" w:lineRule="auto"/>
        <w:ind w:firstLineChars="118" w:firstLine="283"/>
        <w:rPr>
          <w:rFonts w:ascii="Book Antiqua" w:hAnsi="Book Antiqua"/>
          <w:sz w:val="24"/>
          <w:szCs w:val="24"/>
        </w:rPr>
      </w:pPr>
    </w:p>
    <w:p w:rsidR="00EA1091" w:rsidRPr="00114147" w:rsidRDefault="00EA1091" w:rsidP="00114147">
      <w:pPr>
        <w:spacing w:line="360" w:lineRule="auto"/>
        <w:rPr>
          <w:rFonts w:ascii="Book Antiqua" w:hAnsi="Book Antiqua"/>
          <w:b/>
          <w:i/>
          <w:sz w:val="24"/>
          <w:szCs w:val="24"/>
        </w:rPr>
      </w:pPr>
      <w:r w:rsidRPr="00114147">
        <w:rPr>
          <w:rFonts w:ascii="Book Antiqua" w:hAnsi="Book Antiqua"/>
          <w:b/>
          <w:i/>
          <w:sz w:val="24"/>
          <w:szCs w:val="24"/>
        </w:rPr>
        <w:t xml:space="preserve">Interaction with activated HSCs and </w:t>
      </w:r>
      <w:proofErr w:type="spellStart"/>
      <w:r w:rsidRPr="00114147">
        <w:rPr>
          <w:rFonts w:ascii="Book Antiqua" w:hAnsi="Book Antiqua"/>
          <w:b/>
          <w:i/>
          <w:sz w:val="24"/>
          <w:szCs w:val="24"/>
        </w:rPr>
        <w:t>Kupffer</w:t>
      </w:r>
      <w:proofErr w:type="spellEnd"/>
      <w:r w:rsidRPr="00114147">
        <w:rPr>
          <w:rFonts w:ascii="Book Antiqua" w:hAnsi="Book Antiqua"/>
          <w:b/>
          <w:i/>
          <w:sz w:val="24"/>
          <w:szCs w:val="24"/>
        </w:rPr>
        <w:t xml:space="preserve"> cells during alcohol-mediated liver fibrosis</w:t>
      </w:r>
    </w:p>
    <w:p w:rsidR="00EA1091" w:rsidRDefault="00EA1091" w:rsidP="00114147">
      <w:pPr>
        <w:spacing w:line="360" w:lineRule="auto"/>
        <w:rPr>
          <w:rFonts w:ascii="Book Antiqua" w:hAnsi="Book Antiqua"/>
          <w:sz w:val="24"/>
          <w:szCs w:val="24"/>
        </w:rPr>
      </w:pPr>
      <w:r w:rsidRPr="00E05C91">
        <w:rPr>
          <w:rFonts w:ascii="Book Antiqua" w:hAnsi="Book Antiqua"/>
          <w:sz w:val="24"/>
          <w:szCs w:val="24"/>
        </w:rPr>
        <w:t xml:space="preserve">During HSC activation by various stimuli, one of several specific markers is the loss of intracellular retinol (vitamin A) lipid droplets. No convincing data have been reported to address the mechanism that links the activation of HSC to the loss of retinols. However, a recent interesting study has reported that the gene ADH3 is only expressed for retinol metabolism in HSCs of humans and mice; ADH3 expression is significantly increased in proportion to production of retinoic acid and collagen in HSCs </w:t>
      </w:r>
      <w:r w:rsidRPr="00E05C91">
        <w:rPr>
          <w:rFonts w:ascii="Book Antiqua" w:hAnsi="Book Antiqua"/>
          <w:i/>
          <w:sz w:val="24"/>
          <w:szCs w:val="24"/>
        </w:rPr>
        <w:t>in vitro</w:t>
      </w:r>
      <w:r w:rsidRPr="00E05C91">
        <w:rPr>
          <w:rFonts w:ascii="Book Antiqua" w:hAnsi="Book Antiqua"/>
          <w:sz w:val="24"/>
          <w:szCs w:val="24"/>
        </w:rPr>
        <w:fldChar w:fldCharType="begin"/>
      </w:r>
      <w:r w:rsidRPr="00E05C91">
        <w:rPr>
          <w:rFonts w:ascii="Book Antiqua" w:hAnsi="Book Antiqua"/>
          <w:sz w:val="24"/>
          <w:szCs w:val="24"/>
        </w:rPr>
        <w:instrText xml:space="preserve"> ADDIN EN.CITE &lt;EndNote&gt;&lt;Cite&gt;&lt;Author&gt;Yi&lt;/Author&gt;&lt;Year&gt;2014&lt;/Year&gt;&lt;RecNum&gt;831&lt;/RecNum&gt;&lt;DisplayText&gt;&lt;style face="superscript"&gt;[43]&lt;/style&gt;&lt;/DisplayText&gt;&lt;record&gt;&lt;rec-number&gt;831&lt;/rec-number&gt;&lt;foreign-keys&gt;&lt;key app="EN" db-id="ap2t5varb0szv2ewtrox29zj2aferped29fv"&gt;831&lt;/key&gt;&lt;/foreign-keys&gt;&lt;ref-type name="Journal Article"&gt;17&lt;/ref-type&gt;&lt;contributors&gt;&lt;authors&gt;&lt;author&gt;Yi, H. S.&lt;/author&gt;&lt;author&gt;Lee, Y. S.&lt;/author&gt;&lt;author&gt;Byun, J. S.&lt;/author&gt;&lt;author&gt;Seo, W.&lt;/author&gt;&lt;author&gt;Jeong, J. M.&lt;/author&gt;&lt;author&gt;Park, O.&lt;/author&gt;&lt;author&gt;Duester, G.&lt;/author&gt;&lt;author&gt;Haseba, T.&lt;/author&gt;&lt;author&gt;Kim, S. C.&lt;/author&gt;&lt;author&gt;Park, K. G.&lt;/author&gt;&lt;author&gt;Gao, B.&lt;/author&gt;&lt;author&gt;Jeong, W. I.&lt;/author&gt;&lt;/authors&gt;&lt;/contributors&gt;&lt;auth-address&gt;Laboratory of Liver Research, Graduate School of Medical Science and Engineering, KAIST, Daejeon, 305-701, Republic of Korea.&lt;/auth-address&gt;&lt;titles&gt;&lt;title&gt;Alcohol dehydrogenase III exacerbates liver fibrosis by enhancing stellate cell activation and suppressing natural killer cells in mice&lt;/title&gt;&lt;secondary-title&gt;Hepatology&lt;/secondary-title&gt;&lt;alt-title&gt;Hepatology&lt;/alt-title&gt;&lt;/titles&gt;&lt;periodical&gt;&lt;full-title&gt;Hepatology&lt;/full-title&gt;&lt;/periodical&gt;&lt;alt-periodical&gt;&lt;full-title&gt;Hepatology&lt;/full-title&gt;&lt;/alt-periodical&gt;&lt;pages&gt;1044-53&lt;/pages&gt;&lt;volume&gt;60&lt;/volume&gt;&lt;number&gt;3&lt;/number&gt;&lt;dates&gt;&lt;year&gt;2014&lt;/year&gt;&lt;pub-dates&gt;&lt;date&gt;Mar 26&lt;/date&gt;&lt;/pub-dates&gt;&lt;/dates&gt;&lt;isbn&gt;1527-3350 (Electronic)&amp;#xD;0270-9139 (Linking)&lt;/isbn&gt;&lt;accession-num&gt;24668648&lt;/accession-num&gt;&lt;urls&gt;&lt;related-urls&gt;&lt;url&gt;http://www.ncbi.nlm.nih.gov/pubmed/24668648&lt;/url&gt;&lt;/related-urls&gt;&lt;/urls&gt;&lt;electronic-resource-num&gt;10.1002/hep.27137&lt;/electronic-resource-num&gt;&lt;/record&gt;&lt;/Cite&gt;&lt;/EndNote&gt;</w:instrText>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43" w:tooltip="Yi, 2014 #831" w:history="1">
        <w:r w:rsidRPr="00E05C91">
          <w:rPr>
            <w:rFonts w:ascii="Book Antiqua" w:hAnsi="Book Antiqua"/>
            <w:noProof/>
            <w:sz w:val="24"/>
            <w:szCs w:val="24"/>
            <w:vertAlign w:val="superscript"/>
          </w:rPr>
          <w:t>43</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Studies so far have been suggesting that alcohol-mediated activation of ADH3 might accelerate liver fibrosis by production of retinoic acid in HSCs. Furthermore, CYP2E1 plays important roles not only in alcohol metabolism but in ROS production in hepatocytes; alcohol consumption-mediated ROS production has been considered one of the major causes of the induction of liver fibrosis. In co-culture experiments of HSCs and HepG2 cells expressing CYP2E1, CYP2E1-derived ROS is responsible for the increase of collagen in </w:t>
      </w:r>
      <w:proofErr w:type="gramStart"/>
      <w:r w:rsidRPr="00E05C91">
        <w:rPr>
          <w:rFonts w:ascii="Book Antiqua" w:hAnsi="Book Antiqua"/>
          <w:sz w:val="24"/>
          <w:szCs w:val="24"/>
        </w:rPr>
        <w:t>HSCs</w:t>
      </w:r>
      <w:proofErr w:type="gramEnd"/>
      <w:r w:rsidRPr="00E05C91">
        <w:rPr>
          <w:rFonts w:ascii="Book Antiqua" w:hAnsi="Book Antiqua"/>
          <w:sz w:val="24"/>
          <w:szCs w:val="24"/>
        </w:rPr>
        <w:fldChar w:fldCharType="begin">
          <w:fldData xml:space="preserve">PEVuZE5vdGU+PENpdGU+PEF1dGhvcj5OaWV0bzwvQXV0aG9yPjxZZWFyPjIwMDI8L1llYXI+PFJl
Y051bT4yMTE8L1JlY051bT48RGlzcGxheVRleHQ+PHN0eWxlIGZhY2U9InN1cGVyc2NyaXB0Ij5b
NTJdPC9zdHlsZT48L0Rpc3BsYXlUZXh0PjxyZWNvcmQ+PHJlYy1udW1iZXI+MjExPC9yZWMtbnVt
YmVyPjxmb3JlaWduLWtleXM+PGtleSBhcHA9IkVOIiBkYi1pZD0iYXAydDV2YXJiMHN6djJld3Ry
b3gyOXpqMmFmZXJwZWQyOWZ2Ij4yMTE8L2tleT48L2ZvcmVpZ24ta2V5cz48cmVmLXR5cGUgbmFt
ZT0iSm91cm5hbCBBcnRpY2xlIj4xNzwvcmVmLXR5cGU+PGNvbnRyaWJ1dG9ycz48YXV0aG9ycz48
YXV0aG9yPk5pZXRvLCBOLjwvYXV0aG9yPjxhdXRob3I+RnJpZWRtYW4sIFMuIEwuPC9hdXRob3I+
PGF1dGhvcj5DZWRlcmJhdW0sIEEuIEkuPC9hdXRob3I+PC9hdXRob3JzPjwvY29udHJpYnV0b3Jz
PjxhdXRoLWFkZHJlc3M+RGVwYXJ0bWVudCBvZiBQaGFybWFjb2xvZ3kgYW5kIEJpb2xvZ2ljYWwg
Q2hlbWlzdHJ5LCBNb3VudCBTaW5haSBTY2hvb2wgb2YgTWVkaWNpbmUsIE5ldyBZb3JrLCBOZXcg
WW9yayAxMDAyOSwgVVNBLjwvYXV0aC1hZGRyZXNzPjx0aXRsZXM+PHRpdGxlPkN5dG9jaHJvbWUg
UDQ1MCAyRTEtZGVyaXZlZCByZWFjdGl2ZSBveHlnZW4gc3BlY2llcyBtZWRpYXRlIHBhcmFjcmlu
ZSBzdGltdWxhdGlvbiBvZiBjb2xsYWdlbiBJIHByb3RlaW4gc3ludGhlc2lzIGJ5IGhlcGF0aWMg
c3RlbGxhdGUgY2VsbHM8L3RpdGxlPjxzZWNvbmRhcnktdGl0bGU+SiBCaW9sIENoZW08L3NlY29u
ZGFyeS10aXRsZT48L3RpdGxlcz48cGVyaW9kaWNhbD48ZnVsbC10aXRsZT5KIEJpb2wgQ2hlbTwv
ZnVsbC10aXRsZT48L3BlcmlvZGljYWw+PHBhZ2VzPjk4NTMtNjQ8L3BhZ2VzPjx2b2x1bWU+Mjc3
PC92b2x1bWU+PG51bWJlcj4xMjwvbnVtYmVyPjxlZGl0aW9uPjIwMDIvMDEvMTA8L2VkaXRpb24+
PGtleXdvcmRzPjxrZXl3b3JkPkFuaW1hbHM8L2tleXdvcmQ+PGtleXdvcmQ+QW50aW94aWRhbnRz
L21ldGFib2xpc20vcGhhcm1hY29sb2d5PC9rZXl3b3JkPjxrZXl3b3JkPkNlbGwgTGluZTwva2V5
d29yZD48a2V5d29yZD5DZWxscywgQ3VsdHVyZWQ8L2tleXdvcmQ+PGtleXdvcmQ+Q29jdWx0dXJl
IFRlY2huaXF1ZXM8L2tleXdvcmQ+PGtleXdvcmQ+Q29sbGFnZW4vbWV0YWJvbGlzbTwva2V5d29y
ZD48a2V5d29yZD5Db2xsYWdlbiBUeXBlIEkvKmJpb3N5bnRoZXNpczwva2V5d29yZD48a2V5d29y
ZD5DeXRvY2hyb21lIFAtNDUwIENZUDJFMS8qbWV0YWJvbGlzbTwva2V5d29yZD48a2V5d29yZD5E
TkEsIENvbXBsZW1lbnRhcnkvbWV0YWJvbGlzbTwva2V5d29yZD48a2V5d29yZD5IZXBhdG9jeXRl
cy8qbWV0YWJvbGlzbTwva2V5d29yZD48a2V5d29yZD5IdW1hbnM8L2tleXdvcmQ+PGtleXdvcmQ+
SHlkcm9nZW4gUGVyb3hpZGUvbWV0YWJvbGlzbS9waGFybWFjb2xvZ3k8L2tleXdvcmQ+PGtleXdv
cmQ+TGlwaWQgUGVyb3hpZGF0aW9uPC9rZXl3b3JkPjxrZXl3b3JkPipPeGlkYXRpdmUgU3RyZXNz
PC9rZXl3b3JkPjxrZXl3b3JkPipQYXJhY3JpbmUgQ29tbXVuaWNhdGlvbjwva2V5d29yZD48a2V5
d29yZD5Qcm90ZWluIEJpbmRpbmc8L2tleXdvcmQ+PGtleXdvcmQ+UHlyYXpvbGVzL3BoYXJtYWNv
bG9neTwva2V5d29yZD48a2V5d29yZD5STkEsIE1lc3Nlbmdlci9tZXRhYm9saXNtPC9rZXl3b3Jk
PjxrZXl3b3JkPlJhdHM8L2tleXdvcmQ+PGtleXdvcmQ+KlJlYWN0aXZlIE94eWdlbiBTcGVjaWVz
PC9rZXl3b3JkPjxrZXl3b3JkPlRpbWUgRmFjdG9yczwva2V5d29yZD48a2V5d29yZD5UdW1vciBD
ZWxscywgQ3VsdHVyZWQ8L2tleXdvcmQ+PC9rZXl3b3Jkcz48ZGF0ZXM+PHllYXI+MjAwMjwveWVh
cj48cHViLWRhdGVzPjxkYXRlPk1hciAyMjwvZGF0ZT48L3B1Yi1kYXRlcz48L2RhdGVzPjxpc2Ju
PjAwMjEtOTI1OCAoUHJpbnQpJiN4RDswMDIxLTkyNTggKExpbmtpbmcpPC9pc2JuPjxhY2Nlc3Np
b24tbnVtPjExNzgyNDc3PC9hY2Nlc3Npb24tbnVtPjx1cmxzPjxyZWxhdGVkLXVybHM+PHVybD5o
dHRwOi8vd3d3Lm5jYmkubmxtLm5paC5nb3YvZW50cmV6L3F1ZXJ5LmZjZ2k/Y21kPVJldHJpZXZl
JmFtcDtkYj1QdWJNZWQmYW1wO2RvcHQ9Q2l0YXRpb24mYW1wO2xpc3RfdWlkcz0xMTc4MjQ3Nzwv
dXJsPjwvcmVsYXRlZC11cmxzPjwvdXJscz48ZWxlY3Ryb25pYy1yZXNvdXJjZS1udW0+MTAuMTA3
NC9qYmMuTTExMDUwNjIwMCYjeEQ7TTExMDUwNjIwMCBbcGlpXTwvZWxlY3Ryb25pYy1yZXNvdXJj
ZS1udW0+PGxhbmd1YWdlPmVuZzwvbGFuZ3VhZ2U+PC9yZWNvcmQ+PC9DaXRlPjwvRW5kTm90ZT5=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OaWV0bzwvQXV0aG9yPjxZZWFyPjIwMDI8L1llYXI+PFJl
Y051bT4yMTE8L1JlY051bT48RGlzcGxheVRleHQ+PHN0eWxlIGZhY2U9InN1cGVyc2NyaXB0Ij5b
NTJdPC9zdHlsZT48L0Rpc3BsYXlUZXh0PjxyZWNvcmQ+PHJlYy1udW1iZXI+MjExPC9yZWMtbnVt
YmVyPjxmb3JlaWduLWtleXM+PGtleSBhcHA9IkVOIiBkYi1pZD0iYXAydDV2YXJiMHN6djJld3Ry
b3gyOXpqMmFmZXJwZWQyOWZ2Ij4yMTE8L2tleT48L2ZvcmVpZ24ta2V5cz48cmVmLXR5cGUgbmFt
ZT0iSm91cm5hbCBBcnRpY2xlIj4xNzwvcmVmLXR5cGU+PGNvbnRyaWJ1dG9ycz48YXV0aG9ycz48
YXV0aG9yPk5pZXRvLCBOLjwvYXV0aG9yPjxhdXRob3I+RnJpZWRtYW4sIFMuIEwuPC9hdXRob3I+
PGF1dGhvcj5DZWRlcmJhdW0sIEEuIEkuPC9hdXRob3I+PC9hdXRob3JzPjwvY29udHJpYnV0b3Jz
PjxhdXRoLWFkZHJlc3M+RGVwYXJ0bWVudCBvZiBQaGFybWFjb2xvZ3kgYW5kIEJpb2xvZ2ljYWwg
Q2hlbWlzdHJ5LCBNb3VudCBTaW5haSBTY2hvb2wgb2YgTWVkaWNpbmUsIE5ldyBZb3JrLCBOZXcg
WW9yayAxMDAyOSwgVVNBLjwvYXV0aC1hZGRyZXNzPjx0aXRsZXM+PHRpdGxlPkN5dG9jaHJvbWUg
UDQ1MCAyRTEtZGVyaXZlZCByZWFjdGl2ZSBveHlnZW4gc3BlY2llcyBtZWRpYXRlIHBhcmFjcmlu
ZSBzdGltdWxhdGlvbiBvZiBjb2xsYWdlbiBJIHByb3RlaW4gc3ludGhlc2lzIGJ5IGhlcGF0aWMg
c3RlbGxhdGUgY2VsbHM8L3RpdGxlPjxzZWNvbmRhcnktdGl0bGU+SiBCaW9sIENoZW08L3NlY29u
ZGFyeS10aXRsZT48L3RpdGxlcz48cGVyaW9kaWNhbD48ZnVsbC10aXRsZT5KIEJpb2wgQ2hlbTwv
ZnVsbC10aXRsZT48L3BlcmlvZGljYWw+PHBhZ2VzPjk4NTMtNjQ8L3BhZ2VzPjx2b2x1bWU+Mjc3
PC92b2x1bWU+PG51bWJlcj4xMjwvbnVtYmVyPjxlZGl0aW9uPjIwMDIvMDEvMTA8L2VkaXRpb24+
PGtleXdvcmRzPjxrZXl3b3JkPkFuaW1hbHM8L2tleXdvcmQ+PGtleXdvcmQ+QW50aW94aWRhbnRz
L21ldGFib2xpc20vcGhhcm1hY29sb2d5PC9rZXl3b3JkPjxrZXl3b3JkPkNlbGwgTGluZTwva2V5
d29yZD48a2V5d29yZD5DZWxscywgQ3VsdHVyZWQ8L2tleXdvcmQ+PGtleXdvcmQ+Q29jdWx0dXJl
IFRlY2huaXF1ZXM8L2tleXdvcmQ+PGtleXdvcmQ+Q29sbGFnZW4vbWV0YWJvbGlzbTwva2V5d29y
ZD48a2V5d29yZD5Db2xsYWdlbiBUeXBlIEkvKmJpb3N5bnRoZXNpczwva2V5d29yZD48a2V5d29y
ZD5DeXRvY2hyb21lIFAtNDUwIENZUDJFMS8qbWV0YWJvbGlzbTwva2V5d29yZD48a2V5d29yZD5E
TkEsIENvbXBsZW1lbnRhcnkvbWV0YWJvbGlzbTwva2V5d29yZD48a2V5d29yZD5IZXBhdG9jeXRl
cy8qbWV0YWJvbGlzbTwva2V5d29yZD48a2V5d29yZD5IdW1hbnM8L2tleXdvcmQ+PGtleXdvcmQ+
SHlkcm9nZW4gUGVyb3hpZGUvbWV0YWJvbGlzbS9waGFybWFjb2xvZ3k8L2tleXdvcmQ+PGtleXdv
cmQ+TGlwaWQgUGVyb3hpZGF0aW9uPC9rZXl3b3JkPjxrZXl3b3JkPipPeGlkYXRpdmUgU3RyZXNz
PC9rZXl3b3JkPjxrZXl3b3JkPipQYXJhY3JpbmUgQ29tbXVuaWNhdGlvbjwva2V5d29yZD48a2V5
d29yZD5Qcm90ZWluIEJpbmRpbmc8L2tleXdvcmQ+PGtleXdvcmQ+UHlyYXpvbGVzL3BoYXJtYWNv
bG9neTwva2V5d29yZD48a2V5d29yZD5STkEsIE1lc3Nlbmdlci9tZXRhYm9saXNtPC9rZXl3b3Jk
PjxrZXl3b3JkPlJhdHM8L2tleXdvcmQ+PGtleXdvcmQ+KlJlYWN0aXZlIE94eWdlbiBTcGVjaWVz
PC9rZXl3b3JkPjxrZXl3b3JkPlRpbWUgRmFjdG9yczwva2V5d29yZD48a2V5d29yZD5UdW1vciBD
ZWxscywgQ3VsdHVyZWQ8L2tleXdvcmQ+PC9rZXl3b3Jkcz48ZGF0ZXM+PHllYXI+MjAwMjwveWVh
cj48cHViLWRhdGVzPjxkYXRlPk1hciAyMjwvZGF0ZT48L3B1Yi1kYXRlcz48L2RhdGVzPjxpc2Ju
PjAwMjEtOTI1OCAoUHJpbnQpJiN4RDswMDIxLTkyNTggKExpbmtpbmcpPC9pc2JuPjxhY2Nlc3Np
b24tbnVtPjExNzgyNDc3PC9hY2Nlc3Npb24tbnVtPjx1cmxzPjxyZWxhdGVkLXVybHM+PHVybD5o
dHRwOi8vd3d3Lm5jYmkubmxtLm5paC5nb3YvZW50cmV6L3F1ZXJ5LmZjZ2k/Y21kPVJldHJpZXZl
JmFtcDtkYj1QdWJNZWQmYW1wO2RvcHQ9Q2l0YXRpb24mYW1wO2xpc3RfdWlkcz0xMTc4MjQ3Nzwv
dXJsPjwvcmVsYXRlZC11cmxzPjwvdXJscz48ZWxlY3Ryb25pYy1yZXNvdXJjZS1udW0+MTAuMTA3
NC9qYmMuTTExMDUwNjIwMCYjeEQ7TTExMDUwNjIwMCBbcGlpXTwvZWxlY3Ryb25pYy1yZXNvdXJj
ZS1udW0+PGxhbmd1YWdlPmVuZzwvbGFuZ3VhZ2U+PC9yZWNvcmQ+PC9DaXRlPjwvRW5kTm90ZT5=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52" w:tooltip="Nieto, 2002 #211" w:history="1">
        <w:r w:rsidRPr="00E05C91">
          <w:rPr>
            <w:rFonts w:ascii="Book Antiqua" w:hAnsi="Book Antiqua"/>
            <w:noProof/>
            <w:sz w:val="24"/>
            <w:szCs w:val="24"/>
            <w:vertAlign w:val="superscript"/>
          </w:rPr>
          <w:t>52</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In addition to ROS, the LPS/TLR4 signaling pathway makes HSCs more sensitive to </w:t>
      </w:r>
      <w:r w:rsidRPr="00E05C91">
        <w:rPr>
          <w:rFonts w:ascii="Book Antiqua" w:hAnsi="Book Antiqua"/>
          <w:sz w:val="24"/>
          <w:szCs w:val="24"/>
        </w:rPr>
        <w:lastRenderedPageBreak/>
        <w:t>alcohol and acetaldehyde in the production of collagen and IL-6</w:t>
      </w:r>
      <w:r w:rsidRPr="00E05C91">
        <w:rPr>
          <w:rFonts w:ascii="Book Antiqua" w:hAnsi="Book Antiqua"/>
          <w:sz w:val="24"/>
          <w:szCs w:val="24"/>
        </w:rPr>
        <w:fldChar w:fldCharType="begin"/>
      </w:r>
      <w:r w:rsidRPr="00E05C91">
        <w:rPr>
          <w:rFonts w:ascii="Book Antiqua" w:hAnsi="Book Antiqua"/>
          <w:sz w:val="24"/>
          <w:szCs w:val="24"/>
        </w:rPr>
        <w:instrText xml:space="preserve"> ADDIN EN.CITE &lt;EndNote&gt;&lt;Cite&gt;&lt;Author&gt;Quiroz&lt;/Author&gt;&lt;Year&gt;2001&lt;/Year&gt;&lt;RecNum&gt;201&lt;/RecNum&gt;&lt;DisplayText&gt;&lt;style face="superscript"&gt;[56]&lt;/style&gt;&lt;/DisplayText&gt;&lt;record&gt;&lt;rec-number&gt;201&lt;/rec-number&gt;&lt;foreign-keys&gt;&lt;key app="EN" db-id="ap2t5varb0szv2ewtrox29zj2aferped29fv"&gt;201&lt;/key&gt;&lt;/foreign-keys&gt;&lt;ref-type name="Journal Article"&gt;17&lt;/ref-type&gt;&lt;contributors&gt;&lt;authors&gt;&lt;author&gt;Quiroz, S. C.&lt;/author&gt;&lt;author&gt;Bucio, L.&lt;/author&gt;&lt;author&gt;Souza, V.&lt;/author&gt;&lt;author&gt;Hernandez, E.&lt;/author&gt;&lt;author&gt;Gonzalez, E.&lt;/author&gt;&lt;author&gt;Gomez-Quiroz, L.&lt;/author&gt;&lt;author&gt;Kershenobich, D.&lt;/author&gt;&lt;author&gt;Vargas-Vorackova, F.&lt;/author&gt;&lt;author&gt;Gutierrez-Ruiz, M. C.&lt;/author&gt;&lt;/authors&gt;&lt;/contributors&gt;&lt;auth-address&gt;Universidad Autonoma Metropolitana-Iztapalapa, Departamento de Ciencias de la Salud, Division de Ciencias Biologicas y de la Salud, Mexico.&lt;/auth-address&gt;&lt;titles&gt;&lt;title&gt;Effect of endotoxin pretreatment on hepatic stellate cell response to ethanol and acetaldehyde&lt;/title&gt;&lt;secondary-title&gt;J Gastroenterol Hepatol&lt;/secondary-title&gt;&lt;/titles&gt;&lt;periodical&gt;&lt;full-title&gt;J Gastroenterol Hepatol&lt;/full-title&gt;&lt;/periodical&gt;&lt;pages&gt;1267-73&lt;/pages&gt;&lt;volume&gt;16&lt;/volume&gt;&lt;number&gt;11&lt;/number&gt;&lt;edition&gt;2002/03/21&lt;/edition&gt;&lt;keywords&gt;&lt;keyword&gt;Acetaldehyde/*pharmacology&lt;/keyword&gt;&lt;keyword&gt;Animals&lt;/keyword&gt;&lt;keyword&gt;Cells, Cultured&lt;/keyword&gt;&lt;keyword&gt;Ethanol/*pharmacology&lt;/keyword&gt;&lt;keyword&gt;Lipopolysaccharides/*pharmacology&lt;/keyword&gt;&lt;keyword&gt;Liver/*cytology/*drug effects&lt;/keyword&gt;&lt;keyword&gt;Rats&lt;/keyword&gt;&lt;keyword&gt;Salmonella typhimurium&lt;/keyword&gt;&lt;/keywords&gt;&lt;dates&gt;&lt;year&gt;2001&lt;/year&gt;&lt;pub-dates&gt;&lt;date&gt;Nov&lt;/date&gt;&lt;/pub-dates&gt;&lt;/dates&gt;&lt;isbn&gt;0815-9319 (Print)&amp;#xD;0815-9319 (Linking)&lt;/isbn&gt;&lt;accession-num&gt;11903746&lt;/accession-num&gt;&lt;urls&gt;&lt;related-urls&gt;&lt;url&gt;http://www.ncbi.nlm.nih.gov/entrez/query.fcgi?cmd=Retrieve&amp;amp;db=PubMed&amp;amp;dopt=Citation&amp;amp;list_uids=11903746&lt;/url&gt;&lt;/related-urls&gt;&lt;/urls&gt;&lt;electronic-resource-num&gt;2619 [pii]&lt;/electronic-resource-num&gt;&lt;language&gt;eng&lt;/language&gt;&lt;/record&gt;&lt;/Cite&gt;&lt;/EndNote&gt;</w:instrText>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56" w:tooltip="Quiroz, 2001 #201" w:history="1">
        <w:r w:rsidRPr="00E05C91">
          <w:rPr>
            <w:rFonts w:ascii="Book Antiqua" w:hAnsi="Book Antiqua"/>
            <w:noProof/>
            <w:sz w:val="24"/>
            <w:szCs w:val="24"/>
            <w:vertAlign w:val="superscript"/>
          </w:rPr>
          <w:t>56</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By using reciprocal bone marrow transplantation between WT and TLR4 KO mice, TLR4-mediated fibrogenic responses such as increased expression of collagen and TGF-β1 were increased in HSCs during </w:t>
      </w:r>
      <w:proofErr w:type="spellStart"/>
      <w:r w:rsidRPr="00E05C91">
        <w:rPr>
          <w:rFonts w:ascii="Book Antiqua" w:hAnsi="Book Antiqua"/>
          <w:sz w:val="24"/>
          <w:szCs w:val="24"/>
        </w:rPr>
        <w:t>intragastric</w:t>
      </w:r>
      <w:proofErr w:type="spellEnd"/>
      <w:r w:rsidRPr="00E05C91">
        <w:rPr>
          <w:rFonts w:ascii="Book Antiqua" w:hAnsi="Book Antiqua"/>
          <w:sz w:val="24"/>
          <w:szCs w:val="24"/>
        </w:rPr>
        <w:t xml:space="preserve"> ethanol feeding to WT mice</w:t>
      </w:r>
      <w:r w:rsidRPr="00E05C91">
        <w:rPr>
          <w:rFonts w:ascii="Book Antiqua" w:hAnsi="Book Antiqua"/>
          <w:sz w:val="24"/>
          <w:szCs w:val="24"/>
        </w:rPr>
        <w:fldChar w:fldCharType="begin"/>
      </w:r>
      <w:r w:rsidRPr="00E05C91">
        <w:rPr>
          <w:rFonts w:ascii="Book Antiqua" w:hAnsi="Book Antiqua"/>
          <w:sz w:val="24"/>
          <w:szCs w:val="24"/>
        </w:rPr>
        <w:instrText xml:space="preserve"> ADDIN EN.CITE &lt;EndNote&gt;&lt;Cite&gt;&lt;Author&gt;Inokuchi&lt;/Author&gt;&lt;RecNum&gt;378&lt;/RecNum&gt;&lt;DisplayText&gt;&lt;style face="superscript"&gt;[57]&lt;/style&gt;&lt;/DisplayText&gt;&lt;record&gt;&lt;rec-number&gt;378&lt;/rec-number&gt;&lt;foreign-keys&gt;&lt;key app="EN" db-id="ap2t5varb0szv2ewtrox29zj2aferped29fv"&gt;378&lt;/key&gt;&lt;/foreign-keys&gt;&lt;ref-type name="Journal Article"&gt;17&lt;/ref-type&gt;&lt;contributors&gt;&lt;authors&gt;&lt;author&gt;Inokuchi, S.&lt;/author&gt;&lt;author&gt;Tsukamoto, H.&lt;/author&gt;&lt;author&gt;Park, E.&lt;/author&gt;&lt;author&gt;Liu, Z. X.&lt;/author&gt;&lt;author&gt;Brenner, D. A.&lt;/author&gt;&lt;author&gt;Seki, E.&lt;/author&gt;&lt;/authors&gt;&lt;/contributors&gt;&lt;auth-address&gt;From the Division of Gastroenterology, Department of Medicine (SI, EP, DAB, ES), School of Medicine, University of California San Diego, La Jolla; Department of Pathology (HT), Department of Medicine (ZXL), Keck School of Medicine, University of Southern California, Los Angeles; Department of Veterans Affairs Greater Los Angeles Healthcare System (HT), Los Angeles; Southern California Research Center for Alcoholic Liver and Pancreatic Disease and Cirrhosis (HT, DAB, ES), Los Angeles, California.&lt;/auth-address&gt;&lt;titles&gt;&lt;title&gt;Toll-like receptor 4 mediates alcohol-induced steatohepatitis through bone marrow-derived and endogenous liver cells in mice&lt;/title&gt;&lt;secondary-title&gt;Alcohol Clin Exp Res&lt;/secondary-title&gt;&lt;/titles&gt;&lt;periodical&gt;&lt;full-title&gt;Alcohol Clin Exp Res&lt;/full-title&gt;&lt;/periodical&gt;&lt;pages&gt;1509-18&lt;/pages&gt;&lt;volume&gt;35&lt;/volume&gt;&lt;number&gt;8&lt;/number&gt;&lt;edition&gt;2011/04/06&lt;/edition&gt;&lt;dates&gt;&lt;pub-dates&gt;&lt;date&gt;Aug&lt;/date&gt;&lt;/pub-dates&gt;&lt;/dates&gt;&lt;isbn&gt;1530-0277 (Electronic)&amp;#xD;0145-6008 (Linking)&lt;/isbn&gt;&lt;accession-num&gt;21463341&lt;/accession-num&gt;&lt;urls&gt;&lt;related-urls&gt;&lt;url&gt;http://www.ncbi.nlm.nih.gov/entrez/query.fcgi?cmd=Retrieve&amp;amp;db=PubMed&amp;amp;dopt=Citation&amp;amp;list_uids=21463341&lt;/url&gt;&lt;/related-urls&gt;&lt;/urls&gt;&lt;custom2&gt;3131439&lt;/custom2&gt;&lt;electronic-resource-num&gt;10.1111/j.1530-0277.2011.01487.x&lt;/electronic-resource-num&gt;&lt;language&gt;eng&lt;/language&gt;&lt;/record&gt;&lt;/Cite&gt;&lt;/EndNote&gt;</w:instrText>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57" w:tooltip="Inokuchi,  #378" w:history="1">
        <w:r w:rsidRPr="00E05C91">
          <w:rPr>
            <w:rFonts w:ascii="Book Antiqua" w:hAnsi="Book Antiqua"/>
            <w:noProof/>
            <w:sz w:val="24"/>
            <w:szCs w:val="24"/>
            <w:vertAlign w:val="superscript"/>
          </w:rPr>
          <w:t>57</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Consistently, in chemical and bile duct ligation-mediated liver fibrosis, TLR4 activation in HSCs induces down-regulation of Bambi, TGF-β </w:t>
      </w:r>
      <w:proofErr w:type="spellStart"/>
      <w:r w:rsidRPr="00E05C91">
        <w:rPr>
          <w:rFonts w:ascii="Book Antiqua" w:hAnsi="Book Antiqua"/>
          <w:sz w:val="24"/>
          <w:szCs w:val="24"/>
        </w:rPr>
        <w:t>pseudoreceptor</w:t>
      </w:r>
      <w:proofErr w:type="spellEnd"/>
      <w:r w:rsidRPr="00E05C91">
        <w:rPr>
          <w:rFonts w:ascii="Book Antiqua" w:hAnsi="Book Antiqua"/>
          <w:sz w:val="24"/>
          <w:szCs w:val="24"/>
        </w:rPr>
        <w:t>, and leads to the sensitizing of HSCs to TGF-β signaling pathway, consequently enhancing liver fibrosis</w:t>
      </w:r>
      <w:r w:rsidRPr="00E05C91">
        <w:rPr>
          <w:rFonts w:ascii="Book Antiqua" w:hAnsi="Book Antiqua"/>
          <w:sz w:val="24"/>
          <w:szCs w:val="24"/>
        </w:rPr>
        <w:fldChar w:fldCharType="begin">
          <w:fldData xml:space="preserve">PEVuZE5vdGU+PENpdGU+PEF1dGhvcj5TZWtpPC9BdXRob3I+PFllYXI+MjAwNzwvWWVhcj48UmVj
TnVtPjIwPC9SZWNOdW0+PERpc3BsYXlUZXh0PjxzdHlsZSBmYWNlPSJzdXBlcnNjcmlwdCI+WzU4
XTwvc3R5bGU+PC9EaXNwbGF5VGV4dD48cmVjb3JkPjxyZWMtbnVtYmVyPjIwPC9yZWMtbnVtYmVy
Pjxmb3JlaWduLWtleXM+PGtleSBhcHA9IkVOIiBkYi1pZD0idDV6dmV6dHIxdndweHBlMHBzZXBl
cnRxNXBydnhzdnBmZGVyIiB0aW1lc3RhbXA9IjE0MzYxNzU4MTgiPjIwPC9rZXk+PC9mb3JlaWdu
LWtleXM+PHJlZi10eXBlIG5hbWU9IkpvdXJuYWwgQXJ0aWNsZSI+MTc8L3JlZi10eXBlPjxjb250
cmlidXRvcnM+PGF1dGhvcnM+PGF1dGhvcj5TZWtpLCBFLjwvYXV0aG9yPjxhdXRob3I+RGUgTWlu
aWNpcywgUy48L2F1dGhvcj48YXV0aG9yPk9zdGVycmVpY2hlciwgQy4gSC48L2F1dGhvcj48YXV0
aG9yPktsdXdlLCBKLjwvYXV0aG9yPjxhdXRob3I+T3Nhd2EsIFkuPC9hdXRob3I+PGF1dGhvcj5C
cmVubmVyLCBELiBBLjwvYXV0aG9yPjxhdXRob3I+U2Nod2FiZSwgUi4gRi48L2F1dGhvcj48L2F1
dGhvcnM+PC9jb250cmlidXRvcnM+PGF1dGgtYWRkcmVzcz5EZXBhcnRtZW50IG9mIE1lZGljaW5l
LCBDb2x1bWJpYSBVbml2ZXJzaXR5LCBDb2xsZWdlIG9mIFBoeXNpY2lhbnMgYW5kIFN1cmdlb25z
LCBOZXcgWW9yaywgTmV3IFlvcmsgMTAwMzIsIFVTQS48L2F1dGgtYWRkcmVzcz48dGl0bGVzPjx0
aXRsZT5UTFI0IGVuaGFuY2VzIFRHRi1iZXRhIHNpZ25hbGluZyBhbmQgaGVwYXRpYyBmaWJyb3Np
cz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MTMyNC0zMjwvcGFnZXM+PHZvbHVtZT4xMzwvdm9sdW1lPjxudW1iZXI+MTE8L251bWJl
cj48a2V5d29yZHM+PGtleXdvcmQ+QWRhcHRvciBQcm90ZWlucywgVmVzaWN1bGFyIFRyYW5zcG9y
dC9kZWZpY2llbmN5L2dlbmV0aWNzPC9rZXl3b3JkPjxrZXl3b3JkPkFuaW1hbHM8L2tleXdvcmQ+
PGtleXdvcmQ+Q2VsbCBDb21tdW5pY2F0aW9uL2ltbXVub2xvZ3k8L2tleXdvcmQ+PGtleXdvcmQ+
Q2VsbHMsIEN1bHR1cmVkPC9rZXl3b3JkPjxrZXl3b3JkPkNvbW1vbiBCaWxlIER1Y3Qvc3VyZ2Vy
eTwva2V5d29yZD48a2V5d29yZD5JbnRlc3RpbmFsIE11Y29zYS9pbW11bm9sb2d5L21pY3JvYmlv
bG9neS9wYXRob2xvZ3k8L2tleXdvcmQ+PGtleXdvcmQ+TGlnYXRpb248L2tleXdvcmQ+PGtleXdv
cmQ+TGl2ZXIgQ2lycmhvc2lzLCBFeHBlcmltZW50YWwvaW1tdW5vbG9neS8qbWV0YWJvbGlzbS8q
cGF0aG9sb2d5PC9rZXl3b3JkPjxrZXl3b3JkPk1hbGU8L2tleXdvcmQ+PGtleXdvcmQ+TWljZTwv
a2V5d29yZD48a2V5d29yZD5NaWNlLCBJbmJyZWQgQzNIPC9rZXl3b3JkPjxrZXl3b3JkPk1pY2Us
IEluYnJlZCBDNTdCTDwva2V5d29yZD48a2V5d29yZD5NaWNlLCBLbm9ja291dDwva2V5d29yZD48
a2V5d29yZD5NaWNlLCBUcmFuc2dlbmljPC9rZXl3b3JkPjxrZXl3b3JkPk15ZWxvaWQgRGlmZmVy
ZW50aWF0aW9uIEZhY3RvciA4OC9kZWZpY2llbmN5L2dlbmV0aWNzPC9rZXl3b3JkPjxrZXl3b3Jk
PipTaWduYWwgVHJhbnNkdWN0aW9uL2ltbXVub2xvZ3k8L2tleXdvcmQ+PGtleXdvcmQ+VG9sbC1M
aWtlIFJlY2VwdG9yIDIvcGh5c2lvbG9neTwva2V5d29yZD48a2V5d29yZD5Ub2xsLUxpa2UgUmVj
ZXB0b3IgNC9tZXRhYm9saXNtLypwaHlzaW9sb2d5PC9rZXl3b3JkPjxrZXl3b3JkPlRyYW5zZm9y
bWluZyBHcm93dGggRmFjdG9yIGJldGEvbWV0YWJvbGlzbS8qcGh5c2lvbG9neTwva2V5d29yZD48
a2V5d29yZD4qVXAtUmVndWxhdGlvbi9pbW11bm9sb2d5PC9rZXl3b3JkPjwva2V5d29yZHM+PGRh
dGVzPjx5ZWFyPjIwMDc8L3llYXI+PHB1Yi1kYXRlcz48ZGF0ZT5Ob3Y8L2RhdGU+PC9wdWItZGF0
ZXM+PC9kYXRlcz48aXNibj4xMDc4LTg5NTYgKFByaW50KSYjeEQ7MTA3OC04OTU2IChMaW5raW5n
KTwvaXNibj48YWNjZXNzaW9uLW51bT4xNzk1MjA5MDwvYWNjZXNzaW9uLW51bT48dXJscz48cmVs
YXRlZC11cmxzPjx1cmw+aHR0cDovL3d3dy5uY2JpLm5sbS5uaWguZ292L3B1Ym1lZC8xNzk1MjA5
MDwvdXJsPjwvcmVsYXRlZC11cmxzPjwvdXJscz48ZWxlY3Ryb25pYy1yZXNvdXJjZS1udW0+MTAu
MTAzOC9ubTE2NjM8L2VsZWN0cm9uaWMtcmVzb3VyY2UtbnVtPjwvcmVjb3JkPjwvQ2l0ZT48L0Vu
ZE5vdGU+AG==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TZWtpPC9BdXRob3I+PFllYXI+MjAwNzwvWWVhcj48UmVj
TnVtPjIwPC9SZWNOdW0+PERpc3BsYXlUZXh0PjxzdHlsZSBmYWNlPSJzdXBlcnNjcmlwdCI+WzU4
XTwvc3R5bGU+PC9EaXNwbGF5VGV4dD48cmVjb3JkPjxyZWMtbnVtYmVyPjIwPC9yZWMtbnVtYmVy
Pjxmb3JlaWduLWtleXM+PGtleSBhcHA9IkVOIiBkYi1pZD0idDV6dmV6dHIxdndweHBlMHBzZXBl
cnRxNXBydnhzdnBmZGVyIiB0aW1lc3RhbXA9IjE0MzYxNzU4MTgiPjIwPC9rZXk+PC9mb3JlaWdu
LWtleXM+PHJlZi10eXBlIG5hbWU9IkpvdXJuYWwgQXJ0aWNsZSI+MTc8L3JlZi10eXBlPjxjb250
cmlidXRvcnM+PGF1dGhvcnM+PGF1dGhvcj5TZWtpLCBFLjwvYXV0aG9yPjxhdXRob3I+RGUgTWlu
aWNpcywgUy48L2F1dGhvcj48YXV0aG9yPk9zdGVycmVpY2hlciwgQy4gSC48L2F1dGhvcj48YXV0
aG9yPktsdXdlLCBKLjwvYXV0aG9yPjxhdXRob3I+T3Nhd2EsIFkuPC9hdXRob3I+PGF1dGhvcj5C
cmVubmVyLCBELiBBLjwvYXV0aG9yPjxhdXRob3I+U2Nod2FiZSwgUi4gRi48L2F1dGhvcj48L2F1
dGhvcnM+PC9jb250cmlidXRvcnM+PGF1dGgtYWRkcmVzcz5EZXBhcnRtZW50IG9mIE1lZGljaW5l
LCBDb2x1bWJpYSBVbml2ZXJzaXR5LCBDb2xsZWdlIG9mIFBoeXNpY2lhbnMgYW5kIFN1cmdlb25z
LCBOZXcgWW9yaywgTmV3IFlvcmsgMTAwMzIsIFVTQS48L2F1dGgtYWRkcmVzcz48dGl0bGVzPjx0
aXRsZT5UTFI0IGVuaGFuY2VzIFRHRi1iZXRhIHNpZ25hbGluZyBhbmQgaGVwYXRpYyBmaWJyb3Np
cz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MTMyNC0zMjwvcGFnZXM+PHZvbHVtZT4xMzwvdm9sdW1lPjxudW1iZXI+MTE8L251bWJl
cj48a2V5d29yZHM+PGtleXdvcmQ+QWRhcHRvciBQcm90ZWlucywgVmVzaWN1bGFyIFRyYW5zcG9y
dC9kZWZpY2llbmN5L2dlbmV0aWNzPC9rZXl3b3JkPjxrZXl3b3JkPkFuaW1hbHM8L2tleXdvcmQ+
PGtleXdvcmQ+Q2VsbCBDb21tdW5pY2F0aW9uL2ltbXVub2xvZ3k8L2tleXdvcmQ+PGtleXdvcmQ+
Q2VsbHMsIEN1bHR1cmVkPC9rZXl3b3JkPjxrZXl3b3JkPkNvbW1vbiBCaWxlIER1Y3Qvc3VyZ2Vy
eTwva2V5d29yZD48a2V5d29yZD5JbnRlc3RpbmFsIE11Y29zYS9pbW11bm9sb2d5L21pY3JvYmlv
bG9neS9wYXRob2xvZ3k8L2tleXdvcmQ+PGtleXdvcmQ+TGlnYXRpb248L2tleXdvcmQ+PGtleXdv
cmQ+TGl2ZXIgQ2lycmhvc2lzLCBFeHBlcmltZW50YWwvaW1tdW5vbG9neS8qbWV0YWJvbGlzbS8q
cGF0aG9sb2d5PC9rZXl3b3JkPjxrZXl3b3JkPk1hbGU8L2tleXdvcmQ+PGtleXdvcmQ+TWljZTwv
a2V5d29yZD48a2V5d29yZD5NaWNlLCBJbmJyZWQgQzNIPC9rZXl3b3JkPjxrZXl3b3JkPk1pY2Us
IEluYnJlZCBDNTdCTDwva2V5d29yZD48a2V5d29yZD5NaWNlLCBLbm9ja291dDwva2V5d29yZD48
a2V5d29yZD5NaWNlLCBUcmFuc2dlbmljPC9rZXl3b3JkPjxrZXl3b3JkPk15ZWxvaWQgRGlmZmVy
ZW50aWF0aW9uIEZhY3RvciA4OC9kZWZpY2llbmN5L2dlbmV0aWNzPC9rZXl3b3JkPjxrZXl3b3Jk
PipTaWduYWwgVHJhbnNkdWN0aW9uL2ltbXVub2xvZ3k8L2tleXdvcmQ+PGtleXdvcmQ+VG9sbC1M
aWtlIFJlY2VwdG9yIDIvcGh5c2lvbG9neTwva2V5d29yZD48a2V5d29yZD5Ub2xsLUxpa2UgUmVj
ZXB0b3IgNC9tZXRhYm9saXNtLypwaHlzaW9sb2d5PC9rZXl3b3JkPjxrZXl3b3JkPlRyYW5zZm9y
bWluZyBHcm93dGggRmFjdG9yIGJldGEvbWV0YWJvbGlzbS8qcGh5c2lvbG9neTwva2V5d29yZD48
a2V5d29yZD4qVXAtUmVndWxhdGlvbi9pbW11bm9sb2d5PC9rZXl3b3JkPjwva2V5d29yZHM+PGRh
dGVzPjx5ZWFyPjIwMDc8L3llYXI+PHB1Yi1kYXRlcz48ZGF0ZT5Ob3Y8L2RhdGU+PC9wdWItZGF0
ZXM+PC9kYXRlcz48aXNibj4xMDc4LTg5NTYgKFByaW50KSYjeEQ7MTA3OC04OTU2IChMaW5raW5n
KTwvaXNibj48YWNjZXNzaW9uLW51bT4xNzk1MjA5MDwvYWNjZXNzaW9uLW51bT48dXJscz48cmVs
YXRlZC11cmxzPjx1cmw+aHR0cDovL3d3dy5uY2JpLm5sbS5uaWguZ292L3B1Ym1lZC8xNzk1MjA5
MDwvdXJsPjwvcmVsYXRlZC11cmxzPjwvdXJscz48ZWxlY3Ryb25pYy1yZXNvdXJjZS1udW0+MTAu
MTAzOC9ubTE2NjM8L2VsZWN0cm9uaWMtcmVzb3VyY2UtbnVtPjwvcmVjb3JkPjwvQ2l0ZT48L0Vu
ZE5vdGU+AG==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58" w:tooltip="Seki, 2007 #20" w:history="1">
        <w:r w:rsidRPr="00E05C91">
          <w:rPr>
            <w:rFonts w:ascii="Book Antiqua" w:hAnsi="Book Antiqua"/>
            <w:noProof/>
            <w:sz w:val="24"/>
            <w:szCs w:val="24"/>
            <w:vertAlign w:val="superscript"/>
          </w:rPr>
          <w:t>58</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Thus, TLR4 has been considered one of several important targets for the treatment of liver fibrosis. In high fat diet and alcohol-induced liver fibrosis models, this combination leads synergistically to the development of liver fibrosis by TLR4 activation of non-parenchymal cells</w:t>
      </w:r>
      <w:r w:rsidRPr="00E05C91">
        <w:rPr>
          <w:rFonts w:ascii="Book Antiqua" w:hAnsi="Book Antiqua"/>
          <w:sz w:val="24"/>
          <w:szCs w:val="24"/>
        </w:rPr>
        <w:fldChar w:fldCharType="begin"/>
      </w:r>
      <w:r w:rsidRPr="00E05C91">
        <w:rPr>
          <w:rFonts w:ascii="Book Antiqua" w:hAnsi="Book Antiqua"/>
          <w:sz w:val="24"/>
          <w:szCs w:val="24"/>
        </w:rPr>
        <w:instrText xml:space="preserve"> ADDIN EN.CITE &lt;EndNote&gt;&lt;Cite&gt;&lt;Author&gt;Gabele&lt;/Author&gt;&lt;Year&gt;2011&lt;/Year&gt;&lt;RecNum&gt;927&lt;/RecNum&gt;&lt;DisplayText&gt;&lt;style face="superscript"&gt;[59]&lt;/style&gt;&lt;/DisplayText&gt;&lt;record&gt;&lt;rec-number&gt;927&lt;/rec-number&gt;&lt;foreign-keys&gt;&lt;key app="EN" db-id="ap2t5varb0szv2ewtrox29zj2aferped29fv"&gt;927&lt;/key&gt;&lt;/foreign-keys&gt;&lt;ref-type name="Journal Article"&gt;17&lt;/ref-type&gt;&lt;contributors&gt;&lt;authors&gt;&lt;author&gt;Gabele, E.&lt;/author&gt;&lt;author&gt;Dostert, K.&lt;/author&gt;&lt;author&gt;Dorn, C.&lt;/author&gt;&lt;author&gt;Patsenker, E.&lt;/author&gt;&lt;author&gt;Stickel, F.&lt;/author&gt;&lt;author&gt;Hellerbrand, C.&lt;/author&gt;&lt;/authors&gt;&lt;/contributors&gt;&lt;auth-address&gt;Department of Internal Medicine I, University Medical Centre Regensburg, Regensburg, Germany.&lt;/auth-address&gt;&lt;titles&gt;&lt;title&gt;A new model of interactive effects of alcohol and high-fat diet on hepatic fibrosis&lt;/title&gt;&lt;secondary-title&gt;Alcohol Clin Exp Res&lt;/secondary-title&gt;&lt;alt-title&gt;Alcoholism, clinical and experimental research&lt;/alt-title&gt;&lt;/titles&gt;&lt;periodical&gt;&lt;full-title&gt;Alcohol Clin Exp Res&lt;/full-title&gt;&lt;/periodical&gt;&lt;pages&gt;1361-7&lt;/pages&gt;&lt;volume&gt;35&lt;/volume&gt;&lt;number&gt;7&lt;/number&gt;&lt;keywords&gt;&lt;keyword&gt;Animals&lt;/keyword&gt;&lt;keyword&gt;Dietary Fats/administration &amp;amp; dosage/*toxicity&lt;/keyword&gt;&lt;keyword&gt;*Disease Models, Animal&lt;/keyword&gt;&lt;keyword&gt;Ethanol/administration &amp;amp; dosage/*toxicity&lt;/keyword&gt;&lt;keyword&gt;Fatty Liver/chemically induced/metabolism/pathology&lt;/keyword&gt;&lt;keyword&gt;Female&lt;/keyword&gt;&lt;keyword&gt;Liver Cirrhosis/*chemically induced/*metabolism/pathology&lt;/keyword&gt;&lt;keyword&gt;Mice&lt;/keyword&gt;&lt;keyword&gt;Mice, Inbred BALB C&lt;/keyword&gt;&lt;keyword&gt;Non-alcoholic Fatty Liver Disease&lt;/keyword&gt;&lt;keyword&gt;Random Allocation&lt;/keyword&gt;&lt;/keywords&gt;&lt;dates&gt;&lt;year&gt;2011&lt;/year&gt;&lt;pub-dates&gt;&lt;date&gt;Jul&lt;/date&gt;&lt;/pub-dates&gt;&lt;/dates&gt;&lt;isbn&gt;1530-0277 (Electronic)&amp;#xD;0145-6008 (Linking)&lt;/isbn&gt;&lt;accession-num&gt;21463337&lt;/accession-num&gt;&lt;urls&gt;&lt;related-urls&gt;&lt;url&gt;http://www.ncbi.nlm.nih.gov/pubmed/21463337&lt;/url&gt;&lt;/related-urls&gt;&lt;/urls&gt;&lt;electronic-resource-num&gt;10.1111/j.1530-0277.2011.01472.x&lt;/electronic-resource-num&gt;&lt;/record&gt;&lt;/Cite&gt;&lt;/EndNote&gt;</w:instrText>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59" w:tooltip="Gabele, 2011 #927" w:history="1">
        <w:r w:rsidRPr="00E05C91">
          <w:rPr>
            <w:rFonts w:ascii="Book Antiqua" w:hAnsi="Book Antiqua"/>
            <w:noProof/>
            <w:sz w:val="24"/>
            <w:szCs w:val="24"/>
            <w:vertAlign w:val="superscript"/>
          </w:rPr>
          <w:t>59</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Furthermore, the direct impact of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on the activation of HSCs has been well recognized. In the co-culturing model of primary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and HSCs,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enhance the activation of HSCs by producing oxidative stress and IL-6</w:t>
      </w:r>
      <w:r w:rsidRPr="00E05C91">
        <w:rPr>
          <w:rFonts w:ascii="Book Antiqua" w:hAnsi="Book Antiqua"/>
          <w:sz w:val="24"/>
          <w:szCs w:val="24"/>
        </w:rPr>
        <w:fldChar w:fldCharType="begin">
          <w:fldData xml:space="preserve">PEVuZE5vdGU+PENpdGU+PEF1dGhvcj5OaWV0bzwvQXV0aG9yPjxZZWFyPjIwMDY8L1llYXI+PFJl
Y051bT4zMzU8L1JlY051bT48RGlzcGxheVRleHQ+PHN0eWxlIGZhY2U9InN1cGVyc2NyaXB0Ij5b
NjBdPC9zdHlsZT48L0Rpc3BsYXlUZXh0PjxyZWNvcmQ+PHJlYy1udW1iZXI+MzM1PC9yZWMtbnVt
YmVyPjxmb3JlaWduLWtleXM+PGtleSBhcHA9IkVOIiBkYi1pZD0iYXAydDV2YXJiMHN6djJld3Ry
b3gyOXpqMmFmZXJwZWQyOWZ2Ij4zMzU8L2tleT48L2ZvcmVpZ24ta2V5cz48cmVmLXR5cGUgbmFt
ZT0iSm91cm5hbCBBcnRpY2xlIj4xNzwvcmVmLXR5cGU+PGNvbnRyaWJ1dG9ycz48YXV0aG9ycz48
YXV0aG9yPk5pZXRvLCBOLjwvYXV0aG9yPjwvYXV0aG9ycz48L2NvbnRyaWJ1dG9ycz48YXV0aC1h
ZGRyZXNzPkRlcGFydG1lbnQgb2YgTWVkaWNpbmUsIERpdmlzaW9uIG9mIExpdmVyIERpc2Vhc2Vz
LCBNb3VudCBTaW5haSBTY2hvb2wgb2YgTWVkaWNpbmUsIE5ldyBZb3JrLCBOWSAxMDAyOSwgVVNB
LiBuYXRhbGlhLm5pZXRvQG1zc20uZWR1PC9hdXRoLWFkZHJlc3M+PHRpdGxlcz48dGl0bGU+T3hp
ZGF0aXZlLXN0cmVzcyBhbmQgSUwtNiBtZWRpYXRlIHRoZSBmaWJyb2dlbmljIGVmZmVjdHMgb2Yg
W2NvcnJlY3RlZF0gS3VwZmZlciBjZWxscyBvbiBzdGVsbGF0ZSBjZWxsczwvdGl0bGU+PHNlY29u
ZGFyeS10aXRsZT5IZXBhdG9sb2d5PC9zZWNvbmRhcnktdGl0bGU+PC90aXRsZXM+PHBlcmlvZGlj
YWw+PGZ1bGwtdGl0bGU+SGVwYXRvbG9neTwvZnVsbC10aXRsZT48L3BlcmlvZGljYWw+PHBhZ2Vz
PjE0ODctNTAxPC9wYWdlcz48dm9sdW1lPjQ0PC92b2x1bWU+PG51bWJlcj42PC9udW1iZXI+PGVk
aXRpb24+MjAwNi8xMS8zMDwvZWRpdGlvbj48a2V5d29yZHM+PGtleXdvcmQ+QW5pbWFsczwva2V5
d29yZD48a2V5d29yZD5DZWxsIFByb2xpZmVyYXRpb248L2tleXdvcmQ+PGtleXdvcmQ+Q29jdWx0
dXJlIFRlY2huaXF1ZXM8L2tleXdvcmQ+PGtleXdvcmQ+Q29sbGFnZW4gVHlwZSBJLypiaW9zeW50
aGVzaXM8L2tleXdvcmQ+PGtleXdvcmQ+SHlkcm9nZW4gUGVyb3hpZGUvcGhhcm1hY29sb2d5PC9r
ZXl3b3JkPjxrZXl3b3JkPkludGVybGV1a2luLTYvKnBoeXNpb2xvZ3k8L2tleXdvcmQ+PGtleXdv
cmQ+S3VwZmZlciBDZWxscy8qcGh5c2lvbG9neTwva2V5d29yZD48a2V5d29yZD5MaXZlci8qY3l0
b2xvZ3k8L2tleXdvcmQ+PGtleXdvcmQ+TWFsZTwva2V5d29yZD48a2V5d29yZD5NYXRyaXggTWV0
YWxsb3Byb3RlaW5hc2UgMTMvYmlvc3ludGhlc2lzPC9rZXl3b3JkPjxrZXl3b3JkPk94aWRhdGl2
ZSBTdHJlc3MvKnBoeXNpb2xvZ3k8L2tleXdvcmQ+PGtleXdvcmQ+UHJvbW90ZXIgUmVnaW9ucywg
R2VuZXRpYy9waHlzaW9sb2d5PC9rZXl3b3JkPjxrZXl3b3JkPlJhdHM8L2tleXdvcmQ+PGtleXdv
cmQ+UmF0cywgU3ByYWd1ZS1EYXdsZXk8L2tleXdvcmQ+PGtleXdvcmQ+UmVhY3RpdmUgT3h5Z2Vu
IFNwZWNpZXMvbWV0YWJvbGlzbTwva2V5d29yZD48a2V5d29yZD5UaXNzdWUgSW5oaWJpdG9yIG9m
IE1ldGFsbG9wcm90ZWluYXNlLTEvYmlvc3ludGhlc2lzPC9rZXl3b3JkPjxrZXl3b3JkPlVwLVJl
Z3VsYXRpb248L2tleXdvcmQ+PGtleXdvcmQ+cDM4IE1pdG9nZW4tQWN0aXZhdGVkIFByb3RlaW4g
S2luYXNlcy9tZXRhYm9saXNtPC9rZXl3b3JkPjwva2V5d29yZHM+PGRhdGVzPjx5ZWFyPjIwMDY8
L3llYXI+PHB1Yi1kYXRlcz48ZGF0ZT5EZWM8L2RhdGU+PC9wdWItZGF0ZXM+PC9kYXRlcz48aXNi
bj4wMjcwLTkxMzkgKFByaW50KSYjeEQ7MDI3MC05MTM5IChMaW5raW5nKTwvaXNibj48YWNjZXNz
aW9uLW51bT4xNzEzMzQ4NzwvYWNjZXNzaW9uLW51bT48dXJscz48cmVsYXRlZC11cmxzPjx1cmw+
aHR0cDovL3d3dy5uY2JpLm5sbS5uaWguZ292L2VudHJlei9xdWVyeS5mY2dpP2NtZD1SZXRyaWV2
ZSZhbXA7ZGI9UHViTWVkJmFtcDtkb3B0PUNpdGF0aW9uJmFtcDtsaXN0X3VpZHM9MTcxMzM0ODc8
L3VybD48L3JlbGF0ZWQtdXJscz48L3VybHM+PGVsZWN0cm9uaWMtcmVzb3VyY2UtbnVtPjEwLjEw
MDIvaGVwLjIxNDI3PC9lbGVjdHJvbmljLXJlc291cmNlLW51bT48bGFuZ3VhZ2U+ZW5nPC9sYW5n
dWFnZT48L3JlY29yZD48L0NpdGU+PC9FbmROb3RlPn==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OaWV0bzwvQXV0aG9yPjxZZWFyPjIwMDY8L1llYXI+PFJl
Y051bT4zMzU8L1JlY051bT48RGlzcGxheVRleHQ+PHN0eWxlIGZhY2U9InN1cGVyc2NyaXB0Ij5b
NjBdPC9zdHlsZT48L0Rpc3BsYXlUZXh0PjxyZWNvcmQ+PHJlYy1udW1iZXI+MzM1PC9yZWMtbnVt
YmVyPjxmb3JlaWduLWtleXM+PGtleSBhcHA9IkVOIiBkYi1pZD0iYXAydDV2YXJiMHN6djJld3Ry
b3gyOXpqMmFmZXJwZWQyOWZ2Ij4zMzU8L2tleT48L2ZvcmVpZ24ta2V5cz48cmVmLXR5cGUgbmFt
ZT0iSm91cm5hbCBBcnRpY2xlIj4xNzwvcmVmLXR5cGU+PGNvbnRyaWJ1dG9ycz48YXV0aG9ycz48
YXV0aG9yPk5pZXRvLCBOLjwvYXV0aG9yPjwvYXV0aG9ycz48L2NvbnRyaWJ1dG9ycz48YXV0aC1h
ZGRyZXNzPkRlcGFydG1lbnQgb2YgTWVkaWNpbmUsIERpdmlzaW9uIG9mIExpdmVyIERpc2Vhc2Vz
LCBNb3VudCBTaW5haSBTY2hvb2wgb2YgTWVkaWNpbmUsIE5ldyBZb3JrLCBOWSAxMDAyOSwgVVNB
LiBuYXRhbGlhLm5pZXRvQG1zc20uZWR1PC9hdXRoLWFkZHJlc3M+PHRpdGxlcz48dGl0bGU+T3hp
ZGF0aXZlLXN0cmVzcyBhbmQgSUwtNiBtZWRpYXRlIHRoZSBmaWJyb2dlbmljIGVmZmVjdHMgb2Yg
W2NvcnJlY3RlZF0gS3VwZmZlciBjZWxscyBvbiBzdGVsbGF0ZSBjZWxsczwvdGl0bGU+PHNlY29u
ZGFyeS10aXRsZT5IZXBhdG9sb2d5PC9zZWNvbmRhcnktdGl0bGU+PC90aXRsZXM+PHBlcmlvZGlj
YWw+PGZ1bGwtdGl0bGU+SGVwYXRvbG9neTwvZnVsbC10aXRsZT48L3BlcmlvZGljYWw+PHBhZ2Vz
PjE0ODctNTAxPC9wYWdlcz48dm9sdW1lPjQ0PC92b2x1bWU+PG51bWJlcj42PC9udW1iZXI+PGVk
aXRpb24+MjAwNi8xMS8zMDwvZWRpdGlvbj48a2V5d29yZHM+PGtleXdvcmQ+QW5pbWFsczwva2V5
d29yZD48a2V5d29yZD5DZWxsIFByb2xpZmVyYXRpb248L2tleXdvcmQ+PGtleXdvcmQ+Q29jdWx0
dXJlIFRlY2huaXF1ZXM8L2tleXdvcmQ+PGtleXdvcmQ+Q29sbGFnZW4gVHlwZSBJLypiaW9zeW50
aGVzaXM8L2tleXdvcmQ+PGtleXdvcmQ+SHlkcm9nZW4gUGVyb3hpZGUvcGhhcm1hY29sb2d5PC9r
ZXl3b3JkPjxrZXl3b3JkPkludGVybGV1a2luLTYvKnBoeXNpb2xvZ3k8L2tleXdvcmQ+PGtleXdv
cmQ+S3VwZmZlciBDZWxscy8qcGh5c2lvbG9neTwva2V5d29yZD48a2V5d29yZD5MaXZlci8qY3l0
b2xvZ3k8L2tleXdvcmQ+PGtleXdvcmQ+TWFsZTwva2V5d29yZD48a2V5d29yZD5NYXRyaXggTWV0
YWxsb3Byb3RlaW5hc2UgMTMvYmlvc3ludGhlc2lzPC9rZXl3b3JkPjxrZXl3b3JkPk94aWRhdGl2
ZSBTdHJlc3MvKnBoeXNpb2xvZ3k8L2tleXdvcmQ+PGtleXdvcmQ+UHJvbW90ZXIgUmVnaW9ucywg
R2VuZXRpYy9waHlzaW9sb2d5PC9rZXl3b3JkPjxrZXl3b3JkPlJhdHM8L2tleXdvcmQ+PGtleXdv
cmQ+UmF0cywgU3ByYWd1ZS1EYXdsZXk8L2tleXdvcmQ+PGtleXdvcmQ+UmVhY3RpdmUgT3h5Z2Vu
IFNwZWNpZXMvbWV0YWJvbGlzbTwva2V5d29yZD48a2V5d29yZD5UaXNzdWUgSW5oaWJpdG9yIG9m
IE1ldGFsbG9wcm90ZWluYXNlLTEvYmlvc3ludGhlc2lzPC9rZXl3b3JkPjxrZXl3b3JkPlVwLVJl
Z3VsYXRpb248L2tleXdvcmQ+PGtleXdvcmQ+cDM4IE1pdG9nZW4tQWN0aXZhdGVkIFByb3RlaW4g
S2luYXNlcy9tZXRhYm9saXNtPC9rZXl3b3JkPjwva2V5d29yZHM+PGRhdGVzPjx5ZWFyPjIwMDY8
L3llYXI+PHB1Yi1kYXRlcz48ZGF0ZT5EZWM8L2RhdGU+PC9wdWItZGF0ZXM+PC9kYXRlcz48aXNi
bj4wMjcwLTkxMzkgKFByaW50KSYjeEQ7MDI3MC05MTM5IChMaW5raW5nKTwvaXNibj48YWNjZXNz
aW9uLW51bT4xNzEzMzQ4NzwvYWNjZXNzaW9uLW51bT48dXJscz48cmVsYXRlZC11cmxzPjx1cmw+
aHR0cDovL3d3dy5uY2JpLm5sbS5uaWguZ292L2VudHJlei9xdWVyeS5mY2dpP2NtZD1SZXRyaWV2
ZSZhbXA7ZGI9UHViTWVkJmFtcDtkb3B0PUNpdGF0aW9uJmFtcDtsaXN0X3VpZHM9MTcxMzM0ODc8
L3VybD48L3JlbGF0ZWQtdXJscz48L3VybHM+PGVsZWN0cm9uaWMtcmVzb3VyY2UtbnVtPjEwLjEw
MDIvaGVwLjIxNDI3PC9lbGVjdHJvbmljLXJlc291cmNlLW51bT48bGFuZ3VhZ2U+ZW5nPC9sYW5n
dWFnZT48L3JlY29yZD48L0NpdGU+PC9FbmROb3RlPn==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60" w:tooltip="Nieto, 2006 #335" w:history="1">
        <w:r w:rsidRPr="00E05C91">
          <w:rPr>
            <w:rFonts w:ascii="Book Antiqua" w:hAnsi="Book Antiqua"/>
            <w:noProof/>
            <w:sz w:val="24"/>
            <w:szCs w:val="24"/>
            <w:vertAlign w:val="superscript"/>
          </w:rPr>
          <w:t>60</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Ethanol and </w:t>
      </w:r>
      <w:proofErr w:type="spellStart"/>
      <w:r w:rsidRPr="00E05C91">
        <w:rPr>
          <w:rFonts w:ascii="Book Antiqua" w:hAnsi="Book Antiqua"/>
          <w:sz w:val="24"/>
          <w:szCs w:val="24"/>
        </w:rPr>
        <w:t>arachidonic</w:t>
      </w:r>
      <w:proofErr w:type="spellEnd"/>
      <w:r w:rsidRPr="00E05C91">
        <w:rPr>
          <w:rFonts w:ascii="Book Antiqua" w:hAnsi="Book Antiqua"/>
          <w:sz w:val="24"/>
          <w:szCs w:val="24"/>
        </w:rPr>
        <w:t xml:space="preserve"> acid synergize to activate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and modulate the fibrogenic response </w:t>
      </w:r>
      <w:r w:rsidRPr="00EC2161">
        <w:rPr>
          <w:rFonts w:ascii="Book Antiqua" w:hAnsi="Book Antiqua"/>
          <w:i/>
          <w:sz w:val="24"/>
          <w:szCs w:val="24"/>
        </w:rPr>
        <w:t>via</w:t>
      </w:r>
      <w:r w:rsidRPr="00E05C91">
        <w:rPr>
          <w:rFonts w:ascii="Book Antiqua" w:hAnsi="Book Antiqua"/>
          <w:sz w:val="24"/>
          <w:szCs w:val="24"/>
        </w:rPr>
        <w:t xml:space="preserve"> enhancing of the production of TNF-α and generation of NOX-mediated ROS, inducing activation of </w:t>
      </w:r>
      <w:proofErr w:type="gramStart"/>
      <w:r w:rsidRPr="00E05C91">
        <w:rPr>
          <w:rFonts w:ascii="Book Antiqua" w:hAnsi="Book Antiqua"/>
          <w:sz w:val="24"/>
          <w:szCs w:val="24"/>
        </w:rPr>
        <w:t>HSCs</w:t>
      </w:r>
      <w:proofErr w:type="gramEnd"/>
      <w:r w:rsidRPr="00E05C91">
        <w:rPr>
          <w:rFonts w:ascii="Book Antiqua" w:hAnsi="Book Antiqua"/>
          <w:sz w:val="24"/>
          <w:szCs w:val="24"/>
        </w:rPr>
        <w:fldChar w:fldCharType="begin">
          <w:fldData xml:space="preserve">PEVuZE5vdGU+PENpdGU+PEF1dGhvcj5DdWJlcm88L0F1dGhvcj48WWVhcj4yMDA4PC9ZZWFyPjxS
ZWNOdW0+MjAwPC9SZWNOdW0+PERpc3BsYXlUZXh0PjxzdHlsZSBmYWNlPSJzdXBlcnNjcmlwdCI+
WzYxXTwvc3R5bGU+PC9EaXNwbGF5VGV4dD48cmVjb3JkPjxyZWMtbnVtYmVyPjIwMDwvcmVjLW51
bWJlcj48Zm9yZWlnbi1rZXlzPjxrZXkgYXBwPSJFTiIgZGItaWQ9ImFwMnQ1dmFyYjBzenYyZXd0
cm94Mjl6ajJhZmVycGVkMjlmdiI+MjAwPC9rZXk+PC9mb3JlaWduLWtleXM+PHJlZi10eXBlIG5h
bWU9IkpvdXJuYWwgQXJ0aWNsZSI+MTc8L3JlZi10eXBlPjxjb250cmlidXRvcnM+PGF1dGhvcnM+
PGF1dGhvcj5DdWJlcm8sIEYuIEouPC9hdXRob3I+PGF1dGhvcj5OaWV0bywgTi48L2F1dGhvcj48
L2F1dGhvcnM+PC9jb250cmlidXRvcnM+PGF1dGgtYWRkcmVzcz5EZXBhcnRtZW50IG9mIE1lZGlj
aW5lLCBEaXZpc2lvbiBvZiBMaXZlciBEaXNlYXNlcywgTW91bnQgU2luYWkgU2Nob29sIG9mIE1l
ZGljaW5lLCBOZXcgWW9yaywgTlksIFVTQS48L2F1dGgtYWRkcmVzcz48dGl0bGVzPjx0aXRsZT5F
dGhhbm9sIGFuZCBhcmFjaGlkb25pYyBhY2lkIHN5bmVyZ2l6ZSB0byBhY3RpdmF0ZSBLdXBmZmVy
IGNlbGxzIGFuZCBtb2R1bGF0ZSB0aGUgZmlicm9nZW5pYyByZXNwb25zZSB2aWEgdHVtb3IgbmVj
cm9zaXMgZmFjdG9yIGFscGhhLCByZWR1Y2VkIGdsdXRhdGhpb25lLCBhbmQgdHJhbnNmb3JtaW5n
IGdyb3d0aCBmYWN0b3IgYmV0YS1kZXBlbmRlbnQgbWVjaGFuaXNtczwvdGl0bGU+PHNlY29uZGFy
eS10aXRsZT5IZXBhdG9sb2d5PC9zZWNvbmRhcnktdGl0bGU+PC90aXRsZXM+PHBlcmlvZGljYWw+
PGZ1bGwtdGl0bGU+SGVwYXRvbG9neTwvZnVsbC10aXRsZT48L3BlcmlvZGljYWw+PHBhZ2VzPjIw
MjctMzk8L3BhZ2VzPjx2b2x1bWU+NDg8L3ZvbHVtZT48bnVtYmVyPjY8L251bWJlcj48ZWRpdGlv
bj4yMDA4LzExLzEzPC9lZGl0aW9uPjxrZXl3b3Jkcz48a2V5d29yZD5BbmltYWxzPC9rZXl3b3Jk
PjxrZXl3b3JkPkFwb3B0b3Npcy9kcnVnIGVmZmVjdHM8L2tleXdvcmQ+PGtleXdvcmQ+QXJhY2hp
ZG9uaWMgQWNpZC8qcGhhcm1hY29sb2d5PC9rZXl3b3JkPjxrZXl3b3JkPkNlbGwgUHJvbGlmZXJh
dGlvbi9kcnVnIGVmZmVjdHM8L2tleXdvcmQ+PGtleXdvcmQ+Q2VudHJhbCBOZXJ2b3VzIFN5c3Rl
bSBEZXByZXNzYW50cy8qcGhhcm1hY29sb2d5PC9rZXl3b3JkPjxrZXl3b3JkPkNvY3VsdHVyZSBU
ZWNobmlxdWVzPC9rZXl3b3JkPjxrZXl3b3JkPkNvbGxhZ2VuIFR5cGUgSS9tZXRhYm9saXNtPC9r
ZXl3b3JkPjxrZXl3b3JkPkRpc2Vhc2UgTW9kZWxzLCBBbmltYWw8L2tleXdvcmQ+PGtleXdvcmQ+
RHJ1ZyBTeW5lcmdpc208L2tleXdvcmQ+PGtleXdvcmQ+RXRoYW5vbC8qcGhhcm1hY29sb2d5PC9r
ZXl3b3JkPjxrZXl3b3JkPkZhdHR5IEFjaWRzLCBVbnNhdHVyYXRlZC9waGFybWFjb2xvZ3k8L2tl
eXdvcmQ+PGtleXdvcmQ+RmVtYWxlPC9rZXl3b3JkPjxrZXl3b3JkPkdsdXRhdGhpb25lL21ldGFi
b2xpc208L2tleXdvcmQ+PGtleXdvcmQ+SGVwYXRpYyBTdGVsbGF0ZSBDZWxscy9kcnVnIGVmZmVj
dHMvbWV0YWJvbGlzbS9wYXRob2xvZ3k8L2tleXdvcmQ+PGtleXdvcmQ+S3VwZmZlciBDZWxscy9k
cnVnIGVmZmVjdHMvKm1ldGFib2xpc20vcGF0aG9sb2d5PC9rZXl3b3JkPjxrZXl3b3JkPkxpdmVy
IENpcnJob3Npcy8qbWV0YWJvbGlzbS9wYXRob2xvZ3k8L2tleXdvcmQ+PGtleXdvcmQ+T3hpZGF0
aXZlIFN0cmVzcy9kcnVnIGVmZmVjdHM8L2tleXdvcmQ+PGtleXdvcmQ+UmF0czwva2V5d29yZD48
a2V5d29yZD5SYXRzLCBTcHJhZ3VlLURhd2xleTwva2V5d29yZD48a2V5d29yZD5UcmFuc2Zvcm1p
bmcgR3Jvd3RoIEZhY3RvciBiZXRhL21ldGFib2xpc208L2tleXdvcmQ+PGtleXdvcmQ+VHVtb3Ig
TmVjcm9zaXMgRmFjdG9yLWFscGhhL21ldGFib2xpc208L2tleXdvcmQ+PC9rZXl3b3Jkcz48ZGF0
ZXM+PHllYXI+MjAwODwveWVhcj48cHViLWRhdGVzPjxkYXRlPkRlYzwvZGF0ZT48L3B1Yi1kYXRl
cz48L2RhdGVzPjxpc2JuPjE1MjctMzM1MCAoRWxlY3Ryb25pYykmI3hEOzAyNzAtOTEzOSAoTGlu
a2luZyk8L2lzYm4+PGFjY2Vzc2lvbi1udW0+MTkwMDM4ODE8L2FjY2Vzc2lvbi1udW0+PHVybHM+
PHJlbGF0ZWQtdXJscz48dXJsPmh0dHA6Ly93d3cubmNiaS5ubG0ubmloLmdvdi9lbnRyZXovcXVl
cnkuZmNnaT9jbWQ9UmV0cmlldmUmYW1wO2RiPVB1Yk1lZCZhbXA7ZG9wdD1DaXRhdGlvbiZhbXA7
bGlzdF91aWRzPTE5MDAzODgxPC91cmw+PC9yZWxhdGVkLXVybHM+PC91cmxzPjxlbGVjdHJvbmlj
LXJlc291cmNlLW51bT4xMC4xMDAyL2hlcC4yMjU5MjwvZWxlY3Ryb25pYy1yZXNvdXJjZS1udW0+
PGxhbmd1YWdlPmVuZzwvbGFuZ3VhZ2U+PC9yZWNvcmQ+PC9DaXRlPjwvRW5kTm90ZT5=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DdWJlcm88L0F1dGhvcj48WWVhcj4yMDA4PC9ZZWFyPjxS
ZWNOdW0+MjAwPC9SZWNOdW0+PERpc3BsYXlUZXh0PjxzdHlsZSBmYWNlPSJzdXBlcnNjcmlwdCI+
WzYxXTwvc3R5bGU+PC9EaXNwbGF5VGV4dD48cmVjb3JkPjxyZWMtbnVtYmVyPjIwMDwvcmVjLW51
bWJlcj48Zm9yZWlnbi1rZXlzPjxrZXkgYXBwPSJFTiIgZGItaWQ9ImFwMnQ1dmFyYjBzenYyZXd0
cm94Mjl6ajJhZmVycGVkMjlmdiI+MjAwPC9rZXk+PC9mb3JlaWduLWtleXM+PHJlZi10eXBlIG5h
bWU9IkpvdXJuYWwgQXJ0aWNsZSI+MTc8L3JlZi10eXBlPjxjb250cmlidXRvcnM+PGF1dGhvcnM+
PGF1dGhvcj5DdWJlcm8sIEYuIEouPC9hdXRob3I+PGF1dGhvcj5OaWV0bywgTi48L2F1dGhvcj48
L2F1dGhvcnM+PC9jb250cmlidXRvcnM+PGF1dGgtYWRkcmVzcz5EZXBhcnRtZW50IG9mIE1lZGlj
aW5lLCBEaXZpc2lvbiBvZiBMaXZlciBEaXNlYXNlcywgTW91bnQgU2luYWkgU2Nob29sIG9mIE1l
ZGljaW5lLCBOZXcgWW9yaywgTlksIFVTQS48L2F1dGgtYWRkcmVzcz48dGl0bGVzPjx0aXRsZT5F
dGhhbm9sIGFuZCBhcmFjaGlkb25pYyBhY2lkIHN5bmVyZ2l6ZSB0byBhY3RpdmF0ZSBLdXBmZmVy
IGNlbGxzIGFuZCBtb2R1bGF0ZSB0aGUgZmlicm9nZW5pYyByZXNwb25zZSB2aWEgdHVtb3IgbmVj
cm9zaXMgZmFjdG9yIGFscGhhLCByZWR1Y2VkIGdsdXRhdGhpb25lLCBhbmQgdHJhbnNmb3JtaW5n
IGdyb3d0aCBmYWN0b3IgYmV0YS1kZXBlbmRlbnQgbWVjaGFuaXNtczwvdGl0bGU+PHNlY29uZGFy
eS10aXRsZT5IZXBhdG9sb2d5PC9zZWNvbmRhcnktdGl0bGU+PC90aXRsZXM+PHBlcmlvZGljYWw+
PGZ1bGwtdGl0bGU+SGVwYXRvbG9neTwvZnVsbC10aXRsZT48L3BlcmlvZGljYWw+PHBhZ2VzPjIw
MjctMzk8L3BhZ2VzPjx2b2x1bWU+NDg8L3ZvbHVtZT48bnVtYmVyPjY8L251bWJlcj48ZWRpdGlv
bj4yMDA4LzExLzEzPC9lZGl0aW9uPjxrZXl3b3Jkcz48a2V5d29yZD5BbmltYWxzPC9rZXl3b3Jk
PjxrZXl3b3JkPkFwb3B0b3Npcy9kcnVnIGVmZmVjdHM8L2tleXdvcmQ+PGtleXdvcmQ+QXJhY2hp
ZG9uaWMgQWNpZC8qcGhhcm1hY29sb2d5PC9rZXl3b3JkPjxrZXl3b3JkPkNlbGwgUHJvbGlmZXJh
dGlvbi9kcnVnIGVmZmVjdHM8L2tleXdvcmQ+PGtleXdvcmQ+Q2VudHJhbCBOZXJ2b3VzIFN5c3Rl
bSBEZXByZXNzYW50cy8qcGhhcm1hY29sb2d5PC9rZXl3b3JkPjxrZXl3b3JkPkNvY3VsdHVyZSBU
ZWNobmlxdWVzPC9rZXl3b3JkPjxrZXl3b3JkPkNvbGxhZ2VuIFR5cGUgSS9tZXRhYm9saXNtPC9r
ZXl3b3JkPjxrZXl3b3JkPkRpc2Vhc2UgTW9kZWxzLCBBbmltYWw8L2tleXdvcmQ+PGtleXdvcmQ+
RHJ1ZyBTeW5lcmdpc208L2tleXdvcmQ+PGtleXdvcmQ+RXRoYW5vbC8qcGhhcm1hY29sb2d5PC9r
ZXl3b3JkPjxrZXl3b3JkPkZhdHR5IEFjaWRzLCBVbnNhdHVyYXRlZC9waGFybWFjb2xvZ3k8L2tl
eXdvcmQ+PGtleXdvcmQ+RmVtYWxlPC9rZXl3b3JkPjxrZXl3b3JkPkdsdXRhdGhpb25lL21ldGFi
b2xpc208L2tleXdvcmQ+PGtleXdvcmQ+SGVwYXRpYyBTdGVsbGF0ZSBDZWxscy9kcnVnIGVmZmVj
dHMvbWV0YWJvbGlzbS9wYXRob2xvZ3k8L2tleXdvcmQ+PGtleXdvcmQ+S3VwZmZlciBDZWxscy9k
cnVnIGVmZmVjdHMvKm1ldGFib2xpc20vcGF0aG9sb2d5PC9rZXl3b3JkPjxrZXl3b3JkPkxpdmVy
IENpcnJob3Npcy8qbWV0YWJvbGlzbS9wYXRob2xvZ3k8L2tleXdvcmQ+PGtleXdvcmQ+T3hpZGF0
aXZlIFN0cmVzcy9kcnVnIGVmZmVjdHM8L2tleXdvcmQ+PGtleXdvcmQ+UmF0czwva2V5d29yZD48
a2V5d29yZD5SYXRzLCBTcHJhZ3VlLURhd2xleTwva2V5d29yZD48a2V5d29yZD5UcmFuc2Zvcm1p
bmcgR3Jvd3RoIEZhY3RvciBiZXRhL21ldGFib2xpc208L2tleXdvcmQ+PGtleXdvcmQ+VHVtb3Ig
TmVjcm9zaXMgRmFjdG9yLWFscGhhL21ldGFib2xpc208L2tleXdvcmQ+PC9rZXl3b3Jkcz48ZGF0
ZXM+PHllYXI+MjAwODwveWVhcj48cHViLWRhdGVzPjxkYXRlPkRlYzwvZGF0ZT48L3B1Yi1kYXRl
cz48L2RhdGVzPjxpc2JuPjE1MjctMzM1MCAoRWxlY3Ryb25pYykmI3hEOzAyNzAtOTEzOSAoTGlu
a2luZyk8L2lzYm4+PGFjY2Vzc2lvbi1udW0+MTkwMDM4ODE8L2FjY2Vzc2lvbi1udW0+PHVybHM+
PHJlbGF0ZWQtdXJscz48dXJsPmh0dHA6Ly93d3cubmNiaS5ubG0ubmloLmdvdi9lbnRyZXovcXVl
cnkuZmNnaT9jbWQ9UmV0cmlldmUmYW1wO2RiPVB1Yk1lZCZhbXA7ZG9wdD1DaXRhdGlvbiZhbXA7
bGlzdF91aWRzPTE5MDAzODgxPC91cmw+PC9yZWxhdGVkLXVybHM+PC91cmxzPjxlbGVjdHJvbmlj
LXJlc291cmNlLW51bT4xMC4xMDAyL2hlcC4yMjU5MjwvZWxlY3Ryb25pYy1yZXNvdXJjZS1udW0+
PGxhbmd1YWdlPmVuZzwvbGFuZ3VhZ2U+PC9yZWNvcmQ+PC9DaXRlPjwvRW5kTm90ZT5=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61" w:tooltip="Cubero, 2008 #200" w:history="1">
        <w:r w:rsidRPr="00E05C91">
          <w:rPr>
            <w:rFonts w:ascii="Book Antiqua" w:hAnsi="Book Antiqua"/>
            <w:noProof/>
            <w:sz w:val="24"/>
            <w:szCs w:val="24"/>
            <w:vertAlign w:val="superscript"/>
          </w:rPr>
          <w:t>61</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w:t>
      </w:r>
    </w:p>
    <w:p w:rsidR="00EA1091" w:rsidRPr="00E05C91" w:rsidRDefault="00EA1091" w:rsidP="008D1F4E">
      <w:pPr>
        <w:spacing w:line="360" w:lineRule="auto"/>
        <w:ind w:firstLine="284"/>
        <w:rPr>
          <w:rFonts w:ascii="Book Antiqua" w:hAnsi="Book Antiqua"/>
          <w:sz w:val="24"/>
          <w:szCs w:val="24"/>
        </w:rPr>
      </w:pPr>
    </w:p>
    <w:p w:rsidR="00EA1091" w:rsidRPr="00114147" w:rsidRDefault="00EA1091" w:rsidP="00114147">
      <w:pPr>
        <w:spacing w:line="360" w:lineRule="auto"/>
        <w:rPr>
          <w:rFonts w:ascii="Book Antiqua" w:hAnsi="Book Antiqua"/>
          <w:b/>
          <w:i/>
          <w:sz w:val="24"/>
          <w:szCs w:val="24"/>
        </w:rPr>
      </w:pPr>
      <w:r w:rsidRPr="00114147">
        <w:rPr>
          <w:rFonts w:ascii="Book Antiqua" w:hAnsi="Book Antiqua"/>
          <w:b/>
          <w:i/>
          <w:sz w:val="24"/>
          <w:szCs w:val="24"/>
        </w:rPr>
        <w:t>Interactions with activated HSCs and liver lymphocytes in the pathogenesis of alcohol-mediated liver fibrosis</w:t>
      </w:r>
    </w:p>
    <w:p w:rsidR="00EA1091" w:rsidRPr="00E05C91" w:rsidRDefault="00EA1091" w:rsidP="00114147">
      <w:pPr>
        <w:spacing w:line="360" w:lineRule="auto"/>
        <w:rPr>
          <w:rFonts w:ascii="Book Antiqua" w:hAnsi="Book Antiqua"/>
          <w:sz w:val="24"/>
          <w:szCs w:val="24"/>
        </w:rPr>
      </w:pPr>
      <w:r w:rsidRPr="00E05C91">
        <w:rPr>
          <w:rFonts w:ascii="Book Antiqua" w:hAnsi="Book Antiqua"/>
          <w:sz w:val="24"/>
          <w:szCs w:val="24"/>
        </w:rPr>
        <w:t xml:space="preserve">Recent interesting studies have suggested that diverse types of lymphocytes are actively involved in the pathogenesis of liver fibrosis because the liver is normally enriched with innate and adaptive </w:t>
      </w:r>
      <w:proofErr w:type="gramStart"/>
      <w:r w:rsidRPr="00E05C91">
        <w:rPr>
          <w:rFonts w:ascii="Book Antiqua" w:hAnsi="Book Antiqua"/>
          <w:sz w:val="24"/>
          <w:szCs w:val="24"/>
        </w:rPr>
        <w:t>lymphocytes</w:t>
      </w:r>
      <w:proofErr w:type="gramEnd"/>
      <w:r w:rsidRPr="00E05C91">
        <w:rPr>
          <w:rFonts w:ascii="Book Antiqua" w:hAnsi="Book Antiqua"/>
          <w:sz w:val="24"/>
          <w:szCs w:val="24"/>
        </w:rPr>
        <w:fldChar w:fldCharType="begin">
          <w:fldData xml:space="preserve">PEVuZE5vdGU+PENpdGU+PEF1dGhvcj5HYW88L0F1dGhvcj48WWVhcj4yMDA4PC9ZZWFyPjxSZWNO
dW0+MjMwPC9SZWNOdW0+PERpc3BsYXlUZXh0PjxzdHlsZSBmYWNlPSJzdXBlcnNjcmlwdCI+WzYs
IDddPC9zdHlsZT48L0Rpc3BsYXlUZXh0PjxyZWNvcmQ+PHJlYy1udW1iZXI+MjMwPC9yZWMtbnVt
YmVyPjxmb3JlaWduLWtleXM+PGtleSBhcHA9IkVOIiBkYi1pZD0iYXAydDV2YXJiMHN6djJld3Ry
b3gyOXpqMmFmZXJwZWQyOWZ2Ij4yMzA8L2tleT48L2ZvcmVpZ24ta2V5cz48cmVmLXR5cGUgbmFt
ZT0iSm91cm5hbCBBcnRpY2xlIj4xNzwvcmVmLXR5cGU+PGNvbnRyaWJ1dG9ycz48YXV0aG9ycz48
YXV0aG9yPkdhbywgQi48L2F1dGhvcj48YXV0aG9yPkplb25nLCBXLiBJLjwvYXV0aG9yPjxhdXRo
b3I+VGlhbiwgWi48L2F1dGhvcj48L2F1dGhvcnM+PC9jb250cmlidXRvcnM+PGF1dGgtYWRkcmVz
cz5TZWN0aW9uIG9uIExpdmVyIEJpb2xvZ3ksIExhYm9yYXRvcnkgb2YgUGh5c2lvbG9naWMgU3R1
ZGllcywgTmF0aW9uYWwgSW5zdGl0dXRlIG9uIEFsY29ob2wgQWJ1c2UgYW5kIEFsY29ob2xpc20s
IE5hdGlvbmFsIEluc3RpdHV0ZXMgb2YgSGVhbHRoLCBCZXRoZXNkYSwgTUQgMjA4OTIsIFVTQS4g
Ymdhb0BtYWlsLm5paC5nb3Y8L2F1dGgtYWRkcmVzcz48dGl0bGVzPjx0aXRsZT5MaXZlcjogQW4g
b3JnYW4gd2l0aCBwcmVkb21pbmFudCBpbm5hdGUgaW1tdW5pdHk8L3RpdGxlPjxzZWNvbmRhcnkt
dGl0bGU+SGVwYXRvbG9neTwvc2Vjb25kYXJ5LXRpdGxlPjwvdGl0bGVzPjxwZXJpb2RpY2FsPjxm
dWxsLXRpdGxlPkhlcGF0b2xvZ3k8L2Z1bGwtdGl0bGU+PC9wZXJpb2RpY2FsPjxwYWdlcz43Mjkt
MzY8L3BhZ2VzPjx2b2x1bWU+NDc8L3ZvbHVtZT48bnVtYmVyPjI8L251bWJlcj48ZWRpdGlvbj4y
MDA4LzAxLzAyPC9lZGl0aW9uPjxrZXl3b3Jkcz48a2V5d29yZD5BbmltYWxzPC9rZXl3b3JkPjxr
ZXl3b3JkPkNvbXBsZW1lbnQgQWN0aXZhdGlvbjwva2V5d29yZD48a2V5d29yZD5Db21wbGVtZW50
IFN5c3RlbSBQcm90ZWlucy9waHlzaW9sb2d5PC9rZXl3b3JkPjxrZXl3b3JkPkhlcGF0b2N5dGVz
L2ltbXVub2xvZ3kvcGh5c2lvbG9neTwva2V5d29yZD48a2V5d29yZD5IdW1hbnM8L2tleXdvcmQ+
PGtleXdvcmQ+SW1tdW5pdHksIElubmF0ZS8qaW1tdW5vbG9neTwva2V5d29yZD48a2V5d29yZD5L
aWxsZXIgQ2VsbHMsIE5hdHVyYWwvaW1tdW5vbG9neTwva2V5d29yZD48a2V5d29yZD5LdXBmZmVy
IENlbGxzL2ltbXVub2xvZ3k8L2tleXdvcmQ+PGtleXdvcmQ+TGl2ZXIvKmltbXVub2xvZ3k8L2tl
eXdvcmQ+PGtleXdvcmQ+TGl2ZXIgQ2lyY3VsYXRpb24vaW1tdW5vbG9neS8qcGh5c2lvbG9neTwv
a2V5d29yZD48a2V5d29yZD5ULUx5bXBob2N5dGVzL2ltbXVub2xvZ3k8L2tleXdvcmQ+PC9rZXl3
b3Jkcz48ZGF0ZXM+PHllYXI+MjAwODwveWVhcj48cHViLWRhdGVzPjxkYXRlPkZlYjwvZGF0ZT48
L3B1Yi1kYXRlcz48L2RhdGVzPjxpc2JuPjE1MjctMzM1MCAoRWxlY3Ryb25pYykmI3hEOzAyNzAt
OTEzOSAoTGlua2luZyk8L2lzYm4+PGFjY2Vzc2lvbi1udW0+MTgxNjcwNjY8L2FjY2Vzc2lvbi1u
dW0+PHVybHM+PHJlbGF0ZWQtdXJscz48dXJsPmh0dHA6Ly93d3cubmNiaS5ubG0ubmloLmdvdi9l
bnRyZXovcXVlcnkuZmNnaT9jbWQ9UmV0cmlldmUmYW1wO2RiPVB1Yk1lZCZhbXA7ZG9wdD1DaXRh
dGlvbiZhbXA7bGlzdF91aWRzPTE4MTY3MDY2PC91cmw+PC9yZWxhdGVkLXVybHM+PC91cmxzPjxl
bGVjdHJvbmljLXJlc291cmNlLW51bT4xMC4xMDAyL2hlcC4yMjAzNDwvZWxlY3Ryb25pYy1yZXNv
dXJjZS1udW0+PGxhbmd1YWdlPmVuZzwvbGFuZ3VhZ2U+PC9yZWNvcmQ+PC9DaXRlPjxDaXRlPjxB
dXRob3I+UmFjYW5lbGxpPC9BdXRob3I+PFllYXI+MjAwNjwvWWVhcj48UmVjTnVtPjMwPC9SZWNO
dW0+PHJlY29yZD48cmVjLW51bWJlcj4zMDwvcmVjLW51bWJlcj48Zm9yZWlnbi1rZXlzPjxrZXkg
YXBwPSJFTiIgZGItaWQ9InQ1enZlenRyMXZ3cHhwZTBwc2VwZXJ0cTVwcnZ4c3ZwZmRlciIgdGlt
ZXN0YW1wPSIxNDQyMjc3MTc3Ij4zMDwva2V5PjwvZm9yZWlnbi1rZXlzPjxyZWYtdHlwZSBuYW1l
PSJKb3VybmFsIEFydGljbGUiPjE3PC9yZWYtdHlwZT48Y29udHJpYnV0b3JzPjxhdXRob3JzPjxh
dXRob3I+UmFjYW5lbGxpLCBWLjwvYXV0aG9yPjxhdXRob3I+UmVoZXJtYW5uLCBCLjwvYXV0aG9y
PjwvYXV0aG9ycz48L2NvbnRyaWJ1dG9ycz48YXV0aC1hZGRyZXNzPkRlcGFydG1lbnQgb2YgSW50
ZXJuYWwgTWVkaWNpbmUgYW5kIENsaW5pY2FsIE9uY29sb2d5LCBVbml2ZXJzaXR5IG9mIEJhcmkg
TWVkaWNhbCBTY2hvb2wsIEJhcmksIEl0YWx5LjwvYXV0aC1hZGRyZXNzPjx0aXRsZXM+PHRpdGxl
PlRoZSBsaXZlciBhcyBhbiBpbW11bm9sb2dpY2FsIG9yZ2FuPC90aXRsZT48c2Vjb25kYXJ5LXRp
dGxlPkhlcGF0b2xvZ3k8L3NlY29uZGFyeS10aXRsZT48L3RpdGxlcz48cGVyaW9kaWNhbD48ZnVs
bC10aXRsZT5IZXBhdG9sb2d5PC9mdWxsLXRpdGxlPjxhYmJyLTE+SGVwYXRvbG9neTwvYWJici0x
PjwvcGVyaW9kaWNhbD48cGFnZXM+UzU0LTYyPC9wYWdlcz48dm9sdW1lPjQzPC92b2x1bWU+PG51
bWJlcj4yIFN1cHBsIDE8L251bWJlcj48a2V5d29yZHM+PGtleXdvcmQ+QW5pbWFsczwva2V5d29y
ZD48a2V5d29yZD5CLUx5bXBob2N5dGVzL3BoeXNpb2xvZ3k8L2tleXdvcmQ+PGtleXdvcmQ+SHVt
YW5zPC9rZXl3b3JkPjxrZXl3b3JkPkltbXVuaXR5LCBJbm5hdGUvcGh5c2lvbG9neTwva2V5d29y
ZD48a2V5d29yZD5MaXZlci9hbmF0b215ICZhbXA7IGhpc3RvbG9neS8qaW1tdW5vbG9neTwva2V5
d29yZD48a2V5d29yZD5ULUx5bXBob2N5dGVzL2ltbXVub2xvZ3k8L2tleXdvcmQ+PC9rZXl3b3Jk
cz48ZGF0ZXM+PHllYXI+MjAwNjwveWVhcj48cHViLWRhdGVzPjxkYXRlPkZlYjwvZGF0ZT48L3B1
Yi1kYXRlcz48L2RhdGVzPjxpc2JuPjAyNzAtOTEzOSAoUHJpbnQpJiN4RDswMjcwLTkxMzkgKExp
bmtpbmcpPC9pc2JuPjxhY2Nlc3Npb24tbnVtPjE2NDQ3MjcxPC9hY2Nlc3Npb24tbnVtPjx1cmxz
PjxyZWxhdGVkLXVybHM+PHVybD5odHRwOi8vd3d3Lm5jYmkubmxtLm5paC5nb3YvcHVibWVkLzE2
NDQ3MjcxPC91cmw+PC9yZWxhdGVkLXVybHM+PC91cmxzPjxlbGVjdHJvbmljLXJlc291cmNlLW51
bT4xMC4xMDAyL2hlcC4yMTA2MDwvZWxlY3Ryb25pYy1yZXNvdXJjZS1udW0+PC9yZWNvcmQ+PC9D
aXRlPjwvRW5kTm90ZT4A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HYW88L0F1dGhvcj48WWVhcj4yMDA4PC9ZZWFyPjxSZWNO
dW0+MjMwPC9SZWNOdW0+PERpc3BsYXlUZXh0PjxzdHlsZSBmYWNlPSJzdXBlcnNjcmlwdCI+WzYs
IDddPC9zdHlsZT48L0Rpc3BsYXlUZXh0PjxyZWNvcmQ+PHJlYy1udW1iZXI+MjMwPC9yZWMtbnVt
YmVyPjxmb3JlaWduLWtleXM+PGtleSBhcHA9IkVOIiBkYi1pZD0iYXAydDV2YXJiMHN6djJld3Ry
b3gyOXpqMmFmZXJwZWQyOWZ2Ij4yMzA8L2tleT48L2ZvcmVpZ24ta2V5cz48cmVmLXR5cGUgbmFt
ZT0iSm91cm5hbCBBcnRpY2xlIj4xNzwvcmVmLXR5cGU+PGNvbnRyaWJ1dG9ycz48YXV0aG9ycz48
YXV0aG9yPkdhbywgQi48L2F1dGhvcj48YXV0aG9yPkplb25nLCBXLiBJLjwvYXV0aG9yPjxhdXRo
b3I+VGlhbiwgWi48L2F1dGhvcj48L2F1dGhvcnM+PC9jb250cmlidXRvcnM+PGF1dGgtYWRkcmVz
cz5TZWN0aW9uIG9uIExpdmVyIEJpb2xvZ3ksIExhYm9yYXRvcnkgb2YgUGh5c2lvbG9naWMgU3R1
ZGllcywgTmF0aW9uYWwgSW5zdGl0dXRlIG9uIEFsY29ob2wgQWJ1c2UgYW5kIEFsY29ob2xpc20s
IE5hdGlvbmFsIEluc3RpdHV0ZXMgb2YgSGVhbHRoLCBCZXRoZXNkYSwgTUQgMjA4OTIsIFVTQS4g
Ymdhb0BtYWlsLm5paC5nb3Y8L2F1dGgtYWRkcmVzcz48dGl0bGVzPjx0aXRsZT5MaXZlcjogQW4g
b3JnYW4gd2l0aCBwcmVkb21pbmFudCBpbm5hdGUgaW1tdW5pdHk8L3RpdGxlPjxzZWNvbmRhcnkt
dGl0bGU+SGVwYXRvbG9neTwvc2Vjb25kYXJ5LXRpdGxlPjwvdGl0bGVzPjxwZXJpb2RpY2FsPjxm
dWxsLXRpdGxlPkhlcGF0b2xvZ3k8L2Z1bGwtdGl0bGU+PC9wZXJpb2RpY2FsPjxwYWdlcz43Mjkt
MzY8L3BhZ2VzPjx2b2x1bWU+NDc8L3ZvbHVtZT48bnVtYmVyPjI8L251bWJlcj48ZWRpdGlvbj4y
MDA4LzAxLzAyPC9lZGl0aW9uPjxrZXl3b3Jkcz48a2V5d29yZD5BbmltYWxzPC9rZXl3b3JkPjxr
ZXl3b3JkPkNvbXBsZW1lbnQgQWN0aXZhdGlvbjwva2V5d29yZD48a2V5d29yZD5Db21wbGVtZW50
IFN5c3RlbSBQcm90ZWlucy9waHlzaW9sb2d5PC9rZXl3b3JkPjxrZXl3b3JkPkhlcGF0b2N5dGVz
L2ltbXVub2xvZ3kvcGh5c2lvbG9neTwva2V5d29yZD48a2V5d29yZD5IdW1hbnM8L2tleXdvcmQ+
PGtleXdvcmQ+SW1tdW5pdHksIElubmF0ZS8qaW1tdW5vbG9neTwva2V5d29yZD48a2V5d29yZD5L
aWxsZXIgQ2VsbHMsIE5hdHVyYWwvaW1tdW5vbG9neTwva2V5d29yZD48a2V5d29yZD5LdXBmZmVy
IENlbGxzL2ltbXVub2xvZ3k8L2tleXdvcmQ+PGtleXdvcmQ+TGl2ZXIvKmltbXVub2xvZ3k8L2tl
eXdvcmQ+PGtleXdvcmQ+TGl2ZXIgQ2lyY3VsYXRpb24vaW1tdW5vbG9neS8qcGh5c2lvbG9neTwv
a2V5d29yZD48a2V5d29yZD5ULUx5bXBob2N5dGVzL2ltbXVub2xvZ3k8L2tleXdvcmQ+PC9rZXl3
b3Jkcz48ZGF0ZXM+PHllYXI+MjAwODwveWVhcj48cHViLWRhdGVzPjxkYXRlPkZlYjwvZGF0ZT48
L3B1Yi1kYXRlcz48L2RhdGVzPjxpc2JuPjE1MjctMzM1MCAoRWxlY3Ryb25pYykmI3hEOzAyNzAt
OTEzOSAoTGlua2luZyk8L2lzYm4+PGFjY2Vzc2lvbi1udW0+MTgxNjcwNjY8L2FjY2Vzc2lvbi1u
dW0+PHVybHM+PHJlbGF0ZWQtdXJscz48dXJsPmh0dHA6Ly93d3cubmNiaS5ubG0ubmloLmdvdi9l
bnRyZXovcXVlcnkuZmNnaT9jbWQ9UmV0cmlldmUmYW1wO2RiPVB1Yk1lZCZhbXA7ZG9wdD1DaXRh
dGlvbiZhbXA7bGlzdF91aWRzPTE4MTY3MDY2PC91cmw+PC9yZWxhdGVkLXVybHM+PC91cmxzPjxl
bGVjdHJvbmljLXJlc291cmNlLW51bT4xMC4xMDAyL2hlcC4yMjAzNDwvZWxlY3Ryb25pYy1yZXNv
dXJjZS1udW0+PGxhbmd1YWdlPmVuZzwvbGFuZ3VhZ2U+PC9yZWNvcmQ+PC9DaXRlPjxDaXRlPjxB
dXRob3I+UmFjYW5lbGxpPC9BdXRob3I+PFllYXI+MjAwNjwvWWVhcj48UmVjTnVtPjMwPC9SZWNO
dW0+PHJlY29yZD48cmVjLW51bWJlcj4zMDwvcmVjLW51bWJlcj48Zm9yZWlnbi1rZXlzPjxrZXkg
YXBwPSJFTiIgZGItaWQ9InQ1enZlenRyMXZ3cHhwZTBwc2VwZXJ0cTVwcnZ4c3ZwZmRlciIgdGlt
ZXN0YW1wPSIxNDQyMjc3MTc3Ij4zMDwva2V5PjwvZm9yZWlnbi1rZXlzPjxyZWYtdHlwZSBuYW1l
PSJKb3VybmFsIEFydGljbGUiPjE3PC9yZWYtdHlwZT48Y29udHJpYnV0b3JzPjxhdXRob3JzPjxh
dXRob3I+UmFjYW5lbGxpLCBWLjwvYXV0aG9yPjxhdXRob3I+UmVoZXJtYW5uLCBCLjwvYXV0aG9y
PjwvYXV0aG9ycz48L2NvbnRyaWJ1dG9ycz48YXV0aC1hZGRyZXNzPkRlcGFydG1lbnQgb2YgSW50
ZXJuYWwgTWVkaWNpbmUgYW5kIENsaW5pY2FsIE9uY29sb2d5LCBVbml2ZXJzaXR5IG9mIEJhcmkg
TWVkaWNhbCBTY2hvb2wsIEJhcmksIEl0YWx5LjwvYXV0aC1hZGRyZXNzPjx0aXRsZXM+PHRpdGxl
PlRoZSBsaXZlciBhcyBhbiBpbW11bm9sb2dpY2FsIG9yZ2FuPC90aXRsZT48c2Vjb25kYXJ5LXRp
dGxlPkhlcGF0b2xvZ3k8L3NlY29uZGFyeS10aXRsZT48L3RpdGxlcz48cGVyaW9kaWNhbD48ZnVs
bC10aXRsZT5IZXBhdG9sb2d5PC9mdWxsLXRpdGxlPjxhYmJyLTE+SGVwYXRvbG9neTwvYWJici0x
PjwvcGVyaW9kaWNhbD48cGFnZXM+UzU0LTYyPC9wYWdlcz48dm9sdW1lPjQzPC92b2x1bWU+PG51
bWJlcj4yIFN1cHBsIDE8L251bWJlcj48a2V5d29yZHM+PGtleXdvcmQ+QW5pbWFsczwva2V5d29y
ZD48a2V5d29yZD5CLUx5bXBob2N5dGVzL3BoeXNpb2xvZ3k8L2tleXdvcmQ+PGtleXdvcmQ+SHVt
YW5zPC9rZXl3b3JkPjxrZXl3b3JkPkltbXVuaXR5LCBJbm5hdGUvcGh5c2lvbG9neTwva2V5d29y
ZD48a2V5d29yZD5MaXZlci9hbmF0b215ICZhbXA7IGhpc3RvbG9neS8qaW1tdW5vbG9neTwva2V5
d29yZD48a2V5d29yZD5ULUx5bXBob2N5dGVzL2ltbXVub2xvZ3k8L2tleXdvcmQ+PC9rZXl3b3Jk
cz48ZGF0ZXM+PHllYXI+MjAwNjwveWVhcj48cHViLWRhdGVzPjxkYXRlPkZlYjwvZGF0ZT48L3B1
Yi1kYXRlcz48L2RhdGVzPjxpc2JuPjAyNzAtOTEzOSAoUHJpbnQpJiN4RDswMjcwLTkxMzkgKExp
bmtpbmcpPC9pc2JuPjxhY2Nlc3Npb24tbnVtPjE2NDQ3MjcxPC9hY2Nlc3Npb24tbnVtPjx1cmxz
PjxyZWxhdGVkLXVybHM+PHVybD5odHRwOi8vd3d3Lm5jYmkubmxtLm5paC5nb3YvcHVibWVkLzE2
NDQ3MjcxPC91cmw+PC9yZWxhdGVkLXVybHM+PC91cmxzPjxlbGVjdHJvbmljLXJlc291cmNlLW51
bT4xMC4xMDAyL2hlcC4yMTA2MDwvZWxlY3Ryb25pYy1yZXNvdXJjZS1udW0+PC9yZWNvcmQ+PC9D
aXRlPjwvRW5kTm90ZT4A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6" w:tooltip="Gao, 2008 #230" w:history="1">
        <w:r w:rsidRPr="00E05C91">
          <w:rPr>
            <w:rFonts w:ascii="Book Antiqua" w:hAnsi="Book Antiqua"/>
            <w:noProof/>
            <w:sz w:val="24"/>
            <w:szCs w:val="24"/>
            <w:vertAlign w:val="superscript"/>
          </w:rPr>
          <w:t>6</w:t>
        </w:r>
      </w:hyperlink>
      <w:r w:rsidR="00114147">
        <w:rPr>
          <w:rFonts w:ascii="Book Antiqua" w:hAnsi="Book Antiqua"/>
          <w:noProof/>
          <w:sz w:val="24"/>
          <w:szCs w:val="24"/>
          <w:vertAlign w:val="superscript"/>
        </w:rPr>
        <w:t>,</w:t>
      </w:r>
      <w:hyperlink w:anchor="_ENREF_7" w:tooltip="Racanelli, 2006 #30" w:history="1">
        <w:r w:rsidRPr="00E05C91">
          <w:rPr>
            <w:rFonts w:ascii="Book Antiqua" w:hAnsi="Book Antiqua"/>
            <w:noProof/>
            <w:sz w:val="24"/>
            <w:szCs w:val="24"/>
            <w:vertAlign w:val="superscript"/>
          </w:rPr>
          <w:t>7</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Among these lymphocytes, NK cells have anti-fibrotic effects, directly killing activated HSCs in NKG2D- and tumor necrosis factor-related apoptosis and inducing ligand (TRAIL)-dependent manners but not quiescent HSCs</w:t>
      </w:r>
      <w:r w:rsidRPr="00E05C91">
        <w:rPr>
          <w:rFonts w:ascii="Book Antiqua" w:hAnsi="Book Antiqua"/>
          <w:sz w:val="24"/>
          <w:szCs w:val="24"/>
        </w:rPr>
        <w:fldChar w:fldCharType="begin">
          <w:fldData xml:space="preserve">PEVuZE5vdGU+PENpdGU+PEF1dGhvcj5SYWRhZXZhPC9BdXRob3I+PFllYXI+MjAwNjwvWWVhcj48
UmVjTnVtPjcwPC9SZWNOdW0+PERpc3BsYXlUZXh0PjxzdHlsZSBmYWNlPSJzdXBlcnNjcmlwdCI+
WzQxLCA2Ml08L3N0eWxlPjwvRGlzcGxheVRleHQ+PHJlY29yZD48cmVjLW51bWJlcj43MDwvcmVj
LW51bWJlcj48Zm9yZWlnbi1rZXlzPjxrZXkgYXBwPSJFTiIgZGItaWQ9ImFwMnQ1dmFyYjBzenYy
ZXd0cm94Mjl6ajJhZmVycGVkMjlmdiI+NzA8L2tleT48L2ZvcmVpZ24ta2V5cz48cmVmLXR5cGUg
bmFtZT0iSm91cm5hbCBBcnRpY2xlIj4xNzwvcmVmLXR5cGU+PGNvbnRyaWJ1dG9ycz48YXV0aG9y
cz48YXV0aG9yPlJhZGFldmEsIFMuPC9hdXRob3I+PGF1dGhvcj5TdW4sIFIuPC9hdXRob3I+PGF1
dGhvcj5KYXJ1Z2EsIEIuPC9hdXRob3I+PGF1dGhvcj5OZ3V5ZW4sIFYuIFQuPC9hdXRob3I+PGF1
dGhvcj5UaWFuLCBaLjwvYXV0aG9yPjxhdXRob3I+R2FvLCBCLjwvYXV0aG9yPjwvYXV0aG9ycz48
L2NvbnRyaWJ1dG9ycz48YXV0aC1hZGRyZXNzPlNlY3Rpb24gb24gTGl2ZXIgQmlvbG9neSwgTGFi
b3JhdG9yeSBvZiBQaHlzaW9sb2dpYyBTdHVkaWVzLCBOYXRpb25hbCBJbnN0aXR1dGUgb24gQWxj
b2hvbCBBYnVzZSBhbmQgQWxjb2hvbGlzbSwgTmF0aW9uYWwgSW5zdGl0dXRlcyBvZiBIZWFsdGgs
IEJldGhlc2RhLCBNYXJ5bGFuZCAyMDg5MiwgVVNBLjwvYXV0aC1hZGRyZXNzPjx0aXRsZXM+PHRp
dGxlPk5hdHVyYWwga2lsbGVyIGNlbGxzIGFtZWxpb3JhdGUgbGl2ZXIgZmlicm9zaXMgYnkga2ls
bGluZyBhY3RpdmF0ZWQgc3RlbGxhdGUgY2VsbHMgaW4gTktHMkQtZGVwZW5kZW50IGFuZCB0dW1v
ciBuZWNyb3NpcyBmYWN0b3ItcmVsYXRlZCBhcG9wdG9zaXMtaW5kdWNpbmcgbGlnYW5kLWRlcGVu
ZGVudCBtYW5uZXJzPC90aXRsZT48c2Vjb25kYXJ5LXRpdGxlPkdhc3Ryb2VudGVyb2xvZ3k8L3Nl
Y29uZGFyeS10aXRsZT48L3RpdGxlcz48cGVyaW9kaWNhbD48ZnVsbC10aXRsZT5HYXN0cm9lbnRl
cm9sb2d5PC9mdWxsLXRpdGxlPjwvcGVyaW9kaWNhbD48cGFnZXM+NDM1LTUyPC9wYWdlcz48dm9s
dW1lPjEzMDwvdm9sdW1lPjxudW1iZXI+MjwvbnVtYmVyPjxlZGl0aW9uPjIwMDYvMDIvMTQ8L2Vk
aXRpb24+PGtleXdvcmRzPjxrZXl3b3JkPkFuaW1hbHM8L2tleXdvcmQ+PGtleXdvcmQ+QXBvcHRv
c2lzLyppbW11bm9sb2d5PC9rZXl3b3JkPjxrZXl3b3JkPkROQSBQcmltZXJzPC9rZXl3b3JkPjxr
ZXl3b3JkPkRpc2Vhc2UgTW9kZWxzLCBBbmltYWw8L2tleXdvcmQ+PGtleXdvcmQ+RmxvdyBDeXRv
bWV0cnk8L2tleXdvcmQ+PGtleXdvcmQ+SGVwYXRpdGlzLCBWaXJhbCwgQW5pbWFsL2ltbXVub2xv
Z3k8L2tleXdvcmQ+PGtleXdvcmQ+S2lsbGVyIENlbGxzLCBOYXR1cmFsLyppbW11bm9sb2d5PC9r
ZXl3b3JkPjxrZXl3b3JkPkxpZ2FuZHM8L2tleXdvcmQ+PGtleXdvcmQ+TGl2ZXIgQ2lycmhvc2lz
LCBFeHBlcmltZW50YWwvKmltbXVub2xvZ3k8L2tleXdvcmQ+PGtleXdvcmQ+TWFsZTwva2V5d29y
ZD48a2V5d29yZD5NZW1icmFuZSBHbHljb3Byb3RlaW5zL2RlZmljaWVuY3kvZ2VuZXRpY3M8L2tl
eXdvcmQ+PGtleXdvcmQ+TWljZTwva2V5d29yZD48a2V5d29yZD5NaWNlLCBJbmJyZWQgQzU3Qkw8
L2tleXdvcmQ+PGtleXdvcmQ+TWljZSwgS25vY2tvdXQ8L2tleXdvcmQ+PGtleXdvcmQ+TksgQ2Vs
bCBMZWN0aW4tTGlrZSBSZWNlcHRvciBTdWJmYW1pbHkgSzwva2V5d29yZD48a2V5d29yZD5QZXJm
b3Jpbjwva2V5d29yZD48a2V5d29yZD5Qb3JlIEZvcm1pbmcgQ3l0b3RveGljIFByb3RlaW5zPC9r
ZXl3b3JkPjxrZXl3b3JkPlJlY2VwdG9ycywgSW1tdW5vbG9naWMvZ2VuZXRpY3MvKnBoeXNpb2xv
Z3k8L2tleXdvcmQ+PGtleXdvcmQ+UmVjZXB0b3JzLCBOYXR1cmFsIEtpbGxlciBDZWxsPC9rZXl3
b3JkPjxrZXl3b3JkPlJldmVyc2UgVHJhbnNjcmlwdGFzZSBQb2x5bWVyYXNlIENoYWluIFJlYWN0
aW9uPC9rZXl3b3JkPjxrZXl3b3JkPlRyZXRpbm9pbi9waHlzaW9sb2d5PC9rZXl3b3JkPjwva2V5
d29yZHM+PGRhdGVzPjx5ZWFyPjIwMDY8L3llYXI+PHB1Yi1kYXRlcz48ZGF0ZT5GZWI8L2RhdGU+
PC9wdWItZGF0ZXM+PC9kYXRlcz48aXNibj4wMDE2LTUwODUgKFByaW50KSYjeEQ7MDAxNi01MDg1
IChMaW5raW5nKTwvaXNibj48YWNjZXNzaW9uLW51bT4xNjQ3MjU5ODwvYWNjZXNzaW9uLW51bT48
dXJscz48cmVsYXRlZC11cmxzPjx1cmw+aHR0cDovL3d3dy5uY2JpLm5sbS5uaWguZ292L2VudHJl
ei9xdWVyeS5mY2dpP2NtZD1SZXRyaWV2ZSZhbXA7ZGI9UHViTWVkJmFtcDtkb3B0PUNpdGF0aW9u
JmFtcDtsaXN0X3VpZHM9MTY0NzI1OTg8L3VybD48L3JlbGF0ZWQtdXJscz48L3VybHM+PGVsZWN0
cm9uaWMtcmVzb3VyY2UtbnVtPlMwMDE2LTUwODUoMDUpMDIyMzEtNiBbcGlpXSYjeEQ7MTAuMTA1
My9qLmdhc3Ryby4yMDA1LjEwLjA1NTwvZWxlY3Ryb25pYy1yZXNvdXJjZS1udW0+PGxhbmd1YWdl
PmVuZzwvbGFuZ3VhZ2U+PC9yZWNvcmQ+PC9DaXRlPjxDaXRlPjxBdXRob3I+VGFpbXI8L0F1dGhv
cj48WWVhcj4yMDAzPC9ZZWFyPjxSZWNOdW0+MjE3PC9SZWNOdW0+PHJlY29yZD48cmVjLW51bWJl
cj4yMTc8L3JlYy1udW1iZXI+PGZvcmVpZ24ta2V5cz48a2V5IGFwcD0iRU4iIGRiLWlkPSJhcDJ0
NXZhcmIwc3p2MmV3dHJveDI5emoyYWZlcnBlZDI5ZnYiPjIxNzwva2V5PjwvZm9yZWlnbi1rZXlz
PjxyZWYtdHlwZSBuYW1lPSJKb3VybmFsIEFydGljbGUiPjE3PC9yZWYtdHlwZT48Y29udHJpYnV0
b3JzPjxhdXRob3JzPjxhdXRob3I+VGFpbXIsIFAuPC9hdXRob3I+PGF1dGhvcj5IaWd1Y2hpLCBI
LjwvYXV0aG9yPjxhdXRob3I+S29jb3ZhLCBFLjwvYXV0aG9yPjxhdXRob3I+UmlwcGUsIFIuIEEu
PC9hdXRob3I+PGF1dGhvcj5GcmllZG1hbiwgUy48L2F1dGhvcj48YXV0aG9yPkdvcmVzLCBHLiBK
LjwvYXV0aG9yPjwvYXV0aG9ycz48L2NvbnRyaWJ1dG9ycz48YXV0aC1hZGRyZXNzPkRpdmlzaW9u
IG9mIEdhc3Ryb2VudGVyb2xvZ3kgYW5kIEhlcGF0b2xvZ3ksIE1heW8gTWVkaWNhbCBTY2hvb2ws
IENsaW5pYywgYW5kIEZvdW5kYXRpb24sIFJvY2hlc3RlciwgTU4gNTU5MDUsIFVTQS48L2F1dGgt
YWRkcmVzcz48dGl0bGVzPjx0aXRsZT5BY3RpdmF0ZWQgc3RlbGxhdGUgY2VsbHMgZXhwcmVzcyB0
aGUgVFJBSUwgcmVjZXB0b3ItMi9kZWF0aCByZWNlcHRvci01IGFuZCB1bmRlcmdvIFRSQUlMLW1l
ZGlhdGVkIGFwb3B0b3NpczwvdGl0bGU+PHNlY29uZGFyeS10aXRsZT5IZXBhdG9sb2d5PC9zZWNv
bmRhcnktdGl0bGU+PC90aXRsZXM+PHBlcmlvZGljYWw+PGZ1bGwtdGl0bGU+SGVwYXRvbG9neTwv
ZnVsbC10aXRsZT48L3BlcmlvZGljYWw+PHBhZ2VzPjg3LTk1PC9wYWdlcz48dm9sdW1lPjM3PC92
b2x1bWU+PG51bWJlcj4xPC9udW1iZXI+PGVkaXRpb24+MjAwMi8xMi8yNTwvZWRpdGlvbj48a2V5
d29yZHM+PGtleXdvcmQ+QW5pbWFsczwva2V5d29yZD48a2V5d29yZD5BcG9wdG9zaXMvKnBoeXNp
b2xvZ3k8L2tleXdvcmQ+PGtleXdvcmQ+Q2VsbCBMaW5lLCBUcmFuc2Zvcm1lZDwva2V5d29yZD48
a2V5d29yZD5HZW5lIEV4cHJlc3Npb248L2tleXdvcmQ+PGtleXdvcmQ+SHVtYW5zPC9rZXl3b3Jk
PjxrZXl3b3JkPkxpdmVyLypwYXRob2xvZ3k8L2tleXdvcmQ+PGtleXdvcmQ+TGl2ZXIgQ2lycmhv
c2lzLypwYXRob2xvZ3kvKnBoeXNpb3BhdGhvbG9neTwva2V5d29yZD48a2V5d29yZD5NaWNlPC9r
ZXl3b3JkPjxrZXl3b3JkPk1pY2UsIEluYnJlZCBDNTdCTDwva2V5d29yZD48a2V5d29yZD5STkEs
IE1lc3Nlbmdlci9hbmFseXNpczwva2V5d29yZD48a2V5d29yZD5SZWNlcHRvcnMsIFRORi1SZWxh
dGVkIEFwb3B0b3Npcy1JbmR1Y2luZyBMaWdhbmQ8L2tleXdvcmQ+PGtleXdvcmQ+UmVjZXB0b3Jz
LCBUdW1vciBOZWNyb3NpcyBGYWN0b3IvKmdlbmV0aWNzPC9rZXl3b3JkPjwva2V5d29yZHM+PGRh
dGVzPjx5ZWFyPjIwMDM8L3llYXI+PHB1Yi1kYXRlcz48ZGF0ZT5KYW48L2RhdGU+PC9wdWItZGF0
ZXM+PC9kYXRlcz48aXNibj4wMjcwLTkxMzkgKFByaW50KSYjeEQ7MDI3MC05MTM5IChMaW5raW5n
KTwvaXNibj48YWNjZXNzaW9uLW51bT4xMjUwMDE5MzwvYWNjZXNzaW9uLW51bT48dXJscz48cmVs
YXRlZC11cmxzPjx1cmw+aHR0cDovL3d3dy5uY2JpLm5sbS5uaWguZ292L2VudHJlei9xdWVyeS5m
Y2dpP2NtZD1SZXRyaWV2ZSZhbXA7ZGI9UHViTWVkJmFtcDtkb3B0PUNpdGF0aW9uJmFtcDtsaXN0
X3VpZHM9MTI1MDAxOTM8L3VybD48L3JlbGF0ZWQtdXJscz48L3VybHM+PGVsZWN0cm9uaWMtcmVz
b3VyY2UtbnVtPjEwLjEwNTMvamhlcC4yMDAzLjUwMDAyJiN4RDtTMDI3MDkxMzkwMjE0MTE3NiBb
cGlpXTwvZWxlY3Ryb25pYy1yZXNvdXJjZS1udW0+PGxhbmd1YWdlPmVuZzwvbGFuZ3VhZ2U+PC9y
ZWNvcmQ+PC9DaXRlPjwvRW5kTm90ZT4A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SYWRhZXZhPC9BdXRob3I+PFllYXI+MjAwNjwvWWVhcj48
UmVjTnVtPjcwPC9SZWNOdW0+PERpc3BsYXlUZXh0PjxzdHlsZSBmYWNlPSJzdXBlcnNjcmlwdCI+
WzQxLCA2Ml08L3N0eWxlPjwvRGlzcGxheVRleHQ+PHJlY29yZD48cmVjLW51bWJlcj43MDwvcmVj
LW51bWJlcj48Zm9yZWlnbi1rZXlzPjxrZXkgYXBwPSJFTiIgZGItaWQ9ImFwMnQ1dmFyYjBzenYy
ZXd0cm94Mjl6ajJhZmVycGVkMjlmdiI+NzA8L2tleT48L2ZvcmVpZ24ta2V5cz48cmVmLXR5cGUg
bmFtZT0iSm91cm5hbCBBcnRpY2xlIj4xNzwvcmVmLXR5cGU+PGNvbnRyaWJ1dG9ycz48YXV0aG9y
cz48YXV0aG9yPlJhZGFldmEsIFMuPC9hdXRob3I+PGF1dGhvcj5TdW4sIFIuPC9hdXRob3I+PGF1
dGhvcj5KYXJ1Z2EsIEIuPC9hdXRob3I+PGF1dGhvcj5OZ3V5ZW4sIFYuIFQuPC9hdXRob3I+PGF1
dGhvcj5UaWFuLCBaLjwvYXV0aG9yPjxhdXRob3I+R2FvLCBCLjwvYXV0aG9yPjwvYXV0aG9ycz48
L2NvbnRyaWJ1dG9ycz48YXV0aC1hZGRyZXNzPlNlY3Rpb24gb24gTGl2ZXIgQmlvbG9neSwgTGFi
b3JhdG9yeSBvZiBQaHlzaW9sb2dpYyBTdHVkaWVzLCBOYXRpb25hbCBJbnN0aXR1dGUgb24gQWxj
b2hvbCBBYnVzZSBhbmQgQWxjb2hvbGlzbSwgTmF0aW9uYWwgSW5zdGl0dXRlcyBvZiBIZWFsdGgs
IEJldGhlc2RhLCBNYXJ5bGFuZCAyMDg5MiwgVVNBLjwvYXV0aC1hZGRyZXNzPjx0aXRsZXM+PHRp
dGxlPk5hdHVyYWwga2lsbGVyIGNlbGxzIGFtZWxpb3JhdGUgbGl2ZXIgZmlicm9zaXMgYnkga2ls
bGluZyBhY3RpdmF0ZWQgc3RlbGxhdGUgY2VsbHMgaW4gTktHMkQtZGVwZW5kZW50IGFuZCB0dW1v
ciBuZWNyb3NpcyBmYWN0b3ItcmVsYXRlZCBhcG9wdG9zaXMtaW5kdWNpbmcgbGlnYW5kLWRlcGVu
ZGVudCBtYW5uZXJzPC90aXRsZT48c2Vjb25kYXJ5LXRpdGxlPkdhc3Ryb2VudGVyb2xvZ3k8L3Nl
Y29uZGFyeS10aXRsZT48L3RpdGxlcz48cGVyaW9kaWNhbD48ZnVsbC10aXRsZT5HYXN0cm9lbnRl
cm9sb2d5PC9mdWxsLXRpdGxlPjwvcGVyaW9kaWNhbD48cGFnZXM+NDM1LTUyPC9wYWdlcz48dm9s
dW1lPjEzMDwvdm9sdW1lPjxudW1iZXI+MjwvbnVtYmVyPjxlZGl0aW9uPjIwMDYvMDIvMTQ8L2Vk
aXRpb24+PGtleXdvcmRzPjxrZXl3b3JkPkFuaW1hbHM8L2tleXdvcmQ+PGtleXdvcmQ+QXBvcHRv
c2lzLyppbW11bm9sb2d5PC9rZXl3b3JkPjxrZXl3b3JkPkROQSBQcmltZXJzPC9rZXl3b3JkPjxr
ZXl3b3JkPkRpc2Vhc2UgTW9kZWxzLCBBbmltYWw8L2tleXdvcmQ+PGtleXdvcmQ+RmxvdyBDeXRv
bWV0cnk8L2tleXdvcmQ+PGtleXdvcmQ+SGVwYXRpdGlzLCBWaXJhbCwgQW5pbWFsL2ltbXVub2xv
Z3k8L2tleXdvcmQ+PGtleXdvcmQ+S2lsbGVyIENlbGxzLCBOYXR1cmFsLyppbW11bm9sb2d5PC9r
ZXl3b3JkPjxrZXl3b3JkPkxpZ2FuZHM8L2tleXdvcmQ+PGtleXdvcmQ+TGl2ZXIgQ2lycmhvc2lz
LCBFeHBlcmltZW50YWwvKmltbXVub2xvZ3k8L2tleXdvcmQ+PGtleXdvcmQ+TWFsZTwva2V5d29y
ZD48a2V5d29yZD5NZW1icmFuZSBHbHljb3Byb3RlaW5zL2RlZmljaWVuY3kvZ2VuZXRpY3M8L2tl
eXdvcmQ+PGtleXdvcmQ+TWljZTwva2V5d29yZD48a2V5d29yZD5NaWNlLCBJbmJyZWQgQzU3Qkw8
L2tleXdvcmQ+PGtleXdvcmQ+TWljZSwgS25vY2tvdXQ8L2tleXdvcmQ+PGtleXdvcmQ+TksgQ2Vs
bCBMZWN0aW4tTGlrZSBSZWNlcHRvciBTdWJmYW1pbHkgSzwva2V5d29yZD48a2V5d29yZD5QZXJm
b3Jpbjwva2V5d29yZD48a2V5d29yZD5Qb3JlIEZvcm1pbmcgQ3l0b3RveGljIFByb3RlaW5zPC9r
ZXl3b3JkPjxrZXl3b3JkPlJlY2VwdG9ycywgSW1tdW5vbG9naWMvZ2VuZXRpY3MvKnBoeXNpb2xv
Z3k8L2tleXdvcmQ+PGtleXdvcmQ+UmVjZXB0b3JzLCBOYXR1cmFsIEtpbGxlciBDZWxsPC9rZXl3
b3JkPjxrZXl3b3JkPlJldmVyc2UgVHJhbnNjcmlwdGFzZSBQb2x5bWVyYXNlIENoYWluIFJlYWN0
aW9uPC9rZXl3b3JkPjxrZXl3b3JkPlRyZXRpbm9pbi9waHlzaW9sb2d5PC9rZXl3b3JkPjwva2V5
d29yZHM+PGRhdGVzPjx5ZWFyPjIwMDY8L3llYXI+PHB1Yi1kYXRlcz48ZGF0ZT5GZWI8L2RhdGU+
PC9wdWItZGF0ZXM+PC9kYXRlcz48aXNibj4wMDE2LTUwODUgKFByaW50KSYjeEQ7MDAxNi01MDg1
IChMaW5raW5nKTwvaXNibj48YWNjZXNzaW9uLW51bT4xNjQ3MjU5ODwvYWNjZXNzaW9uLW51bT48
dXJscz48cmVsYXRlZC11cmxzPjx1cmw+aHR0cDovL3d3dy5uY2JpLm5sbS5uaWguZ292L2VudHJl
ei9xdWVyeS5mY2dpP2NtZD1SZXRyaWV2ZSZhbXA7ZGI9UHViTWVkJmFtcDtkb3B0PUNpdGF0aW9u
JmFtcDtsaXN0X3VpZHM9MTY0NzI1OTg8L3VybD48L3JlbGF0ZWQtdXJscz48L3VybHM+PGVsZWN0
cm9uaWMtcmVzb3VyY2UtbnVtPlMwMDE2LTUwODUoMDUpMDIyMzEtNiBbcGlpXSYjeEQ7MTAuMTA1
My9qLmdhc3Ryby4yMDA1LjEwLjA1NTwvZWxlY3Ryb25pYy1yZXNvdXJjZS1udW0+PGxhbmd1YWdl
PmVuZzwvbGFuZ3VhZ2U+PC9yZWNvcmQ+PC9DaXRlPjxDaXRlPjxBdXRob3I+VGFpbXI8L0F1dGhv
cj48WWVhcj4yMDAzPC9ZZWFyPjxSZWNOdW0+MjE3PC9SZWNOdW0+PHJlY29yZD48cmVjLW51bWJl
cj4yMTc8L3JlYy1udW1iZXI+PGZvcmVpZ24ta2V5cz48a2V5IGFwcD0iRU4iIGRiLWlkPSJhcDJ0
NXZhcmIwc3p2MmV3dHJveDI5emoyYWZlcnBlZDI5ZnYiPjIxNzwva2V5PjwvZm9yZWlnbi1rZXlz
PjxyZWYtdHlwZSBuYW1lPSJKb3VybmFsIEFydGljbGUiPjE3PC9yZWYtdHlwZT48Y29udHJpYnV0
b3JzPjxhdXRob3JzPjxhdXRob3I+VGFpbXIsIFAuPC9hdXRob3I+PGF1dGhvcj5IaWd1Y2hpLCBI
LjwvYXV0aG9yPjxhdXRob3I+S29jb3ZhLCBFLjwvYXV0aG9yPjxhdXRob3I+UmlwcGUsIFIuIEEu
PC9hdXRob3I+PGF1dGhvcj5GcmllZG1hbiwgUy48L2F1dGhvcj48YXV0aG9yPkdvcmVzLCBHLiBK
LjwvYXV0aG9yPjwvYXV0aG9ycz48L2NvbnRyaWJ1dG9ycz48YXV0aC1hZGRyZXNzPkRpdmlzaW9u
IG9mIEdhc3Ryb2VudGVyb2xvZ3kgYW5kIEhlcGF0b2xvZ3ksIE1heW8gTWVkaWNhbCBTY2hvb2ws
IENsaW5pYywgYW5kIEZvdW5kYXRpb24sIFJvY2hlc3RlciwgTU4gNTU5MDUsIFVTQS48L2F1dGgt
YWRkcmVzcz48dGl0bGVzPjx0aXRsZT5BY3RpdmF0ZWQgc3RlbGxhdGUgY2VsbHMgZXhwcmVzcyB0
aGUgVFJBSUwgcmVjZXB0b3ItMi9kZWF0aCByZWNlcHRvci01IGFuZCB1bmRlcmdvIFRSQUlMLW1l
ZGlhdGVkIGFwb3B0b3NpczwvdGl0bGU+PHNlY29uZGFyeS10aXRsZT5IZXBhdG9sb2d5PC9zZWNv
bmRhcnktdGl0bGU+PC90aXRsZXM+PHBlcmlvZGljYWw+PGZ1bGwtdGl0bGU+SGVwYXRvbG9neTwv
ZnVsbC10aXRsZT48L3BlcmlvZGljYWw+PHBhZ2VzPjg3LTk1PC9wYWdlcz48dm9sdW1lPjM3PC92
b2x1bWU+PG51bWJlcj4xPC9udW1iZXI+PGVkaXRpb24+MjAwMi8xMi8yNTwvZWRpdGlvbj48a2V5
d29yZHM+PGtleXdvcmQ+QW5pbWFsczwva2V5d29yZD48a2V5d29yZD5BcG9wdG9zaXMvKnBoeXNp
b2xvZ3k8L2tleXdvcmQ+PGtleXdvcmQ+Q2VsbCBMaW5lLCBUcmFuc2Zvcm1lZDwva2V5d29yZD48
a2V5d29yZD5HZW5lIEV4cHJlc3Npb248L2tleXdvcmQ+PGtleXdvcmQ+SHVtYW5zPC9rZXl3b3Jk
PjxrZXl3b3JkPkxpdmVyLypwYXRob2xvZ3k8L2tleXdvcmQ+PGtleXdvcmQ+TGl2ZXIgQ2lycmhv
c2lzLypwYXRob2xvZ3kvKnBoeXNpb3BhdGhvbG9neTwva2V5d29yZD48a2V5d29yZD5NaWNlPC9r
ZXl3b3JkPjxrZXl3b3JkPk1pY2UsIEluYnJlZCBDNTdCTDwva2V5d29yZD48a2V5d29yZD5STkEs
IE1lc3Nlbmdlci9hbmFseXNpczwva2V5d29yZD48a2V5d29yZD5SZWNlcHRvcnMsIFRORi1SZWxh
dGVkIEFwb3B0b3Npcy1JbmR1Y2luZyBMaWdhbmQ8L2tleXdvcmQ+PGtleXdvcmQ+UmVjZXB0b3Jz
LCBUdW1vciBOZWNyb3NpcyBGYWN0b3IvKmdlbmV0aWNzPC9rZXl3b3JkPjwva2V5d29yZHM+PGRh
dGVzPjx5ZWFyPjIwMDM8L3llYXI+PHB1Yi1kYXRlcz48ZGF0ZT5KYW48L2RhdGU+PC9wdWItZGF0
ZXM+PC9kYXRlcz48aXNibj4wMjcwLTkxMzkgKFByaW50KSYjeEQ7MDI3MC05MTM5IChMaW5raW5n
KTwvaXNibj48YWNjZXNzaW9uLW51bT4xMjUwMDE5MzwvYWNjZXNzaW9uLW51bT48dXJscz48cmVs
YXRlZC11cmxzPjx1cmw+aHR0cDovL3d3dy5uY2JpLm5sbS5uaWguZ292L2VudHJlei9xdWVyeS5m
Y2dpP2NtZD1SZXRyaWV2ZSZhbXA7ZGI9UHViTWVkJmFtcDtkb3B0PUNpdGF0aW9uJmFtcDtsaXN0
X3VpZHM9MTI1MDAxOTM8L3VybD48L3JlbGF0ZWQtdXJscz48L3VybHM+PGVsZWN0cm9uaWMtcmVz
b3VyY2UtbnVtPjEwLjEwNTMvamhlcC4yMDAzLjUwMDAyJiN4RDtTMDI3MDkxMzkwMjE0MTE3NiBb
cGlpXTwvZWxlY3Ryb25pYy1yZXNvdXJjZS1udW0+PGxhbmd1YWdlPmVuZzwvbGFuZ3VhZ2U+PC9y
ZWNvcmQ+PC9DaXRlPjwvRW5kTm90ZT4A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41" w:tooltip="Radaeva, 2006 #70" w:history="1">
        <w:r w:rsidRPr="00E05C91">
          <w:rPr>
            <w:rFonts w:ascii="Book Antiqua" w:hAnsi="Book Antiqua"/>
            <w:noProof/>
            <w:sz w:val="24"/>
            <w:szCs w:val="24"/>
            <w:vertAlign w:val="superscript"/>
          </w:rPr>
          <w:t>41</w:t>
        </w:r>
      </w:hyperlink>
      <w:r w:rsidR="00114147">
        <w:rPr>
          <w:rFonts w:ascii="Book Antiqua" w:hAnsi="Book Antiqua"/>
          <w:noProof/>
          <w:sz w:val="24"/>
          <w:szCs w:val="24"/>
          <w:vertAlign w:val="superscript"/>
        </w:rPr>
        <w:t>,</w:t>
      </w:r>
      <w:hyperlink w:anchor="_ENREF_62" w:tooltip="Taimr, 2003 #217" w:history="1">
        <w:r w:rsidRPr="00E05C91">
          <w:rPr>
            <w:rFonts w:ascii="Book Antiqua" w:hAnsi="Book Antiqua"/>
            <w:noProof/>
            <w:sz w:val="24"/>
            <w:szCs w:val="24"/>
            <w:vertAlign w:val="superscript"/>
          </w:rPr>
          <w:t>62</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Moreover, NK cells can suppress liver fibrosis </w:t>
      </w:r>
      <w:r w:rsidRPr="00EC2161">
        <w:rPr>
          <w:rFonts w:ascii="Book Antiqua" w:hAnsi="Book Antiqua"/>
          <w:i/>
          <w:sz w:val="24"/>
          <w:szCs w:val="24"/>
        </w:rPr>
        <w:t>via</w:t>
      </w:r>
      <w:r w:rsidRPr="00E05C91">
        <w:rPr>
          <w:rFonts w:ascii="Book Antiqua" w:hAnsi="Book Antiqua"/>
          <w:sz w:val="24"/>
          <w:szCs w:val="24"/>
        </w:rPr>
        <w:t xml:space="preserve"> production of IFN-γ, which can induce cell cycle arrest and apoptosis of HSCs in a STAT1-dependant manner and autocrine activation of NK cells</w:t>
      </w:r>
      <w:r w:rsidRPr="00E05C91">
        <w:rPr>
          <w:rFonts w:ascii="Book Antiqua" w:hAnsi="Book Antiqua"/>
          <w:sz w:val="24"/>
          <w:szCs w:val="24"/>
        </w:rPr>
        <w:fldChar w:fldCharType="begin">
          <w:fldData xml:space="preserve">PEVuZE5vdGU+PENpdGU+PEF1dGhvcj5KZW9uZzwvQXV0aG9yPjxZZWFyPjIwMDY8L1llYXI+PFJl
Y051bT4yMTwvUmVjTnVtPjxEaXNwbGF5VGV4dD48c3R5bGUgZmFjZT0ic3VwZXJzY3JpcHQiPls2
MywgNjRdPC9zdHlsZT48L0Rpc3BsYXlUZXh0PjxyZWNvcmQ+PHJlYy1udW1iZXI+MjE8L3JlYy1u
dW1iZXI+PGZvcmVpZ24ta2V5cz48a2V5IGFwcD0iRU4iIGRiLWlkPSJ0NXp2ZXp0cjF2d3B4cGUw
cHNlcGVydHE1cHJ2eHN2cGZkZXIiIHRpbWVzdGFtcD0iMTQzNzk1MzAxMiI+MjE8L2tleT48L2Zv
cmVpZ24ta2V5cz48cmVmLXR5cGUgbmFtZT0iSm91cm5hbCBBcnRpY2xlIj4xNzwvcmVmLXR5cGU+
PGNvbnRyaWJ1dG9ycz48YXV0aG9ycz48YXV0aG9yPkplb25nLCBXLiBJLjwvYXV0aG9yPjxhdXRo
b3I+UGFyaywgTy48L2F1dGhvcj48YXV0aG9yPlJhZGFldmEsIFMuPC9hdXRob3I+PGF1dGhvcj5H
YW8sIEIuPC9hdXRob3I+PC9hdXRob3JzPjwvY29udHJpYnV0b3JzPjxhdXRoLWFkZHJlc3M+U2Vj
dGlvbiBvbiBMaXZlciBCaW9sb2d5LCBMYWJvcmF0b3J5IG9mIFBoeXNpb2xvZ2ljIFN0dWRpZXMs
IE5hdGlvbmFsIEluc3RpdHV0ZSBvbiBBbGNvaG9sIEFidXNlIGFuZCBBbGNvaG9saXNtLCBOYXRp
b25hbCBJbnN0aXR1dGVzIG9mIEhlYWx0aCwgQmV0aGVzZGEsIE1EIDIwODkyLCBVU0EuPC9hdXRo
LWFkZHJlc3M+PHRpdGxlcz48dGl0bGU+U1RBVDEgaW5oaWJpdHMgbGl2ZXIgZmlicm9zaXMgaW4g
bWljZSBieSBpbmhpYml0aW5nIHN0ZWxsYXRlIGNlbGwgcHJvbGlmZXJhdGlvbiBhbmQgc3RpbXVs
YXRpbmcgTksgY2VsbCBjeXRvdG94aWNpdHk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0NDEtNTE8L3BhZ2VzPjx2b2x1bWU+NDQ8L3ZvbHVt
ZT48bnVtYmVyPjY8L251bWJlcj48a2V5d29yZHM+PGtleXdvcmQ+QW5pbWFsczwva2V5d29yZD48
a2V5d29yZD5BcG9wdG9zaXMvcGh5c2lvbG9neTwva2V5d29yZD48a2V5d29yZD5DYXJib24gVGV0
cmFjaGxvcmlkZSBQb2lzb25pbmcvKnBhdGhvbG9neTwva2V5d29yZD48a2V5d29yZD5DZWxsIFBy
b2xpZmVyYXRpb24vZHJ1ZyBlZmZlY3RzPC9rZXl3b3JkPjxrZXl3b3JkPkhlcGF0b2N5dGVzL2N5
dG9sb2d5L2RydWcgZWZmZWN0czwva2V5d29yZD48a2V5d29yZD5JbnRlcmZlcm9uLWdhbW1hL3Bo
YXJtYWNvbG9neTwva2V5d29yZD48a2V5d29yZD5LaWxsZXIgQ2VsbHMsIE5hdHVyYWwvKnBoeXNp
b2xvZ3k8L2tleXdvcmQ+PGtleXdvcmQ+TGl2ZXIgQ2lycmhvc2lzLypwcmV2ZW50aW9uICZhbXA7
IGNvbnRyb2w8L2tleXdvcmQ+PGtleXdvcmQ+TWljZTwva2V5d29yZD48a2V5d29yZD5QbGF0ZWxl
dC1EZXJpdmVkIEdyb3d0aCBGYWN0b3IvcGh5c2lvbG9neTwva2V5d29yZD48a2V5d29yZD5Qb2x5
IEktQy9waGFybWFjb2xvZ3k8L2tleXdvcmQ+PGtleXdvcmQ+UHJvdG8tT25jb2dlbmUgUHJvdGVp
bnMgYy1zaXM8L2tleXdvcmQ+PGtleXdvcmQ+UmVjZXB0b3IsIFBsYXRlbGV0LURlcml2ZWQgR3Jv
d3RoIEZhY3RvciBiZXRhL2Jpb3N5bnRoZXNpczwva2V5d29yZD48a2V5d29yZD5TVEFUMSBUcmFu
c2NyaXB0aW9uIEZhY3Rvci9kZWZpY2llbmN5LypwaHlzaW9sb2d5PC9rZXl3b3JkPjxrZXl3b3Jk
PlNpZ25hbCBUcmFuc2R1Y3Rpb24vZHJ1ZyBlZmZlY3RzPC9rZXl3b3JkPjxrZXl3b3JkPlNtYWQz
IFByb3RlaW4vcGh5c2lvbG9neTwva2V5d29yZD48L2tleXdvcmRzPjxkYXRlcz48eWVhcj4yMDA2
PC95ZWFyPjxwdWItZGF0ZXM+PGRhdGU+RGVjPC9kYXRlPjwvcHViLWRhdGVzPjwvZGF0ZXM+PGlz
Ym4+MDI3MC05MTM5IChQcmludCkmI3hEOzAyNzAtOTEzOSAoTGlua2luZyk8L2lzYm4+PGFjY2Vz
c2lvbi1udW0+MTcxMzM0ODM8L2FjY2Vzc2lvbi1udW0+PHVybHM+PHJlbGF0ZWQtdXJscz48dXJs
Pmh0dHA6Ly93d3cubmNiaS5ubG0ubmloLmdvdi9wdWJtZWQvMTcxMzM0ODM8L3VybD48L3JlbGF0
ZWQtdXJscz48L3VybHM+PGVsZWN0cm9uaWMtcmVzb3VyY2UtbnVtPjEwLjEwMDIvaGVwLjIxNDE5
PC9lbGVjdHJvbmljLXJlc291cmNlLW51bT48L3JlY29yZD48L0NpdGU+PENpdGU+PEF1dGhvcj5C
YXJvbmk8L0F1dGhvcj48WWVhcj4xOTk2PC9ZZWFyPjxSZWNOdW0+MTEyPC9SZWNOdW0+PHJlY29y
ZD48cmVjLW51bWJlcj4xMTI8L3JlYy1udW1iZXI+PGZvcmVpZ24ta2V5cz48a2V5IGFwcD0iRU4i
IGRiLWlkPSJhcDJ0NXZhcmIwc3p2MmV3dHJveDI5emoyYWZlcnBlZDI5ZnYiPjExMjwva2V5Pjwv
Zm9yZWlnbi1rZXlzPjxyZWYtdHlwZSBuYW1lPSJKb3VybmFsIEFydGljbGUiPjE3PC9yZWYtdHlw
ZT48Y29udHJpYnV0b3JzPjxhdXRob3JzPjxhdXRob3I+QmFyb25pLCBHLiBTLjwvYXV0aG9yPjxh
dXRob3I+RCZhcG9zO0FtYnJvc2lvLCBMLjwvYXV0aG9yPjxhdXRob3I+Q3VydG8sIFAuPC9hdXRo
b3I+PGF1dGhvcj5DYXNpbmksIEEuPC9hdXRob3I+PGF1dGhvcj5NYW5jaW5pLCBSLjwvYXV0aG9y
PjxhdXRob3I+SmV6ZXF1ZWwsIEEuIE0uPC9hdXRob3I+PGF1dGhvcj5CZW5lZGV0dGksIEEuPC9h
dXRob3I+PC9hdXRob3JzPjwvY29udHJpYnV0b3JzPjxhdXRoLWFkZHJlc3M+RGVwYXJ0bWVudCBv
ZiBHYXN0cm9lbnRlcm9sb2d5LCBVbml2ZXJzaXR5IG9mIEFuY29uYSwgSXRhbHkuPC9hdXRoLWFk
ZHJlc3M+PHRpdGxlcz48dGl0bGU+SW50ZXJmZXJvbiBnYW1tYSBkZWNyZWFzZXMgaGVwYXRpYyBz
dGVsbGF0ZSBjZWxsIGFjdGl2YXRpb24gYW5kIGV4dHJhY2VsbHVsYXIgbWF0cml4IGRlcG9zaXRp
b24gaW4gcmF0IGxpdmVyIGZpYnJvc2lzPC90aXRsZT48c2Vjb25kYXJ5LXRpdGxlPkhlcGF0b2xv
Z3k8L3NlY29uZGFyeS10aXRsZT48L3RpdGxlcz48cGVyaW9kaWNhbD48ZnVsbC10aXRsZT5IZXBh
dG9sb2d5PC9mdWxsLXRpdGxlPjwvcGVyaW9kaWNhbD48cGFnZXM+MTE4OS05OTwvcGFnZXM+PHZv
bHVtZT4yMzwvdm9sdW1lPjxudW1iZXI+NTwvbnVtYmVyPjxlZGl0aW9uPjE5OTYvMDUvMDE8L2Vk
aXRpb24+PGtleXdvcmRzPjxrZXl3b3JkPkFjdGlucy9tZXRhYm9saXNtPC9rZXl3b3JkPjxrZXl3
b3JkPkFkaXBvY3l0ZXMvbWV0YWJvbGlzbS8qcGF0aG9sb2d5PC9rZXl3b3JkPjxrZXl3b3JkPkFu
YWx5c2lzIG9mIFZhcmlhbmNlPC9rZXl3b3JkPjxrZXl3b3JkPkFuaW1hbHM8L2tleXdvcmQ+PGtl
eXdvcmQ+Q2VsbCBEaXZpc2lvbjwva2V5d29yZD48a2V5d29yZD5Db2xsYWdlbi9nZW5ldGljcy9t
ZXRhYm9saXNtPC9rZXl3b3JkPjxrZXl3b3JkPkRlc21pbi9tZXRhYm9saXNtPC9rZXl3b3JkPjxr
ZXl3b3JkPkV4dHJhY2VsbHVsYXIgTWF0cml4L21ldGFib2xpc20vcGF0aG9sb2d5PC9rZXl3b3Jk
PjxrZXl3b3JkPkZpYnJvbmVjdGlucy9nZW5ldGljcy9tZXRhYm9saXNtPC9rZXl3b3JkPjxrZXl3
b3JkPkltbXVub2hpc3RvY2hlbWlzdHJ5PC9rZXl3b3JkPjxrZXl3b3JkPkludGVyZmVyb24tZ2Ft
bWEvKnRoZXJhcGV1dGljIHVzZTwva2V5d29yZD48a2V5d29yZD5MYW1pbmluL2dlbmV0aWNzL21l
dGFib2xpc208L2tleXdvcmQ+PGtleXdvcmQ+TGl2ZXIvbWV0YWJvbGlzbS8qcGF0aG9sb2d5PC9r
ZXl3b3JkPjxrZXl3b3JkPkxpdmVyIENpcnJob3NpcywgRXhwZXJpbWVudGFsL21ldGFib2xpc20v
cGF0aG9sb2d5Lyp0aGVyYXB5PC9rZXl3b3JkPjxrZXl3b3JkPk1hbGU8L2tleXdvcmQ+PGtleXdv
cmQ+TXVzY2xlLCBTbW9vdGgvbWV0YWJvbGlzbTwva2V5d29yZD48a2V5d29yZD5STkEsIE1lc3Nl
bmdlci9tZXRhYm9saXNtPC9rZXl3b3JkPjxrZXl3b3JkPlJhdHM8L2tleXdvcmQ+PGtleXdvcmQ+
UmF0cywgU3ByYWd1ZS1EYXdsZXk8L2tleXdvcmQ+PC9rZXl3b3Jkcz48ZGF0ZXM+PHllYXI+MTk5
NjwveWVhcj48cHViLWRhdGVzPjxkYXRlPk1heTwvZGF0ZT48L3B1Yi1kYXRlcz48L2RhdGVzPjxp
c2JuPjAyNzAtOTEzOSAoUHJpbnQpJiN4RDswMjcwLTkxMzkgKExpbmtpbmcpPC9pc2JuPjxhY2Nl
c3Npb24tbnVtPjg2MjExNTM8L2FjY2Vzc2lvbi1udW0+PHVybHM+PHJlbGF0ZWQtdXJscz48dXJs
Pmh0dHA6Ly93d3cubmNiaS5ubG0ubmloLmdvdi9lbnRyZXovcXVlcnkuZmNnaT9jbWQ9UmV0cmll
dmUmYW1wO2RiPVB1Yk1lZCZhbXA7ZG9wdD1DaXRhdGlvbiZhbXA7bGlzdF91aWRzPTg2MjExNTM8
L3VybD48L3JlbGF0ZWQtdXJscz48L3VybHM+PGVsZWN0cm9uaWMtcmVzb3VyY2UtbnVtPlMwMjcw
OTEzOTk2MDAxODE0IFtwaWldJiN4RDsxMC4xMDAyL2hlcC41MTAyMzA1Mzg8L2VsZWN0cm9uaWMt
cmVzb3VyY2UtbnVtPjxsYW5ndWFnZT5lbmc8L2xhbmd1YWdlPjwvcmVjb3JkPjwvQ2l0ZT48L0Vu
ZE5vdGU+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KZW9uZzwvQXV0aG9yPjxZZWFyPjIwMDY8L1llYXI+PFJl
Y051bT4yMTwvUmVjTnVtPjxEaXNwbGF5VGV4dD48c3R5bGUgZmFjZT0ic3VwZXJzY3JpcHQiPls2
MywgNjRdPC9zdHlsZT48L0Rpc3BsYXlUZXh0PjxyZWNvcmQ+PHJlYy1udW1iZXI+MjE8L3JlYy1u
dW1iZXI+PGZvcmVpZ24ta2V5cz48a2V5IGFwcD0iRU4iIGRiLWlkPSJ0NXp2ZXp0cjF2d3B4cGUw
cHNlcGVydHE1cHJ2eHN2cGZkZXIiIHRpbWVzdGFtcD0iMTQzNzk1MzAxMiI+MjE8L2tleT48L2Zv
cmVpZ24ta2V5cz48cmVmLXR5cGUgbmFtZT0iSm91cm5hbCBBcnRpY2xlIj4xNzwvcmVmLXR5cGU+
PGNvbnRyaWJ1dG9ycz48YXV0aG9ycz48YXV0aG9yPkplb25nLCBXLiBJLjwvYXV0aG9yPjxhdXRo
b3I+UGFyaywgTy48L2F1dGhvcj48YXV0aG9yPlJhZGFldmEsIFMuPC9hdXRob3I+PGF1dGhvcj5H
YW8sIEIuPC9hdXRob3I+PC9hdXRob3JzPjwvY29udHJpYnV0b3JzPjxhdXRoLWFkZHJlc3M+U2Vj
dGlvbiBvbiBMaXZlciBCaW9sb2d5LCBMYWJvcmF0b3J5IG9mIFBoeXNpb2xvZ2ljIFN0dWRpZXMs
IE5hdGlvbmFsIEluc3RpdHV0ZSBvbiBBbGNvaG9sIEFidXNlIGFuZCBBbGNvaG9saXNtLCBOYXRp
b25hbCBJbnN0aXR1dGVzIG9mIEhlYWx0aCwgQmV0aGVzZGEsIE1EIDIwODkyLCBVU0EuPC9hdXRo
LWFkZHJlc3M+PHRpdGxlcz48dGl0bGU+U1RBVDEgaW5oaWJpdHMgbGl2ZXIgZmlicm9zaXMgaW4g
bWljZSBieSBpbmhpYml0aW5nIHN0ZWxsYXRlIGNlbGwgcHJvbGlmZXJhdGlvbiBhbmQgc3RpbXVs
YXRpbmcgTksgY2VsbCBjeXRvdG94aWNpdHk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0NDEtNTE8L3BhZ2VzPjx2b2x1bWU+NDQ8L3ZvbHVt
ZT48bnVtYmVyPjY8L251bWJlcj48a2V5d29yZHM+PGtleXdvcmQ+QW5pbWFsczwva2V5d29yZD48
a2V5d29yZD5BcG9wdG9zaXMvcGh5c2lvbG9neTwva2V5d29yZD48a2V5d29yZD5DYXJib24gVGV0
cmFjaGxvcmlkZSBQb2lzb25pbmcvKnBhdGhvbG9neTwva2V5d29yZD48a2V5d29yZD5DZWxsIFBy
b2xpZmVyYXRpb24vZHJ1ZyBlZmZlY3RzPC9rZXl3b3JkPjxrZXl3b3JkPkhlcGF0b2N5dGVzL2N5
dG9sb2d5L2RydWcgZWZmZWN0czwva2V5d29yZD48a2V5d29yZD5JbnRlcmZlcm9uLWdhbW1hL3Bo
YXJtYWNvbG9neTwva2V5d29yZD48a2V5d29yZD5LaWxsZXIgQ2VsbHMsIE5hdHVyYWwvKnBoeXNp
b2xvZ3k8L2tleXdvcmQ+PGtleXdvcmQ+TGl2ZXIgQ2lycmhvc2lzLypwcmV2ZW50aW9uICZhbXA7
IGNvbnRyb2w8L2tleXdvcmQ+PGtleXdvcmQ+TWljZTwva2V5d29yZD48a2V5d29yZD5QbGF0ZWxl
dC1EZXJpdmVkIEdyb3d0aCBGYWN0b3IvcGh5c2lvbG9neTwva2V5d29yZD48a2V5d29yZD5Qb2x5
IEktQy9waGFybWFjb2xvZ3k8L2tleXdvcmQ+PGtleXdvcmQ+UHJvdG8tT25jb2dlbmUgUHJvdGVp
bnMgYy1zaXM8L2tleXdvcmQ+PGtleXdvcmQ+UmVjZXB0b3IsIFBsYXRlbGV0LURlcml2ZWQgR3Jv
d3RoIEZhY3RvciBiZXRhL2Jpb3N5bnRoZXNpczwva2V5d29yZD48a2V5d29yZD5TVEFUMSBUcmFu
c2NyaXB0aW9uIEZhY3Rvci9kZWZpY2llbmN5LypwaHlzaW9sb2d5PC9rZXl3b3JkPjxrZXl3b3Jk
PlNpZ25hbCBUcmFuc2R1Y3Rpb24vZHJ1ZyBlZmZlY3RzPC9rZXl3b3JkPjxrZXl3b3JkPlNtYWQz
IFByb3RlaW4vcGh5c2lvbG9neTwva2V5d29yZD48L2tleXdvcmRzPjxkYXRlcz48eWVhcj4yMDA2
PC95ZWFyPjxwdWItZGF0ZXM+PGRhdGU+RGVjPC9kYXRlPjwvcHViLWRhdGVzPjwvZGF0ZXM+PGlz
Ym4+MDI3MC05MTM5IChQcmludCkmI3hEOzAyNzAtOTEzOSAoTGlua2luZyk8L2lzYm4+PGFjY2Vz
c2lvbi1udW0+MTcxMzM0ODM8L2FjY2Vzc2lvbi1udW0+PHVybHM+PHJlbGF0ZWQtdXJscz48dXJs
Pmh0dHA6Ly93d3cubmNiaS5ubG0ubmloLmdvdi9wdWJtZWQvMTcxMzM0ODM8L3VybD48L3JlbGF0
ZWQtdXJscz48L3VybHM+PGVsZWN0cm9uaWMtcmVzb3VyY2UtbnVtPjEwLjEwMDIvaGVwLjIxNDE5
PC9lbGVjdHJvbmljLXJlc291cmNlLW51bT48L3JlY29yZD48L0NpdGU+PENpdGU+PEF1dGhvcj5C
YXJvbmk8L0F1dGhvcj48WWVhcj4xOTk2PC9ZZWFyPjxSZWNOdW0+MTEyPC9SZWNOdW0+PHJlY29y
ZD48cmVjLW51bWJlcj4xMTI8L3JlYy1udW1iZXI+PGZvcmVpZ24ta2V5cz48a2V5IGFwcD0iRU4i
IGRiLWlkPSJhcDJ0NXZhcmIwc3p2MmV3dHJveDI5emoyYWZlcnBlZDI5ZnYiPjExMjwva2V5Pjwv
Zm9yZWlnbi1rZXlzPjxyZWYtdHlwZSBuYW1lPSJKb3VybmFsIEFydGljbGUiPjE3PC9yZWYtdHlw
ZT48Y29udHJpYnV0b3JzPjxhdXRob3JzPjxhdXRob3I+QmFyb25pLCBHLiBTLjwvYXV0aG9yPjxh
dXRob3I+RCZhcG9zO0FtYnJvc2lvLCBMLjwvYXV0aG9yPjxhdXRob3I+Q3VydG8sIFAuPC9hdXRo
b3I+PGF1dGhvcj5DYXNpbmksIEEuPC9hdXRob3I+PGF1dGhvcj5NYW5jaW5pLCBSLjwvYXV0aG9y
PjxhdXRob3I+SmV6ZXF1ZWwsIEEuIE0uPC9hdXRob3I+PGF1dGhvcj5CZW5lZGV0dGksIEEuPC9h
dXRob3I+PC9hdXRob3JzPjwvY29udHJpYnV0b3JzPjxhdXRoLWFkZHJlc3M+RGVwYXJ0bWVudCBv
ZiBHYXN0cm9lbnRlcm9sb2d5LCBVbml2ZXJzaXR5IG9mIEFuY29uYSwgSXRhbHkuPC9hdXRoLWFk
ZHJlc3M+PHRpdGxlcz48dGl0bGU+SW50ZXJmZXJvbiBnYW1tYSBkZWNyZWFzZXMgaGVwYXRpYyBz
dGVsbGF0ZSBjZWxsIGFjdGl2YXRpb24gYW5kIGV4dHJhY2VsbHVsYXIgbWF0cml4IGRlcG9zaXRp
b24gaW4gcmF0IGxpdmVyIGZpYnJvc2lzPC90aXRsZT48c2Vjb25kYXJ5LXRpdGxlPkhlcGF0b2xv
Z3k8L3NlY29uZGFyeS10aXRsZT48L3RpdGxlcz48cGVyaW9kaWNhbD48ZnVsbC10aXRsZT5IZXBh
dG9sb2d5PC9mdWxsLXRpdGxlPjwvcGVyaW9kaWNhbD48cGFnZXM+MTE4OS05OTwvcGFnZXM+PHZv
bHVtZT4yMzwvdm9sdW1lPjxudW1iZXI+NTwvbnVtYmVyPjxlZGl0aW9uPjE5OTYvMDUvMDE8L2Vk
aXRpb24+PGtleXdvcmRzPjxrZXl3b3JkPkFjdGlucy9tZXRhYm9saXNtPC9rZXl3b3JkPjxrZXl3
b3JkPkFkaXBvY3l0ZXMvbWV0YWJvbGlzbS8qcGF0aG9sb2d5PC9rZXl3b3JkPjxrZXl3b3JkPkFu
YWx5c2lzIG9mIFZhcmlhbmNlPC9rZXl3b3JkPjxrZXl3b3JkPkFuaW1hbHM8L2tleXdvcmQ+PGtl
eXdvcmQ+Q2VsbCBEaXZpc2lvbjwva2V5d29yZD48a2V5d29yZD5Db2xsYWdlbi9nZW5ldGljcy9t
ZXRhYm9saXNtPC9rZXl3b3JkPjxrZXl3b3JkPkRlc21pbi9tZXRhYm9saXNtPC9rZXl3b3JkPjxr
ZXl3b3JkPkV4dHJhY2VsbHVsYXIgTWF0cml4L21ldGFib2xpc20vcGF0aG9sb2d5PC9rZXl3b3Jk
PjxrZXl3b3JkPkZpYnJvbmVjdGlucy9nZW5ldGljcy9tZXRhYm9saXNtPC9rZXl3b3JkPjxrZXl3
b3JkPkltbXVub2hpc3RvY2hlbWlzdHJ5PC9rZXl3b3JkPjxrZXl3b3JkPkludGVyZmVyb24tZ2Ft
bWEvKnRoZXJhcGV1dGljIHVzZTwva2V5d29yZD48a2V5d29yZD5MYW1pbmluL2dlbmV0aWNzL21l
dGFib2xpc208L2tleXdvcmQ+PGtleXdvcmQ+TGl2ZXIvbWV0YWJvbGlzbS8qcGF0aG9sb2d5PC9r
ZXl3b3JkPjxrZXl3b3JkPkxpdmVyIENpcnJob3NpcywgRXhwZXJpbWVudGFsL21ldGFib2xpc20v
cGF0aG9sb2d5Lyp0aGVyYXB5PC9rZXl3b3JkPjxrZXl3b3JkPk1hbGU8L2tleXdvcmQ+PGtleXdv
cmQ+TXVzY2xlLCBTbW9vdGgvbWV0YWJvbGlzbTwva2V5d29yZD48a2V5d29yZD5STkEsIE1lc3Nl
bmdlci9tZXRhYm9saXNtPC9rZXl3b3JkPjxrZXl3b3JkPlJhdHM8L2tleXdvcmQ+PGtleXdvcmQ+
UmF0cywgU3ByYWd1ZS1EYXdsZXk8L2tleXdvcmQ+PC9rZXl3b3Jkcz48ZGF0ZXM+PHllYXI+MTk5
NjwveWVhcj48cHViLWRhdGVzPjxkYXRlPk1heTwvZGF0ZT48L3B1Yi1kYXRlcz48L2RhdGVzPjxp
c2JuPjAyNzAtOTEzOSAoUHJpbnQpJiN4RDswMjcwLTkxMzkgKExpbmtpbmcpPC9pc2JuPjxhY2Nl
c3Npb24tbnVtPjg2MjExNTM8L2FjY2Vzc2lvbi1udW0+PHVybHM+PHJlbGF0ZWQtdXJscz48dXJs
Pmh0dHA6Ly93d3cubmNiaS5ubG0ubmloLmdvdi9lbnRyZXovcXVlcnkuZmNnaT9jbWQ9UmV0cmll
dmUmYW1wO2RiPVB1Yk1lZCZhbXA7ZG9wdD1DaXRhdGlvbiZhbXA7bGlzdF91aWRzPTg2MjExNTM8
L3VybD48L3JlbGF0ZWQtdXJscz48L3VybHM+PGVsZWN0cm9uaWMtcmVzb3VyY2UtbnVtPlMwMjcw
OTEzOTk2MDAxODE0IFtwaWldJiN4RDsxMC4xMDAyL2hlcC41MTAyMzA1Mzg8L2VsZWN0cm9uaWMt
cmVzb3VyY2UtbnVtPjxsYW5ndWFnZT5lbmc8L2xhbmd1YWdlPjwvcmVjb3JkPjwvQ2l0ZT48L0Vu
ZE5vdGU+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63" w:tooltip="Jeong, 2006 #21" w:history="1">
        <w:r w:rsidRPr="00E05C91">
          <w:rPr>
            <w:rFonts w:ascii="Book Antiqua" w:hAnsi="Book Antiqua"/>
            <w:noProof/>
            <w:sz w:val="24"/>
            <w:szCs w:val="24"/>
            <w:vertAlign w:val="superscript"/>
          </w:rPr>
          <w:t>63</w:t>
        </w:r>
      </w:hyperlink>
      <w:r w:rsidR="00114147">
        <w:rPr>
          <w:rFonts w:ascii="Book Antiqua" w:hAnsi="Book Antiqua"/>
          <w:noProof/>
          <w:sz w:val="24"/>
          <w:szCs w:val="24"/>
          <w:vertAlign w:val="superscript"/>
        </w:rPr>
        <w:t>,</w:t>
      </w:r>
      <w:hyperlink w:anchor="_ENREF_64" w:tooltip="Baroni, 1996 #112" w:history="1">
        <w:r w:rsidRPr="00E05C91">
          <w:rPr>
            <w:rFonts w:ascii="Book Antiqua" w:hAnsi="Book Antiqua"/>
            <w:noProof/>
            <w:sz w:val="24"/>
            <w:szCs w:val="24"/>
            <w:vertAlign w:val="superscript"/>
          </w:rPr>
          <w:t>64</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However, lines of evidence have reported chronic alcohol consumption-mediated impairments of immune surveillance of lymphocytes against activated HSCs. Decreased cytotoxicity and number of liver NK cells against HSCs and tumor cells were observed in mice </w:t>
      </w:r>
      <w:r w:rsidRPr="00E05C91">
        <w:rPr>
          <w:rFonts w:ascii="Book Antiqua" w:hAnsi="Book Antiqua"/>
          <w:sz w:val="24"/>
          <w:szCs w:val="24"/>
        </w:rPr>
        <w:lastRenderedPageBreak/>
        <w:t>subject to chronic alcohol consumption</w:t>
      </w:r>
      <w:r w:rsidRPr="00E05C91">
        <w:rPr>
          <w:rFonts w:ascii="Book Antiqua" w:hAnsi="Book Antiqua"/>
          <w:sz w:val="24"/>
          <w:szCs w:val="24"/>
        </w:rPr>
        <w:fldChar w:fldCharType="begin">
          <w:fldData xml:space="preserve">PEVuZE5vdGU+PENpdGU+PEF1dGhvcj5KZW9uZzwvQXV0aG9yPjxZZWFyPjIwMDg8L1llYXI+PFJl
Y051bT42ODwvUmVjTnVtPjxEaXNwbGF5VGV4dD48c3R5bGUgZmFjZT0ic3VwZXJzY3JpcHQiPlsz
OSwgNDddPC9zdHlsZT48L0Rpc3BsYXlUZXh0PjxyZWNvcmQ+PHJlYy1udW1iZXI+Njg8L3JlYy1u
dW1iZXI+PGZvcmVpZ24ta2V5cz48a2V5IGFwcD0iRU4iIGRiLWlkPSJhcDJ0NXZhcmIwc3p2MmV3
dHJveDI5emoyYWZlcnBlZDI5ZnYiPjY4PC9rZXk+PC9mb3JlaWduLWtleXM+PHJlZi10eXBlIG5h
bWU9IkpvdXJuYWwgQXJ0aWNsZSI+MTc8L3JlZi10eXBlPjxjb250cmlidXRvcnM+PGF1dGhvcnM+
PGF1dGhvcj5KZW9uZywgVy4gSS48L2F1dGhvcj48YXV0aG9yPlBhcmssIE8uPC9hdXRob3I+PGF1
dGhvcj5HYW8sIEIuPC9hdXRob3I+PC9hdXRob3JzPjwvY29udHJpYnV0b3JzPjxhdXRoLWFkZHJl
c3M+U2VjdGlvbiBvbiBMaXZlciBCaW9sb2d5LCBMYWJvcmF0b3J5IG9mIFBoeXNpb2xvZ2ljIFN0
dWRpZXMsIE5hdGlvbmFsIEluc3RpdHV0ZSBvbiBBbGNvaG9sIEFidXNlIGFuZCBBbGNvaG9saXNt
LCBOYXRpb25hbCBJbnN0aXR1dGVzIG9mIEhlYWx0aCwgQmV0aGVzZGEsIE1hcnlsYW5kLCBVU0Eu
PC9hdXRoLWFkZHJlc3M+PHRpdGxlcz48dGl0bGU+QWJyb2dhdGlvbiBvZiB0aGUgYW50aWZpYnJv
dGljIGVmZmVjdHMgb2YgbmF0dXJhbCBraWxsZXIgY2VsbHMvaW50ZXJmZXJvbi1nYW1tYSBjb250
cmlidXRlcyB0byBhbGNvaG9sIGFjY2VsZXJhdGlvbiBvZiBsaXZlciBmaWJyb3NpczwvdGl0bGU+
PHNlY29uZGFyeS10aXRsZT5HYXN0cm9lbnRlcm9sb2d5PC9zZWNvbmRhcnktdGl0bGU+PC90aXRs
ZXM+PHBlcmlvZGljYWw+PGZ1bGwtdGl0bGU+R2FzdHJvZW50ZXJvbG9neTwvZnVsbC10aXRsZT48
L3BlcmlvZGljYWw+PHBhZ2VzPjI0OC01ODwvcGFnZXM+PHZvbHVtZT4xMzQ8L3ZvbHVtZT48bnVt
YmVyPjE8L251bWJlcj48ZWRpdGlvbj4yMDA4LzAxLzAyPC9lZGl0aW9uPjxrZXl3b3Jkcz48a2V5
d29yZD5BbGNvaG9saXNtLypjb21wbGljYXRpb25zPC9rZXl3b3JkPjxrZXl3b3JkPkFuaW1hbHM8
L2tleXdvcmQ+PGtleXdvcmQ+Q2VsbCBDdWx0dXJlIFRlY2huaXF1ZXM8L2tleXdvcmQ+PGtleXdv
cmQ+RGlzZWFzZSBNb2RlbHMsIEFuaW1hbDwva2V5d29yZD48a2V5d29yZD5IZXBhdG9jeXRlcy8q
cGh5c2lvbG9neTwva2V5d29yZD48a2V5d29yZD5JbnRlcmZlcm9uIEluZHVjZXJzL3RoZXJhcGV1
dGljIHVzZTwva2V5d29yZD48a2V5d29yZD5JbnRlcmZlcm9uLWdhbW1hLyp0aGVyYXBldXRpYyB1
c2U8L2tleXdvcmQ+PGtleXdvcmQ+S2lsbGVyIENlbGxzLCBOYXR1cmFsLypwaHlzaW9sb2d5PC9r
ZXl3b3JkPjxrZXl3b3JkPkxpdmVyIENpcnJob3NpcywgQWxjb2hvbGljLypldGlvbG9neS9wYXRo
b2xvZ3kvKnByZXZlbnRpb24gJmFtcDsgY29udHJvbDwva2V5d29yZD48a2V5d29yZD5NYWxlPC9r
ZXl3b3JkPjxrZXl3b3JkPk1pY2U8L2tleXdvcmQ+PGtleXdvcmQ+TWljZSwgSW5icmVkIEM1N0JM
PC9rZXl3b3JkPjxrZXl3b3JkPlBvbHkgSS1DL3RoZXJhcGV1dGljIHVzZTwva2V5d29yZD48a2V5
d29yZD5TVEFUMSBUcmFuc2NyaXB0aW9uIEZhY3Rvci9waHlzaW9sb2d5PC9rZXl3b3JkPjwva2V5
d29yZHM+PGRhdGVzPjx5ZWFyPjIwMDg8L3llYXI+PHB1Yi1kYXRlcz48ZGF0ZT5KYW48L2RhdGU+
PC9wdWItZGF0ZXM+PC9kYXRlcz48aXNibj4xNTI4LTAwMTIgKEVsZWN0cm9uaWMpJiN4RDswMDE2
LTUwODUgKExpbmtpbmcpPC9pc2JuPjxhY2Nlc3Npb24tbnVtPjE4MTY2MzU3PC9hY2Nlc3Npb24t
bnVtPjx1cmxzPjxyZWxhdGVkLXVybHM+PHVybD5odHRwOi8vd3d3Lm5jYmkubmxtLm5paC5nb3Yv
ZW50cmV6L3F1ZXJ5LmZjZ2k/Y21kPVJldHJpZXZlJmFtcDtkYj1QdWJNZWQmYW1wO2RvcHQ9Q2l0
YXRpb24mYW1wO2xpc3RfdWlkcz0xODE2NjM1NzwvdXJsPjwvcmVsYXRlZC11cmxzPjwvdXJscz48
Y3VzdG9tMj4yOTIzNDM2PC9jdXN0b20yPjxlbGVjdHJvbmljLXJlc291cmNlLW51bT5TMDAxNi01
MDg1KDA3KTAxNzQ0LTEgW3BpaV0mI3hEOzEwLjEwNTMvai5nYXN0cm8uMjAwNy4wOS4wMzQ8L2Vs
ZWN0cm9uaWMtcmVzb3VyY2UtbnVtPjxsYW5ndWFnZT5lbmc8L2xhbmd1YWdlPjwvcmVjb3JkPjwv
Q2l0ZT48Q2l0ZT48QXV0aG9yPlBhbjwvQXV0aG9yPjxZZWFyPjIwMDY8L1llYXI+PFJlY051bT4x
MTg8L1JlY051bT48cmVjb3JkPjxyZWMtbnVtYmVyPjExODwvcmVjLW51bWJlcj48Zm9yZWlnbi1r
ZXlzPjxrZXkgYXBwPSJFTiIgZGItaWQ9ImFwMnQ1dmFyYjBzenYyZXd0cm94Mjl6ajJhZmVycGVk
MjlmdiI+MTE4PC9rZXk+PC9mb3JlaWduLWtleXM+PHJlZi10eXBlIG5hbWU9IkpvdXJuYWwgQXJ0
aWNsZSI+MTc8L3JlZi10eXBlPjxjb250cmlidXRvcnM+PGF1dGhvcnM+PGF1dGhvcj5QYW4sIEgu
IE4uPC9hdXRob3I+PGF1dGhvcj5TdW4sIFIuPC9hdXRob3I+PGF1dGhvcj5KYXJ1Z2EsIEIuPC9h
dXRob3I+PGF1dGhvcj5Ib25nLCBGLjwvYXV0aG9yPjxhdXRob3I+S2ltLCBXLiBILjwvYXV0aG9y
PjxhdXRob3I+R2FvLCBCLjwvYXV0aG9yPjwvYXV0aG9ycz48L2NvbnRyaWJ1dG9ycz48YXV0aC1h
ZGRyZXNzPlNlY3Rpb24gb24gTGl2ZXIgQmlvbG9neSwgTGFib3JhdG9yeSBvZiBQaHlzaW9sb2dp
YyBTdHVkaWVzLCBOYXRpb25hbCBJbnN0aXR1dGUgb24gQWxjb2hvbCBBYnVzZSBhbmQgQWxjb2hv
bGlzbSwgTmF0aW9uYWwgSW5zdGl0dXRlcyBvZiBIZWFsdGgsIEJldGhlc2RhLCBNYXJ5bGFuZCAy
MDg5MiwgVVNBLjwvYXV0aC1hZGRyZXNzPjx0aXRsZXM+PHRpdGxlPkNocm9uaWMgZXRoYW5vbCBj
b25zdW1wdGlvbiBpbmhpYml0cyBoZXBhdGljIG5hdHVyYWwga2lsbGVyIGNlbGwgYWN0aXZpdHkg
YW5kIGFjY2VsZXJhdGVzIG11cmluZSBjeXRvbWVnYWxvdmlydXMtaW5kdWNlZCBoZXBhdGl0aXM8
L3RpdGxlPjxzZWNvbmRhcnktdGl0bGU+QWxjb2hvbCBDbGluIEV4cCBSZXM8L3NlY29uZGFyeS10
aXRsZT48L3RpdGxlcz48cGVyaW9kaWNhbD48ZnVsbC10aXRsZT5BbGNvaG9sIENsaW4gRXhwIFJl
czwvZnVsbC10aXRsZT48L3BlcmlvZGljYWw+PHBhZ2VzPjE2MTUtMjM8L3BhZ2VzPjx2b2x1bWU+
MzA8L3ZvbHVtZT48bnVtYmVyPjk8L251bWJlcj48ZWRpdGlvbj4yMDA2LzA4LzI2PC9lZGl0aW9u
PjxrZXl3b3Jkcz48a2V5d29yZD5BbGFuaW5lIFRyYW5zYW1pbmFzZS9ibG9vZDwva2V5d29yZD48
a2V5d29yZD5BbmltYWxzPC9rZXl3b3JkPjxrZXl3b3JkPkFudGl2aXJhbCBBZ2VudHMvcGhhcm1h
Y29sb2d5PC9rZXl3b3JkPjxrZXl3b3JkPkFzcGFydGF0ZSBBbWlub3RyYW5zZmVyYXNlcy9ibG9v
ZDwva2V5d29yZD48a2V5d29yZD5DZW50cmFsIE5lcnZvdXMgU3lzdGVtIERlcHJlc3NhbnRzLypw
aGFybWFjb2xvZ3k8L2tleXdvcmQ+PGtleXdvcmQ+Q3l0b21lZ2Fsb3ZpcnVzIEluZmVjdGlvbnMv
KnBhdGhvbG9neTwva2V5d29yZD48a2V5d29yZD5FdGhhbm9sLypwaGFybWFjb2xvZ3k8L2tleXdv
cmQ+PGtleXdvcmQ+RmxvdyBDeXRvbWV0cnk8L2tleXdvcmQ+PGtleXdvcmQ+SGVwYXRpdGlzLCBW
aXJhbCwgQW5pbWFsLypwYXRob2xvZ3k8L2tleXdvcmQ+PGtleXdvcmQ+S2lsbGVyIENlbGxzLCBO
YXR1cmFsLypkcnVnIGVmZmVjdHM8L2tleXdvcmQ+PGtleXdvcmQ+TGl2ZXIvKmN5dG9sb2d5L2Ry
dWcgZWZmZWN0cy9wYXRob2xvZ3k8L2tleXdvcmQ+PGtleXdvcmQ+THltcGhvY3l0ZSBDb3VudDwv
a2V5d29yZD48a2V5d29yZD5NYWxlPC9rZXl3b3JkPjxrZXl3b3JkPk1pY2U8L2tleXdvcmQ+PGtl
eXdvcmQ+TWljZSwgSW5icmVkIEM1N0JMPC9rZXl3b3JkPjxrZXl3b3JkPlBvbHkgSS1DL3BoYXJt
YWNvbG9neTwva2V5d29yZD48a2V5d29yZD5SZXZlcnNlIFRyYW5zY3JpcHRhc2UgUG9seW1lcmFz
ZSBDaGFpbiBSZWFjdGlvbjwva2V5d29yZD48L2tleXdvcmRzPjxkYXRlcz48eWVhcj4yMDA2PC95
ZWFyPjxwdWItZGF0ZXM+PGRhdGU+U2VwPC9kYXRlPjwvcHViLWRhdGVzPjwvZGF0ZXM+PGlzYm4+
MDE0NS02MDA4IChQcmludCkmI3hEOzAxNDUtNjAwOCAoTGlua2luZyk8L2lzYm4+PGFjY2Vzc2lv
bi1udW0+MTY5MzAyMjU8L2FjY2Vzc2lvbi1udW0+PHVybHM+PHJlbGF0ZWQtdXJscz48dXJsPmh0
dHA6Ly93d3cubmNiaS5ubG0ubmloLmdvdi9lbnRyZXovcXVlcnkuZmNnaT9jbWQ9UmV0cmlldmUm
YW1wO2RiPVB1Yk1lZCZhbXA7ZG9wdD1DaXRhdGlvbiZhbXA7bGlzdF91aWRzPTE2OTMwMjI1PC91
cmw+PC9yZWxhdGVkLXVybHM+PC91cmxzPjxlbGVjdHJvbmljLXJlc291cmNlLW51bT5BQ0VSMTk0
IFtwaWldJiN4RDsxMC4xMTExL2ouMTUzMC0wMjc3LjIwMDYuMDAxOTQueDwvZWxlY3Ryb25pYy1y
ZXNvdXJjZS1udW0+PGxhbmd1YWdlPmVuZzwvbGFuZ3VhZ2U+PC9yZWNvcmQ+PC9DaXRlPjwvRW5k
Tm90ZT4A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KZW9uZzwvQXV0aG9yPjxZZWFyPjIwMDg8L1llYXI+PFJl
Y051bT42ODwvUmVjTnVtPjxEaXNwbGF5VGV4dD48c3R5bGUgZmFjZT0ic3VwZXJzY3JpcHQiPlsz
OSwgNDddPC9zdHlsZT48L0Rpc3BsYXlUZXh0PjxyZWNvcmQ+PHJlYy1udW1iZXI+Njg8L3JlYy1u
dW1iZXI+PGZvcmVpZ24ta2V5cz48a2V5IGFwcD0iRU4iIGRiLWlkPSJhcDJ0NXZhcmIwc3p2MmV3
dHJveDI5emoyYWZlcnBlZDI5ZnYiPjY4PC9rZXk+PC9mb3JlaWduLWtleXM+PHJlZi10eXBlIG5h
bWU9IkpvdXJuYWwgQXJ0aWNsZSI+MTc8L3JlZi10eXBlPjxjb250cmlidXRvcnM+PGF1dGhvcnM+
PGF1dGhvcj5KZW9uZywgVy4gSS48L2F1dGhvcj48YXV0aG9yPlBhcmssIE8uPC9hdXRob3I+PGF1
dGhvcj5HYW8sIEIuPC9hdXRob3I+PC9hdXRob3JzPjwvY29udHJpYnV0b3JzPjxhdXRoLWFkZHJl
c3M+U2VjdGlvbiBvbiBMaXZlciBCaW9sb2d5LCBMYWJvcmF0b3J5IG9mIFBoeXNpb2xvZ2ljIFN0
dWRpZXMsIE5hdGlvbmFsIEluc3RpdHV0ZSBvbiBBbGNvaG9sIEFidXNlIGFuZCBBbGNvaG9saXNt
LCBOYXRpb25hbCBJbnN0aXR1dGVzIG9mIEhlYWx0aCwgQmV0aGVzZGEsIE1hcnlsYW5kLCBVU0Eu
PC9hdXRoLWFkZHJlc3M+PHRpdGxlcz48dGl0bGU+QWJyb2dhdGlvbiBvZiB0aGUgYW50aWZpYnJv
dGljIGVmZmVjdHMgb2YgbmF0dXJhbCBraWxsZXIgY2VsbHMvaW50ZXJmZXJvbi1nYW1tYSBjb250
cmlidXRlcyB0byBhbGNvaG9sIGFjY2VsZXJhdGlvbiBvZiBsaXZlciBmaWJyb3NpczwvdGl0bGU+
PHNlY29uZGFyeS10aXRsZT5HYXN0cm9lbnRlcm9sb2d5PC9zZWNvbmRhcnktdGl0bGU+PC90aXRs
ZXM+PHBlcmlvZGljYWw+PGZ1bGwtdGl0bGU+R2FzdHJvZW50ZXJvbG9neTwvZnVsbC10aXRsZT48
L3BlcmlvZGljYWw+PHBhZ2VzPjI0OC01ODwvcGFnZXM+PHZvbHVtZT4xMzQ8L3ZvbHVtZT48bnVt
YmVyPjE8L251bWJlcj48ZWRpdGlvbj4yMDA4LzAxLzAyPC9lZGl0aW9uPjxrZXl3b3Jkcz48a2V5
d29yZD5BbGNvaG9saXNtLypjb21wbGljYXRpb25zPC9rZXl3b3JkPjxrZXl3b3JkPkFuaW1hbHM8
L2tleXdvcmQ+PGtleXdvcmQ+Q2VsbCBDdWx0dXJlIFRlY2huaXF1ZXM8L2tleXdvcmQ+PGtleXdv
cmQ+RGlzZWFzZSBNb2RlbHMsIEFuaW1hbDwva2V5d29yZD48a2V5d29yZD5IZXBhdG9jeXRlcy8q
cGh5c2lvbG9neTwva2V5d29yZD48a2V5d29yZD5JbnRlcmZlcm9uIEluZHVjZXJzL3RoZXJhcGV1
dGljIHVzZTwva2V5d29yZD48a2V5d29yZD5JbnRlcmZlcm9uLWdhbW1hLyp0aGVyYXBldXRpYyB1
c2U8L2tleXdvcmQ+PGtleXdvcmQ+S2lsbGVyIENlbGxzLCBOYXR1cmFsLypwaHlzaW9sb2d5PC9r
ZXl3b3JkPjxrZXl3b3JkPkxpdmVyIENpcnJob3NpcywgQWxjb2hvbGljLypldGlvbG9neS9wYXRo
b2xvZ3kvKnByZXZlbnRpb24gJmFtcDsgY29udHJvbDwva2V5d29yZD48a2V5d29yZD5NYWxlPC9r
ZXl3b3JkPjxrZXl3b3JkPk1pY2U8L2tleXdvcmQ+PGtleXdvcmQ+TWljZSwgSW5icmVkIEM1N0JM
PC9rZXl3b3JkPjxrZXl3b3JkPlBvbHkgSS1DL3RoZXJhcGV1dGljIHVzZTwva2V5d29yZD48a2V5
d29yZD5TVEFUMSBUcmFuc2NyaXB0aW9uIEZhY3Rvci9waHlzaW9sb2d5PC9rZXl3b3JkPjwva2V5
d29yZHM+PGRhdGVzPjx5ZWFyPjIwMDg8L3llYXI+PHB1Yi1kYXRlcz48ZGF0ZT5KYW48L2RhdGU+
PC9wdWItZGF0ZXM+PC9kYXRlcz48aXNibj4xNTI4LTAwMTIgKEVsZWN0cm9uaWMpJiN4RDswMDE2
LTUwODUgKExpbmtpbmcpPC9pc2JuPjxhY2Nlc3Npb24tbnVtPjE4MTY2MzU3PC9hY2Nlc3Npb24t
bnVtPjx1cmxzPjxyZWxhdGVkLXVybHM+PHVybD5odHRwOi8vd3d3Lm5jYmkubmxtLm5paC5nb3Yv
ZW50cmV6L3F1ZXJ5LmZjZ2k/Y21kPVJldHJpZXZlJmFtcDtkYj1QdWJNZWQmYW1wO2RvcHQ9Q2l0
YXRpb24mYW1wO2xpc3RfdWlkcz0xODE2NjM1NzwvdXJsPjwvcmVsYXRlZC11cmxzPjwvdXJscz48
Y3VzdG9tMj4yOTIzNDM2PC9jdXN0b20yPjxlbGVjdHJvbmljLXJlc291cmNlLW51bT5TMDAxNi01
MDg1KDA3KTAxNzQ0LTEgW3BpaV0mI3hEOzEwLjEwNTMvai5nYXN0cm8uMjAwNy4wOS4wMzQ8L2Vs
ZWN0cm9uaWMtcmVzb3VyY2UtbnVtPjxsYW5ndWFnZT5lbmc8L2xhbmd1YWdlPjwvcmVjb3JkPjwv
Q2l0ZT48Q2l0ZT48QXV0aG9yPlBhbjwvQXV0aG9yPjxZZWFyPjIwMDY8L1llYXI+PFJlY051bT4x
MTg8L1JlY051bT48cmVjb3JkPjxyZWMtbnVtYmVyPjExODwvcmVjLW51bWJlcj48Zm9yZWlnbi1r
ZXlzPjxrZXkgYXBwPSJFTiIgZGItaWQ9ImFwMnQ1dmFyYjBzenYyZXd0cm94Mjl6ajJhZmVycGVk
MjlmdiI+MTE4PC9rZXk+PC9mb3JlaWduLWtleXM+PHJlZi10eXBlIG5hbWU9IkpvdXJuYWwgQXJ0
aWNsZSI+MTc8L3JlZi10eXBlPjxjb250cmlidXRvcnM+PGF1dGhvcnM+PGF1dGhvcj5QYW4sIEgu
IE4uPC9hdXRob3I+PGF1dGhvcj5TdW4sIFIuPC9hdXRob3I+PGF1dGhvcj5KYXJ1Z2EsIEIuPC9h
dXRob3I+PGF1dGhvcj5Ib25nLCBGLjwvYXV0aG9yPjxhdXRob3I+S2ltLCBXLiBILjwvYXV0aG9y
PjxhdXRob3I+R2FvLCBCLjwvYXV0aG9yPjwvYXV0aG9ycz48L2NvbnRyaWJ1dG9ycz48YXV0aC1h
ZGRyZXNzPlNlY3Rpb24gb24gTGl2ZXIgQmlvbG9neSwgTGFib3JhdG9yeSBvZiBQaHlzaW9sb2dp
YyBTdHVkaWVzLCBOYXRpb25hbCBJbnN0aXR1dGUgb24gQWxjb2hvbCBBYnVzZSBhbmQgQWxjb2hv
bGlzbSwgTmF0aW9uYWwgSW5zdGl0dXRlcyBvZiBIZWFsdGgsIEJldGhlc2RhLCBNYXJ5bGFuZCAy
MDg5MiwgVVNBLjwvYXV0aC1hZGRyZXNzPjx0aXRsZXM+PHRpdGxlPkNocm9uaWMgZXRoYW5vbCBj
b25zdW1wdGlvbiBpbmhpYml0cyBoZXBhdGljIG5hdHVyYWwga2lsbGVyIGNlbGwgYWN0aXZpdHkg
YW5kIGFjY2VsZXJhdGVzIG11cmluZSBjeXRvbWVnYWxvdmlydXMtaW5kdWNlZCBoZXBhdGl0aXM8
L3RpdGxlPjxzZWNvbmRhcnktdGl0bGU+QWxjb2hvbCBDbGluIEV4cCBSZXM8L3NlY29uZGFyeS10
aXRsZT48L3RpdGxlcz48cGVyaW9kaWNhbD48ZnVsbC10aXRsZT5BbGNvaG9sIENsaW4gRXhwIFJl
czwvZnVsbC10aXRsZT48L3BlcmlvZGljYWw+PHBhZ2VzPjE2MTUtMjM8L3BhZ2VzPjx2b2x1bWU+
MzA8L3ZvbHVtZT48bnVtYmVyPjk8L251bWJlcj48ZWRpdGlvbj4yMDA2LzA4LzI2PC9lZGl0aW9u
PjxrZXl3b3Jkcz48a2V5d29yZD5BbGFuaW5lIFRyYW5zYW1pbmFzZS9ibG9vZDwva2V5d29yZD48
a2V5d29yZD5BbmltYWxzPC9rZXl3b3JkPjxrZXl3b3JkPkFudGl2aXJhbCBBZ2VudHMvcGhhcm1h
Y29sb2d5PC9rZXl3b3JkPjxrZXl3b3JkPkFzcGFydGF0ZSBBbWlub3RyYW5zZmVyYXNlcy9ibG9v
ZDwva2V5d29yZD48a2V5d29yZD5DZW50cmFsIE5lcnZvdXMgU3lzdGVtIERlcHJlc3NhbnRzLypw
aGFybWFjb2xvZ3k8L2tleXdvcmQ+PGtleXdvcmQ+Q3l0b21lZ2Fsb3ZpcnVzIEluZmVjdGlvbnMv
KnBhdGhvbG9neTwva2V5d29yZD48a2V5d29yZD5FdGhhbm9sLypwaGFybWFjb2xvZ3k8L2tleXdv
cmQ+PGtleXdvcmQ+RmxvdyBDeXRvbWV0cnk8L2tleXdvcmQ+PGtleXdvcmQ+SGVwYXRpdGlzLCBW
aXJhbCwgQW5pbWFsLypwYXRob2xvZ3k8L2tleXdvcmQ+PGtleXdvcmQ+S2lsbGVyIENlbGxzLCBO
YXR1cmFsLypkcnVnIGVmZmVjdHM8L2tleXdvcmQ+PGtleXdvcmQ+TGl2ZXIvKmN5dG9sb2d5L2Ry
dWcgZWZmZWN0cy9wYXRob2xvZ3k8L2tleXdvcmQ+PGtleXdvcmQ+THltcGhvY3l0ZSBDb3VudDwv
a2V5d29yZD48a2V5d29yZD5NYWxlPC9rZXl3b3JkPjxrZXl3b3JkPk1pY2U8L2tleXdvcmQ+PGtl
eXdvcmQ+TWljZSwgSW5icmVkIEM1N0JMPC9rZXl3b3JkPjxrZXl3b3JkPlBvbHkgSS1DL3BoYXJt
YWNvbG9neTwva2V5d29yZD48a2V5d29yZD5SZXZlcnNlIFRyYW5zY3JpcHRhc2UgUG9seW1lcmFz
ZSBDaGFpbiBSZWFjdGlvbjwva2V5d29yZD48L2tleXdvcmRzPjxkYXRlcz48eWVhcj4yMDA2PC95
ZWFyPjxwdWItZGF0ZXM+PGRhdGU+U2VwPC9kYXRlPjwvcHViLWRhdGVzPjwvZGF0ZXM+PGlzYm4+
MDE0NS02MDA4IChQcmludCkmI3hEOzAxNDUtNjAwOCAoTGlua2luZyk8L2lzYm4+PGFjY2Vzc2lv
bi1udW0+MTY5MzAyMjU8L2FjY2Vzc2lvbi1udW0+PHVybHM+PHJlbGF0ZWQtdXJscz48dXJsPmh0
dHA6Ly93d3cubmNiaS5ubG0ubmloLmdvdi9lbnRyZXovcXVlcnkuZmNnaT9jbWQ9UmV0cmlldmUm
YW1wO2RiPVB1Yk1lZCZhbXA7ZG9wdD1DaXRhdGlvbiZhbXA7bGlzdF91aWRzPTE2OTMwMjI1PC91
cmw+PC9yZWxhdGVkLXVybHM+PC91cmxzPjxlbGVjdHJvbmljLXJlc291cmNlLW51bT5BQ0VSMTk0
IFtwaWldJiN4RDsxMC4xMTExL2ouMTUzMC0wMjc3LjIwMDYuMDAxOTQueDwvZWxlY3Ryb25pYy1y
ZXNvdXJjZS1udW0+PGxhbmd1YWdlPmVuZzwvbGFuZ3VhZ2U+PC9yZWNvcmQ+PC9DaXRlPjwvRW5k
Tm90ZT4A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39" w:tooltip="Jeong, 2008 #68" w:history="1">
        <w:r w:rsidRPr="00E05C91">
          <w:rPr>
            <w:rFonts w:ascii="Book Antiqua" w:hAnsi="Book Antiqua"/>
            <w:noProof/>
            <w:sz w:val="24"/>
            <w:szCs w:val="24"/>
            <w:vertAlign w:val="superscript"/>
          </w:rPr>
          <w:t>39</w:t>
        </w:r>
      </w:hyperlink>
      <w:r w:rsidRPr="00E05C91">
        <w:rPr>
          <w:rFonts w:ascii="Book Antiqua" w:hAnsi="Book Antiqua"/>
          <w:noProof/>
          <w:sz w:val="24"/>
          <w:szCs w:val="24"/>
          <w:vertAlign w:val="superscript"/>
        </w:rPr>
        <w:t xml:space="preserve">, </w:t>
      </w:r>
      <w:hyperlink w:anchor="_ENREF_47" w:tooltip="Pan, 2006 #118" w:history="1">
        <w:r w:rsidRPr="00E05C91">
          <w:rPr>
            <w:rFonts w:ascii="Book Antiqua" w:hAnsi="Book Antiqua"/>
            <w:noProof/>
            <w:sz w:val="24"/>
            <w:szCs w:val="24"/>
            <w:vertAlign w:val="superscript"/>
          </w:rPr>
          <w:t>47</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Indeed, direct IFN-γ treatment failed to increase activation of NK cells or to suppress activated HSCs in chronically alcohol-fed mice, indicating no beneficial effects of IFN-γ in alcoholic liver fibrosis</w:t>
      </w:r>
      <w:r w:rsidRPr="00E05C91">
        <w:rPr>
          <w:rFonts w:ascii="Book Antiqua" w:hAnsi="Book Antiqua"/>
          <w:sz w:val="24"/>
          <w:szCs w:val="24"/>
        </w:rPr>
        <w:fldChar w:fldCharType="begin">
          <w:fldData xml:space="preserve">PEVuZE5vdGU+PENpdGU+PEF1dGhvcj5KZW9uZzwvQXV0aG9yPjxZZWFyPjIwMDg8L1llYXI+PFJl
Y051bT42ODwvUmVjTnVtPjxEaXNwbGF5VGV4dD48c3R5bGUgZmFjZT0ic3VwZXJzY3JpcHQiPlsz
OV08L3N0eWxlPjwvRGlzcGxheVRleHQ+PHJlY29yZD48cmVjLW51bWJlcj42ODwvcmVjLW51bWJl
cj48Zm9yZWlnbi1rZXlzPjxrZXkgYXBwPSJFTiIgZGItaWQ9ImFwMnQ1dmFyYjBzenYyZXd0cm94
Mjl6ajJhZmVycGVkMjlmdiI+Njg8L2tleT48L2ZvcmVpZ24ta2V5cz48cmVmLXR5cGUgbmFtZT0i
Sm91cm5hbCBBcnRpY2xlIj4xNzwvcmVmLXR5cGU+PGNvbnRyaWJ1dG9ycz48YXV0aG9ycz48YXV0
aG9yPkplb25nLCBXLiBJLjwvYXV0aG9yPjxhdXRob3I+UGFyaywgTy48L2F1dGhvcj48YXV0aG9y
PkdhbywgQi48L2F1dGhvcj48L2F1dGhvcnM+PC9jb250cmlidXRvcnM+PGF1dGgtYWRkcmVzcz5T
ZWN0aW9uIG9uIExpdmVyIEJpb2xvZ3ksIExhYm9yYXRvcnkgb2YgUGh5c2lvbG9naWMgU3R1ZGll
cywgTmF0aW9uYWwgSW5zdGl0dXRlIG9uIEFsY29ob2wgQWJ1c2UgYW5kIEFsY29ob2xpc20sIE5h
dGlvbmFsIEluc3RpdHV0ZXMgb2YgSGVhbHRoLCBCZXRoZXNkYSwgTWFyeWxhbmQsIFVTQS48L2F1
dGgtYWRkcmVzcz48dGl0bGVzPjx0aXRsZT5BYnJvZ2F0aW9uIG9mIHRoZSBhbnRpZmlicm90aWMg
ZWZmZWN0cyBvZiBuYXR1cmFsIGtpbGxlciBjZWxscy9pbnRlcmZlcm9uLWdhbW1hIGNvbnRyaWJ1
dGVzIHRvIGFsY29ob2wgYWNjZWxlcmF0aW9uIG9mIGxpdmVyIGZpYnJvc2lzPC90aXRsZT48c2Vj
b25kYXJ5LXRpdGxlPkdhc3Ryb2VudGVyb2xvZ3k8L3NlY29uZGFyeS10aXRsZT48L3RpdGxlcz48
cGVyaW9kaWNhbD48ZnVsbC10aXRsZT5HYXN0cm9lbnRlcm9sb2d5PC9mdWxsLXRpdGxlPjwvcGVy
aW9kaWNhbD48cGFnZXM+MjQ4LTU4PC9wYWdlcz48dm9sdW1lPjEzNDwvdm9sdW1lPjxudW1iZXI+
MTwvbnVtYmVyPjxlZGl0aW9uPjIwMDgvMDEvMDI8L2VkaXRpb24+PGtleXdvcmRzPjxrZXl3b3Jk
PkFsY29ob2xpc20vKmNvbXBsaWNhdGlvbnM8L2tleXdvcmQ+PGtleXdvcmQ+QW5pbWFsczwva2V5
d29yZD48a2V5d29yZD5DZWxsIEN1bHR1cmUgVGVjaG5pcXVlczwva2V5d29yZD48a2V5d29yZD5E
aXNlYXNlIE1vZGVscywgQW5pbWFsPC9rZXl3b3JkPjxrZXl3b3JkPkhlcGF0b2N5dGVzLypwaHlz
aW9sb2d5PC9rZXl3b3JkPjxrZXl3b3JkPkludGVyZmVyb24gSW5kdWNlcnMvdGhlcmFwZXV0aWMg
dXNlPC9rZXl3b3JkPjxrZXl3b3JkPkludGVyZmVyb24tZ2FtbWEvKnRoZXJhcGV1dGljIHVzZTwv
a2V5d29yZD48a2V5d29yZD5LaWxsZXIgQ2VsbHMsIE5hdHVyYWwvKnBoeXNpb2xvZ3k8L2tleXdv
cmQ+PGtleXdvcmQ+TGl2ZXIgQ2lycmhvc2lzLCBBbGNvaG9saWMvKmV0aW9sb2d5L3BhdGhvbG9n
eS8qcHJldmVudGlvbiAmYW1wOyBjb250cm9sPC9rZXl3b3JkPjxrZXl3b3JkPk1hbGU8L2tleXdv
cmQ+PGtleXdvcmQ+TWljZTwva2V5d29yZD48a2V5d29yZD5NaWNlLCBJbmJyZWQgQzU3Qkw8L2tl
eXdvcmQ+PGtleXdvcmQ+UG9seSBJLUMvdGhlcmFwZXV0aWMgdXNlPC9rZXl3b3JkPjxrZXl3b3Jk
PlNUQVQxIFRyYW5zY3JpcHRpb24gRmFjdG9yL3BoeXNpb2xvZ3k8L2tleXdvcmQ+PC9rZXl3b3Jk
cz48ZGF0ZXM+PHllYXI+MjAwODwveWVhcj48cHViLWRhdGVzPjxkYXRlPkphbjwvZGF0ZT48L3B1
Yi1kYXRlcz48L2RhdGVzPjxpc2JuPjE1MjgtMDAxMiAoRWxlY3Ryb25pYykmI3hEOzAwMTYtNTA4
NSAoTGlua2luZyk8L2lzYm4+PGFjY2Vzc2lvbi1udW0+MTgxNjYzNTc8L2FjY2Vzc2lvbi1udW0+
PHVybHM+PHJlbGF0ZWQtdXJscz48dXJsPmh0dHA6Ly93d3cubmNiaS5ubG0ubmloLmdvdi9lbnRy
ZXovcXVlcnkuZmNnaT9jbWQ9UmV0cmlldmUmYW1wO2RiPVB1Yk1lZCZhbXA7ZG9wdD1DaXRhdGlv
biZhbXA7bGlzdF91aWRzPTE4MTY2MzU3PC91cmw+PC9yZWxhdGVkLXVybHM+PC91cmxzPjxjdXN0
b20yPjI5MjM0MzY8L2N1c3RvbTI+PGVsZWN0cm9uaWMtcmVzb3VyY2UtbnVtPlMwMDE2LTUwODUo
MDcpMDE3NDQtMSBbcGlpXSYjeEQ7MTAuMTA1My9qLmdhc3Ryby4yMDA3LjA5LjAzNDwvZWxlY3Ry
b25pYy1yZXNvdXJjZS1udW0+PGxhbmd1YWdlPmVuZzwvbGFuZ3VhZ2U+PC9yZWNvcmQ+PC9DaXRl
PjwvRW5kTm90ZT4A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KZW9uZzwvQXV0aG9yPjxZZWFyPjIwMDg8L1llYXI+PFJl
Y051bT42ODwvUmVjTnVtPjxEaXNwbGF5VGV4dD48c3R5bGUgZmFjZT0ic3VwZXJzY3JpcHQiPlsz
OV08L3N0eWxlPjwvRGlzcGxheVRleHQ+PHJlY29yZD48cmVjLW51bWJlcj42ODwvcmVjLW51bWJl
cj48Zm9yZWlnbi1rZXlzPjxrZXkgYXBwPSJFTiIgZGItaWQ9ImFwMnQ1dmFyYjBzenYyZXd0cm94
Mjl6ajJhZmVycGVkMjlmdiI+Njg8L2tleT48L2ZvcmVpZ24ta2V5cz48cmVmLXR5cGUgbmFtZT0i
Sm91cm5hbCBBcnRpY2xlIj4xNzwvcmVmLXR5cGU+PGNvbnRyaWJ1dG9ycz48YXV0aG9ycz48YXV0
aG9yPkplb25nLCBXLiBJLjwvYXV0aG9yPjxhdXRob3I+UGFyaywgTy48L2F1dGhvcj48YXV0aG9y
PkdhbywgQi48L2F1dGhvcj48L2F1dGhvcnM+PC9jb250cmlidXRvcnM+PGF1dGgtYWRkcmVzcz5T
ZWN0aW9uIG9uIExpdmVyIEJpb2xvZ3ksIExhYm9yYXRvcnkgb2YgUGh5c2lvbG9naWMgU3R1ZGll
cywgTmF0aW9uYWwgSW5zdGl0dXRlIG9uIEFsY29ob2wgQWJ1c2UgYW5kIEFsY29ob2xpc20sIE5h
dGlvbmFsIEluc3RpdHV0ZXMgb2YgSGVhbHRoLCBCZXRoZXNkYSwgTWFyeWxhbmQsIFVTQS48L2F1
dGgtYWRkcmVzcz48dGl0bGVzPjx0aXRsZT5BYnJvZ2F0aW9uIG9mIHRoZSBhbnRpZmlicm90aWMg
ZWZmZWN0cyBvZiBuYXR1cmFsIGtpbGxlciBjZWxscy9pbnRlcmZlcm9uLWdhbW1hIGNvbnRyaWJ1
dGVzIHRvIGFsY29ob2wgYWNjZWxlcmF0aW9uIG9mIGxpdmVyIGZpYnJvc2lzPC90aXRsZT48c2Vj
b25kYXJ5LXRpdGxlPkdhc3Ryb2VudGVyb2xvZ3k8L3NlY29uZGFyeS10aXRsZT48L3RpdGxlcz48
cGVyaW9kaWNhbD48ZnVsbC10aXRsZT5HYXN0cm9lbnRlcm9sb2d5PC9mdWxsLXRpdGxlPjwvcGVy
aW9kaWNhbD48cGFnZXM+MjQ4LTU4PC9wYWdlcz48dm9sdW1lPjEzNDwvdm9sdW1lPjxudW1iZXI+
MTwvbnVtYmVyPjxlZGl0aW9uPjIwMDgvMDEvMDI8L2VkaXRpb24+PGtleXdvcmRzPjxrZXl3b3Jk
PkFsY29ob2xpc20vKmNvbXBsaWNhdGlvbnM8L2tleXdvcmQ+PGtleXdvcmQ+QW5pbWFsczwva2V5
d29yZD48a2V5d29yZD5DZWxsIEN1bHR1cmUgVGVjaG5pcXVlczwva2V5d29yZD48a2V5d29yZD5E
aXNlYXNlIE1vZGVscywgQW5pbWFsPC9rZXl3b3JkPjxrZXl3b3JkPkhlcGF0b2N5dGVzLypwaHlz
aW9sb2d5PC9rZXl3b3JkPjxrZXl3b3JkPkludGVyZmVyb24gSW5kdWNlcnMvdGhlcmFwZXV0aWMg
dXNlPC9rZXl3b3JkPjxrZXl3b3JkPkludGVyZmVyb24tZ2FtbWEvKnRoZXJhcGV1dGljIHVzZTwv
a2V5d29yZD48a2V5d29yZD5LaWxsZXIgQ2VsbHMsIE5hdHVyYWwvKnBoeXNpb2xvZ3k8L2tleXdv
cmQ+PGtleXdvcmQ+TGl2ZXIgQ2lycmhvc2lzLCBBbGNvaG9saWMvKmV0aW9sb2d5L3BhdGhvbG9n
eS8qcHJldmVudGlvbiAmYW1wOyBjb250cm9sPC9rZXl3b3JkPjxrZXl3b3JkPk1hbGU8L2tleXdv
cmQ+PGtleXdvcmQ+TWljZTwva2V5d29yZD48a2V5d29yZD5NaWNlLCBJbmJyZWQgQzU3Qkw8L2tl
eXdvcmQ+PGtleXdvcmQ+UG9seSBJLUMvdGhlcmFwZXV0aWMgdXNlPC9rZXl3b3JkPjxrZXl3b3Jk
PlNUQVQxIFRyYW5zY3JpcHRpb24gRmFjdG9yL3BoeXNpb2xvZ3k8L2tleXdvcmQ+PC9rZXl3b3Jk
cz48ZGF0ZXM+PHllYXI+MjAwODwveWVhcj48cHViLWRhdGVzPjxkYXRlPkphbjwvZGF0ZT48L3B1
Yi1kYXRlcz48L2RhdGVzPjxpc2JuPjE1MjgtMDAxMiAoRWxlY3Ryb25pYykmI3hEOzAwMTYtNTA4
NSAoTGlua2luZyk8L2lzYm4+PGFjY2Vzc2lvbi1udW0+MTgxNjYzNTc8L2FjY2Vzc2lvbi1udW0+
PHVybHM+PHJlbGF0ZWQtdXJscz48dXJsPmh0dHA6Ly93d3cubmNiaS5ubG0ubmloLmdvdi9lbnRy
ZXovcXVlcnkuZmNnaT9jbWQ9UmV0cmlldmUmYW1wO2RiPVB1Yk1lZCZhbXA7ZG9wdD1DaXRhdGlv
biZhbXA7bGlzdF91aWRzPTE4MTY2MzU3PC91cmw+PC9yZWxhdGVkLXVybHM+PC91cmxzPjxjdXN0
b20yPjI5MjM0MzY8L2N1c3RvbTI+PGVsZWN0cm9uaWMtcmVzb3VyY2UtbnVtPlMwMDE2LTUwODUo
MDcpMDE3NDQtMSBbcGlpXSYjeEQ7MTAuMTA1My9qLmdhc3Ryby4yMDA3LjA5LjAzNDwvZWxlY3Ry
b25pYy1yZXNvdXJjZS1udW0+PGxhbmd1YWdlPmVuZzwvbGFuZ3VhZ2U+PC9yZWNvcmQ+PC9DaXRl
PjwvRW5kTm90ZT4A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39" w:tooltip="Jeong, 2008 #68" w:history="1">
        <w:r w:rsidRPr="00E05C91">
          <w:rPr>
            <w:rFonts w:ascii="Book Antiqua" w:hAnsi="Book Antiqua"/>
            <w:noProof/>
            <w:sz w:val="24"/>
            <w:szCs w:val="24"/>
            <w:vertAlign w:val="superscript"/>
          </w:rPr>
          <w:t>39</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The suppressed NK cell activity and low susceptibility to IFN-γ in alcoholic liver fibrosis are due to the increased expression and production of TGF-</w:t>
      </w:r>
      <w:r w:rsidRPr="00E05C91">
        <w:rPr>
          <w:rFonts w:ascii="Book Antiqua" w:eastAsia="Batang" w:hAnsi="Book Antiqua"/>
          <w:sz w:val="24"/>
          <w:szCs w:val="24"/>
        </w:rPr>
        <w:t>β1 and SOCS1</w:t>
      </w:r>
      <w:r w:rsidRPr="00E05C91">
        <w:rPr>
          <w:rFonts w:ascii="Book Antiqua" w:hAnsi="Book Antiqua"/>
          <w:sz w:val="24"/>
          <w:szCs w:val="24"/>
        </w:rPr>
        <w:t xml:space="preserve"> by activated HSCs, respectively</w:t>
      </w:r>
      <w:r w:rsidRPr="00E05C91">
        <w:rPr>
          <w:rFonts w:ascii="Book Antiqua" w:hAnsi="Book Antiqua"/>
          <w:sz w:val="24"/>
          <w:szCs w:val="24"/>
        </w:rPr>
        <w:fldChar w:fldCharType="begin">
          <w:fldData xml:space="preserve">PEVuZE5vdGU+PENpdGU+PEF1dGhvcj5KZW9uZzwvQXV0aG9yPjxZZWFyPjIwMDg8L1llYXI+PFJl
Y051bT42ODwvUmVjTnVtPjxEaXNwbGF5VGV4dD48c3R5bGUgZmFjZT0ic3VwZXJzY3JpcHQiPlsz
OV08L3N0eWxlPjwvRGlzcGxheVRleHQ+PHJlY29yZD48cmVjLW51bWJlcj42ODwvcmVjLW51bWJl
cj48Zm9yZWlnbi1rZXlzPjxrZXkgYXBwPSJFTiIgZGItaWQ9ImFwMnQ1dmFyYjBzenYyZXd0cm94
Mjl6ajJhZmVycGVkMjlmdiI+Njg8L2tleT48L2ZvcmVpZ24ta2V5cz48cmVmLXR5cGUgbmFtZT0i
Sm91cm5hbCBBcnRpY2xlIj4xNzwvcmVmLXR5cGU+PGNvbnRyaWJ1dG9ycz48YXV0aG9ycz48YXV0
aG9yPkplb25nLCBXLiBJLjwvYXV0aG9yPjxhdXRob3I+UGFyaywgTy48L2F1dGhvcj48YXV0aG9y
PkdhbywgQi48L2F1dGhvcj48L2F1dGhvcnM+PC9jb250cmlidXRvcnM+PGF1dGgtYWRkcmVzcz5T
ZWN0aW9uIG9uIExpdmVyIEJpb2xvZ3ksIExhYm9yYXRvcnkgb2YgUGh5c2lvbG9naWMgU3R1ZGll
cywgTmF0aW9uYWwgSW5zdGl0dXRlIG9uIEFsY29ob2wgQWJ1c2UgYW5kIEFsY29ob2xpc20sIE5h
dGlvbmFsIEluc3RpdHV0ZXMgb2YgSGVhbHRoLCBCZXRoZXNkYSwgTWFyeWxhbmQsIFVTQS48L2F1
dGgtYWRkcmVzcz48dGl0bGVzPjx0aXRsZT5BYnJvZ2F0aW9uIG9mIHRoZSBhbnRpZmlicm90aWMg
ZWZmZWN0cyBvZiBuYXR1cmFsIGtpbGxlciBjZWxscy9pbnRlcmZlcm9uLWdhbW1hIGNvbnRyaWJ1
dGVzIHRvIGFsY29ob2wgYWNjZWxlcmF0aW9uIG9mIGxpdmVyIGZpYnJvc2lzPC90aXRsZT48c2Vj
b25kYXJ5LXRpdGxlPkdhc3Ryb2VudGVyb2xvZ3k8L3NlY29uZGFyeS10aXRsZT48L3RpdGxlcz48
cGVyaW9kaWNhbD48ZnVsbC10aXRsZT5HYXN0cm9lbnRlcm9sb2d5PC9mdWxsLXRpdGxlPjwvcGVy
aW9kaWNhbD48cGFnZXM+MjQ4LTU4PC9wYWdlcz48dm9sdW1lPjEzNDwvdm9sdW1lPjxudW1iZXI+
MTwvbnVtYmVyPjxlZGl0aW9uPjIwMDgvMDEvMDI8L2VkaXRpb24+PGtleXdvcmRzPjxrZXl3b3Jk
PkFsY29ob2xpc20vKmNvbXBsaWNhdGlvbnM8L2tleXdvcmQ+PGtleXdvcmQ+QW5pbWFsczwva2V5
d29yZD48a2V5d29yZD5DZWxsIEN1bHR1cmUgVGVjaG5pcXVlczwva2V5d29yZD48a2V5d29yZD5E
aXNlYXNlIE1vZGVscywgQW5pbWFsPC9rZXl3b3JkPjxrZXl3b3JkPkhlcGF0b2N5dGVzLypwaHlz
aW9sb2d5PC9rZXl3b3JkPjxrZXl3b3JkPkludGVyZmVyb24gSW5kdWNlcnMvdGhlcmFwZXV0aWMg
dXNlPC9rZXl3b3JkPjxrZXl3b3JkPkludGVyZmVyb24tZ2FtbWEvKnRoZXJhcGV1dGljIHVzZTwv
a2V5d29yZD48a2V5d29yZD5LaWxsZXIgQ2VsbHMsIE5hdHVyYWwvKnBoeXNpb2xvZ3k8L2tleXdv
cmQ+PGtleXdvcmQ+TGl2ZXIgQ2lycmhvc2lzLCBBbGNvaG9saWMvKmV0aW9sb2d5L3BhdGhvbG9n
eS8qcHJldmVudGlvbiAmYW1wOyBjb250cm9sPC9rZXl3b3JkPjxrZXl3b3JkPk1hbGU8L2tleXdv
cmQ+PGtleXdvcmQ+TWljZTwva2V5d29yZD48a2V5d29yZD5NaWNlLCBJbmJyZWQgQzU3Qkw8L2tl
eXdvcmQ+PGtleXdvcmQ+UG9seSBJLUMvdGhlcmFwZXV0aWMgdXNlPC9rZXl3b3JkPjxrZXl3b3Jk
PlNUQVQxIFRyYW5zY3JpcHRpb24gRmFjdG9yL3BoeXNpb2xvZ3k8L2tleXdvcmQ+PC9rZXl3b3Jk
cz48ZGF0ZXM+PHllYXI+MjAwODwveWVhcj48cHViLWRhdGVzPjxkYXRlPkphbjwvZGF0ZT48L3B1
Yi1kYXRlcz48L2RhdGVzPjxpc2JuPjE1MjgtMDAxMiAoRWxlY3Ryb25pYykmI3hEOzAwMTYtNTA4
NSAoTGlua2luZyk8L2lzYm4+PGFjY2Vzc2lvbi1udW0+MTgxNjYzNTc8L2FjY2Vzc2lvbi1udW0+
PHVybHM+PHJlbGF0ZWQtdXJscz48dXJsPmh0dHA6Ly93d3cubmNiaS5ubG0ubmloLmdvdi9lbnRy
ZXovcXVlcnkuZmNnaT9jbWQ9UmV0cmlldmUmYW1wO2RiPVB1Yk1lZCZhbXA7ZG9wdD1DaXRhdGlv
biZhbXA7bGlzdF91aWRzPTE4MTY2MzU3PC91cmw+PC9yZWxhdGVkLXVybHM+PC91cmxzPjxjdXN0
b20yPjI5MjM0MzY8L2N1c3RvbTI+PGVsZWN0cm9uaWMtcmVzb3VyY2UtbnVtPlMwMDE2LTUwODUo
MDcpMDE3NDQtMSBbcGlpXSYjeEQ7MTAuMTA1My9qLmdhc3Ryby4yMDA3LjA5LjAzNDwvZWxlY3Ry
b25pYy1yZXNvdXJjZS1udW0+PGxhbmd1YWdlPmVuZzwvbGFuZ3VhZ2U+PC9yZWNvcmQ+PC9DaXRl
PjwvRW5kTm90ZT4A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KZW9uZzwvQXV0aG9yPjxZZWFyPjIwMDg8L1llYXI+PFJl
Y051bT42ODwvUmVjTnVtPjxEaXNwbGF5VGV4dD48c3R5bGUgZmFjZT0ic3VwZXJzY3JpcHQiPlsz
OV08L3N0eWxlPjwvRGlzcGxheVRleHQ+PHJlY29yZD48cmVjLW51bWJlcj42ODwvcmVjLW51bWJl
cj48Zm9yZWlnbi1rZXlzPjxrZXkgYXBwPSJFTiIgZGItaWQ9ImFwMnQ1dmFyYjBzenYyZXd0cm94
Mjl6ajJhZmVycGVkMjlmdiI+Njg8L2tleT48L2ZvcmVpZ24ta2V5cz48cmVmLXR5cGUgbmFtZT0i
Sm91cm5hbCBBcnRpY2xlIj4xNzwvcmVmLXR5cGU+PGNvbnRyaWJ1dG9ycz48YXV0aG9ycz48YXV0
aG9yPkplb25nLCBXLiBJLjwvYXV0aG9yPjxhdXRob3I+UGFyaywgTy48L2F1dGhvcj48YXV0aG9y
PkdhbywgQi48L2F1dGhvcj48L2F1dGhvcnM+PC9jb250cmlidXRvcnM+PGF1dGgtYWRkcmVzcz5T
ZWN0aW9uIG9uIExpdmVyIEJpb2xvZ3ksIExhYm9yYXRvcnkgb2YgUGh5c2lvbG9naWMgU3R1ZGll
cywgTmF0aW9uYWwgSW5zdGl0dXRlIG9uIEFsY29ob2wgQWJ1c2UgYW5kIEFsY29ob2xpc20sIE5h
dGlvbmFsIEluc3RpdHV0ZXMgb2YgSGVhbHRoLCBCZXRoZXNkYSwgTWFyeWxhbmQsIFVTQS48L2F1
dGgtYWRkcmVzcz48dGl0bGVzPjx0aXRsZT5BYnJvZ2F0aW9uIG9mIHRoZSBhbnRpZmlicm90aWMg
ZWZmZWN0cyBvZiBuYXR1cmFsIGtpbGxlciBjZWxscy9pbnRlcmZlcm9uLWdhbW1hIGNvbnRyaWJ1
dGVzIHRvIGFsY29ob2wgYWNjZWxlcmF0aW9uIG9mIGxpdmVyIGZpYnJvc2lzPC90aXRsZT48c2Vj
b25kYXJ5LXRpdGxlPkdhc3Ryb2VudGVyb2xvZ3k8L3NlY29uZGFyeS10aXRsZT48L3RpdGxlcz48
cGVyaW9kaWNhbD48ZnVsbC10aXRsZT5HYXN0cm9lbnRlcm9sb2d5PC9mdWxsLXRpdGxlPjwvcGVy
aW9kaWNhbD48cGFnZXM+MjQ4LTU4PC9wYWdlcz48dm9sdW1lPjEzNDwvdm9sdW1lPjxudW1iZXI+
MTwvbnVtYmVyPjxlZGl0aW9uPjIwMDgvMDEvMDI8L2VkaXRpb24+PGtleXdvcmRzPjxrZXl3b3Jk
PkFsY29ob2xpc20vKmNvbXBsaWNhdGlvbnM8L2tleXdvcmQ+PGtleXdvcmQ+QW5pbWFsczwva2V5
d29yZD48a2V5d29yZD5DZWxsIEN1bHR1cmUgVGVjaG5pcXVlczwva2V5d29yZD48a2V5d29yZD5E
aXNlYXNlIE1vZGVscywgQW5pbWFsPC9rZXl3b3JkPjxrZXl3b3JkPkhlcGF0b2N5dGVzLypwaHlz
aW9sb2d5PC9rZXl3b3JkPjxrZXl3b3JkPkludGVyZmVyb24gSW5kdWNlcnMvdGhlcmFwZXV0aWMg
dXNlPC9rZXl3b3JkPjxrZXl3b3JkPkludGVyZmVyb24tZ2FtbWEvKnRoZXJhcGV1dGljIHVzZTwv
a2V5d29yZD48a2V5d29yZD5LaWxsZXIgQ2VsbHMsIE5hdHVyYWwvKnBoeXNpb2xvZ3k8L2tleXdv
cmQ+PGtleXdvcmQ+TGl2ZXIgQ2lycmhvc2lzLCBBbGNvaG9saWMvKmV0aW9sb2d5L3BhdGhvbG9n
eS8qcHJldmVudGlvbiAmYW1wOyBjb250cm9sPC9rZXl3b3JkPjxrZXl3b3JkPk1hbGU8L2tleXdv
cmQ+PGtleXdvcmQ+TWljZTwva2V5d29yZD48a2V5d29yZD5NaWNlLCBJbmJyZWQgQzU3Qkw8L2tl
eXdvcmQ+PGtleXdvcmQ+UG9seSBJLUMvdGhlcmFwZXV0aWMgdXNlPC9rZXl3b3JkPjxrZXl3b3Jk
PlNUQVQxIFRyYW5zY3JpcHRpb24gRmFjdG9yL3BoeXNpb2xvZ3k8L2tleXdvcmQ+PC9rZXl3b3Jk
cz48ZGF0ZXM+PHllYXI+MjAwODwveWVhcj48cHViLWRhdGVzPjxkYXRlPkphbjwvZGF0ZT48L3B1
Yi1kYXRlcz48L2RhdGVzPjxpc2JuPjE1MjgtMDAxMiAoRWxlY3Ryb25pYykmI3hEOzAwMTYtNTA4
NSAoTGlua2luZyk8L2lzYm4+PGFjY2Vzc2lvbi1udW0+MTgxNjYzNTc8L2FjY2Vzc2lvbi1udW0+
PHVybHM+PHJlbGF0ZWQtdXJscz48dXJsPmh0dHA6Ly93d3cubmNiaS5ubG0ubmloLmdvdi9lbnRy
ZXovcXVlcnkuZmNnaT9jbWQ9UmV0cmlldmUmYW1wO2RiPVB1Yk1lZCZhbXA7ZG9wdD1DaXRhdGlv
biZhbXA7bGlzdF91aWRzPTE4MTY2MzU3PC91cmw+PC9yZWxhdGVkLXVybHM+PC91cmxzPjxjdXN0
b20yPjI5MjM0MzY8L2N1c3RvbTI+PGVsZWN0cm9uaWMtcmVzb3VyY2UtbnVtPlMwMDE2LTUwODUo
MDcpMDE3NDQtMSBbcGlpXSYjeEQ7MTAuMTA1My9qLmdhc3Ryby4yMDA3LjA5LjAzNDwvZWxlY3Ry
b25pYy1yZXNvdXJjZS1udW0+PGxhbmd1YWdlPmVuZzwvbGFuZ3VhZ2U+PC9yZWNvcmQ+PC9DaXRl
PjwvRW5kTm90ZT4A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39" w:tooltip="Jeong, 2008 #68" w:history="1">
        <w:r w:rsidRPr="00E05C91">
          <w:rPr>
            <w:rFonts w:ascii="Book Antiqua" w:hAnsi="Book Antiqua"/>
            <w:noProof/>
            <w:sz w:val="24"/>
            <w:szCs w:val="24"/>
            <w:vertAlign w:val="superscript"/>
          </w:rPr>
          <w:t>39</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In line with these findings, patients with liver cirrhosis showed decreased NK cell numbers and reduced cytotoxic activity of T cells in peripheral blood</w:t>
      </w:r>
      <w:r w:rsidRPr="00E05C91">
        <w:rPr>
          <w:rFonts w:ascii="Book Antiqua" w:hAnsi="Book Antiqua"/>
          <w:sz w:val="24"/>
          <w:szCs w:val="24"/>
        </w:rPr>
        <w:fldChar w:fldCharType="begin"/>
      </w:r>
      <w:r w:rsidRPr="00E05C91">
        <w:rPr>
          <w:rFonts w:ascii="Book Antiqua" w:hAnsi="Book Antiqua"/>
          <w:sz w:val="24"/>
          <w:szCs w:val="24"/>
        </w:rPr>
        <w:instrText xml:space="preserve"> ADDIN EN.CITE &lt;EndNote&gt;&lt;Cite&gt;&lt;Author&gt;Laso&lt;/Author&gt;&lt;Year&gt;2010&lt;/Year&gt;&lt;RecNum&gt;940&lt;/RecNum&gt;&lt;DisplayText&gt;&lt;style face="superscript"&gt;[65]&lt;/style&gt;&lt;/DisplayText&gt;&lt;record&gt;&lt;rec-number&gt;940&lt;/rec-number&gt;&lt;foreign-keys&gt;&lt;key app="EN" db-id="ap2t5varb0szv2ewtrox29zj2aferped29fv"&gt;940&lt;/key&gt;&lt;/foreign-keys&gt;&lt;ref-type name="Journal Article"&gt;17&lt;/ref-type&gt;&lt;contributors&gt;&lt;authors&gt;&lt;author&gt;Laso, F. J.&lt;/author&gt;&lt;author&gt;Almeida, J.&lt;/author&gt;&lt;author&gt;Torres, E.&lt;/author&gt;&lt;author&gt;Vaquero, J. M.&lt;/author&gt;&lt;author&gt;Marcos, M.&lt;/author&gt;&lt;author&gt;Orfao, A.&lt;/author&gt;&lt;/authors&gt;&lt;/contributors&gt;&lt;auth-address&gt;Hospital Universitario de Salamanca, Departamento de Medicina, Universidad de Salamanca, Spain. laso@usal.es &amp;lt;laso@usal.es&amp;gt;&lt;/auth-address&gt;&lt;titles&gt;&lt;title&gt;Chronic alcohol consumption is associated with an increased cytotoxic profile of circulating lymphocytes that may be related with the development of liver injury&lt;/title&gt;&lt;secondary-title&gt;Alcohol Clin Exp Res&lt;/secondary-title&gt;&lt;alt-title&gt;Alcoholism, clinical and experimental research&lt;/alt-title&gt;&lt;/titles&gt;&lt;periodical&gt;&lt;full-title&gt;Alcohol Clin Exp Res&lt;/full-title&gt;&lt;/periodical&gt;&lt;pages&gt;876-85&lt;/pages&gt;&lt;volume&gt;34&lt;/volume&gt;&lt;number&gt;5&lt;/number&gt;&lt;keywords&gt;&lt;keyword&gt;Adult&lt;/keyword&gt;&lt;keyword&gt;Aged&lt;/keyword&gt;&lt;keyword&gt;Alcoholism/*complications/*immunology/pathology&lt;/keyword&gt;&lt;keyword&gt;*Cytotoxicity, Immunologic/drug effects&lt;/keyword&gt;&lt;keyword&gt;Humans&lt;/keyword&gt;&lt;keyword&gt;K562 Cells&lt;/keyword&gt;&lt;keyword&gt;Liver Diseases, Alcoholic/*etiology/*immunology/pathology&lt;/keyword&gt;&lt;keyword&gt;Lymphocyte Count/methods&lt;/keyword&gt;&lt;keyword&gt;Male&lt;/keyword&gt;&lt;keyword&gt;Middle Aged&lt;/keyword&gt;&lt;keyword&gt;T-Lymphocytes, Cytotoxic/*immunology/pathology&lt;/keyword&gt;&lt;/keywords&gt;&lt;dates&gt;&lt;year&gt;2010&lt;/year&gt;&lt;pub-dates&gt;&lt;date&gt;May&lt;/date&gt;&lt;/pub-dates&gt;&lt;/dates&gt;&lt;isbn&gt;1530-0277 (Electronic)&amp;#xD;0145-6008 (Linking)&lt;/isbn&gt;&lt;accession-num&gt;20201930&lt;/accession-num&gt;&lt;urls&gt;&lt;related-urls&gt;&lt;url&gt;http://www.ncbi.nlm.nih.gov/pubmed/20201930&lt;/url&gt;&lt;/related-urls&gt;&lt;/urls&gt;&lt;electronic-resource-num&gt;10.1111/j.1530-0277.2010.01160.x&lt;/electronic-resource-num&gt;&lt;/record&gt;&lt;/Cite&gt;&lt;/EndNote&gt;</w:instrText>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65" w:tooltip="Laso, 2010 #940" w:history="1">
        <w:r w:rsidRPr="00E05C91">
          <w:rPr>
            <w:rFonts w:ascii="Book Antiqua" w:hAnsi="Book Antiqua"/>
            <w:noProof/>
            <w:sz w:val="24"/>
            <w:szCs w:val="24"/>
            <w:vertAlign w:val="superscript"/>
          </w:rPr>
          <w:t>65</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Similarly, NKT cells can also suppress HSC activation by killing and IFN-γ production in the early stages of liver </w:t>
      </w:r>
      <w:proofErr w:type="gramStart"/>
      <w:r w:rsidRPr="00E05C91">
        <w:rPr>
          <w:rFonts w:ascii="Book Antiqua" w:hAnsi="Book Antiqua"/>
          <w:sz w:val="24"/>
          <w:szCs w:val="24"/>
        </w:rPr>
        <w:t>fibrosis</w:t>
      </w:r>
      <w:proofErr w:type="gramEnd"/>
      <w:r w:rsidRPr="00E05C91">
        <w:rPr>
          <w:rFonts w:ascii="Book Antiqua" w:hAnsi="Book Antiqua"/>
          <w:sz w:val="24"/>
          <w:szCs w:val="24"/>
        </w:rPr>
        <w:fldChar w:fldCharType="begin">
          <w:fldData xml:space="preserve">PEVuZE5vdGU+PENpdGU+PEF1dGhvcj5QYXJrPC9BdXRob3I+PFllYXI+MjAwOTwvWWVhcj48UmVj
TnVtPjExNDwvUmVjTnVtPjxEaXNwbGF5VGV4dD48c3R5bGUgZmFjZT0ic3VwZXJzY3JpcHQiPls2
Nl08L3N0eWxlPjwvRGlzcGxheVRleHQ+PHJlY29yZD48cmVjLW51bWJlcj4xMTQ8L3JlYy1udW1i
ZXI+PGZvcmVpZ24ta2V5cz48a2V5IGFwcD0iRU4iIGRiLWlkPSJhcDJ0NXZhcmIwc3p2MmV3dHJv
eDI5emoyYWZlcnBlZDI5ZnYiPjExNDwva2V5PjwvZm9yZWlnbi1rZXlzPjxyZWYtdHlwZSBuYW1l
PSJKb3VybmFsIEFydGljbGUiPjE3PC9yZWYtdHlwZT48Y29udHJpYnV0b3JzPjxhdXRob3JzPjxh
dXRob3I+UGFyaywgTy48L2F1dGhvcj48YXV0aG9yPkplb25nLCBXLiBJLjwvYXV0aG9yPjxhdXRo
b3I+V2FuZywgTC48L2F1dGhvcj48YXV0aG9yPldhbmcsIEguPC9hdXRob3I+PGF1dGhvcj5MaWFu
LCBaLiBYLjwvYXV0aG9yPjxhdXRob3I+R2Vyc2h3aW4sIE0uIEUuPC9hdXRob3I+PGF1dGhvcj5H
YW8sIEIuPC9hdXRob3I+PC9hdXRob3JzPjwvY29udHJpYnV0b3JzPjxhdXRoLWFkZHJlc3M+U2Vj
dGlvbiBvbiBMaXZlciBCaW9sb2d5LCBMYWJvcmF0b3J5IG9mIFBoeXNpb2xvZ2ljIFN0dWRpZXMs
IE5hdGlvbmFsIEluc3RpdHV0ZSBvbiBBbGNvaG9sIEFidXNlIGFuZCBBbGNvaG9saXNtLCBOYXRp
b25hbCBJbnN0aXR1dGVzIG9mIEhlYWx0aCwgQmV0aGVzZGEsIE1EIDIwODkyLCBVU0EuPC9hdXRo
LWFkZHJlc3M+PHRpdGxlcz48dGl0bGU+RGl2ZXJzZSByb2xlcyBvZiBpbnZhcmlhbnQgbmF0dXJh
bCBraWxsZXIgVCBjZWxscyBpbiBsaXZlciBpbmp1cnkgYW5kIGZpYnJvc2lzIGluZHVjZWQgYnkg
Y2FyYm9uIHRldHJhY2hsb3JpZGU8L3RpdGxlPjxzZWNvbmRhcnktdGl0bGU+SGVwYXRvbG9neTwv
c2Vjb25kYXJ5LXRpdGxlPjwvdGl0bGVzPjxwZXJpb2RpY2FsPjxmdWxsLXRpdGxlPkhlcGF0b2xv
Z3k8L2Z1bGwtdGl0bGU+PC9wZXJpb2RpY2FsPjxwYWdlcz4xNjgzLTk0PC9wYWdlcz48dm9sdW1l
PjQ5PC92b2x1bWU+PG51bWJlcj41PC9udW1iZXI+PGVkaXRpb24+MjAwOS8wMi8xMTwvZWRpdGlv
bj48a2V5d29yZHM+PGtleXdvcmQ+QW5pbWFsczwva2V5d29yZD48a2V5d29yZD5DYXJib24gVGV0
cmFjaGxvcmlkZS9pbW11bm9sb2d5L21ldGFib2xpc208L2tleXdvcmQ+PGtleXdvcmQ+RHJ1Zy1J
bmR1Y2VkIExpdmVyIEluanVyeS8qaW1tdW5vbG9neTwva2V5d29yZD48a2V5d29yZD5HYWxhY3Rv
c3lsY2VyYW1pZGVzL3BoYXJtYWNvbG9neTwva2V5d29yZD48a2V5d29yZD5IZXBhdGljIFN0ZWxs
YXRlIENlbGxzL21ldGFib2xpc208L2tleXdvcmQ+PGtleXdvcmQ+SW5mbGFtbWF0aW9uIE1lZGlh
dG9ycy9tZXRhYm9saXNtPC9rZXl3b3JkPjxrZXl3b3JkPkludGVyZmVyb24tZ2FtbWEvbWV0YWJv
bGlzbTwva2V5d29yZD48a2V5d29yZD5MaXZlci8qaW1tdW5vbG9neTwva2V5d29yZD48a2V5d29y
ZD5MaXZlciBDaXJyaG9zaXMvY2hlbWljYWxseSBpbmR1Y2VkLyppbW11bm9sb2d5PC9rZXl3b3Jk
PjxrZXl3b3JkPkx5bXBob2N5dGUgQWN0aXZhdGlvbi9kcnVnIGVmZmVjdHM8L2tleXdvcmQ+PGtl
eXdvcmQ+TWFsZTwva2V5d29yZD48a2V5d29yZD5NaWNlPC9rZXl3b3JkPjxrZXl3b3JkPk1pY2Us
IEluYnJlZCBDNTdCTDwva2V5d29yZD48a2V5d29yZD5NaWNlLCBLbm9ja291dDwva2V5d29yZD48
a2V5d29yZD5OYXR1cmFsIEtpbGxlciBULUNlbGxzLypwaHlzaW9sb2d5PC9rZXl3b3JkPjxrZXl3
b3JkPlNUQVQxIFRyYW5zY3JpcHRpb24gRmFjdG9yL21ldGFib2xpc208L2tleXdvcmQ+PC9rZXl3
b3Jkcz48ZGF0ZXM+PHllYXI+MjAwOTwveWVhcj48cHViLWRhdGVzPjxkYXRlPk1heTwvZGF0ZT48
L3B1Yi1kYXRlcz48L2RhdGVzPjxpc2JuPjE1MjctMzM1MCAoRWxlY3Ryb25pYykmI3hEOzAyNzAt
OTEzOSAoTGlua2luZyk8L2lzYm4+PGFjY2Vzc2lvbi1udW0+MTkyMDUwMzU8L2FjY2Vzc2lvbi1u
dW0+PHVybHM+PHJlbGF0ZWQtdXJscz48dXJsPmh0dHA6Ly93d3cubmNiaS5ubG0ubmloLmdvdi9l
bnRyZXovcXVlcnkuZmNnaT9jbWQ9UmV0cmlldmUmYW1wO2RiPVB1Yk1lZCZhbXA7ZG9wdD1DaXRh
dGlvbiZhbXA7bGlzdF91aWRzPTE5MjA1MDM1PC91cmw+PC9yZWxhdGVkLXVybHM+PC91cmxzPjxj
dXN0b20yPjI3NzI4Nzk8L2N1c3RvbTI+PGVsZWN0cm9uaWMtcmVzb3VyY2UtbnVtPjEwLjEwMDIv
aGVwLjIyODEzPC9lbGVjdHJvbmljLXJlc291cmNlLW51bT48bGFuZ3VhZ2U+ZW5nPC9sYW5ndWFn
ZT48L3JlY29yZD48L0NpdGU+PC9FbmROb3RlPn==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QYXJrPC9BdXRob3I+PFllYXI+MjAwOTwvWWVhcj48UmVj
TnVtPjExNDwvUmVjTnVtPjxEaXNwbGF5VGV4dD48c3R5bGUgZmFjZT0ic3VwZXJzY3JpcHQiPls2
Nl08L3N0eWxlPjwvRGlzcGxheVRleHQ+PHJlY29yZD48cmVjLW51bWJlcj4xMTQ8L3JlYy1udW1i
ZXI+PGZvcmVpZ24ta2V5cz48a2V5IGFwcD0iRU4iIGRiLWlkPSJhcDJ0NXZhcmIwc3p2MmV3dHJv
eDI5emoyYWZlcnBlZDI5ZnYiPjExNDwva2V5PjwvZm9yZWlnbi1rZXlzPjxyZWYtdHlwZSBuYW1l
PSJKb3VybmFsIEFydGljbGUiPjE3PC9yZWYtdHlwZT48Y29udHJpYnV0b3JzPjxhdXRob3JzPjxh
dXRob3I+UGFyaywgTy48L2F1dGhvcj48YXV0aG9yPkplb25nLCBXLiBJLjwvYXV0aG9yPjxhdXRo
b3I+V2FuZywgTC48L2F1dGhvcj48YXV0aG9yPldhbmcsIEguPC9hdXRob3I+PGF1dGhvcj5MaWFu
LCBaLiBYLjwvYXV0aG9yPjxhdXRob3I+R2Vyc2h3aW4sIE0uIEUuPC9hdXRob3I+PGF1dGhvcj5H
YW8sIEIuPC9hdXRob3I+PC9hdXRob3JzPjwvY29udHJpYnV0b3JzPjxhdXRoLWFkZHJlc3M+U2Vj
dGlvbiBvbiBMaXZlciBCaW9sb2d5LCBMYWJvcmF0b3J5IG9mIFBoeXNpb2xvZ2ljIFN0dWRpZXMs
IE5hdGlvbmFsIEluc3RpdHV0ZSBvbiBBbGNvaG9sIEFidXNlIGFuZCBBbGNvaG9saXNtLCBOYXRp
b25hbCBJbnN0aXR1dGVzIG9mIEhlYWx0aCwgQmV0aGVzZGEsIE1EIDIwODkyLCBVU0EuPC9hdXRo
LWFkZHJlc3M+PHRpdGxlcz48dGl0bGU+RGl2ZXJzZSByb2xlcyBvZiBpbnZhcmlhbnQgbmF0dXJh
bCBraWxsZXIgVCBjZWxscyBpbiBsaXZlciBpbmp1cnkgYW5kIGZpYnJvc2lzIGluZHVjZWQgYnkg
Y2FyYm9uIHRldHJhY2hsb3JpZGU8L3RpdGxlPjxzZWNvbmRhcnktdGl0bGU+SGVwYXRvbG9neTwv
c2Vjb25kYXJ5LXRpdGxlPjwvdGl0bGVzPjxwZXJpb2RpY2FsPjxmdWxsLXRpdGxlPkhlcGF0b2xv
Z3k8L2Z1bGwtdGl0bGU+PC9wZXJpb2RpY2FsPjxwYWdlcz4xNjgzLTk0PC9wYWdlcz48dm9sdW1l
PjQ5PC92b2x1bWU+PG51bWJlcj41PC9udW1iZXI+PGVkaXRpb24+MjAwOS8wMi8xMTwvZWRpdGlv
bj48a2V5d29yZHM+PGtleXdvcmQ+QW5pbWFsczwva2V5d29yZD48a2V5d29yZD5DYXJib24gVGV0
cmFjaGxvcmlkZS9pbW11bm9sb2d5L21ldGFib2xpc208L2tleXdvcmQ+PGtleXdvcmQ+RHJ1Zy1J
bmR1Y2VkIExpdmVyIEluanVyeS8qaW1tdW5vbG9neTwva2V5d29yZD48a2V5d29yZD5HYWxhY3Rv
c3lsY2VyYW1pZGVzL3BoYXJtYWNvbG9neTwva2V5d29yZD48a2V5d29yZD5IZXBhdGljIFN0ZWxs
YXRlIENlbGxzL21ldGFib2xpc208L2tleXdvcmQ+PGtleXdvcmQ+SW5mbGFtbWF0aW9uIE1lZGlh
dG9ycy9tZXRhYm9saXNtPC9rZXl3b3JkPjxrZXl3b3JkPkludGVyZmVyb24tZ2FtbWEvbWV0YWJv
bGlzbTwva2V5d29yZD48a2V5d29yZD5MaXZlci8qaW1tdW5vbG9neTwva2V5d29yZD48a2V5d29y
ZD5MaXZlciBDaXJyaG9zaXMvY2hlbWljYWxseSBpbmR1Y2VkLyppbW11bm9sb2d5PC9rZXl3b3Jk
PjxrZXl3b3JkPkx5bXBob2N5dGUgQWN0aXZhdGlvbi9kcnVnIGVmZmVjdHM8L2tleXdvcmQ+PGtl
eXdvcmQ+TWFsZTwva2V5d29yZD48a2V5d29yZD5NaWNlPC9rZXl3b3JkPjxrZXl3b3JkPk1pY2Us
IEluYnJlZCBDNTdCTDwva2V5d29yZD48a2V5d29yZD5NaWNlLCBLbm9ja291dDwva2V5d29yZD48
a2V5d29yZD5OYXR1cmFsIEtpbGxlciBULUNlbGxzLypwaHlzaW9sb2d5PC9rZXl3b3JkPjxrZXl3
b3JkPlNUQVQxIFRyYW5zY3JpcHRpb24gRmFjdG9yL21ldGFib2xpc208L2tleXdvcmQ+PC9rZXl3
b3Jkcz48ZGF0ZXM+PHllYXI+MjAwOTwveWVhcj48cHViLWRhdGVzPjxkYXRlPk1heTwvZGF0ZT48
L3B1Yi1kYXRlcz48L2RhdGVzPjxpc2JuPjE1MjctMzM1MCAoRWxlY3Ryb25pYykmI3hEOzAyNzAt
OTEzOSAoTGlua2luZyk8L2lzYm4+PGFjY2Vzc2lvbi1udW0+MTkyMDUwMzU8L2FjY2Vzc2lvbi1u
dW0+PHVybHM+PHJlbGF0ZWQtdXJscz48dXJsPmh0dHA6Ly93d3cubmNiaS5ubG0ubmloLmdvdi9l
bnRyZXovcXVlcnkuZmNnaT9jbWQ9UmV0cmlldmUmYW1wO2RiPVB1Yk1lZCZhbXA7ZG9wdD1DaXRh
dGlvbiZhbXA7bGlzdF91aWRzPTE5MjA1MDM1PC91cmw+PC9yZWxhdGVkLXVybHM+PC91cmxzPjxj
dXN0b20yPjI3NzI4Nzk8L2N1c3RvbTI+PGVsZWN0cm9uaWMtcmVzb3VyY2UtbnVtPjEwLjEwMDIv
aGVwLjIyODEzPC9lbGVjdHJvbmljLXJlc291cmNlLW51bT48bGFuZ3VhZ2U+ZW5nPC9sYW5ndWFn
ZT48L3JlY29yZD48L0NpdGU+PC9FbmROb3RlPn==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66" w:tooltip="Park, 2009 #114" w:history="1">
        <w:r w:rsidRPr="00E05C91">
          <w:rPr>
            <w:rFonts w:ascii="Book Antiqua" w:hAnsi="Book Antiqua"/>
            <w:noProof/>
            <w:sz w:val="24"/>
            <w:szCs w:val="24"/>
            <w:vertAlign w:val="superscript"/>
          </w:rPr>
          <w:t>66</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In chronic alcohol consumption, the significantly increased number of NKT cells contributes in an inverse manner to accelerated alcoholic liver injury by up-regulating the NF-</w:t>
      </w:r>
      <w:proofErr w:type="spellStart"/>
      <w:r w:rsidRPr="00E05C91">
        <w:rPr>
          <w:rFonts w:ascii="Book Antiqua" w:hAnsi="Book Antiqua"/>
          <w:sz w:val="24"/>
          <w:szCs w:val="24"/>
        </w:rPr>
        <w:t>κB</w:t>
      </w:r>
      <w:proofErr w:type="spellEnd"/>
      <w:r w:rsidRPr="00E05C91">
        <w:rPr>
          <w:rFonts w:ascii="Book Antiqua" w:hAnsi="Book Antiqua"/>
          <w:sz w:val="24"/>
          <w:szCs w:val="24"/>
        </w:rPr>
        <w:t xml:space="preserve"> signaling pathway or by Fas and TNF-receptor-mediated hepatocyte apoptosis</w:t>
      </w:r>
      <w:r w:rsidRPr="00E05C91">
        <w:rPr>
          <w:rFonts w:ascii="Book Antiqua" w:hAnsi="Book Antiqua"/>
          <w:sz w:val="24"/>
          <w:szCs w:val="24"/>
        </w:rPr>
        <w:fldChar w:fldCharType="begin">
          <w:fldData xml:space="preserve">PEVuZE5vdGU+PENpdGU+PEF1dGhvcj5KYXJ1Z2E8L0F1dGhvcj48WWVhcj4yMDA0PC9ZZWFyPjxS
ZWNOdW0+MTI0PC9SZWNOdW0+PERpc3BsYXlUZXh0PjxzdHlsZSBmYWNlPSJzdXBlcnNjcmlwdCI+
WzY3LCA2OF08L3N0eWxlPjwvRGlzcGxheVRleHQ+PHJlY29yZD48cmVjLW51bWJlcj4xMjQ8L3Jl
Yy1udW1iZXI+PGZvcmVpZ24ta2V5cz48a2V5IGFwcD0iRU4iIGRiLWlkPSJhcDJ0NXZhcmIwc3p2
MmV3dHJveDI5emoyYWZlcnBlZDI5ZnYiPjEyNDwva2V5PjwvZm9yZWlnbi1rZXlzPjxyZWYtdHlw
ZSBuYW1lPSJKb3VybmFsIEFydGljbGUiPjE3PC9yZWYtdHlwZT48Y29udHJpYnV0b3JzPjxhdXRo
b3JzPjxhdXRob3I+SmFydWdhLCBCLjwvYXV0aG9yPjxhdXRob3I+SG9uZywgRi48L2F1dGhvcj48
YXV0aG9yPktpbSwgVy4gSC48L2F1dGhvcj48YXV0aG9yPlN1biwgUi48L2F1dGhvcj48YXV0aG9y
PkZhbiwgUy48L2F1dGhvcj48YXV0aG9yPkdhbywgQi48L2F1dGhvcj48L2F1dGhvcnM+PC9jb250
cmlidXRvcnM+PGF1dGgtYWRkcmVzcz5TZWN0aW9uIG9uIExpdmVyIEJpb2xvZ3ksIE5JQUFBL05J
SCwgUGFyayBCbGRnLiBSbS4gMTIwLCAxMjQyMCBQYXJrbGF3biBEci4sIE1TQyA4MTE1LCBCZXRo
ZXNkYSwgTUQgMjA4OTIsIFVTQS48L2F1dGgtYWRkcmVzcz48dGl0bGVzPjx0aXRsZT5DaHJvbmlj
IGFsY29ob2wgY29uc3VtcHRpb24gYWNjZWxlcmF0ZXMgbGl2ZXIgaW5qdXJ5IGluIFQgY2VsbC1t
ZWRpYXRlZCBoZXBhdGl0aXM6IGFsY29ob2wgZGlzcmVndWxhdGlvbiBvZiBORi1rYXBwYUIgYW5k
IFNUQVQzIHNpZ25hbGluZyBwYXRod2F5czwvdGl0bGU+PHNlY29uZGFyeS10aXRsZT5BbSBKIFBo
eXNpb2wgR2FzdHJvaW50ZXN0IExpdmVyIFBoeXNpb2w8L3NlY29uZGFyeS10aXRsZT48L3RpdGxl
cz48cGVyaW9kaWNhbD48ZnVsbC10aXRsZT5BbSBKIFBoeXNpb2wgR2FzdHJvaW50ZXN0IExpdmVy
IFBoeXNpb2w8L2Z1bGwtdGl0bGU+PC9wZXJpb2RpY2FsPjxwYWdlcz5HNDcxLTk8L3BhZ2VzPjx2
b2x1bWU+Mjg3PC92b2x1bWU+PG51bWJlcj4yPC9udW1iZXI+PGVkaXRpb24+MjAwNC8wNC8wNjwv
ZWRpdGlvbj48a2V5d29yZHM+PGtleXdvcmQ+KkFsY29ob2wgRHJpbmtpbmc8L2tleXdvcmQ+PGtl
eXdvcmQ+QW5pbWFsczwva2V5d29yZD48a2V5d29yZD5DZWxsIEFkaGVzaW9uIE1vbGVjdWxlcy9t
ZXRhYm9saXNtPC9rZXl3b3JkPjxrZXl3b3JkPkNoZW1va2luZXMvbWV0YWJvbGlzbTwva2V5d29y
ZD48a2V5d29yZD5Db25jYW5hdmFsaW4gQS9hZHZlcnNlIGVmZmVjdHM8L2tleXdvcmQ+PGtleXdv
cmQ+RE5BLUJpbmRpbmcgUHJvdGVpbnMvKm1ldGFib2xpc208L2tleXdvcmQ+PGtleXdvcmQ+RHJ1
Zy1JbmR1Y2VkIExpdmVyIEluanVyeS8qcGF0aG9sb2d5PC9rZXl3b3JkPjxrZXl3b3JkPkV0aGFu
b2wvKnBoYXJtYWNvbG9neTwva2V5d29yZD48a2V5d29yZD5IZXBhdG9jeXRlczwva2V5d29yZD48
a2V5d29yZD5LaWxsZXIgQ2VsbHMsIE5hdHVyYWwvZHJ1ZyBlZmZlY3RzPC9rZXl3b3JkPjxrZXl3
b3JkPkxldWtvY3l0ZXMvcGF0aG9sb2d5PC9rZXl3b3JkPjxrZXl3b3JkPkxpdmVyLypwYXRob2xv
Z3kvcGh5c2lvcGF0aG9sb2d5PC9rZXl3b3JkPjxrZXl3b3JkPk1hbGU8L2tleXdvcmQ+PGtleXdv
cmQ+TWljZTwva2V5d29yZD48a2V5d29yZD5NaWNlLCBJbmJyZWQgQzU3Qkw8L2tleXdvcmQ+PGtl
eXdvcmQ+TW9ub2N5dGVzPC9rZXl3b3JkPjxrZXl3b3JkPk5GLWthcHBhIEIvKm1ldGFib2xpc208
L2tleXdvcmQ+PGtleXdvcmQ+U1RBVDMgVHJhbnNjcmlwdGlvbiBGYWN0b3I8L2tleXdvcmQ+PGtl
eXdvcmQ+U2lnbmFsIFRyYW5zZHVjdGlvbi8qZHJ1ZyBlZmZlY3RzPC9rZXl3b3JkPjxrZXl3b3Jk
PlQtTHltcGhvY3l0ZXM8L2tleXdvcmQ+PGtleXdvcmQ+VGltZSBGYWN0b3JzPC9rZXl3b3JkPjxr
ZXl3b3JkPlRyYW5zLUFjdGl2YXRvcnMvKm1ldGFib2xpc208L2tleXdvcmQ+PC9rZXl3b3Jkcz48
ZGF0ZXM+PHllYXI+MjAwNDwveWVhcj48cHViLWRhdGVzPjxkYXRlPkF1ZzwvZGF0ZT48L3B1Yi1k
YXRlcz48L2RhdGVzPjxpc2JuPjAxOTMtMTg1NyAoUHJpbnQpJiN4RDswMTkzLTE4NTcgKExpbmtp
bmcpPC9pc2JuPjxhY2Nlc3Npb24tbnVtPjE1MDY0MjM0PC9hY2Nlc3Npb24tbnVtPjx1cmxzPjxy
ZWxhdGVkLXVybHM+PHVybD5odHRwOi8vd3d3Lm5jYmkubmxtLm5paC5nb3YvZW50cmV6L3F1ZXJ5
LmZjZ2k/Y21kPVJldHJpZXZlJmFtcDtkYj1QdWJNZWQmYW1wO2RvcHQ9Q2l0YXRpb24mYW1wO2xp
c3RfdWlkcz0xNTA2NDIzNDwvdXJsPjwvcmVsYXRlZC11cmxzPjwvdXJscz48ZWxlY3Ryb25pYy1y
ZXNvdXJjZS1udW0+MTAuMTE1Mi9hanBnaS4wMDAxOC4yMDA0JiN4RDswMDAxOC4yMDA0IFtwaWld
PC9lbGVjdHJvbmljLXJlc291cmNlLW51bT48bGFuZ3VhZ2U+ZW5nPC9sYW5ndWFnZT48L3JlY29y
ZD48L0NpdGU+PENpdGU+PEF1dGhvcj5NaW5hZ2F3YTwvQXV0aG9yPjxZZWFyPjIwMDQ8L1llYXI+
PFJlY051bT4xMjU8L1JlY051bT48cmVjb3JkPjxyZWMtbnVtYmVyPjEyNTwvcmVjLW51bWJlcj48
Zm9yZWlnbi1rZXlzPjxrZXkgYXBwPSJFTiIgZGItaWQ9ImFwMnQ1dmFyYjBzenYyZXd0cm94Mjl6
ajJhZmVycGVkMjlmdiI+MTI1PC9rZXk+PC9mb3JlaWduLWtleXM+PHJlZi10eXBlIG5hbWU9Ikpv
dXJuYWwgQXJ0aWNsZSI+MTc8L3JlZi10eXBlPjxjb250cmlidXRvcnM+PGF1dGhvcnM+PGF1dGhv
cj5NaW5hZ2F3YSwgTS48L2F1dGhvcj48YXV0aG9yPkRlbmcsIFEuPC9hdXRob3I+PGF1dGhvcj5M
aXUsIFouIFguPC9hdXRob3I+PGF1dGhvcj5Uc3VrYW1vdG8sIEguPC9hdXRob3I+PGF1dGhvcj5E
ZW5uZXJ0LCBHLjwvYXV0aG9yPjwvYXV0aG9ycz48L2NvbnRyaWJ1dG9ycz48YXV0aC1hZGRyZXNz
PkRlcGFydG1lbnQgb2YgTW9sZWN1bGFyIE1pY3JvYmlvbG9neSwgTm9ycmlzIENvbXByZWhlbnNp
dmUgQ2FuY2VyIENlbnRlciwgVW5pdmVyc2l0eSBvZiBTb3V0aGVybiBDYWxpZm9ybmlhLUxvcyBB
bmdlbGVzLCAxNDQxIEVhc3RsYWtlIEF2ZW51ZSwgTS9TIDczLCBMb3MgQW5nZWxlcywgQ0EgOTAw
MzMtMDgwMCwgVVNBLjwvYXV0aC1hZGRyZXNzPjx0aXRsZXM+PHRpdGxlPkFjdGl2YXRlZCBuYXR1
cmFsIGtpbGxlciBUIGNlbGxzIGluZHVjZSBsaXZlciBpbmp1cnkgYnkgRmFzIGFuZCB0dW1vciBu
ZWNyb3NpcyBmYWN0b3ItYWxwaGEgZHVyaW5nIGFsY29ob2wgY29uc3VtcHRpb248L3RpdGxlPjxz
ZWNvbmRhcnktdGl0bGU+R2FzdHJvZW50ZXJvbG9neTwvc2Vjb25kYXJ5LXRpdGxlPjwvdGl0bGVz
PjxwZXJpb2RpY2FsPjxmdWxsLXRpdGxlPkdhc3Ryb2VudGVyb2xvZ3k8L2Z1bGwtdGl0bGU+PC9w
ZXJpb2RpY2FsPjxwYWdlcz4xMzg3LTk5PC9wYWdlcz48dm9sdW1lPjEyNjwvdm9sdW1lPjxudW1i
ZXI+NTwvbnVtYmVyPjxlZGl0aW9uPjIwMDQvMDUvMDg8L2VkaXRpb24+PGtleXdvcmRzPjxrZXl3
b3JkPkFsY29ob2wgRHJpbmtpbmcvbWV0YWJvbGlzbS8qcGh5c2lvcGF0aG9sb2d5PC9rZXl3b3Jk
PjxrZXl3b3JkPkFuaW1hbHM8L2tleXdvcmQ+PGtleXdvcmQ+QW50aWdlbnMsIENEL21ldGFib2xp
c208L2tleXdvcmQ+PGtleXdvcmQ+QW50aWdlbnMsIENEOTUvKm1ldGFib2xpc208L2tleXdvcmQ+
PGtleXdvcmQ+QXBvcHRvc2lzPC9rZXl3b3JkPjxrZXl3b3JkPkRydWctSW5kdWNlZCBMaXZlciBJ
bmp1cnk8L2tleXdvcmQ+PGtleXdvcmQ+RmFzIExpZ2FuZCBQcm90ZWluPC9rZXl3b3JkPjxrZXl3
b3JkPkZlbWFsZTwva2V5d29yZD48a2V5d29yZD5HYWxhY3Rvc3lsY2VyYW1pZGVzL2FkbWluaXN0
cmF0aW9uICZhbXA7IGRvc2FnZTwva2V5d29yZD48a2V5d29yZD5IZXBhdG9jeXRlczwva2V5d29y
ZD48a2V5d29yZD5JbmplY3Rpb25zPC9rZXl3b3JkPjxrZXl3b3JkPipLaWxsZXIgQ2VsbHMsIE5h
dHVyYWwvbWV0YWJvbGlzbS9wYXRob2xvZ3k8L2tleXdvcmQ+PGtleXdvcmQ+TGl2ZXIvZHJ1ZyBl
ZmZlY3RzL3BhdGhvbG9neTwva2V5d29yZD48a2V5d29yZD5MaXZlciBEaXNlYXNlcy9tb3J0YWxp
dHk8L2tleXdvcmQ+PGtleXdvcmQ+TWVtYnJhbmUgR2x5Y29wcm90ZWlucy9tZXRhYm9saXNtPC9r
ZXl3b3JkPjxrZXl3b3JkPk1pY2U8L2tleXdvcmQ+PGtleXdvcmQ+TWljZSwgSW5icmVkIEM1N0JM
PC9rZXl3b3JkPjxrZXl3b3JkPk1pY2UsIEtub2Nrb3V0PC9rZXl3b3JkPjxrZXl3b3JkPlJlY2Vw
dG9ycywgVHVtb3IgTmVjcm9zaXMgRmFjdG9yL21ldGFib2xpc208L2tleXdvcmQ+PGtleXdvcmQ+
UmVjZXB0b3JzLCBUdW1vciBOZWNyb3NpcyBGYWN0b3IsIFR5cGUgSTwva2V5d29yZD48a2V5d29y
ZD5TaWduYWwgVHJhbnNkdWN0aW9uPC9rZXl3b3JkPjxrZXl3b3JkPlR1bW9yIE5lY3Jvc2lzIEZh
Y3Rvci1hbHBoYS8qbWV0YWJvbGlzbTwva2V5d29yZD48L2tleXdvcmRzPjxkYXRlcz48eWVhcj4y
MDA0PC95ZWFyPjxwdWItZGF0ZXM+PGRhdGU+TWF5PC9kYXRlPjwvcHViLWRhdGVzPjwvZGF0ZXM+
PGlzYm4+MDAxNi01MDg1IChQcmludCkmI3hEOzAwMTYtNTA4NSAoTGlua2luZyk8L2lzYm4+PGFj
Y2Vzc2lvbi1udW0+MTUxMzE3OTk8L2FjY2Vzc2lvbi1udW0+PHVybHM+PHJlbGF0ZWQtdXJscz48
dXJsPmh0dHA6Ly93d3cubmNiaS5ubG0ubmloLmdvdi9lbnRyZXovcXVlcnkuZmNnaT9jbWQ9UmV0
cmlldmUmYW1wO2RiPVB1Yk1lZCZhbXA7ZG9wdD1DaXRhdGlvbiZhbXA7bGlzdF91aWRzPTE1MTMx
Nzk5PC91cmw+PC9yZWxhdGVkLXVybHM+PC91cmxzPjxlbGVjdHJvbmljLXJlc291cmNlLW51bT5T
MDAxNjUwODUwNDAwMDk2NCBbcGlpXTwvZWxlY3Ryb25pYy1yZXNvdXJjZS1udW0+PGxhbmd1YWdl
PmVuZzwvbGFuZ3VhZ2U+PC9yZWNvcmQ+PC9DaXRlPjwvRW5kTm90ZT5=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KYXJ1Z2E8L0F1dGhvcj48WWVhcj4yMDA0PC9ZZWFyPjxS
ZWNOdW0+MTI0PC9SZWNOdW0+PERpc3BsYXlUZXh0PjxzdHlsZSBmYWNlPSJzdXBlcnNjcmlwdCI+
WzY3LCA2OF08L3N0eWxlPjwvRGlzcGxheVRleHQ+PHJlY29yZD48cmVjLW51bWJlcj4xMjQ8L3Jl
Yy1udW1iZXI+PGZvcmVpZ24ta2V5cz48a2V5IGFwcD0iRU4iIGRiLWlkPSJhcDJ0NXZhcmIwc3p2
MmV3dHJveDI5emoyYWZlcnBlZDI5ZnYiPjEyNDwva2V5PjwvZm9yZWlnbi1rZXlzPjxyZWYtdHlw
ZSBuYW1lPSJKb3VybmFsIEFydGljbGUiPjE3PC9yZWYtdHlwZT48Y29udHJpYnV0b3JzPjxhdXRo
b3JzPjxhdXRob3I+SmFydWdhLCBCLjwvYXV0aG9yPjxhdXRob3I+SG9uZywgRi48L2F1dGhvcj48
YXV0aG9yPktpbSwgVy4gSC48L2F1dGhvcj48YXV0aG9yPlN1biwgUi48L2F1dGhvcj48YXV0aG9y
PkZhbiwgUy48L2F1dGhvcj48YXV0aG9yPkdhbywgQi48L2F1dGhvcj48L2F1dGhvcnM+PC9jb250
cmlidXRvcnM+PGF1dGgtYWRkcmVzcz5TZWN0aW9uIG9uIExpdmVyIEJpb2xvZ3ksIE5JQUFBL05J
SCwgUGFyayBCbGRnLiBSbS4gMTIwLCAxMjQyMCBQYXJrbGF3biBEci4sIE1TQyA4MTE1LCBCZXRo
ZXNkYSwgTUQgMjA4OTIsIFVTQS48L2F1dGgtYWRkcmVzcz48dGl0bGVzPjx0aXRsZT5DaHJvbmlj
IGFsY29ob2wgY29uc3VtcHRpb24gYWNjZWxlcmF0ZXMgbGl2ZXIgaW5qdXJ5IGluIFQgY2VsbC1t
ZWRpYXRlZCBoZXBhdGl0aXM6IGFsY29ob2wgZGlzcmVndWxhdGlvbiBvZiBORi1rYXBwYUIgYW5k
IFNUQVQzIHNpZ25hbGluZyBwYXRod2F5czwvdGl0bGU+PHNlY29uZGFyeS10aXRsZT5BbSBKIFBo
eXNpb2wgR2FzdHJvaW50ZXN0IExpdmVyIFBoeXNpb2w8L3NlY29uZGFyeS10aXRsZT48L3RpdGxl
cz48cGVyaW9kaWNhbD48ZnVsbC10aXRsZT5BbSBKIFBoeXNpb2wgR2FzdHJvaW50ZXN0IExpdmVy
IFBoeXNpb2w8L2Z1bGwtdGl0bGU+PC9wZXJpb2RpY2FsPjxwYWdlcz5HNDcxLTk8L3BhZ2VzPjx2
b2x1bWU+Mjg3PC92b2x1bWU+PG51bWJlcj4yPC9udW1iZXI+PGVkaXRpb24+MjAwNC8wNC8wNjwv
ZWRpdGlvbj48a2V5d29yZHM+PGtleXdvcmQ+KkFsY29ob2wgRHJpbmtpbmc8L2tleXdvcmQ+PGtl
eXdvcmQ+QW5pbWFsczwva2V5d29yZD48a2V5d29yZD5DZWxsIEFkaGVzaW9uIE1vbGVjdWxlcy9t
ZXRhYm9saXNtPC9rZXl3b3JkPjxrZXl3b3JkPkNoZW1va2luZXMvbWV0YWJvbGlzbTwva2V5d29y
ZD48a2V5d29yZD5Db25jYW5hdmFsaW4gQS9hZHZlcnNlIGVmZmVjdHM8L2tleXdvcmQ+PGtleXdv
cmQ+RE5BLUJpbmRpbmcgUHJvdGVpbnMvKm1ldGFib2xpc208L2tleXdvcmQ+PGtleXdvcmQ+RHJ1
Zy1JbmR1Y2VkIExpdmVyIEluanVyeS8qcGF0aG9sb2d5PC9rZXl3b3JkPjxrZXl3b3JkPkV0aGFu
b2wvKnBoYXJtYWNvbG9neTwva2V5d29yZD48a2V5d29yZD5IZXBhdG9jeXRlczwva2V5d29yZD48
a2V5d29yZD5LaWxsZXIgQ2VsbHMsIE5hdHVyYWwvZHJ1ZyBlZmZlY3RzPC9rZXl3b3JkPjxrZXl3
b3JkPkxldWtvY3l0ZXMvcGF0aG9sb2d5PC9rZXl3b3JkPjxrZXl3b3JkPkxpdmVyLypwYXRob2xv
Z3kvcGh5c2lvcGF0aG9sb2d5PC9rZXl3b3JkPjxrZXl3b3JkPk1hbGU8L2tleXdvcmQ+PGtleXdv
cmQ+TWljZTwva2V5d29yZD48a2V5d29yZD5NaWNlLCBJbmJyZWQgQzU3Qkw8L2tleXdvcmQ+PGtl
eXdvcmQ+TW9ub2N5dGVzPC9rZXl3b3JkPjxrZXl3b3JkPk5GLWthcHBhIEIvKm1ldGFib2xpc208
L2tleXdvcmQ+PGtleXdvcmQ+U1RBVDMgVHJhbnNjcmlwdGlvbiBGYWN0b3I8L2tleXdvcmQ+PGtl
eXdvcmQ+U2lnbmFsIFRyYW5zZHVjdGlvbi8qZHJ1ZyBlZmZlY3RzPC9rZXl3b3JkPjxrZXl3b3Jk
PlQtTHltcGhvY3l0ZXM8L2tleXdvcmQ+PGtleXdvcmQ+VGltZSBGYWN0b3JzPC9rZXl3b3JkPjxr
ZXl3b3JkPlRyYW5zLUFjdGl2YXRvcnMvKm1ldGFib2xpc208L2tleXdvcmQ+PC9rZXl3b3Jkcz48
ZGF0ZXM+PHllYXI+MjAwNDwveWVhcj48cHViLWRhdGVzPjxkYXRlPkF1ZzwvZGF0ZT48L3B1Yi1k
YXRlcz48L2RhdGVzPjxpc2JuPjAxOTMtMTg1NyAoUHJpbnQpJiN4RDswMTkzLTE4NTcgKExpbmtp
bmcpPC9pc2JuPjxhY2Nlc3Npb24tbnVtPjE1MDY0MjM0PC9hY2Nlc3Npb24tbnVtPjx1cmxzPjxy
ZWxhdGVkLXVybHM+PHVybD5odHRwOi8vd3d3Lm5jYmkubmxtLm5paC5nb3YvZW50cmV6L3F1ZXJ5
LmZjZ2k/Y21kPVJldHJpZXZlJmFtcDtkYj1QdWJNZWQmYW1wO2RvcHQ9Q2l0YXRpb24mYW1wO2xp
c3RfdWlkcz0xNTA2NDIzNDwvdXJsPjwvcmVsYXRlZC11cmxzPjwvdXJscz48ZWxlY3Ryb25pYy1y
ZXNvdXJjZS1udW0+MTAuMTE1Mi9hanBnaS4wMDAxOC4yMDA0JiN4RDswMDAxOC4yMDA0IFtwaWld
PC9lbGVjdHJvbmljLXJlc291cmNlLW51bT48bGFuZ3VhZ2U+ZW5nPC9sYW5ndWFnZT48L3JlY29y
ZD48L0NpdGU+PENpdGU+PEF1dGhvcj5NaW5hZ2F3YTwvQXV0aG9yPjxZZWFyPjIwMDQ8L1llYXI+
PFJlY051bT4xMjU8L1JlY051bT48cmVjb3JkPjxyZWMtbnVtYmVyPjEyNTwvcmVjLW51bWJlcj48
Zm9yZWlnbi1rZXlzPjxrZXkgYXBwPSJFTiIgZGItaWQ9ImFwMnQ1dmFyYjBzenYyZXd0cm94Mjl6
ajJhZmVycGVkMjlmdiI+MTI1PC9rZXk+PC9mb3JlaWduLWtleXM+PHJlZi10eXBlIG5hbWU9Ikpv
dXJuYWwgQXJ0aWNsZSI+MTc8L3JlZi10eXBlPjxjb250cmlidXRvcnM+PGF1dGhvcnM+PGF1dGhv
cj5NaW5hZ2F3YSwgTS48L2F1dGhvcj48YXV0aG9yPkRlbmcsIFEuPC9hdXRob3I+PGF1dGhvcj5M
aXUsIFouIFguPC9hdXRob3I+PGF1dGhvcj5Uc3VrYW1vdG8sIEguPC9hdXRob3I+PGF1dGhvcj5E
ZW5uZXJ0LCBHLjwvYXV0aG9yPjwvYXV0aG9ycz48L2NvbnRyaWJ1dG9ycz48YXV0aC1hZGRyZXNz
PkRlcGFydG1lbnQgb2YgTW9sZWN1bGFyIE1pY3JvYmlvbG9neSwgTm9ycmlzIENvbXByZWhlbnNp
dmUgQ2FuY2VyIENlbnRlciwgVW5pdmVyc2l0eSBvZiBTb3V0aGVybiBDYWxpZm9ybmlhLUxvcyBB
bmdlbGVzLCAxNDQxIEVhc3RsYWtlIEF2ZW51ZSwgTS9TIDczLCBMb3MgQW5nZWxlcywgQ0EgOTAw
MzMtMDgwMCwgVVNBLjwvYXV0aC1hZGRyZXNzPjx0aXRsZXM+PHRpdGxlPkFjdGl2YXRlZCBuYXR1
cmFsIGtpbGxlciBUIGNlbGxzIGluZHVjZSBsaXZlciBpbmp1cnkgYnkgRmFzIGFuZCB0dW1vciBu
ZWNyb3NpcyBmYWN0b3ItYWxwaGEgZHVyaW5nIGFsY29ob2wgY29uc3VtcHRpb248L3RpdGxlPjxz
ZWNvbmRhcnktdGl0bGU+R2FzdHJvZW50ZXJvbG9neTwvc2Vjb25kYXJ5LXRpdGxlPjwvdGl0bGVz
PjxwZXJpb2RpY2FsPjxmdWxsLXRpdGxlPkdhc3Ryb2VudGVyb2xvZ3k8L2Z1bGwtdGl0bGU+PC9w
ZXJpb2RpY2FsPjxwYWdlcz4xMzg3LTk5PC9wYWdlcz48dm9sdW1lPjEyNjwvdm9sdW1lPjxudW1i
ZXI+NTwvbnVtYmVyPjxlZGl0aW9uPjIwMDQvMDUvMDg8L2VkaXRpb24+PGtleXdvcmRzPjxrZXl3
b3JkPkFsY29ob2wgRHJpbmtpbmcvbWV0YWJvbGlzbS8qcGh5c2lvcGF0aG9sb2d5PC9rZXl3b3Jk
PjxrZXl3b3JkPkFuaW1hbHM8L2tleXdvcmQ+PGtleXdvcmQ+QW50aWdlbnMsIENEL21ldGFib2xp
c208L2tleXdvcmQ+PGtleXdvcmQ+QW50aWdlbnMsIENEOTUvKm1ldGFib2xpc208L2tleXdvcmQ+
PGtleXdvcmQ+QXBvcHRvc2lzPC9rZXl3b3JkPjxrZXl3b3JkPkRydWctSW5kdWNlZCBMaXZlciBJ
bmp1cnk8L2tleXdvcmQ+PGtleXdvcmQ+RmFzIExpZ2FuZCBQcm90ZWluPC9rZXl3b3JkPjxrZXl3
b3JkPkZlbWFsZTwva2V5d29yZD48a2V5d29yZD5HYWxhY3Rvc3lsY2VyYW1pZGVzL2FkbWluaXN0
cmF0aW9uICZhbXA7IGRvc2FnZTwva2V5d29yZD48a2V5d29yZD5IZXBhdG9jeXRlczwva2V5d29y
ZD48a2V5d29yZD5JbmplY3Rpb25zPC9rZXl3b3JkPjxrZXl3b3JkPipLaWxsZXIgQ2VsbHMsIE5h
dHVyYWwvbWV0YWJvbGlzbS9wYXRob2xvZ3k8L2tleXdvcmQ+PGtleXdvcmQ+TGl2ZXIvZHJ1ZyBl
ZmZlY3RzL3BhdGhvbG9neTwva2V5d29yZD48a2V5d29yZD5MaXZlciBEaXNlYXNlcy9tb3J0YWxp
dHk8L2tleXdvcmQ+PGtleXdvcmQ+TWVtYnJhbmUgR2x5Y29wcm90ZWlucy9tZXRhYm9saXNtPC9r
ZXl3b3JkPjxrZXl3b3JkPk1pY2U8L2tleXdvcmQ+PGtleXdvcmQ+TWljZSwgSW5icmVkIEM1N0JM
PC9rZXl3b3JkPjxrZXl3b3JkPk1pY2UsIEtub2Nrb3V0PC9rZXl3b3JkPjxrZXl3b3JkPlJlY2Vw
dG9ycywgVHVtb3IgTmVjcm9zaXMgRmFjdG9yL21ldGFib2xpc208L2tleXdvcmQ+PGtleXdvcmQ+
UmVjZXB0b3JzLCBUdW1vciBOZWNyb3NpcyBGYWN0b3IsIFR5cGUgSTwva2V5d29yZD48a2V5d29y
ZD5TaWduYWwgVHJhbnNkdWN0aW9uPC9rZXl3b3JkPjxrZXl3b3JkPlR1bW9yIE5lY3Jvc2lzIEZh
Y3Rvci1hbHBoYS8qbWV0YWJvbGlzbTwva2V5d29yZD48L2tleXdvcmRzPjxkYXRlcz48eWVhcj4y
MDA0PC95ZWFyPjxwdWItZGF0ZXM+PGRhdGU+TWF5PC9kYXRlPjwvcHViLWRhdGVzPjwvZGF0ZXM+
PGlzYm4+MDAxNi01MDg1IChQcmludCkmI3hEOzAwMTYtNTA4NSAoTGlua2luZyk8L2lzYm4+PGFj
Y2Vzc2lvbi1udW0+MTUxMzE3OTk8L2FjY2Vzc2lvbi1udW0+PHVybHM+PHJlbGF0ZWQtdXJscz48
dXJsPmh0dHA6Ly93d3cubmNiaS5ubG0ubmloLmdvdi9lbnRyZXovcXVlcnkuZmNnaT9jbWQ9UmV0
cmlldmUmYW1wO2RiPVB1Yk1lZCZhbXA7ZG9wdD1DaXRhdGlvbiZhbXA7bGlzdF91aWRzPTE1MTMx
Nzk5PC91cmw+PC9yZWxhdGVkLXVybHM+PC91cmxzPjxlbGVjdHJvbmljLXJlc291cmNlLW51bT5T
MDAxNjUwODUwNDAwMDk2NCBbcGlpXTwvZWxlY3Ryb25pYy1yZXNvdXJjZS1udW0+PGxhbmd1YWdl
PmVuZzwvbGFuZ3VhZ2U+PC9yZWNvcmQ+PC9DaXRlPjwvRW5kTm90ZT5=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67" w:tooltip="Jaruga, 2004 #124" w:history="1">
        <w:r w:rsidRPr="00E05C91">
          <w:rPr>
            <w:rFonts w:ascii="Book Antiqua" w:hAnsi="Book Antiqua"/>
            <w:noProof/>
            <w:sz w:val="24"/>
            <w:szCs w:val="24"/>
            <w:vertAlign w:val="superscript"/>
          </w:rPr>
          <w:t>67</w:t>
        </w:r>
      </w:hyperlink>
      <w:r w:rsidR="00114147">
        <w:rPr>
          <w:rFonts w:ascii="Book Antiqua" w:hAnsi="Book Antiqua"/>
          <w:noProof/>
          <w:sz w:val="24"/>
          <w:szCs w:val="24"/>
          <w:vertAlign w:val="superscript"/>
        </w:rPr>
        <w:t>,</w:t>
      </w:r>
      <w:hyperlink w:anchor="_ENREF_68" w:tooltip="Minagawa, 2004 #125" w:history="1">
        <w:r w:rsidRPr="00E05C91">
          <w:rPr>
            <w:rFonts w:ascii="Book Antiqua" w:hAnsi="Book Antiqua"/>
            <w:noProof/>
            <w:sz w:val="24"/>
            <w:szCs w:val="24"/>
            <w:vertAlign w:val="superscript"/>
          </w:rPr>
          <w:t>68</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w:t>
      </w:r>
      <w:r w:rsidRPr="00E05C91">
        <w:rPr>
          <w:rFonts w:ascii="Book Antiqua" w:eastAsia="AdvTimes" w:hAnsi="Book Antiqua"/>
          <w:sz w:val="24"/>
          <w:szCs w:val="24"/>
        </w:rPr>
        <w:t xml:space="preserve"> Nevertheless the effects of alcohol on NKT cells are still controversial. </w:t>
      </w:r>
      <w:r w:rsidRPr="00E05C91">
        <w:rPr>
          <w:rFonts w:ascii="Book Antiqua" w:hAnsi="Book Antiqua"/>
          <w:sz w:val="24"/>
          <w:szCs w:val="24"/>
        </w:rPr>
        <w:t xml:space="preserve">A recent interesting study reported that CD4 T cell-mediated IL-17A production promotes liver fibrosis by stimulating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and HSCs in chemical and bile duct ligation-mediated liver fibrosis models in mice</w:t>
      </w:r>
      <w:r w:rsidRPr="00E05C91">
        <w:rPr>
          <w:rFonts w:ascii="Book Antiqua" w:hAnsi="Book Antiqua"/>
          <w:sz w:val="24"/>
          <w:szCs w:val="24"/>
        </w:rPr>
        <w:fldChar w:fldCharType="begin">
          <w:fldData xml:space="preserve">PEVuZE5vdGU+PENpdGU+PEF1dGhvcj5NZW5nPC9BdXRob3I+PFllYXI+MjAxMjwvWWVhcj48UmVj
TnVtPjY8L1JlY051bT48RGlzcGxheVRleHQ+PHN0eWxlIGZhY2U9InN1cGVyc2NyaXB0Ij5bNjld
PC9zdHlsZT48L0Rpc3BsYXlUZXh0PjxyZWNvcmQ+PHJlYy1udW1iZXI+NjwvcmVjLW51bWJlcj48
Zm9yZWlnbi1rZXlzPjxrZXkgYXBwPSJFTiIgZGItaWQ9InQ1enZlenRyMXZ3cHhwZTBwc2VwZXJ0
cTVwcnZ4c3ZwZmRlciIgdGltZXN0YW1wPSIxNDM0NDMwMDA4Ij42PC9rZXk+PC9mb3JlaWduLWtl
eXM+PHJlZi10eXBlIG5hbWU9IkpvdXJuYWwgQXJ0aWNsZSI+MTc8L3JlZi10eXBlPjxjb250cmli
dXRvcnM+PGF1dGhvcnM+PGF1dGhvcj5NZW5nLCBGLjwvYXV0aG9yPjxhdXRob3I+V2FuZywgSy48
L2F1dGhvcj48YXV0aG9yPkFveWFtYSwgVC48L2F1dGhvcj48YXV0aG9yPkdyaXZlbm5pa292LCBT
LiBJLjwvYXV0aG9yPjxhdXRob3I+UGFpaywgWS48L2F1dGhvcj48YXV0aG9yPlNjaG9sdGVuLCBE
LjwvYXV0aG9yPjxhdXRob3I+Q29uZywgTS48L2F1dGhvcj48YXV0aG9yPkl3YWlzYWtvLCBLLjwv
YXV0aG9yPjxhdXRob3I+TGl1LCBYLjwvYXV0aG9yPjxhdXRob3I+WmhhbmcsIE0uPC9hdXRob3I+
PGF1dGhvcj5Pc3RlcnJlaWNoZXIsIEMuIEguPC9hdXRob3I+PGF1dGhvcj5TdGlja2VsLCBGLjwv
YXV0aG9yPjxhdXRob3I+TGV5LCBLLjwvYXV0aG9yPjxhdXRob3I+QnJlbm5lciwgRC4gQS48L2F1
dGhvcj48YXV0aG9yPktpc3NlbGV2YSwgVC48L2F1dGhvcj48L2F1dGhvcnM+PC9jb250cmlidXRv
cnM+PGF1dGgtYWRkcmVzcz5EZXBhcnRtZW50IG9mIE1lZGljaW5lLCBVbml2ZXJzaXR5IG9mIENh
bGlmb3JuaWEsIFNhbiBEaWVnbywgU2Nob29sIG9mIE1lZGljaW5lLCBMYSBKb2xsYSwgQ2FsaWZv
cm5pYSwgVVNBLjwvYXV0aC1hZGRyZXNzPjx0aXRsZXM+PHRpdGxlPkludGVybGV1a2luLTE3IHNp
Z25hbGluZyBpbiBpbmZsYW1tYXRvcnksIEt1cGZmZXIgY2VsbHMsIGFuZCBoZXBhdGljIHN0ZWxs
YXRlIGNlbGxzIGV4YWNlcmJhdGVzIGxpdmVyIGZpYnJvc2lzIGluIG1pY2U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c2NS03NiBlMS0zPC9wYWdlcz48dm9sdW1lPjE0Mzwvdm9s
dW1lPjxudW1iZXI+MzwvbnVtYmVyPjxrZXl3b3Jkcz48a2V5d29yZD5BbmltYWxzPC9rZXl3b3Jk
PjxrZXl3b3JkPkJpbGUgRHVjdHMvc3VyZ2VyeTwva2V5d29yZD48a2V5d29yZD5Cb25lIE1hcnJv
dyBUcmFuc3BsYW50YXRpb248L2tleXdvcmQ+PGtleXdvcmQ+Q2FyYm9uIFRldHJhY2hsb3JpZGU8
L2tleXdvcmQ+PGtleXdvcmQ+Q2VsbCBMaW5lPC9rZXl3b3JkPjxrZXl3b3JkPkNvbGxhZ2VuIFR5
cGUgSS9tZXRhYm9saXNtPC9rZXl3b3JkPjxrZXl3b3JkPkRpc2Vhc2UgUHJvZ3Jlc3Npb248L2tl
eXdvcmQ+PGtleXdvcmQ+R2VuZSBFeHByZXNzaW9uIFJlZ3VsYXRpb248L2tleXdvcmQ+PGtleXdv
cmQ+R2Vub3R5cGU8L2tleXdvcmQ+PGtleXdvcmQ+SGVwYXRpYyBTdGVsbGF0ZSBDZWxscy8qaW1t
dW5vbG9neS9tZXRhYm9saXNtL3BhdGhvbG9neTwva2V5d29yZD48a2V5d29yZD5IdW1hbnM8L2tl
eXdvcmQ+PGtleXdvcmQ+SW5mbGFtbWF0aW9uIE1lZGlhdG9ycy9hZG1pbmlzdHJhdGlvbiAmYW1w
OyBkb3NhZ2UvKm1ldGFib2xpc208L2tleXdvcmQ+PGtleXdvcmQ+SW50ZXJsZXVraW4tMS9tZXRh
Ym9saXNtPC9rZXl3b3JkPjxrZXl3b3JkPkludGVybGV1a2luLTE3L2FkbWluaXN0cmF0aW9uICZh
bXA7IGRvc2FnZS9kZWZpY2llbmN5L2dlbmV0aWNzLyptZXRhYm9saXNtPC9rZXl3b3JkPjxrZXl3
b3JkPkludGVybGV1a2luLTIzL2RlZmljaWVuY3kvZ2VuZXRpY3M8L2tleXdvcmQ+PGtleXdvcmQ+
SW50ZXJsZXVraW4tNi9tZXRhYm9saXNtPC9rZXl3b3JkPjxrZXl3b3JkPkludGVybGV1a2lucy9h
ZG1pbmlzdHJhdGlvbiAmYW1wOyBkb3NhZ2UvZGVmaWNpZW5jeS9nZW5ldGljczwva2V5d29yZD48
a2V5d29yZD5LdXBmZmVyIENlbGxzLyppbW11bm9sb2d5L21ldGFib2xpc20vcGF0aG9sb2d5PC9r
ZXl3b3JkPjxrZXl3b3JkPkxpZ2F0aW9uPC9rZXl3b3JkPjxrZXl3b3JkPkxpdmVyLyppbW11bm9s
b2d5L21ldGFib2xpc20vcGF0aG9sb2d5PC9rZXl3b3JkPjxrZXl3b3JkPkxpdmVyIENpcnJob3Np
cywgQWxjb2hvbGljL2ltbXVub2xvZ3kvcGF0aG9sb2d5PC9rZXl3b3JkPjxrZXl3b3JkPkxpdmVy
IENpcnJob3Npcyw8L2tleXdvcmQ+PGtleXdvcmQ+RXhwZXJpbWVudGFsL2V0aW9sb2d5L2dlbmV0
aWNzLyppbW11bm9sb2d5L21ldGFib2xpc20vcGF0aG9sb2d5L3ByZXZlbnRpb24gJmFtcDs8L2tl
eXdvcmQ+PGtleXdvcmQ+Y29udHJvbDwva2V5d29yZD48a2V5d29yZD5NaWNlPC9rZXl3b3JkPjxr
ZXl3b3JkPk1pY2UsIEluYnJlZCBDNTdCTDwva2V5d29yZD48a2V5d29yZD5NaWNlLCBLbm9ja291
dDwva2V5d29yZD48a2V5d29yZD5QaGVub3R5cGU8L2tleXdvcmQ+PGtleXdvcmQ+UmVjZXB0b3Jz
LCBJbnRlcmxldWtpbi0xNy9kZWZpY2llbmN5L2dlbmV0aWNzPC9rZXl3b3JkPjxrZXl3b3JkPlNU
QVQzIFRyYW5zY3JpcHRpb24gRmFjdG9yL2RlZmljaWVuY3kvZ2VuZXRpY3M8L2tleXdvcmQ+PGtl
eXdvcmQ+KlNpZ25hbCBUcmFuc2R1Y3Rpb248L2tleXdvcmQ+PGtleXdvcmQ+VGltZSBGYWN0b3Jz
PC9rZXl3b3JkPjxrZXl3b3JkPlRyYW5zZm9ybWluZyBHcm93dGggRmFjdG9yIGJldGExL21ldGFi
b2xpc208L2tleXdvcmQ+PGtleXdvcmQ+VHVtb3IgTmVjcm9zaXMgRmFjdG9yLWFscGhhL21ldGFi
b2xpc208L2tleXdvcmQ+PC9rZXl3b3Jkcz48ZGF0ZXM+PHllYXI+MjAxMjwveWVhcj48cHViLWRh
dGVzPjxkYXRlPlNlcDwvZGF0ZT48L3B1Yi1kYXRlcz48L2RhdGVzPjxpc2JuPjE1MjgtMDAxMiAo
RWxlY3Ryb25pYykmI3hEOzAwMTYtNTA4NSAoTGlua2luZyk8L2lzYm4+PGFjY2Vzc2lvbi1udW0+
MjI2ODcyODY8L2FjY2Vzc2lvbi1udW0+PHVybHM+PHJlbGF0ZWQtdXJscz48dXJsPmh0dHA6Ly93
d3cubmNiaS5ubG0ubmloLmdvdi9wdWJtZWQvMjI2ODcyODY8L3VybD48L3JlbGF0ZWQtdXJscz48
L3VybHM+PGN1c3RvbTI+MzYzNTQ3NTwvY3VzdG9tMj48ZWxlY3Ryb25pYy1yZXNvdXJjZS1udW0+
MTAuMTA1My9qLmdhc3Ryby4yMDEyLjA1LjA0OTwvZWxlY3Ryb25pYy1yZXNvdXJjZS1udW0+PC9y
ZWNvcmQ+PC9DaXRlPjwvRW5kTm90ZT5=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NZW5nPC9BdXRob3I+PFllYXI+MjAxMjwvWWVhcj48UmVj
TnVtPjY8L1JlY051bT48RGlzcGxheVRleHQ+PHN0eWxlIGZhY2U9InN1cGVyc2NyaXB0Ij5bNjld
PC9zdHlsZT48L0Rpc3BsYXlUZXh0PjxyZWNvcmQ+PHJlYy1udW1iZXI+NjwvcmVjLW51bWJlcj48
Zm9yZWlnbi1rZXlzPjxrZXkgYXBwPSJFTiIgZGItaWQ9InQ1enZlenRyMXZ3cHhwZTBwc2VwZXJ0
cTVwcnZ4c3ZwZmRlciIgdGltZXN0YW1wPSIxNDM0NDMwMDA4Ij42PC9rZXk+PC9mb3JlaWduLWtl
eXM+PHJlZi10eXBlIG5hbWU9IkpvdXJuYWwgQXJ0aWNsZSI+MTc8L3JlZi10eXBlPjxjb250cmli
dXRvcnM+PGF1dGhvcnM+PGF1dGhvcj5NZW5nLCBGLjwvYXV0aG9yPjxhdXRob3I+V2FuZywgSy48
L2F1dGhvcj48YXV0aG9yPkFveWFtYSwgVC48L2F1dGhvcj48YXV0aG9yPkdyaXZlbm5pa292LCBT
LiBJLjwvYXV0aG9yPjxhdXRob3I+UGFpaywgWS48L2F1dGhvcj48YXV0aG9yPlNjaG9sdGVuLCBE
LjwvYXV0aG9yPjxhdXRob3I+Q29uZywgTS48L2F1dGhvcj48YXV0aG9yPkl3YWlzYWtvLCBLLjwv
YXV0aG9yPjxhdXRob3I+TGl1LCBYLjwvYXV0aG9yPjxhdXRob3I+WmhhbmcsIE0uPC9hdXRob3I+
PGF1dGhvcj5Pc3RlcnJlaWNoZXIsIEMuIEguPC9hdXRob3I+PGF1dGhvcj5TdGlja2VsLCBGLjwv
YXV0aG9yPjxhdXRob3I+TGV5LCBLLjwvYXV0aG9yPjxhdXRob3I+QnJlbm5lciwgRC4gQS48L2F1
dGhvcj48YXV0aG9yPktpc3NlbGV2YSwgVC48L2F1dGhvcj48L2F1dGhvcnM+PC9jb250cmlidXRv
cnM+PGF1dGgtYWRkcmVzcz5EZXBhcnRtZW50IG9mIE1lZGljaW5lLCBVbml2ZXJzaXR5IG9mIENh
bGlmb3JuaWEsIFNhbiBEaWVnbywgU2Nob29sIG9mIE1lZGljaW5lLCBMYSBKb2xsYSwgQ2FsaWZv
cm5pYSwgVVNBLjwvYXV0aC1hZGRyZXNzPjx0aXRsZXM+PHRpdGxlPkludGVybGV1a2luLTE3IHNp
Z25hbGluZyBpbiBpbmZsYW1tYXRvcnksIEt1cGZmZXIgY2VsbHMsIGFuZCBoZXBhdGljIHN0ZWxs
YXRlIGNlbGxzIGV4YWNlcmJhdGVzIGxpdmVyIGZpYnJvc2lzIGluIG1pY2U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c2NS03NiBlMS0zPC9wYWdlcz48dm9sdW1lPjE0Mzwvdm9s
dW1lPjxudW1iZXI+MzwvbnVtYmVyPjxrZXl3b3Jkcz48a2V5d29yZD5BbmltYWxzPC9rZXl3b3Jk
PjxrZXl3b3JkPkJpbGUgRHVjdHMvc3VyZ2VyeTwva2V5d29yZD48a2V5d29yZD5Cb25lIE1hcnJv
dyBUcmFuc3BsYW50YXRpb248L2tleXdvcmQ+PGtleXdvcmQ+Q2FyYm9uIFRldHJhY2hsb3JpZGU8
L2tleXdvcmQ+PGtleXdvcmQ+Q2VsbCBMaW5lPC9rZXl3b3JkPjxrZXl3b3JkPkNvbGxhZ2VuIFR5
cGUgSS9tZXRhYm9saXNtPC9rZXl3b3JkPjxrZXl3b3JkPkRpc2Vhc2UgUHJvZ3Jlc3Npb248L2tl
eXdvcmQ+PGtleXdvcmQ+R2VuZSBFeHByZXNzaW9uIFJlZ3VsYXRpb248L2tleXdvcmQ+PGtleXdv
cmQ+R2Vub3R5cGU8L2tleXdvcmQ+PGtleXdvcmQ+SGVwYXRpYyBTdGVsbGF0ZSBDZWxscy8qaW1t
dW5vbG9neS9tZXRhYm9saXNtL3BhdGhvbG9neTwva2V5d29yZD48a2V5d29yZD5IdW1hbnM8L2tl
eXdvcmQ+PGtleXdvcmQ+SW5mbGFtbWF0aW9uIE1lZGlhdG9ycy9hZG1pbmlzdHJhdGlvbiAmYW1w
OyBkb3NhZ2UvKm1ldGFib2xpc208L2tleXdvcmQ+PGtleXdvcmQ+SW50ZXJsZXVraW4tMS9tZXRh
Ym9saXNtPC9rZXl3b3JkPjxrZXl3b3JkPkludGVybGV1a2luLTE3L2FkbWluaXN0cmF0aW9uICZh
bXA7IGRvc2FnZS9kZWZpY2llbmN5L2dlbmV0aWNzLyptZXRhYm9saXNtPC9rZXl3b3JkPjxrZXl3
b3JkPkludGVybGV1a2luLTIzL2RlZmljaWVuY3kvZ2VuZXRpY3M8L2tleXdvcmQ+PGtleXdvcmQ+
SW50ZXJsZXVraW4tNi9tZXRhYm9saXNtPC9rZXl3b3JkPjxrZXl3b3JkPkludGVybGV1a2lucy9h
ZG1pbmlzdHJhdGlvbiAmYW1wOyBkb3NhZ2UvZGVmaWNpZW5jeS9nZW5ldGljczwva2V5d29yZD48
a2V5d29yZD5LdXBmZmVyIENlbGxzLyppbW11bm9sb2d5L21ldGFib2xpc20vcGF0aG9sb2d5PC9r
ZXl3b3JkPjxrZXl3b3JkPkxpZ2F0aW9uPC9rZXl3b3JkPjxrZXl3b3JkPkxpdmVyLyppbW11bm9s
b2d5L21ldGFib2xpc20vcGF0aG9sb2d5PC9rZXl3b3JkPjxrZXl3b3JkPkxpdmVyIENpcnJob3Np
cywgQWxjb2hvbGljL2ltbXVub2xvZ3kvcGF0aG9sb2d5PC9rZXl3b3JkPjxrZXl3b3JkPkxpdmVy
IENpcnJob3Npcyw8L2tleXdvcmQ+PGtleXdvcmQ+RXhwZXJpbWVudGFsL2V0aW9sb2d5L2dlbmV0
aWNzLyppbW11bm9sb2d5L21ldGFib2xpc20vcGF0aG9sb2d5L3ByZXZlbnRpb24gJmFtcDs8L2tl
eXdvcmQ+PGtleXdvcmQ+Y29udHJvbDwva2V5d29yZD48a2V5d29yZD5NaWNlPC9rZXl3b3JkPjxr
ZXl3b3JkPk1pY2UsIEluYnJlZCBDNTdCTDwva2V5d29yZD48a2V5d29yZD5NaWNlLCBLbm9ja291
dDwva2V5d29yZD48a2V5d29yZD5QaGVub3R5cGU8L2tleXdvcmQ+PGtleXdvcmQ+UmVjZXB0b3Jz
LCBJbnRlcmxldWtpbi0xNy9kZWZpY2llbmN5L2dlbmV0aWNzPC9rZXl3b3JkPjxrZXl3b3JkPlNU
QVQzIFRyYW5zY3JpcHRpb24gRmFjdG9yL2RlZmljaWVuY3kvZ2VuZXRpY3M8L2tleXdvcmQ+PGtl
eXdvcmQ+KlNpZ25hbCBUcmFuc2R1Y3Rpb248L2tleXdvcmQ+PGtleXdvcmQ+VGltZSBGYWN0b3Jz
PC9rZXl3b3JkPjxrZXl3b3JkPlRyYW5zZm9ybWluZyBHcm93dGggRmFjdG9yIGJldGExL21ldGFi
b2xpc208L2tleXdvcmQ+PGtleXdvcmQ+VHVtb3IgTmVjcm9zaXMgRmFjdG9yLWFscGhhL21ldGFi
b2xpc208L2tleXdvcmQ+PC9rZXl3b3Jkcz48ZGF0ZXM+PHllYXI+MjAxMjwveWVhcj48cHViLWRh
dGVzPjxkYXRlPlNlcDwvZGF0ZT48L3B1Yi1kYXRlcz48L2RhdGVzPjxpc2JuPjE1MjgtMDAxMiAo
RWxlY3Ryb25pYykmI3hEOzAwMTYtNTA4NSAoTGlua2luZyk8L2lzYm4+PGFjY2Vzc2lvbi1udW0+
MjI2ODcyODY8L2FjY2Vzc2lvbi1udW0+PHVybHM+PHJlbGF0ZWQtdXJscz48dXJsPmh0dHA6Ly93
d3cubmNiaS5ubG0ubmloLmdvdi9wdWJtZWQvMjI2ODcyODY8L3VybD48L3JlbGF0ZWQtdXJscz48
L3VybHM+PGN1c3RvbTI+MzYzNTQ3NTwvY3VzdG9tMj48ZWxlY3Ryb25pYy1yZXNvdXJjZS1udW0+
MTAuMTA1My9qLmdhc3Ryby4yMDEyLjA1LjA0OTwvZWxlY3Ryb25pYy1yZXNvdXJjZS1udW0+PC9y
ZWNvcmQ+PC9DaXRlPjwvRW5kTm90ZT5=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69" w:tooltip="Meng, 2012 #6" w:history="1">
        <w:r w:rsidRPr="00E05C91">
          <w:rPr>
            <w:rFonts w:ascii="Book Antiqua" w:hAnsi="Book Antiqua"/>
            <w:noProof/>
            <w:sz w:val="24"/>
            <w:szCs w:val="24"/>
            <w:vertAlign w:val="superscript"/>
          </w:rPr>
          <w:t>69</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In parallel with this report, CD4 T cells stimulated by ADH peptides were found to produce higher levels of IL-17 and IFN-γ in active drinkers, while IL-4 production was lower than that in abstinent patients, leading to the encouragement of liver fibrosis in patients with alcohol-related cirrhosis</w:t>
      </w:r>
      <w:r w:rsidRPr="00E05C91">
        <w:rPr>
          <w:rFonts w:ascii="Book Antiqua" w:hAnsi="Book Antiqua"/>
          <w:sz w:val="24"/>
          <w:szCs w:val="24"/>
        </w:rPr>
        <w:fldChar w:fldCharType="begin">
          <w:fldData xml:space="preserve">PEVuZE5vdGU+PENpdGU+PEF1dGhvcj5MaW48L0F1dGhvcj48WWVhcj4yMDEzPC9ZZWFyPjxSZWNO
dW0+OTQ4PC9SZWNOdW0+PERpc3BsYXlUZXh0PjxzdHlsZSBmYWNlPSJzdXBlcnNjcmlwdCI+Wzcw
XTwvc3R5bGU+PC9EaXNwbGF5VGV4dD48cmVjb3JkPjxyZWMtbnVtYmVyPjk0ODwvcmVjLW51bWJl
cj48Zm9yZWlnbi1rZXlzPjxrZXkgYXBwPSJFTiIgZGItaWQ9ImFwMnQ1dmFyYjBzenYyZXd0cm94
Mjl6ajJhZmVycGVkMjlmdiI+OTQ4PC9rZXk+PC9mb3JlaWduLWtleXM+PHJlZi10eXBlIG5hbWU9
IkpvdXJuYWwgQXJ0aWNsZSI+MTc8L3JlZi10eXBlPjxjb250cmlidXRvcnM+PGF1dGhvcnM+PGF1
dGhvcj5MaW4sIEYuPC9hdXRob3I+PGF1dGhvcj5UYXlsb3IsIE4uIEouPC9hdXRob3I+PGF1dGhv
cj5TdSwgSC48L2F1dGhvcj48YXV0aG9yPkh1YW5nLCBYLjwvYXV0aG9yPjxhdXRob3I+SHVzc2Fp
biwgTS4gSi48L2F1dGhvcj48YXV0aG9yPkFiZWxlcywgUi4gRC48L2F1dGhvcj48YXV0aG9yPkJs
YWNrbW9yZSwgTC48L2F1dGhvcj48YXV0aG9yPlpob3UsIFkuPC9hdXRob3I+PGF1dGhvcj5Ja2Jh
bCwgTS4gTS48L2F1dGhvcj48YXV0aG9yPkhlYXRvbiwgTi48L2F1dGhvcj48YXV0aG9yPkphc3Nl
bSwgVy48L2F1dGhvcj48YXV0aG9yPlNoYXdjcm9zcywgRC4gTC48L2F1dGhvcj48YXV0aG9yPlZl
cmdhbmksIEQuPC9hdXRob3I+PGF1dGhvcj5NYSwgWS48L2F1dGhvcj48L2F1dGhvcnM+PC9jb250
cmlidXRvcnM+PGF1dGgtYWRkcmVzcz5JbnN0aXR1dGUgb2YgTGl2ZXIgU3R1ZGllcywgU2Nob29s
IG9mIE1lZGljaW5lIGF0IEtpbmcmYXBvcztzIENvbGxlZ2UgSG9zcGl0YWwsIEtpbmcmYXBvcztz
IENvbGxlZ2UgTG9uZG9uLCBMb25kb24sIFVuaXRlZCBLaW5nZG9tLjwvYXV0aC1hZGRyZXNzPjx0
aXRsZXM+PHRpdGxlPkFsY29ob2wgZGVoeWRyb2dlbmFzZS1zcGVjaWZpYyBULWNlbGwgcmVzcG9u
c2VzIGFyZSBhc3NvY2lhdGVkIHdpdGggYWxjb2hvbCBjb25zdW1wdGlvbiBpbiBwYXRpZW50cyB3
aXRoIGFsY29ob2wtcmVsYXRlZCBjaXJyaG9zaXM8L3RpdGxlPjxzZWNvbmRhcnktdGl0bGU+SGVw
YXRvbG9neTwvc2Vjb25kYXJ5LXRpdGxlPjxhbHQtdGl0bGU+SGVwYXRvbG9neTwvYWx0LXRpdGxl
PjwvdGl0bGVzPjxwZXJpb2RpY2FsPjxmdWxsLXRpdGxlPkhlcGF0b2xvZ3k8L2Z1bGwtdGl0bGU+
PC9wZXJpb2RpY2FsPjxhbHQtcGVyaW9kaWNhbD48ZnVsbC10aXRsZT5IZXBhdG9sb2d5PC9mdWxs
LXRpdGxlPjwvYWx0LXBlcmlvZGljYWw+PHBhZ2VzPjMxNC0yNDwvcGFnZXM+PHZvbHVtZT41ODwv
dm9sdW1lPjxudW1iZXI+MTwvbnVtYmVyPjxrZXl3b3Jkcz48a2V5d29yZD5BZHVsdDwva2V5d29y
ZD48a2V5d29yZD5BZ2VkPC9rZXl3b3JkPjxrZXl3b3JkPkFsY29ob2wgRGVoeWRyb2dlbmFzZS8q
aW1tdW5vbG9neTwva2V5d29yZD48a2V5d29yZD5BbGNvaG9sIERyaW5raW5nLyppbW11bm9sb2d5
PC9rZXl3b3JkPjxrZXl3b3JkPkZlbWFsZTwva2V5d29yZD48a2V5d29yZD5IdW1hbnM8L2tleXdv
cmQ+PGtleXdvcmQ+SW50ZXJmZXJvbi1nYW1tYS9iaW9zeW50aGVzaXM8L2tleXdvcmQ+PGtleXdv
cmQ+SW50ZXJsZXVraW4tMTcvYmlvc3ludGhlc2lzPC9rZXl3b3JkPjxrZXl3b3JkPkludGVybGV1
a2luLTQvYmlvc3ludGhlc2lzPC9rZXl3b3JkPjxrZXl3b3JkPkxldWtvY3l0ZXMsIE1vbm9udWNs
ZWFyL21ldGFib2xpc208L2tleXdvcmQ+PGtleXdvcmQ+TGl2ZXIgQ2lycmhvc2lzLCBBbGNvaG9s
aWMvKmltbXVub2xvZ3k8L2tleXdvcmQ+PGtleXdvcmQ+TWFsZTwva2V5d29yZD48a2V5d29yZD5N
aWRkbGUgQWdlZDwva2V5d29yZD48a2V5d29yZD5QZXB0aWRlIEZyYWdtZW50cy9pbW11bm9sb2d5
L3BoYXJtYWNvbG9neTwva2V5d29yZD48a2V5d29yZD5ULUx5bXBob2N5dGVzLyppbW11bm9sb2d5
PC9rZXl3b3JkPjxrZXl3b3JkPlRlbXBlcmFuY2U8L2tleXdvcmQ+PGtleXdvcmQ+VGgxIENlbGxz
L2ltbXVub2xvZ3k8L2tleXdvcmQ+PC9rZXl3b3Jkcz48ZGF0ZXM+PHllYXI+MjAxMzwveWVhcj48
cHViLWRhdGVzPjxkYXRlPkp1bDwvZGF0ZT48L3B1Yi1kYXRlcz48L2RhdGVzPjxpc2JuPjE1Mjct
MzM1MCAoRWxlY3Ryb25pYykmI3hEOzAyNzAtOTEzOSAoTGlua2luZyk8L2lzYm4+PGFjY2Vzc2lv
bi1udW0+MjM0MjQxNjg8L2FjY2Vzc2lvbi1udW0+PHVybHM+PHJlbGF0ZWQtdXJscz48dXJsPmh0
dHA6Ly93d3cubmNiaS5ubG0ubmloLmdvdi9wdWJtZWQvMjM0MjQxNjg8L3VybD48L3JlbGF0ZWQt
dXJscz48L3VybHM+PGVsZWN0cm9uaWMtcmVzb3VyY2UtbnVtPjEwLjEwMDIvaGVwLjI2MzM0PC9l
bGVjdHJvbmljLXJlc291cmNlLW51bT48L3JlY29yZD48L0NpdGU+PC9FbmROb3RlPn==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MaW48L0F1dGhvcj48WWVhcj4yMDEzPC9ZZWFyPjxSZWNO
dW0+OTQ4PC9SZWNOdW0+PERpc3BsYXlUZXh0PjxzdHlsZSBmYWNlPSJzdXBlcnNjcmlwdCI+Wzcw
XTwvc3R5bGU+PC9EaXNwbGF5VGV4dD48cmVjb3JkPjxyZWMtbnVtYmVyPjk0ODwvcmVjLW51bWJl
cj48Zm9yZWlnbi1rZXlzPjxrZXkgYXBwPSJFTiIgZGItaWQ9ImFwMnQ1dmFyYjBzenYyZXd0cm94
Mjl6ajJhZmVycGVkMjlmdiI+OTQ4PC9rZXk+PC9mb3JlaWduLWtleXM+PHJlZi10eXBlIG5hbWU9
IkpvdXJuYWwgQXJ0aWNsZSI+MTc8L3JlZi10eXBlPjxjb250cmlidXRvcnM+PGF1dGhvcnM+PGF1
dGhvcj5MaW4sIEYuPC9hdXRob3I+PGF1dGhvcj5UYXlsb3IsIE4uIEouPC9hdXRob3I+PGF1dGhv
cj5TdSwgSC48L2F1dGhvcj48YXV0aG9yPkh1YW5nLCBYLjwvYXV0aG9yPjxhdXRob3I+SHVzc2Fp
biwgTS4gSi48L2F1dGhvcj48YXV0aG9yPkFiZWxlcywgUi4gRC48L2F1dGhvcj48YXV0aG9yPkJs
YWNrbW9yZSwgTC48L2F1dGhvcj48YXV0aG9yPlpob3UsIFkuPC9hdXRob3I+PGF1dGhvcj5Ja2Jh
bCwgTS4gTS48L2F1dGhvcj48YXV0aG9yPkhlYXRvbiwgTi48L2F1dGhvcj48YXV0aG9yPkphc3Nl
bSwgVy48L2F1dGhvcj48YXV0aG9yPlNoYXdjcm9zcywgRC4gTC48L2F1dGhvcj48YXV0aG9yPlZl
cmdhbmksIEQuPC9hdXRob3I+PGF1dGhvcj5NYSwgWS48L2F1dGhvcj48L2F1dGhvcnM+PC9jb250
cmlidXRvcnM+PGF1dGgtYWRkcmVzcz5JbnN0aXR1dGUgb2YgTGl2ZXIgU3R1ZGllcywgU2Nob29s
IG9mIE1lZGljaW5lIGF0IEtpbmcmYXBvcztzIENvbGxlZ2UgSG9zcGl0YWwsIEtpbmcmYXBvcztz
IENvbGxlZ2UgTG9uZG9uLCBMb25kb24sIFVuaXRlZCBLaW5nZG9tLjwvYXV0aC1hZGRyZXNzPjx0
aXRsZXM+PHRpdGxlPkFsY29ob2wgZGVoeWRyb2dlbmFzZS1zcGVjaWZpYyBULWNlbGwgcmVzcG9u
c2VzIGFyZSBhc3NvY2lhdGVkIHdpdGggYWxjb2hvbCBjb25zdW1wdGlvbiBpbiBwYXRpZW50cyB3
aXRoIGFsY29ob2wtcmVsYXRlZCBjaXJyaG9zaXM8L3RpdGxlPjxzZWNvbmRhcnktdGl0bGU+SGVw
YXRvbG9neTwvc2Vjb25kYXJ5LXRpdGxlPjxhbHQtdGl0bGU+SGVwYXRvbG9neTwvYWx0LXRpdGxl
PjwvdGl0bGVzPjxwZXJpb2RpY2FsPjxmdWxsLXRpdGxlPkhlcGF0b2xvZ3k8L2Z1bGwtdGl0bGU+
PC9wZXJpb2RpY2FsPjxhbHQtcGVyaW9kaWNhbD48ZnVsbC10aXRsZT5IZXBhdG9sb2d5PC9mdWxs
LXRpdGxlPjwvYWx0LXBlcmlvZGljYWw+PHBhZ2VzPjMxNC0yNDwvcGFnZXM+PHZvbHVtZT41ODwv
dm9sdW1lPjxudW1iZXI+MTwvbnVtYmVyPjxrZXl3b3Jkcz48a2V5d29yZD5BZHVsdDwva2V5d29y
ZD48a2V5d29yZD5BZ2VkPC9rZXl3b3JkPjxrZXl3b3JkPkFsY29ob2wgRGVoeWRyb2dlbmFzZS8q
aW1tdW5vbG9neTwva2V5d29yZD48a2V5d29yZD5BbGNvaG9sIERyaW5raW5nLyppbW11bm9sb2d5
PC9rZXl3b3JkPjxrZXl3b3JkPkZlbWFsZTwva2V5d29yZD48a2V5d29yZD5IdW1hbnM8L2tleXdv
cmQ+PGtleXdvcmQ+SW50ZXJmZXJvbi1nYW1tYS9iaW9zeW50aGVzaXM8L2tleXdvcmQ+PGtleXdv
cmQ+SW50ZXJsZXVraW4tMTcvYmlvc3ludGhlc2lzPC9rZXl3b3JkPjxrZXl3b3JkPkludGVybGV1
a2luLTQvYmlvc3ludGhlc2lzPC9rZXl3b3JkPjxrZXl3b3JkPkxldWtvY3l0ZXMsIE1vbm9udWNs
ZWFyL21ldGFib2xpc208L2tleXdvcmQ+PGtleXdvcmQ+TGl2ZXIgQ2lycmhvc2lzLCBBbGNvaG9s
aWMvKmltbXVub2xvZ3k8L2tleXdvcmQ+PGtleXdvcmQ+TWFsZTwva2V5d29yZD48a2V5d29yZD5N
aWRkbGUgQWdlZDwva2V5d29yZD48a2V5d29yZD5QZXB0aWRlIEZyYWdtZW50cy9pbW11bm9sb2d5
L3BoYXJtYWNvbG9neTwva2V5d29yZD48a2V5d29yZD5ULUx5bXBob2N5dGVzLyppbW11bm9sb2d5
PC9rZXl3b3JkPjxrZXl3b3JkPlRlbXBlcmFuY2U8L2tleXdvcmQ+PGtleXdvcmQ+VGgxIENlbGxz
L2ltbXVub2xvZ3k8L2tleXdvcmQ+PC9rZXl3b3Jkcz48ZGF0ZXM+PHllYXI+MjAxMzwveWVhcj48
cHViLWRhdGVzPjxkYXRlPkp1bDwvZGF0ZT48L3B1Yi1kYXRlcz48L2RhdGVzPjxpc2JuPjE1Mjct
MzM1MCAoRWxlY3Ryb25pYykmI3hEOzAyNzAtOTEzOSAoTGlua2luZyk8L2lzYm4+PGFjY2Vzc2lv
bi1udW0+MjM0MjQxNjg8L2FjY2Vzc2lvbi1udW0+PHVybHM+PHJlbGF0ZWQtdXJscz48dXJsPmh0
dHA6Ly93d3cubmNiaS5ubG0ubmloLmdvdi9wdWJtZWQvMjM0MjQxNjg8L3VybD48L3JlbGF0ZWQt
dXJscz48L3VybHM+PGVsZWN0cm9uaWMtcmVzb3VyY2UtbnVtPjEwLjEwMDIvaGVwLjI2MzM0PC9l
bGVjdHJvbmljLXJlc291cmNlLW51bT48L3JlY29yZD48L0NpdGU+PC9FbmROb3RlPn==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70" w:tooltip="Lin, 2013 #948" w:history="1">
        <w:r w:rsidRPr="00E05C91">
          <w:rPr>
            <w:rFonts w:ascii="Book Antiqua" w:hAnsi="Book Antiqua"/>
            <w:noProof/>
            <w:sz w:val="24"/>
            <w:szCs w:val="24"/>
            <w:vertAlign w:val="superscript"/>
          </w:rPr>
          <w:t>70</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In addition, </w:t>
      </w:r>
      <w:proofErr w:type="spellStart"/>
      <w:r w:rsidRPr="00E05C91">
        <w:rPr>
          <w:rFonts w:ascii="Book Antiqua" w:hAnsi="Book Antiqua"/>
          <w:sz w:val="24"/>
          <w:szCs w:val="24"/>
        </w:rPr>
        <w:t>γδ</w:t>
      </w:r>
      <w:proofErr w:type="spellEnd"/>
      <w:r w:rsidRPr="00E05C91">
        <w:rPr>
          <w:rFonts w:ascii="Book Antiqua" w:hAnsi="Book Antiqua"/>
          <w:sz w:val="24"/>
          <w:szCs w:val="24"/>
        </w:rPr>
        <w:t xml:space="preserve"> T cells, a minor part of the population of liver lymphocytes, could ameliorate chemical and diet-induced liver fibrosis of mice by Fas ligand-mediated killing of </w:t>
      </w:r>
      <w:proofErr w:type="gramStart"/>
      <w:r w:rsidRPr="00E05C91">
        <w:rPr>
          <w:rFonts w:ascii="Book Antiqua" w:hAnsi="Book Antiqua"/>
          <w:sz w:val="24"/>
          <w:szCs w:val="24"/>
        </w:rPr>
        <w:t>HSCs</w:t>
      </w:r>
      <w:proofErr w:type="gramEnd"/>
      <w:r w:rsidRPr="00E05C91">
        <w:rPr>
          <w:rFonts w:ascii="Book Antiqua" w:hAnsi="Book Antiqua"/>
          <w:sz w:val="24"/>
          <w:szCs w:val="24"/>
        </w:rPr>
        <w:fldChar w:fldCharType="begin">
          <w:fldData xml:space="preserve">PEVuZE5vdGU+PENpdGU+PEF1dGhvcj5IYW1tZXJpY2g8L0F1dGhvcj48WWVhcj4yMDE0PC9ZZWFy
PjxSZWNOdW0+OTU0PC9SZWNOdW0+PERpc3BsYXlUZXh0PjxzdHlsZSBmYWNlPSJzdXBlcnNjcmlw
dCI+WzcxXTwvc3R5bGU+PC9EaXNwbGF5VGV4dD48cmVjb3JkPjxyZWMtbnVtYmVyPjk1NDwvcmVj
LW51bWJlcj48Zm9yZWlnbi1rZXlzPjxrZXkgYXBwPSJFTiIgZGItaWQ9ImFwMnQ1dmFyYjBzenYy
ZXd0cm94Mjl6ajJhZmVycGVkMjlmdiI+OTU0PC9rZXk+PC9mb3JlaWduLWtleXM+PHJlZi10eXBl
IG5hbWU9IkpvdXJuYWwgQXJ0aWNsZSI+MTc8L3JlZi10eXBlPjxjb250cmlidXRvcnM+PGF1dGhv
cnM+PGF1dGhvcj5IYW1tZXJpY2gsIEwuPC9hdXRob3I+PGF1dGhvcj5CYW5nZW4sIEouIE0uPC9h
dXRob3I+PGF1dGhvcj5Hb3ZhZXJlLCBPLjwvYXV0aG9yPjxhdXRob3I+WmltbWVybWFubiwgSC4g
Vy48L2F1dGhvcj48YXV0aG9yPkdhc3NsZXIsIE4uPC9hdXRob3I+PGF1dGhvcj5IdXNzLCBTLjwv
YXV0aG9yPjxhdXRob3I+TGllZHRrZSwgQy48L2F1dGhvcj48YXV0aG9yPlByaW56LCBJLjwvYXV0
aG9yPjxhdXRob3I+TGlyYSwgUy4gQS48L2F1dGhvcj48YXV0aG9yPkx1ZWRkZSwgVC48L2F1dGhv
cj48YXV0aG9yPlJvc2thbXMsIFQuPC9hdXRob3I+PGF1dGhvcj5UcmF1dHdlaW4sIEMuPC9hdXRo
b3I+PGF1dGhvcj5IZXltYW5uLCBGLjwvYXV0aG9yPjxhdXRob3I+VGFja2UsIEYuPC9hdXRob3I+
PC9hdXRob3JzPjwvY29udHJpYnV0b3JzPjxhdXRoLWFkZHJlc3M+RGVwYXJ0bWVudCBvZiBNZWRp
Y2luZSBJSUksIFJXVEggVW5pdmVyc2l0eS1Ib3NwaXRhbCBBYWNoZW4sIEFhY2hlbiwgR2VybWFu
eS48L2F1dGgtYWRkcmVzcz48dGl0bGVzPjx0aXRsZT5DaGVtb2tpbmUgcmVjZXB0b3IgQ0NSNi1k
ZXBlbmRlbnQgYWNjdW11bGF0aW9uIG9mIGdhbW1hZGVsdGEgVCBjZWxscyBpbiBpbmp1cmVkIGxp
dmVyIHJlc3RyaWN0cyBoZXBhdGljIGluZmxhbW1hdGlvbiBhbmQgZmlicm9zaXM8L3RpdGxlPjxz
ZWNvbmRhcnktdGl0bGU+SGVwYXRvbG9neTwvc2Vjb25kYXJ5LXRpdGxlPjxhbHQtdGl0bGU+SGVw
YXRvbG9neTwvYWx0LXRpdGxlPjwvdGl0bGVzPjxwZXJpb2RpY2FsPjxmdWxsLXRpdGxlPkhlcGF0
b2xvZ3k8L2Z1bGwtdGl0bGU+PC9wZXJpb2RpY2FsPjxhbHQtcGVyaW9kaWNhbD48ZnVsbC10aXRs
ZT5IZXBhdG9sb2d5PC9mdWxsLXRpdGxlPjwvYWx0LXBlcmlvZGljYWw+PHBhZ2VzPjYzMC00Mjwv
cGFnZXM+PHZvbHVtZT41OTwvdm9sdW1lPjxudW1iZXI+MjwvbnVtYmVyPjxrZXl3b3Jkcz48a2V5
d29yZD5BbmltYWxzPC9rZXl3b3JkPjxrZXl3b3JkPkFwb3B0b3Npczwva2V5d29yZD48a2V5d29y
ZD5DYXNlLUNvbnRyb2wgU3R1ZGllczwva2V5d29yZD48a2V5d29yZD4qQ2VsbCBNb3ZlbWVudDwv
a2V5d29yZD48a2V5d29yZD5DaGVtb2tpbmUgQ0NMMjAvbWV0YWJvbGlzbTwva2V5d29yZD48a2V5
d29yZD5EaXNlYXNlIE1vZGVscywgQW5pbWFsPC9rZXl3b3JkPjxrZXl3b3JkPkZlbWFsZTwva2V5
d29yZD48a2V5d29yZD5IZXBhdGl0aXMvbWV0YWJvbGlzbS9wYXRob2xvZ3kvKnByZXZlbnRpb24g
JmFtcDsgY29udHJvbDwva2V5d29yZD48a2V5d29yZD5IdW1hbnM8L2tleXdvcmQ+PGtleXdvcmQ+
SW50ZXJsZXVraW4tMTcvbWV0YWJvbGlzbTwva2V5d29yZD48a2V5d29yZD5MaXZlciBDaXJyaG9z
aXMvbWV0YWJvbGlzbS9wYXRob2xvZ3kvKnByZXZlbnRpb24gJmFtcDsgY29udHJvbDwva2V5d29y
ZD48a2V5d29yZD5MaXZlciBEaXNlYXNlcy8qbWV0YWJvbGlzbS9wYXRob2xvZ3k8L2tleXdvcmQ+
PGtleXdvcmQ+TWFsZTwva2V5d29yZD48a2V5d29yZD5NaWNlLCBJbmJyZWQgQzU3Qkw8L2tleXdv
cmQ+PGtleXdvcmQ+TWljZSwgS25vY2tvdXQ8L2tleXdvcmQ+PGtleXdvcmQ+UmVjZXB0b3JzLCBB
bnRpZ2VuLCBULUNlbGwsIGdhbW1hLWRlbHRhLyptZXRhYm9saXNtPC9rZXl3b3JkPjxrZXl3b3Jk
PlJlY2VwdG9ycywgQ0NSNi9kZWZpY2llbmN5L2dlbmV0aWNzLyptZXRhYm9saXNtPC9rZXl3b3Jk
PjxrZXl3b3JkPlQtTHltcGhvY3l0ZXMvKm1ldGFib2xpc20vcGF0aG9sb2d5PC9rZXl3b3JkPjxr
ZXl3b3JkPlQtTHltcGhvY3l0ZXMsIFJlZ3VsYXRvcnkvbWV0YWJvbGlzbS9wYXRob2xvZ3k8L2tl
eXdvcmQ+PGtleXdvcmQ+VGgxNyBDZWxscy9tZXRhYm9saXNtL3BhdGhvbG9neTwva2V5d29yZD48
a2V5d29yZD5VcC1SZWd1bGF0aW9uPC9rZXl3b3JkPjwva2V5d29yZHM+PGRhdGVzPjx5ZWFyPjIw
MTQ8L3llYXI+PHB1Yi1kYXRlcz48ZGF0ZT5GZWI8L2RhdGU+PC9wdWItZGF0ZXM+PC9kYXRlcz48
aXNibj4xNTI3LTMzNTAgKEVsZWN0cm9uaWMpJiN4RDswMjcwLTkxMzkgKExpbmtpbmcpPC9pc2Ju
PjxhY2Nlc3Npb24tbnVtPjIzOTU5NTc1PC9hY2Nlc3Npb24tbnVtPjx1cmxzPjxyZWxhdGVkLXVy
bHM+PHVybD5odHRwOi8vd3d3Lm5jYmkubmxtLm5paC5nb3YvcHVibWVkLzIzOTU5NTc1PC91cmw+
PC9yZWxhdGVkLXVybHM+PC91cmxzPjxjdXN0b20yPjQxMzkxNDY8L2N1c3RvbTI+PGVsZWN0cm9u
aWMtcmVzb3VyY2UtbnVtPjEwLjEwMDIvaGVwLjI2Njk3PC9lbGVjdHJvbmljLXJlc291cmNlLW51
bT48L3JlY29yZD48L0NpdGU+PC9FbmROb3RlPn==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IYW1tZXJpY2g8L0F1dGhvcj48WWVhcj4yMDE0PC9ZZWFy
PjxSZWNOdW0+OTU0PC9SZWNOdW0+PERpc3BsYXlUZXh0PjxzdHlsZSBmYWNlPSJzdXBlcnNjcmlw
dCI+WzcxXTwvc3R5bGU+PC9EaXNwbGF5VGV4dD48cmVjb3JkPjxyZWMtbnVtYmVyPjk1NDwvcmVj
LW51bWJlcj48Zm9yZWlnbi1rZXlzPjxrZXkgYXBwPSJFTiIgZGItaWQ9ImFwMnQ1dmFyYjBzenYy
ZXd0cm94Mjl6ajJhZmVycGVkMjlmdiI+OTU0PC9rZXk+PC9mb3JlaWduLWtleXM+PHJlZi10eXBl
IG5hbWU9IkpvdXJuYWwgQXJ0aWNsZSI+MTc8L3JlZi10eXBlPjxjb250cmlidXRvcnM+PGF1dGhv
cnM+PGF1dGhvcj5IYW1tZXJpY2gsIEwuPC9hdXRob3I+PGF1dGhvcj5CYW5nZW4sIEouIE0uPC9h
dXRob3I+PGF1dGhvcj5Hb3ZhZXJlLCBPLjwvYXV0aG9yPjxhdXRob3I+WmltbWVybWFubiwgSC4g
Vy48L2F1dGhvcj48YXV0aG9yPkdhc3NsZXIsIE4uPC9hdXRob3I+PGF1dGhvcj5IdXNzLCBTLjwv
YXV0aG9yPjxhdXRob3I+TGllZHRrZSwgQy48L2F1dGhvcj48YXV0aG9yPlByaW56LCBJLjwvYXV0
aG9yPjxhdXRob3I+TGlyYSwgUy4gQS48L2F1dGhvcj48YXV0aG9yPkx1ZWRkZSwgVC48L2F1dGhv
cj48YXV0aG9yPlJvc2thbXMsIFQuPC9hdXRob3I+PGF1dGhvcj5UcmF1dHdlaW4sIEMuPC9hdXRo
b3I+PGF1dGhvcj5IZXltYW5uLCBGLjwvYXV0aG9yPjxhdXRob3I+VGFja2UsIEYuPC9hdXRob3I+
PC9hdXRob3JzPjwvY29udHJpYnV0b3JzPjxhdXRoLWFkZHJlc3M+RGVwYXJ0bWVudCBvZiBNZWRp
Y2luZSBJSUksIFJXVEggVW5pdmVyc2l0eS1Ib3NwaXRhbCBBYWNoZW4sIEFhY2hlbiwgR2VybWFu
eS48L2F1dGgtYWRkcmVzcz48dGl0bGVzPjx0aXRsZT5DaGVtb2tpbmUgcmVjZXB0b3IgQ0NSNi1k
ZXBlbmRlbnQgYWNjdW11bGF0aW9uIG9mIGdhbW1hZGVsdGEgVCBjZWxscyBpbiBpbmp1cmVkIGxp
dmVyIHJlc3RyaWN0cyBoZXBhdGljIGluZmxhbW1hdGlvbiBhbmQgZmlicm9zaXM8L3RpdGxlPjxz
ZWNvbmRhcnktdGl0bGU+SGVwYXRvbG9neTwvc2Vjb25kYXJ5LXRpdGxlPjxhbHQtdGl0bGU+SGVw
YXRvbG9neTwvYWx0LXRpdGxlPjwvdGl0bGVzPjxwZXJpb2RpY2FsPjxmdWxsLXRpdGxlPkhlcGF0
b2xvZ3k8L2Z1bGwtdGl0bGU+PC9wZXJpb2RpY2FsPjxhbHQtcGVyaW9kaWNhbD48ZnVsbC10aXRs
ZT5IZXBhdG9sb2d5PC9mdWxsLXRpdGxlPjwvYWx0LXBlcmlvZGljYWw+PHBhZ2VzPjYzMC00Mjwv
cGFnZXM+PHZvbHVtZT41OTwvdm9sdW1lPjxudW1iZXI+MjwvbnVtYmVyPjxrZXl3b3Jkcz48a2V5
d29yZD5BbmltYWxzPC9rZXl3b3JkPjxrZXl3b3JkPkFwb3B0b3Npczwva2V5d29yZD48a2V5d29y
ZD5DYXNlLUNvbnRyb2wgU3R1ZGllczwva2V5d29yZD48a2V5d29yZD4qQ2VsbCBNb3ZlbWVudDwv
a2V5d29yZD48a2V5d29yZD5DaGVtb2tpbmUgQ0NMMjAvbWV0YWJvbGlzbTwva2V5d29yZD48a2V5
d29yZD5EaXNlYXNlIE1vZGVscywgQW5pbWFsPC9rZXl3b3JkPjxrZXl3b3JkPkZlbWFsZTwva2V5
d29yZD48a2V5d29yZD5IZXBhdGl0aXMvbWV0YWJvbGlzbS9wYXRob2xvZ3kvKnByZXZlbnRpb24g
JmFtcDsgY29udHJvbDwva2V5d29yZD48a2V5d29yZD5IdW1hbnM8L2tleXdvcmQ+PGtleXdvcmQ+
SW50ZXJsZXVraW4tMTcvbWV0YWJvbGlzbTwva2V5d29yZD48a2V5d29yZD5MaXZlciBDaXJyaG9z
aXMvbWV0YWJvbGlzbS9wYXRob2xvZ3kvKnByZXZlbnRpb24gJmFtcDsgY29udHJvbDwva2V5d29y
ZD48a2V5d29yZD5MaXZlciBEaXNlYXNlcy8qbWV0YWJvbGlzbS9wYXRob2xvZ3k8L2tleXdvcmQ+
PGtleXdvcmQ+TWFsZTwva2V5d29yZD48a2V5d29yZD5NaWNlLCBJbmJyZWQgQzU3Qkw8L2tleXdv
cmQ+PGtleXdvcmQ+TWljZSwgS25vY2tvdXQ8L2tleXdvcmQ+PGtleXdvcmQ+UmVjZXB0b3JzLCBB
bnRpZ2VuLCBULUNlbGwsIGdhbW1hLWRlbHRhLyptZXRhYm9saXNtPC9rZXl3b3JkPjxrZXl3b3Jk
PlJlY2VwdG9ycywgQ0NSNi9kZWZpY2llbmN5L2dlbmV0aWNzLyptZXRhYm9saXNtPC9rZXl3b3Jk
PjxrZXl3b3JkPlQtTHltcGhvY3l0ZXMvKm1ldGFib2xpc20vcGF0aG9sb2d5PC9rZXl3b3JkPjxr
ZXl3b3JkPlQtTHltcGhvY3l0ZXMsIFJlZ3VsYXRvcnkvbWV0YWJvbGlzbS9wYXRob2xvZ3k8L2tl
eXdvcmQ+PGtleXdvcmQ+VGgxNyBDZWxscy9tZXRhYm9saXNtL3BhdGhvbG9neTwva2V5d29yZD48
a2V5d29yZD5VcC1SZWd1bGF0aW9uPC9rZXl3b3JkPjwva2V5d29yZHM+PGRhdGVzPjx5ZWFyPjIw
MTQ8L3llYXI+PHB1Yi1kYXRlcz48ZGF0ZT5GZWI8L2RhdGU+PC9wdWItZGF0ZXM+PC9kYXRlcz48
aXNibj4xNTI3LTMzNTAgKEVsZWN0cm9uaWMpJiN4RDswMjcwLTkxMzkgKExpbmtpbmcpPC9pc2Ju
PjxhY2Nlc3Npb24tbnVtPjIzOTU5NTc1PC9hY2Nlc3Npb24tbnVtPjx1cmxzPjxyZWxhdGVkLXVy
bHM+PHVybD5odHRwOi8vd3d3Lm5jYmkubmxtLm5paC5nb3YvcHVibWVkLzIzOTU5NTc1PC91cmw+
PC9yZWxhdGVkLXVybHM+PC91cmxzPjxjdXN0b20yPjQxMzkxNDY8L2N1c3RvbTI+PGVsZWN0cm9u
aWMtcmVzb3VyY2UtbnVtPjEwLjEwMDIvaGVwLjI2Njk3PC9lbGVjdHJvbmljLXJlc291cmNlLW51
bT48L3JlY29yZD48L0NpdGU+PC9FbmROb3RlPn==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71" w:tooltip="Hammerich, 2014 #954" w:history="1">
        <w:r w:rsidRPr="00E05C91">
          <w:rPr>
            <w:rFonts w:ascii="Book Antiqua" w:hAnsi="Book Antiqua"/>
            <w:noProof/>
            <w:sz w:val="24"/>
            <w:szCs w:val="24"/>
            <w:vertAlign w:val="superscript"/>
          </w:rPr>
          <w:t>71</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However, there has been no report on the role of </w:t>
      </w:r>
      <w:proofErr w:type="spellStart"/>
      <w:r w:rsidRPr="00E05C91">
        <w:rPr>
          <w:rFonts w:ascii="Book Antiqua" w:hAnsi="Book Antiqua"/>
          <w:sz w:val="24"/>
          <w:szCs w:val="24"/>
        </w:rPr>
        <w:t>γδ</w:t>
      </w:r>
      <w:proofErr w:type="spellEnd"/>
      <w:r w:rsidRPr="00E05C91">
        <w:rPr>
          <w:rFonts w:ascii="Book Antiqua" w:hAnsi="Book Antiqua"/>
          <w:sz w:val="24"/>
          <w:szCs w:val="24"/>
        </w:rPr>
        <w:t xml:space="preserve"> T cells in alcoholic liver fibrosis. Therefore, in addition to information on stimuli from damaged hepatocytes, information on the diverse but specific roles of each of the non-parenchymal cells (HSCs,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NK, NKT, CD4 T cells, and </w:t>
      </w:r>
      <w:proofErr w:type="spellStart"/>
      <w:r w:rsidRPr="00E05C91">
        <w:rPr>
          <w:rFonts w:ascii="Book Antiqua" w:hAnsi="Book Antiqua"/>
          <w:sz w:val="24"/>
          <w:szCs w:val="24"/>
        </w:rPr>
        <w:t>γδ</w:t>
      </w:r>
      <w:proofErr w:type="spellEnd"/>
      <w:r w:rsidRPr="00E05C91">
        <w:rPr>
          <w:rFonts w:ascii="Book Antiqua" w:hAnsi="Book Antiqua"/>
          <w:sz w:val="24"/>
          <w:szCs w:val="24"/>
        </w:rPr>
        <w:t xml:space="preserve"> T cells) is important in attempts to understand the pathogenesis of alcoholic liver fibrosis. </w:t>
      </w:r>
    </w:p>
    <w:p w:rsidR="00EA1091" w:rsidRPr="00114147" w:rsidRDefault="00EA1091" w:rsidP="008D1F4E">
      <w:pPr>
        <w:pStyle w:val="a8"/>
        <w:spacing w:line="360" w:lineRule="auto"/>
        <w:rPr>
          <w:rFonts w:ascii="Book Antiqua" w:eastAsia="宋体" w:hAnsi="Book Antiqua"/>
          <w:sz w:val="24"/>
          <w:szCs w:val="24"/>
          <w:lang w:eastAsia="zh-CN"/>
        </w:rPr>
      </w:pPr>
    </w:p>
    <w:p w:rsidR="00EA1091" w:rsidRPr="00E05C91" w:rsidRDefault="00EA1091" w:rsidP="008D1F4E">
      <w:pPr>
        <w:pStyle w:val="a8"/>
        <w:spacing w:line="360" w:lineRule="auto"/>
        <w:rPr>
          <w:rFonts w:ascii="Book Antiqua" w:hAnsi="Book Antiqua"/>
          <w:b/>
          <w:sz w:val="24"/>
          <w:szCs w:val="24"/>
        </w:rPr>
      </w:pPr>
      <w:r w:rsidRPr="00E05C91">
        <w:rPr>
          <w:rFonts w:ascii="Book Antiqua" w:hAnsi="Book Antiqua"/>
          <w:b/>
          <w:sz w:val="24"/>
          <w:szCs w:val="24"/>
        </w:rPr>
        <w:t>TREATMENT</w:t>
      </w:r>
    </w:p>
    <w:p w:rsidR="00EA1091" w:rsidRPr="00E05C91" w:rsidRDefault="00EA1091" w:rsidP="008D1F4E">
      <w:pPr>
        <w:pStyle w:val="a8"/>
        <w:spacing w:line="360" w:lineRule="auto"/>
        <w:rPr>
          <w:rFonts w:ascii="Book Antiqua" w:hAnsi="Book Antiqua"/>
          <w:sz w:val="24"/>
          <w:szCs w:val="24"/>
        </w:rPr>
      </w:pPr>
      <w:r w:rsidRPr="00E05C91">
        <w:rPr>
          <w:rFonts w:ascii="Book Antiqua" w:hAnsi="Book Antiqua"/>
          <w:sz w:val="24"/>
          <w:szCs w:val="24"/>
        </w:rPr>
        <w:t xml:space="preserve">Paradoxically, one set of epidemiological data reported that moderate alcoholic </w:t>
      </w:r>
      <w:r w:rsidRPr="00E05C91">
        <w:rPr>
          <w:rFonts w:ascii="Book Antiqua" w:hAnsi="Book Antiqua"/>
          <w:sz w:val="24"/>
          <w:szCs w:val="24"/>
        </w:rPr>
        <w:lastRenderedPageBreak/>
        <w:t>beverage consumption has a beneficial effect on longevity, while another showed that it contributed to the development of cancers of the mouth, pharynx, larynx, esophagus, breast and liver</w:t>
      </w:r>
      <w:r w:rsidRPr="00E05C91">
        <w:rPr>
          <w:rFonts w:ascii="Book Antiqua" w:hAnsi="Book Antiqua"/>
          <w:sz w:val="24"/>
          <w:szCs w:val="24"/>
        </w:rPr>
        <w:fldChar w:fldCharType="begin">
          <w:fldData xml:space="preserve">PEVuZE5vdGU+PENpdGU+PEF1dGhvcj5LbGF0c2t5PC9BdXRob3I+PFllYXI+MTk5NTwvWWVhcj48
UmVjTnVtPjk0MjwvUmVjTnVtPjxEaXNwbGF5VGV4dD48c3R5bGUgZmFjZT0ic3VwZXJzY3JpcHQi
Pls3Mi03NF08L3N0eWxlPjwvRGlzcGxheVRleHQ+PHJlY29yZD48cmVjLW51bWJlcj45NDI8L3Jl
Yy1udW1iZXI+PGZvcmVpZ24ta2V5cz48a2V5IGFwcD0iRU4iIGRiLWlkPSJhcDJ0NXZhcmIwc3p2
MmV3dHJveDI5emoyYWZlcnBlZDI5ZnYiPjk0Mjwva2V5PjwvZm9yZWlnbi1rZXlzPjxyZWYtdHlw
ZSBuYW1lPSJKb3VybmFsIEFydGljbGUiPjE3PC9yZWYtdHlwZT48Y29udHJpYnV0b3JzPjxhdXRo
b3JzPjxhdXRob3I+S2xhdHNreSwgQS4gTC48L2F1dGhvcj48YXV0aG9yPkZyaWVkbWFuLCBHLiBE
LjwvYXV0aG9yPjwvYXV0aG9ycz48L2NvbnRyaWJ1dG9ycz48YXV0aC1hZGRyZXNzPkRlcGFydG1l
bnQgb2YgTWVkaWNpbmUsIEthaXNlciBQZXJtYW5lbnRlIE1lZGljYWwgQ2VudGVyLCBPYWtsYW5k
LCBDQSA5NDYxMS48L2F1dGgtYWRkcmVzcz48dGl0bGVzPjx0aXRsZT5BbGNvaG9sIGFuZCBsb25n
ZXZpdHk8L3RpdGxlPjxzZWNvbmRhcnktdGl0bGU+QW0gSiBQdWJsaWMgSGVhbHRoPC9zZWNvbmRh
cnktdGl0bGU+PGFsdC10aXRsZT5BbWVyaWNhbiBqb3VybmFsIG9mIHB1YmxpYyBoZWFsdGg8L2Fs
dC10aXRsZT48L3RpdGxlcz48cGVyaW9kaWNhbD48ZnVsbC10aXRsZT5BbSBKIFB1YmxpYyBIZWFs
dGg8L2Z1bGwtdGl0bGU+PGFiYnItMT5BbWVyaWNhbiBqb3VybmFsIG9mIHB1YmxpYyBoZWFsdGg8
L2FiYnItMT48L3BlcmlvZGljYWw+PGFsdC1wZXJpb2RpY2FsPjxmdWxsLXRpdGxlPkFtIEogUHVi
bGljIEhlYWx0aDwvZnVsbC10aXRsZT48YWJici0xPkFtZXJpY2FuIGpvdXJuYWwgb2YgcHVibGlj
IGhlYWx0aDwvYWJici0xPjwvYWx0LXBlcmlvZGljYWw+PHBhZ2VzPjE2LTg8L3BhZ2VzPjx2b2x1
bWU+ODU8L3ZvbHVtZT48bnVtYmVyPjE8L251bWJlcj48a2V5d29yZHM+PGtleXdvcmQ+KkFsY29o
b2wgRHJpbmtpbmc8L2tleXdvcmQ+PGtleXdvcmQ+Q29yb25hcnkgRGlzZWFzZS9wcmV2ZW50aW9u
ICZhbXA7IGNvbnRyb2w8L2tleXdvcmQ+PGtleXdvcmQ+SHVtYW5zPC9rZXl3b3JkPjxrZXl3b3Jk
PipMb25nZXZpdHk8L2tleXdvcmQ+PC9rZXl3b3Jkcz48ZGF0ZXM+PHllYXI+MTk5NTwveWVhcj48
cHViLWRhdGVzPjxkYXRlPkphbjwvZGF0ZT48L3B1Yi1kYXRlcz48L2RhdGVzPjxpc2JuPjAwOTAt
MDAzNiAoUHJpbnQpJiN4RDswMDkwLTAwMzYgKExpbmtpbmcpPC9pc2JuPjxhY2Nlc3Npb24tbnVt
Pjc4MzIyNTQ8L2FjY2Vzc2lvbi1udW0+PHVybHM+PHJlbGF0ZWQtdXJscz48dXJsPmh0dHA6Ly93
d3cubmNiaS5ubG0ubmloLmdvdi9wdWJtZWQvNzgzMjI1NDwvdXJsPjwvcmVsYXRlZC11cmxzPjwv
dXJscz48Y3VzdG9tMj4xNjE1Mjc3IHJldmlld2VkLiBUaGUgZm9jdXMgaXMgb24gdGhlIGFkdmlj
ZSB0aGF0IHB1YmxpYyBoZWFsdGggb2ZmaWNpYWxzIHNob3VsZCBnaXZlIGNvbmNlcm5pbmcgYWxj
b2hvbCBkcmlua2luZywgZ2l2ZW4gdGhhdCBhbHRob3VnaCBtb2RlcmF0ZSBhbGNvaG9sIGNvbnN1
bXB0aW9uIG1heSB3ZWxsIGJlIGJlbmVmaWNpYWwsIGhlYXZ5IGRyaW5raW5nIGlzIG5vdC48L2N1
c3RvbTI+PC9yZWNvcmQ+PC9DaXRlPjxDaXRlPjxBdXRob3I+TG9uZ25lY2tlcjwvQXV0aG9yPjxZ
ZWFyPjE5OTU8L1llYXI+PFJlY051bT45NDM8L1JlY051bT48cmVjb3JkPjxyZWMtbnVtYmVyPjk0
MzwvcmVjLW51bWJlcj48Zm9yZWlnbi1rZXlzPjxrZXkgYXBwPSJFTiIgZGItaWQ9ImFwMnQ1dmFy
YjBzenYyZXd0cm94Mjl6ajJhZmVycGVkMjlmdiI+OTQzPC9rZXk+PC9mb3JlaWduLWtleXM+PHJl
Zi10eXBlIG5hbWU9IkpvdXJuYWwgQXJ0aWNsZSI+MTc8L3JlZi10eXBlPjxjb250cmlidXRvcnM+
PGF1dGhvcnM+PGF1dGhvcj5Mb25nbmVja2VyLCBNLiBQLjwvYXV0aG9yPjwvYXV0aG9ycz48L2Nv
bnRyaWJ1dG9ycz48YXV0aC1hZGRyZXNzPkRlcGFydG1lbnQgb2YgRXBpZGVtaW9sb2d5LCBVQ0xB
IFNjaG9vbCBvZiBQdWJsaWMgSGVhbHRoIDkwMDI0LTE3NzIsIFVTQS48L2F1dGgtYWRkcmVzcz48
dGl0bGVzPjx0aXRsZT5BbGNvaG9sIGNvbnN1bXB0aW9uIGFuZCByaXNrIG9mIGNhbmNlciBpbiBo
dW1hbnM6IGFuIG92ZXJ2aWV3PC90aXRsZT48c2Vjb25kYXJ5LXRpdGxlPkFsY29ob2w8L3NlY29u
ZGFyeS10aXRsZT48YWx0LXRpdGxlPkFsY29ob2w8L2FsdC10aXRsZT48L3RpdGxlcz48cGVyaW9k
aWNhbD48ZnVsbC10aXRsZT5BbGNvaG9sPC9mdWxsLXRpdGxlPjwvcGVyaW9kaWNhbD48YWx0LXBl
cmlvZGljYWw+PGZ1bGwtdGl0bGU+QWxjb2hvbDwvZnVsbC10aXRsZT48L2FsdC1wZXJpb2RpY2Fs
PjxwYWdlcz44Ny05NjwvcGFnZXM+PHZvbHVtZT4xMjwvdm9sdW1lPjxudW1iZXI+MjwvbnVtYmVy
PjxrZXl3b3Jkcz48a2V5d29yZD4qQWxjb2hvbCBEcmlua2luZzwva2V5d29yZD48a2V5d29yZD5F
dGhhbm9sL2FkdmVyc2UgZWZmZWN0czwva2V5d29yZD48a2V5d29yZD5GZW1hbGU8L2tleXdvcmQ+
PGtleXdvcmQ+SHVtYW5zPC9rZXl3b3JkPjxrZXl3b3JkPk1hbGU8L2tleXdvcmQ+PGtleXdvcmQ+
TmVvcGxhc21zLypjaGVtaWNhbGx5IGluZHVjZWQvKmVwaWRlbWlvbG9neTwva2V5d29yZD48a2V5
d29yZD5SaXNrIEZhY3RvcnM8L2tleXdvcmQ+PC9rZXl3b3Jkcz48ZGF0ZXM+PHllYXI+MTk5NTwv
eWVhcj48cHViLWRhdGVzPjxkYXRlPk1hci1BcHI8L2RhdGU+PC9wdWItZGF0ZXM+PC9kYXRlcz48
aXNibj4wNzQxLTgzMjkgKFByaW50KSYjeEQ7MDc0MS04MzI5IChMaW5raW5nKTwvaXNibj48YWNj
ZXNzaW9uLW51bT43NzcyMjcxPC9hY2Nlc3Npb24tbnVtPjx1cmxzPjxyZWxhdGVkLXVybHM+PHVy
bD5odHRwOi8vd3d3Lm5jYmkubmxtLm5paC5nb3YvcHVibWVkLzc3NzIyNzE8L3VybD48L3JlbGF0
ZWQtdXJscz48L3VybHM+PC9yZWNvcmQ+PC9DaXRlPjxDaXRlPjxBdXRob3I+V2lsbGV0dDwvQXV0
aG9yPjxZZWFyPjE5ODc8L1llYXI+PFJlY051bT4zNjwvUmVjTnVtPjxyZWNvcmQ+PHJlYy1udW1i
ZXI+MzY8L3JlYy1udW1iZXI+PGZvcmVpZ24ta2V5cz48a2V5IGFwcD0iRU4iIGRiLWlkPSJ0NXp2
ZXp0cjF2d3B4cGUwcHNlcGVydHE1cHJ2eHN2cGZkZXIiIHRpbWVzdGFtcD0iMTQ0Mjk3NzU1NiI+
MzY8L2tleT48L2ZvcmVpZ24ta2V5cz48cmVmLXR5cGUgbmFtZT0iSm91cm5hbCBBcnRpY2xlIj4x
NzwvcmVmLXR5cGU+PGNvbnRyaWJ1dG9ycz48YXV0aG9ycz48YXV0aG9yPldpbGxldHQsIFcuIEMu
PC9hdXRob3I+PGF1dGhvcj5TdGFtcGZlciwgTS4gSi48L2F1dGhvcj48YXV0aG9yPkNvbGRpdHos
IEcuIEEuPC9hdXRob3I+PGF1dGhvcj5Sb3NuZXIsIEIuIEEuPC9hdXRob3I+PGF1dGhvcj5IZW5u
ZWtlbnMsIEMuIEguPC9hdXRob3I+PGF1dGhvcj5TcGVpemVyLCBGLiBFLjwvYXV0aG9yPjwvYXV0
aG9ycz48L2NvbnRyaWJ1dG9ycz48dGl0bGVzPjx0aXRsZT5Nb2RlcmF0ZSBhbGNvaG9sIGNvbnN1
bXB0aW9uIGFuZCB0aGUgcmlzayBvZiBicmVhc3QgY2FuY2VyPC90aXRsZT48c2Vjb25kYXJ5LXRp
dGxlPk4gRW5nbCBKIE1lZDwvc2Vjb25kYXJ5LXRpdGxlPjwvdGl0bGVzPjxwZXJpb2RpY2FsPjxm
dWxsLXRpdGxlPk4gRW5nbCBKIE1lZDwvZnVsbC10aXRsZT48L3BlcmlvZGljYWw+PHBhZ2VzPjEx
NzQtODA8L3BhZ2VzPjx2b2x1bWU+MzE2PC92b2x1bWU+PG51bWJlcj4xOTwvbnVtYmVyPjxrZXl3
b3Jkcz48a2V5d29yZD5BZHVsdDwva2V5d29yZD48a2V5d29yZD4qQWxjb2hvbCBEcmlua2luZzwv
a2V5d29yZD48a2V5d29yZD5BbGNvaG9saWMgQmV2ZXJhZ2VzL2FkdmVyc2UgZWZmZWN0czwva2V5
d29yZD48a2V5d29yZD5CcmVhc3QgTmVvcGxhc21zLyplcGlkZW1pb2xvZ3kvZXRpb2xvZ3k8L2tl
eXdvcmQ+PGtleXdvcmQ+RGlldCBTdXJ2ZXlzPC9rZXl3b3JkPjxrZXl3b3JkPkVwaWRlbWlvbG9n
aWMgTWV0aG9kczwva2V5d29yZD48a2V5d29yZD5GZW1hbGU8L2tleXdvcmQ+PGtleXdvcmQ+SHVt
YW5zPC9rZXl3b3JkPjxrZXl3b3JkPk1pZGRsZSBBZ2VkPC9rZXl3b3JkPjxrZXl3b3JkPlJpc2s8
L2tleXdvcmQ+PGtleXdvcmQ+VW5pdGVkIFN0YXRlczwva2V5d29yZD48L2tleXdvcmRzPjxkYXRl
cz48eWVhcj4xOTg3PC95ZWFyPjxwdWItZGF0ZXM+PGRhdGU+TWF5IDc8L2RhdGU+PC9wdWItZGF0
ZXM+PC9kYXRlcz48aXNibj4wMDI4LTQ3OTMgKFByaW50KSYjeEQ7MDAyOC00NzkzIChMaW5raW5n
KTwvaXNibj48YWNjZXNzaW9uLW51bT4zNTc0MzY4PC9hY2Nlc3Npb24tbnVtPjx1cmxzPjxyZWxh
dGVkLXVybHM+PHVybD5odHRwOi8vd3d3Lm5jYmkubmxtLm5paC5nb3YvcHVibWVkLzM1NzQzNjg8
L3VybD48L3JlbGF0ZWQtdXJscz48L3VybHM+PGVsZWN0cm9uaWMtcmVzb3VyY2UtbnVtPjEwLjEw
NTYvTkVKTTE5ODcwNTA3MzE2MTkwMjwvZWxlY3Ryb25pYy1yZXNvdXJjZS1udW0+PC9yZWNvcmQ+
PC9DaXRlPjwvRW5kTm90ZT5=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LbGF0c2t5PC9BdXRob3I+PFllYXI+MTk5NTwvWWVhcj48
UmVjTnVtPjk0MjwvUmVjTnVtPjxEaXNwbGF5VGV4dD48c3R5bGUgZmFjZT0ic3VwZXJzY3JpcHQi
Pls3Mi03NF08L3N0eWxlPjwvRGlzcGxheVRleHQ+PHJlY29yZD48cmVjLW51bWJlcj45NDI8L3Jl
Yy1udW1iZXI+PGZvcmVpZ24ta2V5cz48a2V5IGFwcD0iRU4iIGRiLWlkPSJhcDJ0NXZhcmIwc3p2
MmV3dHJveDI5emoyYWZlcnBlZDI5ZnYiPjk0Mjwva2V5PjwvZm9yZWlnbi1rZXlzPjxyZWYtdHlw
ZSBuYW1lPSJKb3VybmFsIEFydGljbGUiPjE3PC9yZWYtdHlwZT48Y29udHJpYnV0b3JzPjxhdXRo
b3JzPjxhdXRob3I+S2xhdHNreSwgQS4gTC48L2F1dGhvcj48YXV0aG9yPkZyaWVkbWFuLCBHLiBE
LjwvYXV0aG9yPjwvYXV0aG9ycz48L2NvbnRyaWJ1dG9ycz48YXV0aC1hZGRyZXNzPkRlcGFydG1l
bnQgb2YgTWVkaWNpbmUsIEthaXNlciBQZXJtYW5lbnRlIE1lZGljYWwgQ2VudGVyLCBPYWtsYW5k
LCBDQSA5NDYxMS48L2F1dGgtYWRkcmVzcz48dGl0bGVzPjx0aXRsZT5BbGNvaG9sIGFuZCBsb25n
ZXZpdHk8L3RpdGxlPjxzZWNvbmRhcnktdGl0bGU+QW0gSiBQdWJsaWMgSGVhbHRoPC9zZWNvbmRh
cnktdGl0bGU+PGFsdC10aXRsZT5BbWVyaWNhbiBqb3VybmFsIG9mIHB1YmxpYyBoZWFsdGg8L2Fs
dC10aXRsZT48L3RpdGxlcz48cGVyaW9kaWNhbD48ZnVsbC10aXRsZT5BbSBKIFB1YmxpYyBIZWFs
dGg8L2Z1bGwtdGl0bGU+PGFiYnItMT5BbWVyaWNhbiBqb3VybmFsIG9mIHB1YmxpYyBoZWFsdGg8
L2FiYnItMT48L3BlcmlvZGljYWw+PGFsdC1wZXJpb2RpY2FsPjxmdWxsLXRpdGxlPkFtIEogUHVi
bGljIEhlYWx0aDwvZnVsbC10aXRsZT48YWJici0xPkFtZXJpY2FuIGpvdXJuYWwgb2YgcHVibGlj
IGhlYWx0aDwvYWJici0xPjwvYWx0LXBlcmlvZGljYWw+PHBhZ2VzPjE2LTg8L3BhZ2VzPjx2b2x1
bWU+ODU8L3ZvbHVtZT48bnVtYmVyPjE8L251bWJlcj48a2V5d29yZHM+PGtleXdvcmQ+KkFsY29o
b2wgRHJpbmtpbmc8L2tleXdvcmQ+PGtleXdvcmQ+Q29yb25hcnkgRGlzZWFzZS9wcmV2ZW50aW9u
ICZhbXA7IGNvbnRyb2w8L2tleXdvcmQ+PGtleXdvcmQ+SHVtYW5zPC9rZXl3b3JkPjxrZXl3b3Jk
PipMb25nZXZpdHk8L2tleXdvcmQ+PC9rZXl3b3Jkcz48ZGF0ZXM+PHllYXI+MTk5NTwveWVhcj48
cHViLWRhdGVzPjxkYXRlPkphbjwvZGF0ZT48L3B1Yi1kYXRlcz48L2RhdGVzPjxpc2JuPjAwOTAt
MDAzNiAoUHJpbnQpJiN4RDswMDkwLTAwMzYgKExpbmtpbmcpPC9pc2JuPjxhY2Nlc3Npb24tbnVt
Pjc4MzIyNTQ8L2FjY2Vzc2lvbi1udW0+PHVybHM+PHJlbGF0ZWQtdXJscz48dXJsPmh0dHA6Ly93
d3cubmNiaS5ubG0ubmloLmdvdi9wdWJtZWQvNzgzMjI1NDwvdXJsPjwvcmVsYXRlZC11cmxzPjwv
dXJscz48Y3VzdG9tMj4xNjE1Mjc3IHJldmlld2VkLiBUaGUgZm9jdXMgaXMgb24gdGhlIGFkdmlj
ZSB0aGF0IHB1YmxpYyBoZWFsdGggb2ZmaWNpYWxzIHNob3VsZCBnaXZlIGNvbmNlcm5pbmcgYWxj
b2hvbCBkcmlua2luZywgZ2l2ZW4gdGhhdCBhbHRob3VnaCBtb2RlcmF0ZSBhbGNvaG9sIGNvbnN1
bXB0aW9uIG1heSB3ZWxsIGJlIGJlbmVmaWNpYWwsIGhlYXZ5IGRyaW5raW5nIGlzIG5vdC48L2N1
c3RvbTI+PC9yZWNvcmQ+PC9DaXRlPjxDaXRlPjxBdXRob3I+TG9uZ25lY2tlcjwvQXV0aG9yPjxZ
ZWFyPjE5OTU8L1llYXI+PFJlY051bT45NDM8L1JlY051bT48cmVjb3JkPjxyZWMtbnVtYmVyPjk0
MzwvcmVjLW51bWJlcj48Zm9yZWlnbi1rZXlzPjxrZXkgYXBwPSJFTiIgZGItaWQ9ImFwMnQ1dmFy
YjBzenYyZXd0cm94Mjl6ajJhZmVycGVkMjlmdiI+OTQzPC9rZXk+PC9mb3JlaWduLWtleXM+PHJl
Zi10eXBlIG5hbWU9IkpvdXJuYWwgQXJ0aWNsZSI+MTc8L3JlZi10eXBlPjxjb250cmlidXRvcnM+
PGF1dGhvcnM+PGF1dGhvcj5Mb25nbmVja2VyLCBNLiBQLjwvYXV0aG9yPjwvYXV0aG9ycz48L2Nv
bnRyaWJ1dG9ycz48YXV0aC1hZGRyZXNzPkRlcGFydG1lbnQgb2YgRXBpZGVtaW9sb2d5LCBVQ0xB
IFNjaG9vbCBvZiBQdWJsaWMgSGVhbHRoIDkwMDI0LTE3NzIsIFVTQS48L2F1dGgtYWRkcmVzcz48
dGl0bGVzPjx0aXRsZT5BbGNvaG9sIGNvbnN1bXB0aW9uIGFuZCByaXNrIG9mIGNhbmNlciBpbiBo
dW1hbnM6IGFuIG92ZXJ2aWV3PC90aXRsZT48c2Vjb25kYXJ5LXRpdGxlPkFsY29ob2w8L3NlY29u
ZGFyeS10aXRsZT48YWx0LXRpdGxlPkFsY29ob2w8L2FsdC10aXRsZT48L3RpdGxlcz48cGVyaW9k
aWNhbD48ZnVsbC10aXRsZT5BbGNvaG9sPC9mdWxsLXRpdGxlPjwvcGVyaW9kaWNhbD48YWx0LXBl
cmlvZGljYWw+PGZ1bGwtdGl0bGU+QWxjb2hvbDwvZnVsbC10aXRsZT48L2FsdC1wZXJpb2RpY2Fs
PjxwYWdlcz44Ny05NjwvcGFnZXM+PHZvbHVtZT4xMjwvdm9sdW1lPjxudW1iZXI+MjwvbnVtYmVy
PjxrZXl3b3Jkcz48a2V5d29yZD4qQWxjb2hvbCBEcmlua2luZzwva2V5d29yZD48a2V5d29yZD5F
dGhhbm9sL2FkdmVyc2UgZWZmZWN0czwva2V5d29yZD48a2V5d29yZD5GZW1hbGU8L2tleXdvcmQ+
PGtleXdvcmQ+SHVtYW5zPC9rZXl3b3JkPjxrZXl3b3JkPk1hbGU8L2tleXdvcmQ+PGtleXdvcmQ+
TmVvcGxhc21zLypjaGVtaWNhbGx5IGluZHVjZWQvKmVwaWRlbWlvbG9neTwva2V5d29yZD48a2V5
d29yZD5SaXNrIEZhY3RvcnM8L2tleXdvcmQ+PC9rZXl3b3Jkcz48ZGF0ZXM+PHllYXI+MTk5NTwv
eWVhcj48cHViLWRhdGVzPjxkYXRlPk1hci1BcHI8L2RhdGU+PC9wdWItZGF0ZXM+PC9kYXRlcz48
aXNibj4wNzQxLTgzMjkgKFByaW50KSYjeEQ7MDc0MS04MzI5IChMaW5raW5nKTwvaXNibj48YWNj
ZXNzaW9uLW51bT43NzcyMjcxPC9hY2Nlc3Npb24tbnVtPjx1cmxzPjxyZWxhdGVkLXVybHM+PHVy
bD5odHRwOi8vd3d3Lm5jYmkubmxtLm5paC5nb3YvcHVibWVkLzc3NzIyNzE8L3VybD48L3JlbGF0
ZWQtdXJscz48L3VybHM+PC9yZWNvcmQ+PC9DaXRlPjxDaXRlPjxBdXRob3I+V2lsbGV0dDwvQXV0
aG9yPjxZZWFyPjE5ODc8L1llYXI+PFJlY051bT4zNjwvUmVjTnVtPjxyZWNvcmQ+PHJlYy1udW1i
ZXI+MzY8L3JlYy1udW1iZXI+PGZvcmVpZ24ta2V5cz48a2V5IGFwcD0iRU4iIGRiLWlkPSJ0NXp2
ZXp0cjF2d3B4cGUwcHNlcGVydHE1cHJ2eHN2cGZkZXIiIHRpbWVzdGFtcD0iMTQ0Mjk3NzU1NiI+
MzY8L2tleT48L2ZvcmVpZ24ta2V5cz48cmVmLXR5cGUgbmFtZT0iSm91cm5hbCBBcnRpY2xlIj4x
NzwvcmVmLXR5cGU+PGNvbnRyaWJ1dG9ycz48YXV0aG9ycz48YXV0aG9yPldpbGxldHQsIFcuIEMu
PC9hdXRob3I+PGF1dGhvcj5TdGFtcGZlciwgTS4gSi48L2F1dGhvcj48YXV0aG9yPkNvbGRpdHos
IEcuIEEuPC9hdXRob3I+PGF1dGhvcj5Sb3NuZXIsIEIuIEEuPC9hdXRob3I+PGF1dGhvcj5IZW5u
ZWtlbnMsIEMuIEguPC9hdXRob3I+PGF1dGhvcj5TcGVpemVyLCBGLiBFLjwvYXV0aG9yPjwvYXV0
aG9ycz48L2NvbnRyaWJ1dG9ycz48dGl0bGVzPjx0aXRsZT5Nb2RlcmF0ZSBhbGNvaG9sIGNvbnN1
bXB0aW9uIGFuZCB0aGUgcmlzayBvZiBicmVhc3QgY2FuY2VyPC90aXRsZT48c2Vjb25kYXJ5LXRp
dGxlPk4gRW5nbCBKIE1lZDwvc2Vjb25kYXJ5LXRpdGxlPjwvdGl0bGVzPjxwZXJpb2RpY2FsPjxm
dWxsLXRpdGxlPk4gRW5nbCBKIE1lZDwvZnVsbC10aXRsZT48L3BlcmlvZGljYWw+PHBhZ2VzPjEx
NzQtODA8L3BhZ2VzPjx2b2x1bWU+MzE2PC92b2x1bWU+PG51bWJlcj4xOTwvbnVtYmVyPjxrZXl3
b3Jkcz48a2V5d29yZD5BZHVsdDwva2V5d29yZD48a2V5d29yZD4qQWxjb2hvbCBEcmlua2luZzwv
a2V5d29yZD48a2V5d29yZD5BbGNvaG9saWMgQmV2ZXJhZ2VzL2FkdmVyc2UgZWZmZWN0czwva2V5
d29yZD48a2V5d29yZD5CcmVhc3QgTmVvcGxhc21zLyplcGlkZW1pb2xvZ3kvZXRpb2xvZ3k8L2tl
eXdvcmQ+PGtleXdvcmQ+RGlldCBTdXJ2ZXlzPC9rZXl3b3JkPjxrZXl3b3JkPkVwaWRlbWlvbG9n
aWMgTWV0aG9kczwva2V5d29yZD48a2V5d29yZD5GZW1hbGU8L2tleXdvcmQ+PGtleXdvcmQ+SHVt
YW5zPC9rZXl3b3JkPjxrZXl3b3JkPk1pZGRsZSBBZ2VkPC9rZXl3b3JkPjxrZXl3b3JkPlJpc2s8
L2tleXdvcmQ+PGtleXdvcmQ+VW5pdGVkIFN0YXRlczwva2V5d29yZD48L2tleXdvcmRzPjxkYXRl
cz48eWVhcj4xOTg3PC95ZWFyPjxwdWItZGF0ZXM+PGRhdGU+TWF5IDc8L2RhdGU+PC9wdWItZGF0
ZXM+PC9kYXRlcz48aXNibj4wMDI4LTQ3OTMgKFByaW50KSYjeEQ7MDAyOC00NzkzIChMaW5raW5n
KTwvaXNibj48YWNjZXNzaW9uLW51bT4zNTc0MzY4PC9hY2Nlc3Npb24tbnVtPjx1cmxzPjxyZWxh
dGVkLXVybHM+PHVybD5odHRwOi8vd3d3Lm5jYmkubmxtLm5paC5nb3YvcHVibWVkLzM1NzQzNjg8
L3VybD48L3JlbGF0ZWQtdXJscz48L3VybHM+PGVsZWN0cm9uaWMtcmVzb3VyY2UtbnVtPjEwLjEw
NTYvTkVKTTE5ODcwNTA3MzE2MTkwMjwvZWxlY3Ryb25pYy1yZXNvdXJjZS1udW0+PC9yZWNvcmQ+
PC9DaXRlPjwvRW5kTm90ZT5=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72" w:tooltip="Klatsky, 1995 #942" w:history="1">
        <w:r w:rsidRPr="00E05C91">
          <w:rPr>
            <w:rFonts w:ascii="Book Antiqua" w:hAnsi="Book Antiqua"/>
            <w:noProof/>
            <w:sz w:val="24"/>
            <w:szCs w:val="24"/>
            <w:vertAlign w:val="superscript"/>
          </w:rPr>
          <w:t>72-74</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Similarly, a study reported that acute ethanol treatment inhibited production of TNF-α and IL-1β, while production of IL-10 and TGF-β was increased in human monocytes during bacterial stimulation </w:t>
      </w:r>
      <w:r w:rsidRPr="00E05C91">
        <w:rPr>
          <w:rFonts w:ascii="Book Antiqua" w:hAnsi="Book Antiqua"/>
          <w:i/>
          <w:sz w:val="24"/>
          <w:szCs w:val="24"/>
        </w:rPr>
        <w:t xml:space="preserve">in </w:t>
      </w:r>
      <w:proofErr w:type="gramStart"/>
      <w:r w:rsidRPr="00E05C91">
        <w:rPr>
          <w:rFonts w:ascii="Book Antiqua" w:hAnsi="Book Antiqua"/>
          <w:i/>
          <w:sz w:val="24"/>
          <w:szCs w:val="24"/>
        </w:rPr>
        <w:t>vitro</w:t>
      </w:r>
      <w:proofErr w:type="gramEnd"/>
      <w:r w:rsidRPr="00E05C91">
        <w:rPr>
          <w:rFonts w:ascii="Book Antiqua" w:hAnsi="Book Antiqua"/>
          <w:sz w:val="24"/>
          <w:szCs w:val="24"/>
        </w:rPr>
        <w:fldChar w:fldCharType="begin">
          <w:fldData xml:space="preserve">PEVuZE5vdGU+PENpdGU+PEF1dGhvcj5TemFibzwvQXV0aG9yPjxZZWFyPjE5OTY8L1llYXI+PFJl
Y051bT45NDE8L1JlY051bT48RGlzcGxheVRleHQ+PHN0eWxlIGZhY2U9InN1cGVyc2NyaXB0Ij5b
NzVdPC9zdHlsZT48L0Rpc3BsYXlUZXh0PjxyZWNvcmQ+PHJlYy1udW1iZXI+OTQxPC9yZWMtbnVt
YmVyPjxmb3JlaWduLWtleXM+PGtleSBhcHA9IkVOIiBkYi1pZD0iYXAydDV2YXJiMHN6djJld3Ry
b3gyOXpqMmFmZXJwZWQyOWZ2Ij45NDE8L2tleT48L2ZvcmVpZ24ta2V5cz48cmVmLXR5cGUgbmFt
ZT0iSm91cm5hbCBBcnRpY2xlIj4xNzwvcmVmLXR5cGU+PGNvbnRyaWJ1dG9ycz48YXV0aG9ycz48
YXV0aG9yPlN6YWJvLCBHLjwvYXV0aG9yPjxhdXRob3I+TWFuZHJla2FyLCBQLjwvYXV0aG9yPjxh
dXRob3I+R2lyb3VhcmQsIEwuPC9hdXRob3I+PGF1dGhvcj5DYXRhbGFubywgRC48L2F1dGhvcj48
L2F1dGhvcnM+PC9jb250cmlidXRvcnM+PGF1dGgtYWRkcmVzcz5EZXBhcnRtZW50IG9mIE1lZGlj
aW5lLCBVbml2ZXJzaXR5IG9mIE1hc3NhY2h1c2V0dHMgTWVkaWNhbCBDZW50ZXIsIFdvcmNlc3Rl
ciAwMTY1NSwgVVNBLjwvYXV0aC1hZGRyZXNzPjx0aXRsZXM+PHRpdGxlPlJlZ3VsYXRpb24gb2Yg
aHVtYW4gbW9ub2N5dGUgZnVuY3Rpb25zIGJ5IGFjdXRlIGV0aGFub2wgdHJlYXRtZW50OiBkZWNy
ZWFzZWQgdHVtb3IgbmVjcm9zaXMgZmFjdG9yLWFscGhhLCBpbnRlcmxldWtpbi0xIGJldGEgYW5k
IGVsZXZhdGVkIGludGVybGV1a2luLTEwLCBhbmQgdHJhbnNmb3JtaW5nIGdyb3d0aCBmYWN0b3It
YmV0YSBwcm9kdWN0aW9uPC90aXRsZT48c2Vjb25kYXJ5LXRpdGxlPkFsY29ob2wgQ2xpbiBFeHAg
UmVzPC9zZWNvbmRhcnktdGl0bGU+PGFsdC10aXRsZT5BbGNvaG9saXNtLCBjbGluaWNhbCBhbmQg
ZXhwZXJpbWVudGFsIHJlc2VhcmNoPC9hbHQtdGl0bGU+PC90aXRsZXM+PHBlcmlvZGljYWw+PGZ1
bGwtdGl0bGU+QWxjb2hvbCBDbGluIEV4cCBSZXM8L2Z1bGwtdGl0bGU+PC9wZXJpb2RpY2FsPjxw
YWdlcz45MDAtNzwvcGFnZXM+PHZvbHVtZT4yMDwvdm9sdW1lPjxudW1iZXI+NTwvbnVtYmVyPjxr
ZXl3b3Jkcz48a2V5d29yZD5BZHVsdDwva2V5d29yZD48a2V5d29yZD5BbGNvaG9saWMgSW50b3hp
Y2F0aW9uLyppbW11bm9sb2d5PC9rZXl3b3JkPjxrZXl3b3JkPkRvc2UtUmVzcG9uc2UgUmVsYXRp
b25zaGlwLCBEcnVnPC9rZXl3b3JkPjxrZXl3b3JkPkVzY2hlcmljaGlhIGNvbGkvaW1tdW5vbG9n
eTwva2V5d29yZD48a2V5d29yZD5FdGhhbm9sL3BoYXJtYWNva2luZXRpY3MvKnRveGljaXR5PC9r
ZXl3b3JkPjxrZXl3b3JkPkZlbWFsZTwva2V5d29yZD48a2V5d29yZD5IdW1hbnM8L2tleXdvcmQ+
PGtleXdvcmQ+SW4gVml0cm8gVGVjaG5pcXVlczwva2V5d29yZD48a2V5d29yZD5JbnRlcmxldWtp
bi0xLypibG9vZDwva2V5d29yZD48a2V5d29yZD5JbnRlcmxldWtpbi0xMC8qYmxvb2Q8L2tleXdv
cmQ+PGtleXdvcmQ+TGlwb3BvbHlzYWNjaGFyaWRlcy9pbW11bm9sb2d5PC9rZXl3b3JkPjxrZXl3
b3JkPk1hY3JvcGhhZ2VzL2RydWcgZWZmZWN0cy9pbW11bm9sb2d5PC9rZXl3b3JkPjxrZXl3b3Jk
Pk1hbGU8L2tleXdvcmQ+PGtleXdvcmQ+TWlkZGxlIEFnZWQ8L2tleXdvcmQ+PGtleXdvcmQ+TW9u
b2N5dGVzLypkcnVnIGVmZmVjdHMvaW1tdW5vbG9neTwva2V5d29yZD48a2V5d29yZD5UcmFuc2Zv
cm1pbmcgR3Jvd3RoIEZhY3RvciBiZXRhLypibG9vZDwva2V5d29yZD48a2V5d29yZD5UdW1vciBO
ZWNyb3NpcyBGYWN0b3ItYWxwaGEvKm1ldGFib2xpc208L2tleXdvcmQ+PC9rZXl3b3Jkcz48ZGF0
ZXM+PHllYXI+MTk5NjwveWVhcj48cHViLWRhdGVzPjxkYXRlPkF1ZzwvZGF0ZT48L3B1Yi1kYXRl
cz48L2RhdGVzPjxpc2JuPjAxNDUtNjAwOCAoUHJpbnQpJiN4RDswMTQ1LTYwMDggKExpbmtpbmcp
PC9pc2JuPjxhY2Nlc3Npb24tbnVtPjg4NjU5NjY8L2FjY2Vzc2lvbi1udW0+PHVybHM+PHJlbGF0
ZWQtdXJscz48dXJsPmh0dHA6Ly93d3cubmNiaS5ubG0ubmloLmdvdi9wdWJtZWQvODg2NTk2Njwv
dXJsPjwvcmVsYXRlZC11cmxzPjwvdXJscz48L3JlY29yZD48L0NpdGU+PC9FbmROb3RlPn==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TemFibzwvQXV0aG9yPjxZZWFyPjE5OTY8L1llYXI+PFJl
Y051bT45NDE8L1JlY051bT48RGlzcGxheVRleHQ+PHN0eWxlIGZhY2U9InN1cGVyc2NyaXB0Ij5b
NzVdPC9zdHlsZT48L0Rpc3BsYXlUZXh0PjxyZWNvcmQ+PHJlYy1udW1iZXI+OTQxPC9yZWMtbnVt
YmVyPjxmb3JlaWduLWtleXM+PGtleSBhcHA9IkVOIiBkYi1pZD0iYXAydDV2YXJiMHN6djJld3Ry
b3gyOXpqMmFmZXJwZWQyOWZ2Ij45NDE8L2tleT48L2ZvcmVpZ24ta2V5cz48cmVmLXR5cGUgbmFt
ZT0iSm91cm5hbCBBcnRpY2xlIj4xNzwvcmVmLXR5cGU+PGNvbnRyaWJ1dG9ycz48YXV0aG9ycz48
YXV0aG9yPlN6YWJvLCBHLjwvYXV0aG9yPjxhdXRob3I+TWFuZHJla2FyLCBQLjwvYXV0aG9yPjxh
dXRob3I+R2lyb3VhcmQsIEwuPC9hdXRob3I+PGF1dGhvcj5DYXRhbGFubywgRC48L2F1dGhvcj48
L2F1dGhvcnM+PC9jb250cmlidXRvcnM+PGF1dGgtYWRkcmVzcz5EZXBhcnRtZW50IG9mIE1lZGlj
aW5lLCBVbml2ZXJzaXR5IG9mIE1hc3NhY2h1c2V0dHMgTWVkaWNhbCBDZW50ZXIsIFdvcmNlc3Rl
ciAwMTY1NSwgVVNBLjwvYXV0aC1hZGRyZXNzPjx0aXRsZXM+PHRpdGxlPlJlZ3VsYXRpb24gb2Yg
aHVtYW4gbW9ub2N5dGUgZnVuY3Rpb25zIGJ5IGFjdXRlIGV0aGFub2wgdHJlYXRtZW50OiBkZWNy
ZWFzZWQgdHVtb3IgbmVjcm9zaXMgZmFjdG9yLWFscGhhLCBpbnRlcmxldWtpbi0xIGJldGEgYW5k
IGVsZXZhdGVkIGludGVybGV1a2luLTEwLCBhbmQgdHJhbnNmb3JtaW5nIGdyb3d0aCBmYWN0b3It
YmV0YSBwcm9kdWN0aW9uPC90aXRsZT48c2Vjb25kYXJ5LXRpdGxlPkFsY29ob2wgQ2xpbiBFeHAg
UmVzPC9zZWNvbmRhcnktdGl0bGU+PGFsdC10aXRsZT5BbGNvaG9saXNtLCBjbGluaWNhbCBhbmQg
ZXhwZXJpbWVudGFsIHJlc2VhcmNoPC9hbHQtdGl0bGU+PC90aXRsZXM+PHBlcmlvZGljYWw+PGZ1
bGwtdGl0bGU+QWxjb2hvbCBDbGluIEV4cCBSZXM8L2Z1bGwtdGl0bGU+PC9wZXJpb2RpY2FsPjxw
YWdlcz45MDAtNzwvcGFnZXM+PHZvbHVtZT4yMDwvdm9sdW1lPjxudW1iZXI+NTwvbnVtYmVyPjxr
ZXl3b3Jkcz48a2V5d29yZD5BZHVsdDwva2V5d29yZD48a2V5d29yZD5BbGNvaG9saWMgSW50b3hp
Y2F0aW9uLyppbW11bm9sb2d5PC9rZXl3b3JkPjxrZXl3b3JkPkRvc2UtUmVzcG9uc2UgUmVsYXRp
b25zaGlwLCBEcnVnPC9rZXl3b3JkPjxrZXl3b3JkPkVzY2hlcmljaGlhIGNvbGkvaW1tdW5vbG9n
eTwva2V5d29yZD48a2V5d29yZD5FdGhhbm9sL3BoYXJtYWNva2luZXRpY3MvKnRveGljaXR5PC9r
ZXl3b3JkPjxrZXl3b3JkPkZlbWFsZTwva2V5d29yZD48a2V5d29yZD5IdW1hbnM8L2tleXdvcmQ+
PGtleXdvcmQ+SW4gVml0cm8gVGVjaG5pcXVlczwva2V5d29yZD48a2V5d29yZD5JbnRlcmxldWtp
bi0xLypibG9vZDwva2V5d29yZD48a2V5d29yZD5JbnRlcmxldWtpbi0xMC8qYmxvb2Q8L2tleXdv
cmQ+PGtleXdvcmQ+TGlwb3BvbHlzYWNjaGFyaWRlcy9pbW11bm9sb2d5PC9rZXl3b3JkPjxrZXl3
b3JkPk1hY3JvcGhhZ2VzL2RydWcgZWZmZWN0cy9pbW11bm9sb2d5PC9rZXl3b3JkPjxrZXl3b3Jk
Pk1hbGU8L2tleXdvcmQ+PGtleXdvcmQ+TWlkZGxlIEFnZWQ8L2tleXdvcmQ+PGtleXdvcmQ+TW9u
b2N5dGVzLypkcnVnIGVmZmVjdHMvaW1tdW5vbG9neTwva2V5d29yZD48a2V5d29yZD5UcmFuc2Zv
cm1pbmcgR3Jvd3RoIEZhY3RvciBiZXRhLypibG9vZDwva2V5d29yZD48a2V5d29yZD5UdW1vciBO
ZWNyb3NpcyBGYWN0b3ItYWxwaGEvKm1ldGFib2xpc208L2tleXdvcmQ+PC9rZXl3b3Jkcz48ZGF0
ZXM+PHllYXI+MTk5NjwveWVhcj48cHViLWRhdGVzPjxkYXRlPkF1ZzwvZGF0ZT48L3B1Yi1kYXRl
cz48L2RhdGVzPjxpc2JuPjAxNDUtNjAwOCAoUHJpbnQpJiN4RDswMTQ1LTYwMDggKExpbmtpbmcp
PC9pc2JuPjxhY2Nlc3Npb24tbnVtPjg4NjU5NjY8L2FjY2Vzc2lvbi1udW0+PHVybHM+PHJlbGF0
ZWQtdXJscz48dXJsPmh0dHA6Ly93d3cubmNiaS5ubG0ubmloLmdvdi9wdWJtZWQvODg2NTk2Njwv
dXJsPjwvcmVsYXRlZC11cmxzPjwvdXJscz48L3JlY29yZD48L0NpdGU+PC9FbmROb3RlPn==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75" w:tooltip="Szabo, 1996 #941" w:history="1">
        <w:r w:rsidRPr="00E05C91">
          <w:rPr>
            <w:rFonts w:ascii="Book Antiqua" w:hAnsi="Book Antiqua"/>
            <w:noProof/>
            <w:sz w:val="24"/>
            <w:szCs w:val="24"/>
            <w:vertAlign w:val="superscript"/>
          </w:rPr>
          <w:t>75</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In addition, alcohol treatment can facilitate the passive loading of glycolipid to the CD1d molecule in CD1d transfected </w:t>
      </w:r>
      <w:proofErr w:type="spellStart"/>
      <w:r w:rsidRPr="00E05C91">
        <w:rPr>
          <w:rFonts w:ascii="Book Antiqua" w:hAnsi="Book Antiqua"/>
          <w:sz w:val="24"/>
          <w:szCs w:val="24"/>
        </w:rPr>
        <w:t>HeLa</w:t>
      </w:r>
      <w:proofErr w:type="spellEnd"/>
      <w:r w:rsidRPr="00E05C91">
        <w:rPr>
          <w:rFonts w:ascii="Book Antiqua" w:hAnsi="Book Antiqua"/>
          <w:sz w:val="24"/>
          <w:szCs w:val="24"/>
        </w:rPr>
        <w:t xml:space="preserve"> </w:t>
      </w:r>
      <w:proofErr w:type="gramStart"/>
      <w:r w:rsidRPr="00E05C91">
        <w:rPr>
          <w:rFonts w:ascii="Book Antiqua" w:hAnsi="Book Antiqua"/>
          <w:sz w:val="24"/>
          <w:szCs w:val="24"/>
        </w:rPr>
        <w:t>cells</w:t>
      </w:r>
      <w:proofErr w:type="gramEnd"/>
      <w:r w:rsidRPr="00E05C91">
        <w:rPr>
          <w:rFonts w:ascii="Book Antiqua" w:hAnsi="Book Antiqua"/>
          <w:sz w:val="24"/>
          <w:szCs w:val="24"/>
        </w:rPr>
        <w:fldChar w:fldCharType="begin">
          <w:fldData xml:space="preserve">PEVuZE5vdGU+PENpdGU+PEF1dGhvcj5CdXNjaGFyZDwvQXV0aG9yPjxZZWFyPjIwMTE8L1llYXI+
PFJlY051bT45NDQ8L1JlY051bT48RGlzcGxheVRleHQ+PHN0eWxlIGZhY2U9InN1cGVyc2NyaXB0
Ij5bNzZdPC9zdHlsZT48L0Rpc3BsYXlUZXh0PjxyZWNvcmQ+PHJlYy1udW1iZXI+OTQ0PC9yZWMt
bnVtYmVyPjxmb3JlaWduLWtleXM+PGtleSBhcHA9IkVOIiBkYi1pZD0iYXAydDV2YXJiMHN6djJl
d3Ryb3gyOXpqMmFmZXJwZWQyOWZ2Ij45NDQ8L2tleT48L2ZvcmVpZ24ta2V5cz48cmVmLXR5cGUg
bmFtZT0iSm91cm5hbCBBcnRpY2xlIj4xNzwvcmVmLXR5cGU+PGNvbnRyaWJ1dG9ycz48YXV0aG9y
cz48YXV0aG9yPkJ1c2NoYXJkLCBLLjwvYXV0aG9yPjxhdXRob3I+SGFuc2VuLCBBLiBLLjwvYXV0
aG9yPjxhdXRob3I+SmVuc2VuLCBLLjwvYXV0aG9yPjxhdXRob3I+TGluZGVuYmVyZ2gtS29ydGxl
dmUsIEQuIEouPC9hdXRob3I+PGF1dGhvcj5kZSBSdWl0ZXIsIEwuIEYuPC9hdXRob3I+PGF1dGhv
cj5Lcm9obiwgVC4gQy48L2F1dGhvcj48YXV0aG9yPkh1ZmVsZHQsIE0uIFIuPC9hdXRob3I+PGF1
dGhvcj5Wb2dlbnNlbiwgRi4gSy48L2F1dGhvcj48YXV0aG9yPkFhc3RlZCwgQi48L2F1dGhvcj48
YXV0aG9yPk9zdGVyYnllLCBULjwvYXV0aG9yPjxhdXRob3I+Um9lcCwgQi4gTy48L2F1dGhvcj48
YXV0aG9yPmRlIEhhYXIsIEMuPC9hdXRob3I+PGF1dGhvcj5OaWV1d2VuaHVpcywgRS4gRS48L2F1
dGhvcj48L2F1dGhvcnM+PC9jb250cmlidXRvcnM+PGF1dGgtYWRkcmVzcz5CYXJ0aG9saW4gSW5z
dGl0dXR0ZXQsIFJpZ3Nob3NwaXRhbGV0LCBDb3BlbmhhZ2VuLCBEZW5tYXJrLiBidXNjaGFyZEBk
YWRsbmV0LmRrPC9hdXRoLWFkZHJlc3M+PHRpdGxlcz48dGl0bGU+QWxjb2hvbCBmYWNpbGl0YXRl
cyBDRDFkIGxvYWRpbmcsIHN1YnNlcXVlbnQgYWN0aXZhdGlvbiBvZiBOS1QgY2VsbHMsIGFuZCBy
ZWR1Y2VzIHRoZSBpbmNpZGVuY2Ugb2YgZGlhYmV0ZXMgaW4gTk9EIG1pY2U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MTc5MzE8L3BhZ2VzPjx2b2x1
bWU+Njwvdm9sdW1lPjxudW1iZXI+NDwvbnVtYmVyPjxrZXl3b3Jkcz48a2V5d29yZD5BbmltYWxz
PC9rZXl3b3JkPjxrZXl3b3JkPkFudGlnZW5zLCBDRDFkLyptZXRhYm9saXNtPC9rZXl3b3JkPjxr
ZXl3b3JkPkJlaGF2aW9yLCBBbmltYWwvZHJ1ZyBlZmZlY3RzPC9rZXl3b3JkPjxrZXl3b3JkPkRl
bmF0dXJpbmcgR3JhZGllbnQgR2VsIEVsZWN0cm9waG9yZXNpczwva2V5d29yZD48a2V5d29yZD5E
aWFiZXRlcyBNZWxsaXR1cy9pbW11bm9sb2d5LypwcmV2ZW50aW9uICZhbXA7IGNvbnRyb2w8L2tl
eXdvcmQ+PGtleXdvcmQ+RG9zZS1SZXNwb25zZSBSZWxhdGlvbnNoaXAsIERydWc8L2tleXdvcmQ+
PGtleXdvcmQ+RXRoYW5vbC8qcGhhcm1hY29sb2d5PC9rZXl3b3JkPjxrZXl3b3JkPkZlbWFsZTwv
a2V5d29yZD48a2V5d29yZD5GbG93IEN5dG9tZXRyeTwva2V5d29yZD48a2V5d29yZD5IZUxhIENl
bGxzPC9rZXl3b3JkPjxrZXl3b3JkPkh1bWFuczwva2V5d29yZD48a2V5d29yZD5NaWNlPC9rZXl3
b3JkPjxrZXl3b3JkPk1pY2UsIEluYnJlZCBOT0Q8L2tleXdvcmQ+PGtleXdvcmQ+TmF0dXJhbCBL
aWxsZXIgVC1DZWxscy9jeXRvbG9neS8qZHJ1ZyBlZmZlY3RzL2ltbXVub2xvZ3kvKm1ldGFib2xp
c208L2tleXdvcmQ+PGtleXdvcmQ+UHJvdGVpbiBUcmFuc3BvcnQvZHJ1ZyBlZmZlY3RzPC9rZXl3
b3JkPjwva2V5d29yZHM+PGRhdGVzPjx5ZWFyPjIwMTE8L3llYXI+PC9kYXRlcz48aXNibj4xOTMy
LTYyMDMgKEVsZWN0cm9uaWMpJiN4RDsxOTMyLTYyMDMgKExpbmtpbmcpPC9pc2JuPjxhY2Nlc3Np
b24tbnVtPjIxNDgzNzc4PC9hY2Nlc3Npb24tbnVtPjx1cmxzPjxyZWxhdGVkLXVybHM+PHVybD5o
dHRwOi8vd3d3Lm5jYmkubmxtLm5paC5nb3YvcHVibWVkLzIxNDgzNzc4PC91cmw+PC9yZWxhdGVk
LXVybHM+PC91cmxzPjxjdXN0b20yPjMwNjk5Nzc8L2N1c3RvbTI+PGVsZWN0cm9uaWMtcmVzb3Vy
Y2UtbnVtPjEwLjEzNzEvam91cm5hbC5wb25lLjAwMTc5MzE8L2VsZWN0cm9uaWMtcmVzb3VyY2Ut
bnVtPjwvcmVjb3JkPjwvQ2l0ZT48L0VuZE5vdGU+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CdXNjaGFyZDwvQXV0aG9yPjxZZWFyPjIwMTE8L1llYXI+
PFJlY051bT45NDQ8L1JlY051bT48RGlzcGxheVRleHQ+PHN0eWxlIGZhY2U9InN1cGVyc2NyaXB0
Ij5bNzZdPC9zdHlsZT48L0Rpc3BsYXlUZXh0PjxyZWNvcmQ+PHJlYy1udW1iZXI+OTQ0PC9yZWMt
bnVtYmVyPjxmb3JlaWduLWtleXM+PGtleSBhcHA9IkVOIiBkYi1pZD0iYXAydDV2YXJiMHN6djJl
d3Ryb3gyOXpqMmFmZXJwZWQyOWZ2Ij45NDQ8L2tleT48L2ZvcmVpZ24ta2V5cz48cmVmLXR5cGUg
bmFtZT0iSm91cm5hbCBBcnRpY2xlIj4xNzwvcmVmLXR5cGU+PGNvbnRyaWJ1dG9ycz48YXV0aG9y
cz48YXV0aG9yPkJ1c2NoYXJkLCBLLjwvYXV0aG9yPjxhdXRob3I+SGFuc2VuLCBBLiBLLjwvYXV0
aG9yPjxhdXRob3I+SmVuc2VuLCBLLjwvYXV0aG9yPjxhdXRob3I+TGluZGVuYmVyZ2gtS29ydGxl
dmUsIEQuIEouPC9hdXRob3I+PGF1dGhvcj5kZSBSdWl0ZXIsIEwuIEYuPC9hdXRob3I+PGF1dGhv
cj5Lcm9obiwgVC4gQy48L2F1dGhvcj48YXV0aG9yPkh1ZmVsZHQsIE0uIFIuPC9hdXRob3I+PGF1
dGhvcj5Wb2dlbnNlbiwgRi4gSy48L2F1dGhvcj48YXV0aG9yPkFhc3RlZCwgQi48L2F1dGhvcj48
YXV0aG9yPk9zdGVyYnllLCBULjwvYXV0aG9yPjxhdXRob3I+Um9lcCwgQi4gTy48L2F1dGhvcj48
YXV0aG9yPmRlIEhhYXIsIEMuPC9hdXRob3I+PGF1dGhvcj5OaWV1d2VuaHVpcywgRS4gRS48L2F1
dGhvcj48L2F1dGhvcnM+PC9jb250cmlidXRvcnM+PGF1dGgtYWRkcmVzcz5CYXJ0aG9saW4gSW5z
dGl0dXR0ZXQsIFJpZ3Nob3NwaXRhbGV0LCBDb3BlbmhhZ2VuLCBEZW5tYXJrLiBidXNjaGFyZEBk
YWRsbmV0LmRrPC9hdXRoLWFkZHJlc3M+PHRpdGxlcz48dGl0bGU+QWxjb2hvbCBmYWNpbGl0YXRl
cyBDRDFkIGxvYWRpbmcsIHN1YnNlcXVlbnQgYWN0aXZhdGlvbiBvZiBOS1QgY2VsbHMsIGFuZCBy
ZWR1Y2VzIHRoZSBpbmNpZGVuY2Ugb2YgZGlhYmV0ZXMgaW4gTk9EIG1pY2U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MTc5MzE8L3BhZ2VzPjx2b2x1
bWU+Njwvdm9sdW1lPjxudW1iZXI+NDwvbnVtYmVyPjxrZXl3b3Jkcz48a2V5d29yZD5BbmltYWxz
PC9rZXl3b3JkPjxrZXl3b3JkPkFudGlnZW5zLCBDRDFkLyptZXRhYm9saXNtPC9rZXl3b3JkPjxr
ZXl3b3JkPkJlaGF2aW9yLCBBbmltYWwvZHJ1ZyBlZmZlY3RzPC9rZXl3b3JkPjxrZXl3b3JkPkRl
bmF0dXJpbmcgR3JhZGllbnQgR2VsIEVsZWN0cm9waG9yZXNpczwva2V5d29yZD48a2V5d29yZD5E
aWFiZXRlcyBNZWxsaXR1cy9pbW11bm9sb2d5LypwcmV2ZW50aW9uICZhbXA7IGNvbnRyb2w8L2tl
eXdvcmQ+PGtleXdvcmQ+RG9zZS1SZXNwb25zZSBSZWxhdGlvbnNoaXAsIERydWc8L2tleXdvcmQ+
PGtleXdvcmQ+RXRoYW5vbC8qcGhhcm1hY29sb2d5PC9rZXl3b3JkPjxrZXl3b3JkPkZlbWFsZTwv
a2V5d29yZD48a2V5d29yZD5GbG93IEN5dG9tZXRyeTwva2V5d29yZD48a2V5d29yZD5IZUxhIENl
bGxzPC9rZXl3b3JkPjxrZXl3b3JkPkh1bWFuczwva2V5d29yZD48a2V5d29yZD5NaWNlPC9rZXl3
b3JkPjxrZXl3b3JkPk1pY2UsIEluYnJlZCBOT0Q8L2tleXdvcmQ+PGtleXdvcmQ+TmF0dXJhbCBL
aWxsZXIgVC1DZWxscy9jeXRvbG9neS8qZHJ1ZyBlZmZlY3RzL2ltbXVub2xvZ3kvKm1ldGFib2xp
c208L2tleXdvcmQ+PGtleXdvcmQ+UHJvdGVpbiBUcmFuc3BvcnQvZHJ1ZyBlZmZlY3RzPC9rZXl3
b3JkPjwva2V5d29yZHM+PGRhdGVzPjx5ZWFyPjIwMTE8L3llYXI+PC9kYXRlcz48aXNibj4xOTMy
LTYyMDMgKEVsZWN0cm9uaWMpJiN4RDsxOTMyLTYyMDMgKExpbmtpbmcpPC9pc2JuPjxhY2Nlc3Np
b24tbnVtPjIxNDgzNzc4PC9hY2Nlc3Npb24tbnVtPjx1cmxzPjxyZWxhdGVkLXVybHM+PHVybD5o
dHRwOi8vd3d3Lm5jYmkubmxtLm5paC5nb3YvcHVibWVkLzIxNDgzNzc4PC91cmw+PC9yZWxhdGVk
LXVybHM+PC91cmxzPjxjdXN0b20yPjMwNjk5Nzc8L2N1c3RvbTI+PGVsZWN0cm9uaWMtcmVzb3Vy
Y2UtbnVtPjEwLjEzNzEvam91cm5hbC5wb25lLjAwMTc5MzE8L2VsZWN0cm9uaWMtcmVzb3VyY2Ut
bnVtPjwvcmVjb3JkPjwvQ2l0ZT48L0VuZE5vdGU+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76" w:tooltip="Buschard, 2011 #944" w:history="1">
        <w:r w:rsidRPr="00E05C91">
          <w:rPr>
            <w:rFonts w:ascii="Book Antiqua" w:hAnsi="Book Antiqua"/>
            <w:noProof/>
            <w:sz w:val="24"/>
            <w:szCs w:val="24"/>
            <w:vertAlign w:val="superscript"/>
          </w:rPr>
          <w:t>76</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Thus, additional mechanistic study should be undertaken to consider these discrepant effects of alcohol drinking. </w:t>
      </w:r>
    </w:p>
    <w:p w:rsidR="00EA1091" w:rsidRPr="00E05C91" w:rsidRDefault="00EA1091" w:rsidP="00114147">
      <w:pPr>
        <w:pStyle w:val="a8"/>
        <w:spacing w:line="360" w:lineRule="auto"/>
        <w:ind w:firstLineChars="100" w:firstLine="240"/>
        <w:rPr>
          <w:rFonts w:ascii="Book Antiqua" w:hAnsi="Book Antiqua"/>
          <w:sz w:val="24"/>
          <w:szCs w:val="24"/>
        </w:rPr>
      </w:pPr>
      <w:r w:rsidRPr="00E05C91">
        <w:rPr>
          <w:rFonts w:ascii="Book Antiqua" w:hAnsi="Book Antiqua"/>
          <w:sz w:val="24"/>
          <w:szCs w:val="24"/>
        </w:rPr>
        <w:t>In alcoholic patients, abstinence is the best therapy but it is practically difficult to achieve. Although liver transplantation might be an alternative choice, it is not always a suitable treatment because of donor shortage</w:t>
      </w:r>
      <w:r w:rsidRPr="00E05C91">
        <w:rPr>
          <w:rFonts w:ascii="Book Antiqua" w:hAnsi="Book Antiqua"/>
          <w:sz w:val="24"/>
          <w:szCs w:val="24"/>
        </w:rPr>
        <w:fldChar w:fldCharType="begin"/>
      </w:r>
      <w:r w:rsidRPr="00E05C91">
        <w:rPr>
          <w:rFonts w:ascii="Book Antiqua" w:hAnsi="Book Antiqua"/>
          <w:sz w:val="24"/>
          <w:szCs w:val="24"/>
        </w:rPr>
        <w:instrText xml:space="preserve"> ADDIN EN.CITE &lt;EndNote&gt;&lt;Cite&gt;&lt;Author&gt;Williams&lt;/Author&gt;&lt;Year&gt;2006&lt;/Year&gt;&lt;RecNum&gt;132&lt;/RecNum&gt;&lt;DisplayText&gt;&lt;style face="superscript"&gt;[77]&lt;/style&gt;&lt;/DisplayText&gt;&lt;record&gt;&lt;rec-number&gt;132&lt;/rec-number&gt;&lt;foreign-keys&gt;&lt;key app="EN" db-id="ap2t5varb0szv2ewtrox29zj2aferped29fv"&gt;132&lt;/key&gt;&lt;/foreign-keys&gt;&lt;ref-type name="Journal Article"&gt;17&lt;/ref-type&gt;&lt;contributors&gt;&lt;authors&gt;&lt;author&gt;Williams, R.&lt;/author&gt;&lt;/authors&gt;&lt;/contributors&gt;&lt;auth-address&gt;UCL Institute of Hepatology, Division of Medicine, Royal Free and University College Medical School, London, UK. roger.williams@ucl.ac.uk&lt;/auth-address&gt;&lt;titles&gt;&lt;title&gt;Global challenges in liver disease&lt;/title&gt;&lt;secondary-title&gt;Hepatology&lt;/secondary-title&gt;&lt;/titles&gt;&lt;periodical&gt;&lt;full-title&gt;Hepatology&lt;/full-title&gt;&lt;/periodical&gt;&lt;pages&gt;521-6&lt;/pages&gt;&lt;volume&gt;44&lt;/volume&gt;&lt;number&gt;3&lt;/number&gt;&lt;edition&gt;2006/08/31&lt;/edition&gt;&lt;keywords&gt;&lt;keyword&gt;Humans&lt;/keyword&gt;&lt;keyword&gt;Incidence&lt;/keyword&gt;&lt;keyword&gt;Liver Diseases/*epidemiology&lt;/keyword&gt;&lt;keyword&gt;Risk Factors&lt;/keyword&gt;&lt;keyword&gt;World Health&lt;/keyword&gt;&lt;keyword&gt;World Health Organization&lt;/keyword&gt;&lt;/keywords&gt;&lt;dates&gt;&lt;year&gt;2006&lt;/year&gt;&lt;pub-dates&gt;&lt;date&gt;Sep&lt;/date&gt;&lt;/pub-dates&gt;&lt;/dates&gt;&lt;isbn&gt;0270-9139 (Print)&amp;#xD;0270-9139 (Linking)&lt;/isbn&gt;&lt;accession-num&gt;16941687&lt;/accession-num&gt;&lt;urls&gt;&lt;related-urls&gt;&lt;url&gt;http://www.ncbi.nlm.nih.gov/entrez/query.fcgi?cmd=Retrieve&amp;amp;db=PubMed&amp;amp;dopt=Citation&amp;amp;list_uids=16941687&lt;/url&gt;&lt;/related-urls&gt;&lt;/urls&gt;&lt;electronic-resource-num&gt;10.1002/hep.21347&lt;/electronic-resource-num&gt;&lt;language&gt;eng&lt;/language&gt;&lt;/record&gt;&lt;/Cite&gt;&lt;/EndNote&gt;</w:instrText>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77" w:tooltip="Williams, 2006 #132" w:history="1">
        <w:r w:rsidRPr="00E05C91">
          <w:rPr>
            <w:rFonts w:ascii="Book Antiqua" w:hAnsi="Book Antiqua"/>
            <w:noProof/>
            <w:sz w:val="24"/>
            <w:szCs w:val="24"/>
            <w:vertAlign w:val="superscript"/>
          </w:rPr>
          <w:t>77</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Therefore, numerous efforts have been conducted to create therapeutics for ALD. </w:t>
      </w:r>
      <w:r w:rsidRPr="00E05C91">
        <w:rPr>
          <w:rFonts w:ascii="Book Antiqua" w:eastAsia="AdvEPSTIM" w:hAnsi="Book Antiqua"/>
          <w:sz w:val="24"/>
          <w:szCs w:val="24"/>
        </w:rPr>
        <w:t>To reduce or inhibit</w:t>
      </w:r>
      <w:r w:rsidRPr="00E05C91">
        <w:rPr>
          <w:rFonts w:ascii="Book Antiqua" w:eastAsia="Batang" w:hAnsi="Book Antiqua"/>
          <w:sz w:val="24"/>
          <w:szCs w:val="24"/>
        </w:rPr>
        <w:t xml:space="preserve"> inflammation and oxidative stress, various anti-inflammatory drugs, anti-oxidants and anti-</w:t>
      </w:r>
      <w:proofErr w:type="spellStart"/>
      <w:r w:rsidRPr="00E05C91">
        <w:rPr>
          <w:rFonts w:ascii="Book Antiqua" w:eastAsia="Batang" w:hAnsi="Book Antiqua"/>
          <w:sz w:val="24"/>
          <w:szCs w:val="24"/>
        </w:rPr>
        <w:t>fibrotics</w:t>
      </w:r>
      <w:proofErr w:type="spellEnd"/>
      <w:r w:rsidRPr="00E05C91">
        <w:rPr>
          <w:rFonts w:ascii="Book Antiqua" w:eastAsia="Batang" w:hAnsi="Book Antiqua"/>
          <w:sz w:val="24"/>
          <w:szCs w:val="24"/>
        </w:rPr>
        <w:t xml:space="preserve"> have been developed and their effectiveness has been demonstrated in animals and patients with </w:t>
      </w:r>
      <w:proofErr w:type="gramStart"/>
      <w:r w:rsidRPr="00E05C91">
        <w:rPr>
          <w:rFonts w:ascii="Book Antiqua" w:eastAsia="Batang" w:hAnsi="Book Antiqua"/>
          <w:sz w:val="24"/>
          <w:szCs w:val="24"/>
        </w:rPr>
        <w:t>ALD</w:t>
      </w:r>
      <w:proofErr w:type="gramEnd"/>
      <w:r w:rsidRPr="00E05C91">
        <w:rPr>
          <w:rFonts w:ascii="Book Antiqua" w:eastAsia="Batang" w:hAnsi="Book Antiqua"/>
          <w:sz w:val="24"/>
          <w:szCs w:val="24"/>
        </w:rPr>
        <w:fldChar w:fldCharType="begin">
          <w:fldData xml:space="preserve">PEVuZE5vdGU+PENpdGU+PEF1dGhvcj5CYXJuZXM8L0F1dGhvcj48WWVhcj4xOTk3PC9ZZWFyPjxS
ZWNOdW0+MTI4PC9SZWNOdW0+PERpc3BsYXlUZXh0PjxzdHlsZSBmYWNlPSJzdXBlcnNjcmlwdCI+
Wzc4LTgxXTwvc3R5bGU+PC9EaXNwbGF5VGV4dD48cmVjb3JkPjxyZWMtbnVtYmVyPjEyODwvcmVj
LW51bWJlcj48Zm9yZWlnbi1rZXlzPjxrZXkgYXBwPSJFTiIgZGItaWQ9ImFwMnQ1dmFyYjBzenYy
ZXd0cm94Mjl6ajJhZmVycGVkMjlmdiI+MTI4PC9rZXk+PC9mb3JlaWduLWtleXM+PHJlZi10eXBl
IG5hbWU9IkpvdXJuYWwgQXJ0aWNsZSI+MTc8L3JlZi10eXBlPjxjb250cmlidXRvcnM+PGF1dGhv
cnM+PGF1dGhvcj5CYXJuZXMsIFAuIEouPC9hdXRob3I+PGF1dGhvcj5LYXJpbiwgTS48L2F1dGhv
cj48L2F1dGhvcnM+PC9jb250cmlidXRvcnM+PGF1dGgtYWRkcmVzcz5EZXBhcnRtZW50IG9mIFRo
b3JhY2ljIE1lZGljaW5lLCBOYXRpb25hbCBIZWFydCBhbmQgTHVuZyBJbnN0aXR1dGUsIEltcGVy
aWFsIENvbGxlZ2UsIExvbmRvbiwgVW5pdGVkIEtpbmdkb20uPC9hdXRoLWFkZHJlc3M+PHRpdGxl
cz48dGl0bGU+TnVjbGVhciBmYWN0b3Ita2FwcGFCOiBhIHBpdm90YWwgdHJhbnNjcmlwdGlvbiBm
YWN0b3IgaW4gY2hyb25pYyBpbmZsYW1tYXRvcnkgZGlzZWFzZXM8L3RpdGxlPjxzZWNvbmRhcnkt
dGl0bGU+TiBFbmdsIEogTWVkPC9zZWNvbmRhcnktdGl0bGU+PC90aXRsZXM+PHBlcmlvZGljYWw+
PGZ1bGwtdGl0bGU+TiBFbmdsIEogTWVkPC9mdWxsLXRpdGxlPjwvcGVyaW9kaWNhbD48cGFnZXM+
MTA2Ni03MTwvcGFnZXM+PHZvbHVtZT4zMzY8L3ZvbHVtZT48bnVtYmVyPjE1PC9udW1iZXI+PGVk
aXRpb24+MTk5Ny8wNC8xMDwvZWRpdGlvbj48a2V5d29yZHM+PGtleXdvcmQ+QXJ0aHJpdGlzL2dl
bmV0aWNzPC9rZXl3b3JkPjxrZXl3b3JkPkNocm9uaWMgRGlzZWFzZTwva2V5d29yZD48a2V5d29y
ZD5HbHVjb2NvcnRpY29pZHMvcGhhcm1hY29sb2d5PC9rZXl3b3JkPjxrZXl3b3JkPkh1bWFuczwv
a2V5d29yZD48a2V5d29yZD5JbmZsYW1tYXRpb24vZ2VuZXRpY3M8L2tleXdvcmQ+PGtleXdvcmQ+
SW5mbGFtbWF0b3J5IEJvd2VsIERpc2Vhc2VzL2dlbmV0aWNzPC9rZXl3b3JkPjxrZXl3b3JkPk5G
LWthcHBhIEIvYW50YWdvbmlzdHMgJmFtcDsgaW5oaWJpdG9ycy9nZW5ldGljcy8qcGh5c2lvbG9n
eTwva2V5d29yZD48a2V5d29yZD5UcmFuc2NyaXB0aW9uLCBHZW5ldGljPC9rZXl3b3JkPjwva2V5
d29yZHM+PGRhdGVzPjx5ZWFyPjE5OTc8L3llYXI+PHB1Yi1kYXRlcz48ZGF0ZT5BcHIgMTA8L2Rh
dGU+PC9wdWItZGF0ZXM+PC9kYXRlcz48aXNibj4wMDI4LTQ3OTMgKFByaW50KSYjeEQ7MDAyOC00
NzkzIChMaW5raW5nKTwvaXNibj48YWNjZXNzaW9uLW51bT45MDkxODA0PC9hY2Nlc3Npb24tbnVt
Pjx1cmxzPjxyZWxhdGVkLXVybHM+PHVybD5odHRwOi8vd3d3Lm5jYmkubmxtLm5paC5nb3YvZW50
cmV6L3F1ZXJ5LmZjZ2k/Y21kPVJldHJpZXZlJmFtcDtkYj1QdWJNZWQmYW1wO2RvcHQ9Q2l0YXRp
b24mYW1wO2xpc3RfdWlkcz05MDkxODA0PC91cmw+PC9yZWxhdGVkLXVybHM+PC91cmxzPjxlbGVj
dHJvbmljLXJlc291cmNlLW51bT4xMC4xMDU2L05FSk0xOTk3MDQxMDMzNjE1MDY8L2VsZWN0cm9u
aWMtcmVzb3VyY2UtbnVtPjxsYW5ndWFnZT5lbmc8L2xhbmd1YWdlPjwvcmVjb3JkPjwvQ2l0ZT48
Q2l0ZT48QXV0aG9yPlNwYWhyPC9BdXRob3I+PFllYXI+MjAwMTwvWWVhcj48UmVjTnVtPjEyOTwv
UmVjTnVtPjxyZWNvcmQ+PHJlYy1udW1iZXI+MTI5PC9yZWMtbnVtYmVyPjxmb3JlaWduLWtleXM+
PGtleSBhcHA9IkVOIiBkYi1pZD0iYXAydDV2YXJiMHN6djJld3Ryb3gyOXpqMmFmZXJwZWQyOWZ2
Ij4xMjk8L2tleT48L2ZvcmVpZ24ta2V5cz48cmVmLXR5cGUgbmFtZT0iSm91cm5hbCBBcnRpY2xl
Ij4xNzwvcmVmLXR5cGU+PGNvbnRyaWJ1dG9ycz48YXV0aG9ycz48YXV0aG9yPlNwYWhyLCBMLjwv
YXV0aG9yPjxhdXRob3I+UnViYmlhLUJyYW5kdCwgTC48L2F1dGhvcj48YXV0aG9yPlB1Z2luLCBK
LjwvYXV0aG9yPjxhdXRob3I+R2lvc3RyYSwgRS48L2F1dGhvcj48YXV0aG9yPkZyb3NzYXJkLCBK
LiBMLjwvYXV0aG9yPjxhdXRob3I+Qm9yaXNjaCwgQi48L2F1dGhvcj48YXV0aG9yPkhhZGVuZ3Vl
LCBBLjwvYXV0aG9yPjwvYXV0aG9ycz48L2NvbnRyaWJ1dG9ycz48YXV0aC1hZGRyZXNzPkdhc3Ry
b2VudGVyb2xvZ3kgYW5kIEhlcGF0b2xvZ3ksIFVuaXZlcnNpdHkgSG9zcGl0YWwsIDI0LCBSdWUg
TWljaGVsaS1kdS1DcmVzdCAxMjExIEdlbmV2YSAxNCwgU3dpdHplcmxhbmQuIGxhdXJlbnQuc3Bh
aHJAaGN1Z2UuZnI8L2F1dGgtYWRkcmVzcz48dGl0bGVzPjx0aXRsZT5SYXBpZCBjaGFuZ2VzIGlu
IGFsY29ob2xpYyBoZXBhdGl0aXMgaGlzdG9sb2d5IHVuZGVyIHN0ZXJvaWRzOiBjb3JyZWxhdGlv
biB3aXRoIHNvbHVibGUgaW50ZXJjZWxsdWxhciBhZGhlc2lvbiBtb2xlY3VsZS0xIGluIGhlcGF0
aWMgdmVub3VzIGJsb29kPC90aXRsZT48c2Vjb25kYXJ5LXRpdGxlPkogSGVwYXRvbDwvc2Vjb25k
YXJ5LXRpdGxlPjwvdGl0bGVzPjxwZXJpb2RpY2FsPjxmdWxsLXRpdGxlPkogSGVwYXRvbDwvZnVs
bC10aXRsZT48L3BlcmlvZGljYWw+PHBhZ2VzPjU4Mi05PC9wYWdlcz48dm9sdW1lPjM1PC92b2x1
bWU+PG51bWJlcj41PC9udW1iZXI+PGVkaXRpb24+MjAwMS8xMS8wMzwvZWRpdGlvbj48a2V5d29y
ZHM+PGtleXdvcmQ+QWR1bHQ8L2tleXdvcmQ+PGtleXdvcmQ+QWdlZDwva2V5d29yZD48a2V5d29y
ZD5BbnRpLUluZmxhbW1hdG9yeSBBZ2VudHMvKnRoZXJhcGV1dGljIHVzZTwva2V5d29yZD48a2V5
d29yZD5CaWxpcnViaW4vYmxvb2Q8L2tleXdvcmQ+PGtleXdvcmQ+QmlvcHN5PC9rZXl3b3JkPjxr
ZXl3b3JkPkZlbWFsZTwva2V5d29yZD48a2V5d29yZD5IZW1vZHluYW1pY3MvZHJ1ZyBlZmZlY3Rz
PC9rZXl3b3JkPjxrZXl3b3JkPkhlcGF0aWMgVmVpbnMvKnBoeXNpb3BhdGhvbG9neTwva2V5d29y
ZD48a2V5d29yZD5IZXBhdGl0aXMsIEFsY29ob2xpYy9ibG9vZC9kcnVnIHRoZXJhcHkvKnBhdGhv
bG9neTwva2V5d29yZD48a2V5d29yZD5IZXBhdG9jeXRlcy9wYXRob2xvZ3k8L2tleXdvcmQ+PGtl
eXdvcmQ+SHVtYW5zPC9rZXl3b3JkPjxrZXl3b3JkPkludGVyY2VsbHVsYXIgQWRoZXNpb24gTW9s
ZWN1bGUtMS9ibG9vZC8qZ2VuZXRpY3M8L2tleXdvcmQ+PGtleXdvcmQ+TGV1a29jeXRlIENvdW50
PC9rZXl3b3JkPjxrZXl3b3JkPkxpdmVyLypwYXRob2xvZ3k8L2tleXdvcmQ+PGtleXdvcmQ+TGl2
ZXIgQ2lyY3VsYXRpb24vZHJ1ZyBlZmZlY3RzL3BoeXNpb2xvZ3k8L2tleXdvcmQ+PGtleXdvcmQ+
TGl2ZXIgRnVuY3Rpb24gVGVzdHM8L2tleXdvcmQ+PGtleXdvcmQ+TWFsZTwva2V5d29yZD48a2V5
d29yZD5NaWRkbGUgQWdlZDwva2V5d29yZD48a2V5d29yZD5OZXV0cm9waGlscy9waHlzaW9sb2d5
PC9rZXl3b3JkPjxrZXl3b3JkPlByZWRuaXNvbG9uZS8qdGhlcmFwZXV0aWMgdXNlPC9rZXl3b3Jk
PjxrZXl3b3JkPlJlZ3Jlc3Npb24gQW5hbHlzaXM8L2tleXdvcmQ+PGtleXdvcmQ+VGltZSBGYWN0
b3JzPC9rZXl3b3JkPjxrZXl3b3JkPlR1bW9yIE5lY3Jvc2lzIEZhY3Rvci1hbHBoYS9nZW5ldGlj
cy9tZXRhYm9saXNtPC9rZXl3b3JkPjwva2V5d29yZHM+PGRhdGVzPjx5ZWFyPjIwMDE8L3llYXI+
PHB1Yi1kYXRlcz48ZGF0ZT5Ob3Y8L2RhdGU+PC9wdWItZGF0ZXM+PC9kYXRlcz48aXNibj4wMTY4
LTgyNzggKFByaW50KSYjeEQ7MDE2OC04Mjc4IChMaW5raW5nKTwvaXNibj48YWNjZXNzaW9uLW51
bT4xMTY5MDcwMzwvYWNjZXNzaW9uLW51bT48dXJscz48cmVsYXRlZC11cmxzPjx1cmw+aHR0cDov
L3d3dy5uY2JpLm5sbS5uaWguZ292L2VudHJlei9xdWVyeS5mY2dpP2NtZD1SZXRyaWV2ZSZhbXA7
ZGI9UHViTWVkJmFtcDtkb3B0PUNpdGF0aW9uJmFtcDtsaXN0X3VpZHM9MTE2OTA3MDM8L3VybD48
L3JlbGF0ZWQtdXJscz48L3VybHM+PGVsZWN0cm9uaWMtcmVzb3VyY2UtbnVtPlMwMTY4ODI3ODAx
MDAxOTA4IFtwaWldPC9lbGVjdHJvbmljLXJlc291cmNlLW51bT48bGFuZ3VhZ2U+ZW5nPC9sYW5n
dWFnZT48L3JlY29yZD48L0NpdGU+PENpdGU+PEF1dGhvcj5UYWllYjwvQXV0aG9yPjxZZWFyPjIw
MDA8L1llYXI+PFJlY051bT4xMzA8L1JlY051bT48cmVjb3JkPjxyZWMtbnVtYmVyPjEzMDwvcmVj
LW51bWJlcj48Zm9yZWlnbi1rZXlzPjxrZXkgYXBwPSJFTiIgZGItaWQ9ImFwMnQ1dmFyYjBzenYy
ZXd0cm94Mjl6ajJhZmVycGVkMjlmdiI+MTMwPC9rZXk+PC9mb3JlaWduLWtleXM+PHJlZi10eXBl
IG5hbWU9IkpvdXJuYWwgQXJ0aWNsZSI+MTc8L3JlZi10eXBlPjxjb250cmlidXRvcnM+PGF1dGhv
cnM+PGF1dGhvcj5UYWllYiwgSi48L2F1dGhvcj48YXV0aG9yPk1hdGh1cmluLCBQLjwvYXV0aG9y
PjxhdXRob3I+RWxiaW0sIEMuPC9hdXRob3I+PGF1dGhvcj5DbHV6ZWwsIFAuPC9hdXRob3I+PGF1
dGhvcj5BcmNlLVZpY2lvc28sIE0uPC9hdXRob3I+PGF1dGhvcj5CZXJuYXJkLCBCLjwvYXV0aG9y
PjxhdXRob3I+T3BvbG9uLCBQLjwvYXV0aG9yPjxhdXRob3I+R291Z2Vyb3QtUG9jaWRhbG8sIE0u
IEEuPC9hdXRob3I+PGF1dGhvcj5Qb3luYXJkLCBULjwvYXV0aG9yPjxhdXRob3I+Q2hvbGxldC1N
YXJ0aW4sIFMuPC9hdXRob3I+PC9hdXRob3JzPjwvY29udHJpYnV0b3JzPjxhdXRoLWFkZHJlc3M+
SW1tdW5vbG9neSBEZXBhcnRtZW50IGFuZCBJTlNFUk0gVTQ3OSwgQmljaGF0IEhvc3BpdGFsLCBQ
YXJpcywgRnJhbmNlLjwvYXV0aC1hZGRyZXNzPjx0aXRsZXM+PHRpdGxlPkJsb29kIG5ldXRyb3Bo
aWwgZnVuY3Rpb25zIGFuZCBjeXRva2luZSByZWxlYXNlIGluIHNldmVyZSBhbGNvaG9saWMgaGVw
YXRpdGlzOiBlZmZlY3Qgb2YgY29ydGljb3N0ZXJvaWRzPC90aXRsZT48c2Vjb25kYXJ5LXRpdGxl
PkogSGVwYXRvbDwvc2Vjb25kYXJ5LXRpdGxlPjwvdGl0bGVzPjxwZXJpb2RpY2FsPjxmdWxsLXRp
dGxlPkogSGVwYXRvbDwvZnVsbC10aXRsZT48L3BlcmlvZGljYWw+PHBhZ2VzPjU3OS04NjwvcGFn
ZXM+PHZvbHVtZT4zMjwvdm9sdW1lPjxudW1iZXI+NDwvbnVtYmVyPjxlZGl0aW9uPjIwMDAvMDQv
Mjc8L2VkaXRpb24+PGtleXdvcmRzPjxrZXl3b3JkPkFkcmVuYWwgQ29ydGV4IEhvcm1vbmVzLyph
ZG1pbmlzdHJhdGlvbiAmYW1wOyBkb3NhZ2U8L2tleXdvcmQ+PGtleXdvcmQ+QWR1bHQ8L2tleXdv
cmQ+PGtleXdvcmQ+QWdlZDwva2V5d29yZD48a2V5d29yZD5DeXRva2luZXMvKmJsb29kPC9rZXl3
b3JkPjxrZXl3b3JkPkZlbWFsZTwva2V5d29yZD48a2V5d29yZD5IZXBhdGl0aXMsIEFsY29ob2xp
Yy8qYmxvb2QvKmRydWcgdGhlcmFweTwva2V5d29yZD48a2V5d29yZD5IdW1hbnM8L2tleXdvcmQ+
PGtleXdvcmQ+SHlkcm9nZW4gUGVyb3hpZGUvYmxvb2Q8L2tleXdvcmQ+PGtleXdvcmQ+TC1TZWxl
Y3Rpbi9ibG9vZDwva2V5d29yZD48a2V5d29yZD5NYWxlPC9rZXl3b3JkPjxrZXl3b3JkPk1pZGRs
ZSBBZ2VkPC9rZXl3b3JkPjxrZXl3b3JkPk5ldXRyb3BoaWwgQWN0aXZhdGlvbjwva2V5d29yZD48
a2V5d29yZD5OZXV0cm9waGlscy8qbWV0YWJvbGlzbTwva2V5d29yZD48L2tleXdvcmRzPjxkYXRl
cz48eWVhcj4yMDAwPC95ZWFyPjxwdWItZGF0ZXM+PGRhdGU+QXByPC9kYXRlPjwvcHViLWRhdGVz
PjwvZGF0ZXM+PGlzYm4+MDE2OC04Mjc4IChQcmludCkmI3hEOzAxNjgtODI3OCAoTGlua2luZyk8
L2lzYm4+PGFjY2Vzc2lvbi1udW0+MTA3ODI5MDY8L2FjY2Vzc2lvbi1udW0+PHVybHM+PHJlbGF0
ZWQtdXJscz48dXJsPmh0dHA6Ly93d3cubmNiaS5ubG0ubmloLmdvdi9lbnRyZXovcXVlcnkuZmNn
aT9jbWQ9UmV0cmlldmUmYW1wO2RiPVB1Yk1lZCZhbXA7ZG9wdD1DaXRhdGlvbiZhbXA7bGlzdF91
aWRzPTEwNzgyOTA2PC91cmw+PC9yZWxhdGVkLXVybHM+PC91cmxzPjxlbGVjdHJvbmljLXJlc291
cmNlLW51bT5TMDE2OC04Mjc4KDAwKTgwMjE5LTYgW3BpaV08L2VsZWN0cm9uaWMtcmVzb3VyY2Ut
bnVtPjxsYW5ndWFnZT5lbmc8L2xhbmd1YWdlPjwvcmVjb3JkPjwvQ2l0ZT48Q2l0ZT48QXV0aG9y
PkFrcml2aWFkaXM8L0F1dGhvcj48WWVhcj4yMDAwPC9ZZWFyPjxSZWNOdW0+MTMxPC9SZWNOdW0+
PHJlY29yZD48cmVjLW51bWJlcj4xMzE8L3JlYy1udW1iZXI+PGZvcmVpZ24ta2V5cz48a2V5IGFw
cD0iRU4iIGRiLWlkPSJhcDJ0NXZhcmIwc3p2MmV3dHJveDI5emoyYWZlcnBlZDI5ZnYiPjEzMTwv
a2V5PjwvZm9yZWlnbi1rZXlzPjxyZWYtdHlwZSBuYW1lPSJKb3VybmFsIEFydGljbGUiPjE3PC9y
ZWYtdHlwZT48Y29udHJpYnV0b3JzPjxhdXRob3JzPjxhdXRob3I+QWtyaXZpYWRpcywgRS48L2F1
dGhvcj48YXV0aG9yPkJvdGxhLCBSLjwvYXV0aG9yPjxhdXRob3I+QnJpZ2dzLCBXLjwvYXV0aG9y
PjxhdXRob3I+SGFuLCBTLjwvYXV0aG9yPjxhdXRob3I+UmV5bm9sZHMsIFQuPC9hdXRob3I+PGF1
dGhvcj5TaGFraWwsIE8uPC9hdXRob3I+PC9hdXRob3JzPjwvY29udHJpYnV0b3JzPjxhdXRoLWFk
ZHJlc3M+TGl2ZXIgVW5pdCwgVW5pdmVyc2l0eSBvZiBTb3V0aGVybiBDYWxpZm9ybmlhLCBSYW5j
aG8gTG9zIEFtaWdvcyBNZWRpY2FsIENlbnRlciwgRG93bmV5LCBDYWxpZm9ybmlhLjwvYXV0aC1h
ZGRyZXNzPjx0aXRsZXM+PHRpdGxlPlBlbnRveGlmeWxsaW5lIGltcHJvdmVzIHNob3J0LXRlcm0g
c3Vydml2YWwgaW4gc2V2ZXJlIGFjdXRlIGFsY29ob2xpYyBoZXBhdGl0aXM6IGEgZG91YmxlLWJs
aW5kLCBwbGFjZWJvLWNvbnRyb2xsZWQgdHJpYWw8L3RpdGxlPjxzZWNvbmRhcnktdGl0bGU+R2Fz
dHJvZW50ZXJvbG9neTwvc2Vjb25kYXJ5LXRpdGxlPjwvdGl0bGVzPjxwZXJpb2RpY2FsPjxmdWxs
LXRpdGxlPkdhc3Ryb2VudGVyb2xvZ3k8L2Z1bGwtdGl0bGU+PC9wZXJpb2RpY2FsPjxwYWdlcz4x
NjM3LTQ4PC9wYWdlcz48dm9sdW1lPjExOTwvdm9sdW1lPjxudW1iZXI+NjwvbnVtYmVyPjxlZGl0
aW9uPjIwMDAvMTIvMTM8L2VkaXRpb24+PGtleXdvcmRzPjxrZXl3b3JkPkFjdXRlIERpc2Vhc2U8
L2tleXdvcmQ+PGtleXdvcmQ+QWR1bHQ8L2tleXdvcmQ+PGtleXdvcmQ+Q29ob3J0IFN0dWRpZXM8
L2tleXdvcmQ+PGtleXdvcmQ+RGlzZWFzZSBQcm9ncmVzc2lvbjwva2V5d29yZD48a2V5d29yZD5E
b3VibGUtQmxpbmQgTWV0aG9kPC9rZXl3b3JkPjxrZXl3b3JkPkZlbWFsZTwva2V5d29yZD48a2V5
d29yZD5IZXBhdGl0aXMsIEFsY29ob2xpYy9jb21wbGljYXRpb25zLypkcnVnPC9rZXl3b3JkPjxr
ZXl3b3JkPnRoZXJhcHkvbW9ydGFsaXR5LypwaHlzaW9wYXRob2xvZ3k8L2tleXdvcmQ+PGtleXdv
cmQ+SGVwYXRvcmVuYWwgU3luZHJvbWUvZXRpb2xvZ3k8L2tleXdvcmQ+PGtleXdvcmQ+SHVtYW5z
PC9rZXl3b3JkPjxrZXl3b3JkPk1hbGU8L2tleXdvcmQ+PGtleXdvcmQ+TWlkZGxlIEFnZWQ8L2tl
eXdvcmQ+PGtleXdvcmQ+TW9yYmlkaXR5PC9rZXl3b3JkPjxrZXl3b3JkPlBlbnRveGlmeWxsaW5l
Lyp0aGVyYXBldXRpYyB1c2U8L2tleXdvcmQ+PGtleXdvcmQ+UGhvc3Bob2RpZXN0ZXJhc2UgSW5o
aWJpdG9ycy8qdGhlcmFwZXV0aWMgdXNlPC9rZXl3b3JkPjxrZXl3b3JkPlBsYWNlYm9zPC9rZXl3
b3JkPjxrZXl3b3JkPlByb3NwZWN0aXZlIFN0dWRpZXM8L2tleXdvcmQ+PGtleXdvcmQ+U3Vydml2
YWwgQW5hbHlzaXM8L2tleXdvcmQ+PGtleXdvcmQ+VGltZSBGYWN0b3JzPC9rZXl3b3JkPjwva2V5
d29yZHM+PGRhdGVzPjx5ZWFyPjIwMDA8L3llYXI+PHB1Yi1kYXRlcz48ZGF0ZT5EZWM8L2RhdGU+
PC9wdWItZGF0ZXM+PC9kYXRlcz48aXNibj4wMDE2LTUwODUgKFByaW50KSYjeEQ7MDAxNi01MDg1
IChMaW5raW5nKTwvaXNibj48YWNjZXNzaW9uLW51bT4xMTExMzA4NTwvYWNjZXNzaW9uLW51bT48
dXJscz48cmVsYXRlZC11cmxzPjx1cmw+aHR0cDovL3d3dy5uY2JpLm5sbS5uaWguZ292L2VudHJl
ei9xdWVyeS5mY2dpP2NtZD1SZXRyaWV2ZSZhbXA7ZGI9UHViTWVkJmFtcDtkb3B0PUNpdGF0aW9u
JmFtcDtsaXN0X3VpZHM9MTExMTMwODU8L3VybD48L3JlbGF0ZWQtdXJscz48L3VybHM+PGVsZWN0
cm9uaWMtcmVzb3VyY2UtbnVtPlMwMDE2NTA4NTAwNTExODM0IFtwaWldPC9lbGVjdHJvbmljLXJl
c291cmNlLW51bT48bGFuZ3VhZ2U+ZW5nPC9sYW5ndWFnZT48L3JlY29yZD48L0NpdGU+PC9FbmRO
b3RlPn==
</w:fldData>
        </w:fldChar>
      </w:r>
      <w:r w:rsidRPr="00E05C91">
        <w:rPr>
          <w:rFonts w:ascii="Book Antiqua" w:eastAsia="Batang" w:hAnsi="Book Antiqua"/>
          <w:sz w:val="24"/>
          <w:szCs w:val="24"/>
        </w:rPr>
        <w:instrText xml:space="preserve"> ADDIN EN.CITE </w:instrText>
      </w:r>
      <w:r w:rsidRPr="00E05C91">
        <w:rPr>
          <w:rFonts w:ascii="Book Antiqua" w:eastAsia="Batang" w:hAnsi="Book Antiqua"/>
          <w:sz w:val="24"/>
          <w:szCs w:val="24"/>
        </w:rPr>
        <w:fldChar w:fldCharType="begin">
          <w:fldData xml:space="preserve">PEVuZE5vdGU+PENpdGU+PEF1dGhvcj5CYXJuZXM8L0F1dGhvcj48WWVhcj4xOTk3PC9ZZWFyPjxS
ZWNOdW0+MTI4PC9SZWNOdW0+PERpc3BsYXlUZXh0PjxzdHlsZSBmYWNlPSJzdXBlcnNjcmlwdCI+
Wzc4LTgxXTwvc3R5bGU+PC9EaXNwbGF5VGV4dD48cmVjb3JkPjxyZWMtbnVtYmVyPjEyODwvcmVj
LW51bWJlcj48Zm9yZWlnbi1rZXlzPjxrZXkgYXBwPSJFTiIgZGItaWQ9ImFwMnQ1dmFyYjBzenYy
ZXd0cm94Mjl6ajJhZmVycGVkMjlmdiI+MTI4PC9rZXk+PC9mb3JlaWduLWtleXM+PHJlZi10eXBl
IG5hbWU9IkpvdXJuYWwgQXJ0aWNsZSI+MTc8L3JlZi10eXBlPjxjb250cmlidXRvcnM+PGF1dGhv
cnM+PGF1dGhvcj5CYXJuZXMsIFAuIEouPC9hdXRob3I+PGF1dGhvcj5LYXJpbiwgTS48L2F1dGhv
cj48L2F1dGhvcnM+PC9jb250cmlidXRvcnM+PGF1dGgtYWRkcmVzcz5EZXBhcnRtZW50IG9mIFRo
b3JhY2ljIE1lZGljaW5lLCBOYXRpb25hbCBIZWFydCBhbmQgTHVuZyBJbnN0aXR1dGUsIEltcGVy
aWFsIENvbGxlZ2UsIExvbmRvbiwgVW5pdGVkIEtpbmdkb20uPC9hdXRoLWFkZHJlc3M+PHRpdGxl
cz48dGl0bGU+TnVjbGVhciBmYWN0b3Ita2FwcGFCOiBhIHBpdm90YWwgdHJhbnNjcmlwdGlvbiBm
YWN0b3IgaW4gY2hyb25pYyBpbmZsYW1tYXRvcnkgZGlzZWFzZXM8L3RpdGxlPjxzZWNvbmRhcnkt
dGl0bGU+TiBFbmdsIEogTWVkPC9zZWNvbmRhcnktdGl0bGU+PC90aXRsZXM+PHBlcmlvZGljYWw+
PGZ1bGwtdGl0bGU+TiBFbmdsIEogTWVkPC9mdWxsLXRpdGxlPjwvcGVyaW9kaWNhbD48cGFnZXM+
MTA2Ni03MTwvcGFnZXM+PHZvbHVtZT4zMzY8L3ZvbHVtZT48bnVtYmVyPjE1PC9udW1iZXI+PGVk
aXRpb24+MTk5Ny8wNC8xMDwvZWRpdGlvbj48a2V5d29yZHM+PGtleXdvcmQ+QXJ0aHJpdGlzL2dl
bmV0aWNzPC9rZXl3b3JkPjxrZXl3b3JkPkNocm9uaWMgRGlzZWFzZTwva2V5d29yZD48a2V5d29y
ZD5HbHVjb2NvcnRpY29pZHMvcGhhcm1hY29sb2d5PC9rZXl3b3JkPjxrZXl3b3JkPkh1bWFuczwv
a2V5d29yZD48a2V5d29yZD5JbmZsYW1tYXRpb24vZ2VuZXRpY3M8L2tleXdvcmQ+PGtleXdvcmQ+
SW5mbGFtbWF0b3J5IEJvd2VsIERpc2Vhc2VzL2dlbmV0aWNzPC9rZXl3b3JkPjxrZXl3b3JkPk5G
LWthcHBhIEIvYW50YWdvbmlzdHMgJmFtcDsgaW5oaWJpdG9ycy9nZW5ldGljcy8qcGh5c2lvbG9n
eTwva2V5d29yZD48a2V5d29yZD5UcmFuc2NyaXB0aW9uLCBHZW5ldGljPC9rZXl3b3JkPjwva2V5
d29yZHM+PGRhdGVzPjx5ZWFyPjE5OTc8L3llYXI+PHB1Yi1kYXRlcz48ZGF0ZT5BcHIgMTA8L2Rh
dGU+PC9wdWItZGF0ZXM+PC9kYXRlcz48aXNibj4wMDI4LTQ3OTMgKFByaW50KSYjeEQ7MDAyOC00
NzkzIChMaW5raW5nKTwvaXNibj48YWNjZXNzaW9uLW51bT45MDkxODA0PC9hY2Nlc3Npb24tbnVt
Pjx1cmxzPjxyZWxhdGVkLXVybHM+PHVybD5odHRwOi8vd3d3Lm5jYmkubmxtLm5paC5nb3YvZW50
cmV6L3F1ZXJ5LmZjZ2k/Y21kPVJldHJpZXZlJmFtcDtkYj1QdWJNZWQmYW1wO2RvcHQ9Q2l0YXRp
b24mYW1wO2xpc3RfdWlkcz05MDkxODA0PC91cmw+PC9yZWxhdGVkLXVybHM+PC91cmxzPjxlbGVj
dHJvbmljLXJlc291cmNlLW51bT4xMC4xMDU2L05FSk0xOTk3MDQxMDMzNjE1MDY8L2VsZWN0cm9u
aWMtcmVzb3VyY2UtbnVtPjxsYW5ndWFnZT5lbmc8L2xhbmd1YWdlPjwvcmVjb3JkPjwvQ2l0ZT48
Q2l0ZT48QXV0aG9yPlNwYWhyPC9BdXRob3I+PFllYXI+MjAwMTwvWWVhcj48UmVjTnVtPjEyOTwv
UmVjTnVtPjxyZWNvcmQ+PHJlYy1udW1iZXI+MTI5PC9yZWMtbnVtYmVyPjxmb3JlaWduLWtleXM+
PGtleSBhcHA9IkVOIiBkYi1pZD0iYXAydDV2YXJiMHN6djJld3Ryb3gyOXpqMmFmZXJwZWQyOWZ2
Ij4xMjk8L2tleT48L2ZvcmVpZ24ta2V5cz48cmVmLXR5cGUgbmFtZT0iSm91cm5hbCBBcnRpY2xl
Ij4xNzwvcmVmLXR5cGU+PGNvbnRyaWJ1dG9ycz48YXV0aG9ycz48YXV0aG9yPlNwYWhyLCBMLjwv
YXV0aG9yPjxhdXRob3I+UnViYmlhLUJyYW5kdCwgTC48L2F1dGhvcj48YXV0aG9yPlB1Z2luLCBK
LjwvYXV0aG9yPjxhdXRob3I+R2lvc3RyYSwgRS48L2F1dGhvcj48YXV0aG9yPkZyb3NzYXJkLCBK
LiBMLjwvYXV0aG9yPjxhdXRob3I+Qm9yaXNjaCwgQi48L2F1dGhvcj48YXV0aG9yPkhhZGVuZ3Vl
LCBBLjwvYXV0aG9yPjwvYXV0aG9ycz48L2NvbnRyaWJ1dG9ycz48YXV0aC1hZGRyZXNzPkdhc3Ry
b2VudGVyb2xvZ3kgYW5kIEhlcGF0b2xvZ3ksIFVuaXZlcnNpdHkgSG9zcGl0YWwsIDI0LCBSdWUg
TWljaGVsaS1kdS1DcmVzdCAxMjExIEdlbmV2YSAxNCwgU3dpdHplcmxhbmQuIGxhdXJlbnQuc3Bh
aHJAaGN1Z2UuZnI8L2F1dGgtYWRkcmVzcz48dGl0bGVzPjx0aXRsZT5SYXBpZCBjaGFuZ2VzIGlu
IGFsY29ob2xpYyBoZXBhdGl0aXMgaGlzdG9sb2d5IHVuZGVyIHN0ZXJvaWRzOiBjb3JyZWxhdGlv
biB3aXRoIHNvbHVibGUgaW50ZXJjZWxsdWxhciBhZGhlc2lvbiBtb2xlY3VsZS0xIGluIGhlcGF0
aWMgdmVub3VzIGJsb29kPC90aXRsZT48c2Vjb25kYXJ5LXRpdGxlPkogSGVwYXRvbDwvc2Vjb25k
YXJ5LXRpdGxlPjwvdGl0bGVzPjxwZXJpb2RpY2FsPjxmdWxsLXRpdGxlPkogSGVwYXRvbDwvZnVs
bC10aXRsZT48L3BlcmlvZGljYWw+PHBhZ2VzPjU4Mi05PC9wYWdlcz48dm9sdW1lPjM1PC92b2x1
bWU+PG51bWJlcj41PC9udW1iZXI+PGVkaXRpb24+MjAwMS8xMS8wMzwvZWRpdGlvbj48a2V5d29y
ZHM+PGtleXdvcmQ+QWR1bHQ8L2tleXdvcmQ+PGtleXdvcmQ+QWdlZDwva2V5d29yZD48a2V5d29y
ZD5BbnRpLUluZmxhbW1hdG9yeSBBZ2VudHMvKnRoZXJhcGV1dGljIHVzZTwva2V5d29yZD48a2V5
d29yZD5CaWxpcnViaW4vYmxvb2Q8L2tleXdvcmQ+PGtleXdvcmQ+QmlvcHN5PC9rZXl3b3JkPjxr
ZXl3b3JkPkZlbWFsZTwva2V5d29yZD48a2V5d29yZD5IZW1vZHluYW1pY3MvZHJ1ZyBlZmZlY3Rz
PC9rZXl3b3JkPjxrZXl3b3JkPkhlcGF0aWMgVmVpbnMvKnBoeXNpb3BhdGhvbG9neTwva2V5d29y
ZD48a2V5d29yZD5IZXBhdGl0aXMsIEFsY29ob2xpYy9ibG9vZC9kcnVnIHRoZXJhcHkvKnBhdGhv
bG9neTwva2V5d29yZD48a2V5d29yZD5IZXBhdG9jeXRlcy9wYXRob2xvZ3k8L2tleXdvcmQ+PGtl
eXdvcmQ+SHVtYW5zPC9rZXl3b3JkPjxrZXl3b3JkPkludGVyY2VsbHVsYXIgQWRoZXNpb24gTW9s
ZWN1bGUtMS9ibG9vZC8qZ2VuZXRpY3M8L2tleXdvcmQ+PGtleXdvcmQ+TGV1a29jeXRlIENvdW50
PC9rZXl3b3JkPjxrZXl3b3JkPkxpdmVyLypwYXRob2xvZ3k8L2tleXdvcmQ+PGtleXdvcmQ+TGl2
ZXIgQ2lyY3VsYXRpb24vZHJ1ZyBlZmZlY3RzL3BoeXNpb2xvZ3k8L2tleXdvcmQ+PGtleXdvcmQ+
TGl2ZXIgRnVuY3Rpb24gVGVzdHM8L2tleXdvcmQ+PGtleXdvcmQ+TWFsZTwva2V5d29yZD48a2V5
d29yZD5NaWRkbGUgQWdlZDwva2V5d29yZD48a2V5d29yZD5OZXV0cm9waGlscy9waHlzaW9sb2d5
PC9rZXl3b3JkPjxrZXl3b3JkPlByZWRuaXNvbG9uZS8qdGhlcmFwZXV0aWMgdXNlPC9rZXl3b3Jk
PjxrZXl3b3JkPlJlZ3Jlc3Npb24gQW5hbHlzaXM8L2tleXdvcmQ+PGtleXdvcmQ+VGltZSBGYWN0
b3JzPC9rZXl3b3JkPjxrZXl3b3JkPlR1bW9yIE5lY3Jvc2lzIEZhY3Rvci1hbHBoYS9nZW5ldGlj
cy9tZXRhYm9saXNtPC9rZXl3b3JkPjwva2V5d29yZHM+PGRhdGVzPjx5ZWFyPjIwMDE8L3llYXI+
PHB1Yi1kYXRlcz48ZGF0ZT5Ob3Y8L2RhdGU+PC9wdWItZGF0ZXM+PC9kYXRlcz48aXNibj4wMTY4
LTgyNzggKFByaW50KSYjeEQ7MDE2OC04Mjc4IChMaW5raW5nKTwvaXNibj48YWNjZXNzaW9uLW51
bT4xMTY5MDcwMzwvYWNjZXNzaW9uLW51bT48dXJscz48cmVsYXRlZC11cmxzPjx1cmw+aHR0cDov
L3d3dy5uY2JpLm5sbS5uaWguZ292L2VudHJlei9xdWVyeS5mY2dpP2NtZD1SZXRyaWV2ZSZhbXA7
ZGI9UHViTWVkJmFtcDtkb3B0PUNpdGF0aW9uJmFtcDtsaXN0X3VpZHM9MTE2OTA3MDM8L3VybD48
L3JlbGF0ZWQtdXJscz48L3VybHM+PGVsZWN0cm9uaWMtcmVzb3VyY2UtbnVtPlMwMTY4ODI3ODAx
MDAxOTA4IFtwaWldPC9lbGVjdHJvbmljLXJlc291cmNlLW51bT48bGFuZ3VhZ2U+ZW5nPC9sYW5n
dWFnZT48L3JlY29yZD48L0NpdGU+PENpdGU+PEF1dGhvcj5UYWllYjwvQXV0aG9yPjxZZWFyPjIw
MDA8L1llYXI+PFJlY051bT4xMzA8L1JlY051bT48cmVjb3JkPjxyZWMtbnVtYmVyPjEzMDwvcmVj
LW51bWJlcj48Zm9yZWlnbi1rZXlzPjxrZXkgYXBwPSJFTiIgZGItaWQ9ImFwMnQ1dmFyYjBzenYy
ZXd0cm94Mjl6ajJhZmVycGVkMjlmdiI+MTMwPC9rZXk+PC9mb3JlaWduLWtleXM+PHJlZi10eXBl
IG5hbWU9IkpvdXJuYWwgQXJ0aWNsZSI+MTc8L3JlZi10eXBlPjxjb250cmlidXRvcnM+PGF1dGhv
cnM+PGF1dGhvcj5UYWllYiwgSi48L2F1dGhvcj48YXV0aG9yPk1hdGh1cmluLCBQLjwvYXV0aG9y
PjxhdXRob3I+RWxiaW0sIEMuPC9hdXRob3I+PGF1dGhvcj5DbHV6ZWwsIFAuPC9hdXRob3I+PGF1
dGhvcj5BcmNlLVZpY2lvc28sIE0uPC9hdXRob3I+PGF1dGhvcj5CZXJuYXJkLCBCLjwvYXV0aG9y
PjxhdXRob3I+T3BvbG9uLCBQLjwvYXV0aG9yPjxhdXRob3I+R291Z2Vyb3QtUG9jaWRhbG8sIE0u
IEEuPC9hdXRob3I+PGF1dGhvcj5Qb3luYXJkLCBULjwvYXV0aG9yPjxhdXRob3I+Q2hvbGxldC1N
YXJ0aW4sIFMuPC9hdXRob3I+PC9hdXRob3JzPjwvY29udHJpYnV0b3JzPjxhdXRoLWFkZHJlc3M+
SW1tdW5vbG9neSBEZXBhcnRtZW50IGFuZCBJTlNFUk0gVTQ3OSwgQmljaGF0IEhvc3BpdGFsLCBQ
YXJpcywgRnJhbmNlLjwvYXV0aC1hZGRyZXNzPjx0aXRsZXM+PHRpdGxlPkJsb29kIG5ldXRyb3Bo
aWwgZnVuY3Rpb25zIGFuZCBjeXRva2luZSByZWxlYXNlIGluIHNldmVyZSBhbGNvaG9saWMgaGVw
YXRpdGlzOiBlZmZlY3Qgb2YgY29ydGljb3N0ZXJvaWRzPC90aXRsZT48c2Vjb25kYXJ5LXRpdGxl
PkogSGVwYXRvbDwvc2Vjb25kYXJ5LXRpdGxlPjwvdGl0bGVzPjxwZXJpb2RpY2FsPjxmdWxsLXRp
dGxlPkogSGVwYXRvbDwvZnVsbC10aXRsZT48L3BlcmlvZGljYWw+PHBhZ2VzPjU3OS04NjwvcGFn
ZXM+PHZvbHVtZT4zMjwvdm9sdW1lPjxudW1iZXI+NDwvbnVtYmVyPjxlZGl0aW9uPjIwMDAvMDQv
Mjc8L2VkaXRpb24+PGtleXdvcmRzPjxrZXl3b3JkPkFkcmVuYWwgQ29ydGV4IEhvcm1vbmVzLyph
ZG1pbmlzdHJhdGlvbiAmYW1wOyBkb3NhZ2U8L2tleXdvcmQ+PGtleXdvcmQ+QWR1bHQ8L2tleXdv
cmQ+PGtleXdvcmQ+QWdlZDwva2V5d29yZD48a2V5d29yZD5DeXRva2luZXMvKmJsb29kPC9rZXl3
b3JkPjxrZXl3b3JkPkZlbWFsZTwva2V5d29yZD48a2V5d29yZD5IZXBhdGl0aXMsIEFsY29ob2xp
Yy8qYmxvb2QvKmRydWcgdGhlcmFweTwva2V5d29yZD48a2V5d29yZD5IdW1hbnM8L2tleXdvcmQ+
PGtleXdvcmQ+SHlkcm9nZW4gUGVyb3hpZGUvYmxvb2Q8L2tleXdvcmQ+PGtleXdvcmQ+TC1TZWxl
Y3Rpbi9ibG9vZDwva2V5d29yZD48a2V5d29yZD5NYWxlPC9rZXl3b3JkPjxrZXl3b3JkPk1pZGRs
ZSBBZ2VkPC9rZXl3b3JkPjxrZXl3b3JkPk5ldXRyb3BoaWwgQWN0aXZhdGlvbjwva2V5d29yZD48
a2V5d29yZD5OZXV0cm9waGlscy8qbWV0YWJvbGlzbTwva2V5d29yZD48L2tleXdvcmRzPjxkYXRl
cz48eWVhcj4yMDAwPC95ZWFyPjxwdWItZGF0ZXM+PGRhdGU+QXByPC9kYXRlPjwvcHViLWRhdGVz
PjwvZGF0ZXM+PGlzYm4+MDE2OC04Mjc4IChQcmludCkmI3hEOzAxNjgtODI3OCAoTGlua2luZyk8
L2lzYm4+PGFjY2Vzc2lvbi1udW0+MTA3ODI5MDY8L2FjY2Vzc2lvbi1udW0+PHVybHM+PHJlbGF0
ZWQtdXJscz48dXJsPmh0dHA6Ly93d3cubmNiaS5ubG0ubmloLmdvdi9lbnRyZXovcXVlcnkuZmNn
aT9jbWQ9UmV0cmlldmUmYW1wO2RiPVB1Yk1lZCZhbXA7ZG9wdD1DaXRhdGlvbiZhbXA7bGlzdF91
aWRzPTEwNzgyOTA2PC91cmw+PC9yZWxhdGVkLXVybHM+PC91cmxzPjxlbGVjdHJvbmljLXJlc291
cmNlLW51bT5TMDE2OC04Mjc4KDAwKTgwMjE5LTYgW3BpaV08L2VsZWN0cm9uaWMtcmVzb3VyY2Ut
bnVtPjxsYW5ndWFnZT5lbmc8L2xhbmd1YWdlPjwvcmVjb3JkPjwvQ2l0ZT48Q2l0ZT48QXV0aG9y
PkFrcml2aWFkaXM8L0F1dGhvcj48WWVhcj4yMDAwPC9ZZWFyPjxSZWNOdW0+MTMxPC9SZWNOdW0+
PHJlY29yZD48cmVjLW51bWJlcj4xMzE8L3JlYy1udW1iZXI+PGZvcmVpZ24ta2V5cz48a2V5IGFw
cD0iRU4iIGRiLWlkPSJhcDJ0NXZhcmIwc3p2MmV3dHJveDI5emoyYWZlcnBlZDI5ZnYiPjEzMTwv
a2V5PjwvZm9yZWlnbi1rZXlzPjxyZWYtdHlwZSBuYW1lPSJKb3VybmFsIEFydGljbGUiPjE3PC9y
ZWYtdHlwZT48Y29udHJpYnV0b3JzPjxhdXRob3JzPjxhdXRob3I+QWtyaXZpYWRpcywgRS48L2F1
dGhvcj48YXV0aG9yPkJvdGxhLCBSLjwvYXV0aG9yPjxhdXRob3I+QnJpZ2dzLCBXLjwvYXV0aG9y
PjxhdXRob3I+SGFuLCBTLjwvYXV0aG9yPjxhdXRob3I+UmV5bm9sZHMsIFQuPC9hdXRob3I+PGF1
dGhvcj5TaGFraWwsIE8uPC9hdXRob3I+PC9hdXRob3JzPjwvY29udHJpYnV0b3JzPjxhdXRoLWFk
ZHJlc3M+TGl2ZXIgVW5pdCwgVW5pdmVyc2l0eSBvZiBTb3V0aGVybiBDYWxpZm9ybmlhLCBSYW5j
aG8gTG9zIEFtaWdvcyBNZWRpY2FsIENlbnRlciwgRG93bmV5LCBDYWxpZm9ybmlhLjwvYXV0aC1h
ZGRyZXNzPjx0aXRsZXM+PHRpdGxlPlBlbnRveGlmeWxsaW5lIGltcHJvdmVzIHNob3J0LXRlcm0g
c3Vydml2YWwgaW4gc2V2ZXJlIGFjdXRlIGFsY29ob2xpYyBoZXBhdGl0aXM6IGEgZG91YmxlLWJs
aW5kLCBwbGFjZWJvLWNvbnRyb2xsZWQgdHJpYWw8L3RpdGxlPjxzZWNvbmRhcnktdGl0bGU+R2Fz
dHJvZW50ZXJvbG9neTwvc2Vjb25kYXJ5LXRpdGxlPjwvdGl0bGVzPjxwZXJpb2RpY2FsPjxmdWxs
LXRpdGxlPkdhc3Ryb2VudGVyb2xvZ3k8L2Z1bGwtdGl0bGU+PC9wZXJpb2RpY2FsPjxwYWdlcz4x
NjM3LTQ4PC9wYWdlcz48dm9sdW1lPjExOTwvdm9sdW1lPjxudW1iZXI+NjwvbnVtYmVyPjxlZGl0
aW9uPjIwMDAvMTIvMTM8L2VkaXRpb24+PGtleXdvcmRzPjxrZXl3b3JkPkFjdXRlIERpc2Vhc2U8
L2tleXdvcmQ+PGtleXdvcmQ+QWR1bHQ8L2tleXdvcmQ+PGtleXdvcmQ+Q29ob3J0IFN0dWRpZXM8
L2tleXdvcmQ+PGtleXdvcmQ+RGlzZWFzZSBQcm9ncmVzc2lvbjwva2V5d29yZD48a2V5d29yZD5E
b3VibGUtQmxpbmQgTWV0aG9kPC9rZXl3b3JkPjxrZXl3b3JkPkZlbWFsZTwva2V5d29yZD48a2V5
d29yZD5IZXBhdGl0aXMsIEFsY29ob2xpYy9jb21wbGljYXRpb25zLypkcnVnPC9rZXl3b3JkPjxr
ZXl3b3JkPnRoZXJhcHkvbW9ydGFsaXR5LypwaHlzaW9wYXRob2xvZ3k8L2tleXdvcmQ+PGtleXdv
cmQ+SGVwYXRvcmVuYWwgU3luZHJvbWUvZXRpb2xvZ3k8L2tleXdvcmQ+PGtleXdvcmQ+SHVtYW5z
PC9rZXl3b3JkPjxrZXl3b3JkPk1hbGU8L2tleXdvcmQ+PGtleXdvcmQ+TWlkZGxlIEFnZWQ8L2tl
eXdvcmQ+PGtleXdvcmQ+TW9yYmlkaXR5PC9rZXl3b3JkPjxrZXl3b3JkPlBlbnRveGlmeWxsaW5l
Lyp0aGVyYXBldXRpYyB1c2U8L2tleXdvcmQ+PGtleXdvcmQ+UGhvc3Bob2RpZXN0ZXJhc2UgSW5o
aWJpdG9ycy8qdGhlcmFwZXV0aWMgdXNlPC9rZXl3b3JkPjxrZXl3b3JkPlBsYWNlYm9zPC9rZXl3
b3JkPjxrZXl3b3JkPlByb3NwZWN0aXZlIFN0dWRpZXM8L2tleXdvcmQ+PGtleXdvcmQ+U3Vydml2
YWwgQW5hbHlzaXM8L2tleXdvcmQ+PGtleXdvcmQ+VGltZSBGYWN0b3JzPC9rZXl3b3JkPjwva2V5
d29yZHM+PGRhdGVzPjx5ZWFyPjIwMDA8L3llYXI+PHB1Yi1kYXRlcz48ZGF0ZT5EZWM8L2RhdGU+
PC9wdWItZGF0ZXM+PC9kYXRlcz48aXNibj4wMDE2LTUwODUgKFByaW50KSYjeEQ7MDAxNi01MDg1
IChMaW5raW5nKTwvaXNibj48YWNjZXNzaW9uLW51bT4xMTExMzA4NTwvYWNjZXNzaW9uLW51bT48
dXJscz48cmVsYXRlZC11cmxzPjx1cmw+aHR0cDovL3d3dy5uY2JpLm5sbS5uaWguZ292L2VudHJl
ei9xdWVyeS5mY2dpP2NtZD1SZXRyaWV2ZSZhbXA7ZGI9UHViTWVkJmFtcDtkb3B0PUNpdGF0aW9u
JmFtcDtsaXN0X3VpZHM9MTExMTMwODU8L3VybD48L3JlbGF0ZWQtdXJscz48L3VybHM+PGVsZWN0
cm9uaWMtcmVzb3VyY2UtbnVtPlMwMDE2NTA4NTAwNTExODM0IFtwaWldPC9lbGVjdHJvbmljLXJl
c291cmNlLW51bT48bGFuZ3VhZ2U+ZW5nPC9sYW5ndWFnZT48L3JlY29yZD48L0NpdGU+PC9FbmRO
b3RlPn==
</w:fldData>
        </w:fldChar>
      </w:r>
      <w:r w:rsidRPr="00E05C91">
        <w:rPr>
          <w:rFonts w:ascii="Book Antiqua" w:eastAsia="Batang" w:hAnsi="Book Antiqua"/>
          <w:sz w:val="24"/>
          <w:szCs w:val="24"/>
        </w:rPr>
        <w:instrText xml:space="preserve"> ADDIN EN.CITE.DATA </w:instrText>
      </w:r>
      <w:r w:rsidRPr="00E05C91">
        <w:rPr>
          <w:rFonts w:ascii="Book Antiqua" w:eastAsia="Batang" w:hAnsi="Book Antiqua"/>
          <w:sz w:val="24"/>
          <w:szCs w:val="24"/>
        </w:rPr>
      </w:r>
      <w:r w:rsidRPr="00E05C91">
        <w:rPr>
          <w:rFonts w:ascii="Book Antiqua" w:eastAsia="Batang" w:hAnsi="Book Antiqua"/>
          <w:sz w:val="24"/>
          <w:szCs w:val="24"/>
        </w:rPr>
        <w:fldChar w:fldCharType="end"/>
      </w:r>
      <w:r w:rsidRPr="00E05C91">
        <w:rPr>
          <w:rFonts w:ascii="Book Antiqua" w:eastAsia="Batang" w:hAnsi="Book Antiqua"/>
          <w:sz w:val="24"/>
          <w:szCs w:val="24"/>
        </w:rPr>
      </w:r>
      <w:r w:rsidRPr="00E05C91">
        <w:rPr>
          <w:rFonts w:ascii="Book Antiqua" w:eastAsia="Batang" w:hAnsi="Book Antiqua"/>
          <w:sz w:val="24"/>
          <w:szCs w:val="24"/>
        </w:rPr>
        <w:fldChar w:fldCharType="separate"/>
      </w:r>
      <w:r w:rsidRPr="00E05C91">
        <w:rPr>
          <w:rFonts w:ascii="Book Antiqua" w:eastAsia="Batang" w:hAnsi="Book Antiqua"/>
          <w:noProof/>
          <w:sz w:val="24"/>
          <w:szCs w:val="24"/>
          <w:vertAlign w:val="superscript"/>
        </w:rPr>
        <w:t>[</w:t>
      </w:r>
      <w:hyperlink w:anchor="_ENREF_78" w:tooltip="Barnes, 1997 #128" w:history="1">
        <w:r w:rsidRPr="00E05C91">
          <w:rPr>
            <w:rFonts w:ascii="Book Antiqua" w:eastAsia="Batang" w:hAnsi="Book Antiqua"/>
            <w:noProof/>
            <w:sz w:val="24"/>
            <w:szCs w:val="24"/>
            <w:vertAlign w:val="superscript"/>
          </w:rPr>
          <w:t>78-81</w:t>
        </w:r>
      </w:hyperlink>
      <w:r w:rsidRPr="00E05C91">
        <w:rPr>
          <w:rFonts w:ascii="Book Antiqua" w:eastAsia="Batang" w:hAnsi="Book Antiqua"/>
          <w:noProof/>
          <w:sz w:val="24"/>
          <w:szCs w:val="24"/>
          <w:vertAlign w:val="superscript"/>
        </w:rPr>
        <w:t>]</w:t>
      </w:r>
      <w:r w:rsidRPr="00E05C91">
        <w:rPr>
          <w:rFonts w:ascii="Book Antiqua" w:eastAsia="Batang" w:hAnsi="Book Antiqua"/>
          <w:sz w:val="24"/>
          <w:szCs w:val="24"/>
        </w:rPr>
        <w:fldChar w:fldCharType="end"/>
      </w:r>
      <w:r w:rsidRPr="00E05C91">
        <w:rPr>
          <w:rFonts w:ascii="Book Antiqua" w:eastAsia="Batang" w:hAnsi="Book Antiqua"/>
          <w:sz w:val="24"/>
          <w:szCs w:val="24"/>
        </w:rPr>
        <w:t xml:space="preserve">. On the other hand, clinical </w:t>
      </w:r>
      <w:r w:rsidRPr="00E05C91">
        <w:rPr>
          <w:rFonts w:ascii="Book Antiqua" w:eastAsia="OTNEJMQuadraat" w:hAnsi="Book Antiqua"/>
          <w:sz w:val="24"/>
          <w:szCs w:val="24"/>
        </w:rPr>
        <w:t>studies of treatment with antioxidants have shown no beneficial effects of these substances for either patients with alcoholic hepatitis or those with alcoholic cirrhosis. To overcome t</w:t>
      </w:r>
      <w:r w:rsidRPr="00E05C91">
        <w:rPr>
          <w:rFonts w:ascii="Book Antiqua" w:hAnsi="Book Antiqua"/>
          <w:sz w:val="24"/>
          <w:szCs w:val="24"/>
        </w:rPr>
        <w:t xml:space="preserve">hese discrepancies between animal studies and clinical trials, </w:t>
      </w:r>
      <w:r w:rsidRPr="00E05C91">
        <w:rPr>
          <w:rFonts w:ascii="Book Antiqua" w:eastAsia="OTNEJMQuadraat" w:hAnsi="Book Antiqua"/>
          <w:sz w:val="24"/>
          <w:szCs w:val="24"/>
        </w:rPr>
        <w:t xml:space="preserve">therapeutic strategies should be reconstituted and made to target to multiple cells among non-parenchymal cells. </w:t>
      </w:r>
      <w:r w:rsidRPr="00E05C91">
        <w:rPr>
          <w:rFonts w:ascii="Book Antiqua" w:hAnsi="Book Antiqua"/>
          <w:sz w:val="24"/>
          <w:szCs w:val="24"/>
        </w:rPr>
        <w:t xml:space="preserve">For example, treatments </w:t>
      </w:r>
      <w:r w:rsidRPr="00E05C91">
        <w:rPr>
          <w:rFonts w:ascii="Book Antiqua" w:eastAsia="AdvEPSTIM" w:hAnsi="Book Antiqua"/>
          <w:sz w:val="24"/>
          <w:szCs w:val="24"/>
        </w:rPr>
        <w:t xml:space="preserve">for alcoholic </w:t>
      </w:r>
      <w:proofErr w:type="spellStart"/>
      <w:r w:rsidRPr="00E05C91">
        <w:rPr>
          <w:rFonts w:ascii="Book Antiqua" w:eastAsia="AdvEPSTIM" w:hAnsi="Book Antiqua"/>
          <w:sz w:val="24"/>
          <w:szCs w:val="24"/>
        </w:rPr>
        <w:t>steatohepatitis</w:t>
      </w:r>
      <w:proofErr w:type="spellEnd"/>
      <w:r w:rsidRPr="00E05C91">
        <w:rPr>
          <w:rFonts w:ascii="Book Antiqua" w:eastAsia="AdvEPSTIM" w:hAnsi="Book Antiqua"/>
          <w:sz w:val="24"/>
          <w:szCs w:val="24"/>
        </w:rPr>
        <w:t xml:space="preserve"> </w:t>
      </w:r>
      <w:r w:rsidRPr="00E05C91">
        <w:rPr>
          <w:rFonts w:ascii="Book Antiqua" w:hAnsi="Book Antiqua"/>
          <w:sz w:val="24"/>
          <w:szCs w:val="24"/>
        </w:rPr>
        <w:t>should be targeted simultaneously at H</w:t>
      </w:r>
      <w:r w:rsidRPr="00E05C91">
        <w:rPr>
          <w:rFonts w:ascii="Book Antiqua" w:eastAsia="AdvEPSTIM" w:hAnsi="Book Antiqua"/>
          <w:sz w:val="24"/>
          <w:szCs w:val="24"/>
        </w:rPr>
        <w:t xml:space="preserve">SCs and </w:t>
      </w:r>
      <w:proofErr w:type="spellStart"/>
      <w:r w:rsidRPr="00E05C91">
        <w:rPr>
          <w:rFonts w:ascii="Book Antiqua" w:eastAsia="AdvEPSTIM" w:hAnsi="Book Antiqua"/>
          <w:sz w:val="24"/>
          <w:szCs w:val="24"/>
        </w:rPr>
        <w:t>Kupffer</w:t>
      </w:r>
      <w:proofErr w:type="spellEnd"/>
      <w:r w:rsidRPr="00E05C91">
        <w:rPr>
          <w:rFonts w:ascii="Book Antiqua" w:eastAsia="AdvEPSTIM" w:hAnsi="Book Antiqua"/>
          <w:sz w:val="24"/>
          <w:szCs w:val="24"/>
        </w:rPr>
        <w:t xml:space="preserve"> cells, because </w:t>
      </w:r>
      <w:r w:rsidRPr="00E05C91">
        <w:rPr>
          <w:rFonts w:ascii="Book Antiqua" w:hAnsi="Book Antiqua"/>
          <w:sz w:val="24"/>
          <w:szCs w:val="24"/>
        </w:rPr>
        <w:t xml:space="preserve">the </w:t>
      </w:r>
      <w:r w:rsidRPr="00E05C91">
        <w:rPr>
          <w:rFonts w:ascii="Book Antiqua" w:eastAsia="AdvEPSTIM" w:hAnsi="Book Antiqua"/>
          <w:sz w:val="24"/>
          <w:szCs w:val="24"/>
        </w:rPr>
        <w:t xml:space="preserve">two types of cells can concurrently produce </w:t>
      </w:r>
      <w:proofErr w:type="spellStart"/>
      <w:r w:rsidRPr="00E05C91">
        <w:rPr>
          <w:rFonts w:ascii="Book Antiqua" w:eastAsia="AdvEPSTIM" w:hAnsi="Book Antiqua"/>
          <w:sz w:val="24"/>
          <w:szCs w:val="24"/>
        </w:rPr>
        <w:t>endocannabinoid</w:t>
      </w:r>
      <w:proofErr w:type="spellEnd"/>
      <w:r w:rsidRPr="00E05C91">
        <w:rPr>
          <w:rFonts w:ascii="Book Antiqua" w:eastAsia="AdvEPSTIM" w:hAnsi="Book Antiqua"/>
          <w:sz w:val="24"/>
          <w:szCs w:val="24"/>
        </w:rPr>
        <w:t xml:space="preserve"> (</w:t>
      </w:r>
      <w:r w:rsidRPr="00114147">
        <w:rPr>
          <w:rFonts w:ascii="Book Antiqua" w:eastAsia="AdvEPSTIM" w:hAnsi="Book Antiqua"/>
          <w:i/>
          <w:sz w:val="24"/>
          <w:szCs w:val="24"/>
        </w:rPr>
        <w:t>e.g.</w:t>
      </w:r>
      <w:r w:rsidRPr="00E05C91">
        <w:rPr>
          <w:rFonts w:ascii="Book Antiqua" w:eastAsia="AdvEPSTIM" w:hAnsi="Book Antiqua"/>
          <w:sz w:val="24"/>
          <w:szCs w:val="24"/>
        </w:rPr>
        <w:t xml:space="preserve"> 2-AG) and inflammatory mediators (</w:t>
      </w:r>
      <w:r w:rsidRPr="00114147">
        <w:rPr>
          <w:rFonts w:ascii="Book Antiqua" w:eastAsia="AdvEPSTIM" w:hAnsi="Book Antiqua"/>
          <w:i/>
          <w:sz w:val="24"/>
          <w:szCs w:val="24"/>
        </w:rPr>
        <w:t>e.g.</w:t>
      </w:r>
      <w:r w:rsidRPr="00E05C91">
        <w:rPr>
          <w:rFonts w:ascii="Book Antiqua" w:eastAsia="AdvEPSTIM" w:hAnsi="Book Antiqua"/>
          <w:sz w:val="24"/>
          <w:szCs w:val="24"/>
        </w:rPr>
        <w:t xml:space="preserve"> TNF-</w:t>
      </w:r>
      <w:proofErr w:type="gramStart"/>
      <w:r w:rsidRPr="00E05C91">
        <w:rPr>
          <w:rFonts w:ascii="Book Antiqua" w:eastAsia="AdvEPSTIM" w:hAnsi="Book Antiqua"/>
          <w:sz w:val="24"/>
          <w:szCs w:val="24"/>
        </w:rPr>
        <w:t>α and</w:t>
      </w:r>
      <w:proofErr w:type="gramEnd"/>
      <w:r w:rsidRPr="00E05C91">
        <w:rPr>
          <w:rFonts w:ascii="Book Antiqua" w:eastAsia="AdvEPSTIM" w:hAnsi="Book Antiqua"/>
          <w:sz w:val="24"/>
          <w:szCs w:val="24"/>
        </w:rPr>
        <w:t xml:space="preserve"> ROS). For alcoholic liver fibrosis, the simultaneous suppression of HSCs and </w:t>
      </w:r>
      <w:proofErr w:type="spellStart"/>
      <w:r w:rsidRPr="00E05C91">
        <w:rPr>
          <w:rFonts w:ascii="Book Antiqua" w:eastAsia="AdvEPSTIM" w:hAnsi="Book Antiqua"/>
          <w:sz w:val="24"/>
          <w:szCs w:val="24"/>
        </w:rPr>
        <w:t>Kupffer</w:t>
      </w:r>
      <w:proofErr w:type="spellEnd"/>
      <w:r w:rsidRPr="00E05C91">
        <w:rPr>
          <w:rFonts w:ascii="Book Antiqua" w:eastAsia="AdvEPSTIM" w:hAnsi="Book Antiqua"/>
          <w:sz w:val="24"/>
          <w:szCs w:val="24"/>
        </w:rPr>
        <w:t xml:space="preserve"> cells and activation of NK cells should be considered because of the pro-fibrotic cytokine production of HSCs and </w:t>
      </w:r>
      <w:proofErr w:type="spellStart"/>
      <w:r w:rsidRPr="00E05C91">
        <w:rPr>
          <w:rFonts w:ascii="Book Antiqua" w:eastAsia="AdvEPSTIM" w:hAnsi="Book Antiqua"/>
          <w:sz w:val="24"/>
          <w:szCs w:val="24"/>
        </w:rPr>
        <w:t>Kupffer</w:t>
      </w:r>
      <w:proofErr w:type="spellEnd"/>
      <w:r w:rsidRPr="00E05C91">
        <w:rPr>
          <w:rFonts w:ascii="Book Antiqua" w:eastAsia="AdvEPSTIM" w:hAnsi="Book Antiqua"/>
          <w:sz w:val="24"/>
          <w:szCs w:val="24"/>
        </w:rPr>
        <w:t xml:space="preserve"> cells and the cytotoxicity of NK cells against activated HSCs. </w:t>
      </w:r>
      <w:r w:rsidRPr="00E05C91">
        <w:rPr>
          <w:rFonts w:ascii="Book Antiqua" w:hAnsi="Book Antiqua"/>
          <w:sz w:val="24"/>
          <w:szCs w:val="24"/>
        </w:rPr>
        <w:t xml:space="preserve">Our recent study suggested that poly I:C-mediated activation of TLR3 in HSCs and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increased </w:t>
      </w:r>
      <w:r w:rsidRPr="00E05C91">
        <w:rPr>
          <w:rFonts w:ascii="Book Antiqua" w:eastAsia="AdvEPSTIM" w:hAnsi="Book Antiqua"/>
          <w:sz w:val="24"/>
          <w:szCs w:val="24"/>
        </w:rPr>
        <w:t xml:space="preserve">the </w:t>
      </w:r>
      <w:r w:rsidRPr="00E05C91">
        <w:rPr>
          <w:rFonts w:ascii="Book Antiqua" w:hAnsi="Book Antiqua"/>
          <w:sz w:val="24"/>
          <w:szCs w:val="24"/>
        </w:rPr>
        <w:t xml:space="preserve">production of IL-10, leading to </w:t>
      </w:r>
      <w:r w:rsidRPr="00E05C91">
        <w:rPr>
          <w:rFonts w:ascii="Book Antiqua" w:eastAsia="AdvEPSTIM" w:hAnsi="Book Antiqua"/>
          <w:sz w:val="24"/>
          <w:szCs w:val="24"/>
        </w:rPr>
        <w:t xml:space="preserve">the </w:t>
      </w:r>
      <w:r w:rsidRPr="00E05C91">
        <w:rPr>
          <w:rFonts w:ascii="Book Antiqua" w:hAnsi="Book Antiqua"/>
          <w:sz w:val="24"/>
          <w:szCs w:val="24"/>
        </w:rPr>
        <w:t xml:space="preserve">simultaneous amelioration of alcoholic </w:t>
      </w:r>
      <w:proofErr w:type="spellStart"/>
      <w:r w:rsidRPr="00E05C91">
        <w:rPr>
          <w:rFonts w:ascii="Book Antiqua" w:hAnsi="Book Antiqua"/>
          <w:sz w:val="24"/>
          <w:szCs w:val="24"/>
        </w:rPr>
        <w:t>ste</w:t>
      </w:r>
      <w:r w:rsidR="00114147">
        <w:rPr>
          <w:rFonts w:ascii="Book Antiqua" w:hAnsi="Book Antiqua"/>
          <w:sz w:val="24"/>
          <w:szCs w:val="24"/>
        </w:rPr>
        <w:t>atosis</w:t>
      </w:r>
      <w:proofErr w:type="spellEnd"/>
      <w:r w:rsidR="00114147">
        <w:rPr>
          <w:rFonts w:ascii="Book Antiqua" w:hAnsi="Book Antiqua"/>
          <w:sz w:val="24"/>
          <w:szCs w:val="24"/>
        </w:rPr>
        <w:t xml:space="preserve"> and inflammation in 2-w</w:t>
      </w:r>
      <w:r w:rsidRPr="00E05C91">
        <w:rPr>
          <w:rFonts w:ascii="Book Antiqua" w:hAnsi="Book Antiqua"/>
          <w:sz w:val="24"/>
          <w:szCs w:val="24"/>
        </w:rPr>
        <w:t>k binge ethanol drinking mice (Figure 3)</w:t>
      </w:r>
      <w:r w:rsidRPr="00E05C91">
        <w:rPr>
          <w:rFonts w:ascii="Book Antiqua" w:hAnsi="Book Antiqua"/>
          <w:sz w:val="24"/>
          <w:szCs w:val="24"/>
        </w:rPr>
        <w:fldChar w:fldCharType="begin">
          <w:fldData xml:space="preserve">PEVuZE5vdGU+PENpdGU+PEF1dGhvcj5CeXVuPC9BdXRob3I+PFllYXI+MjAxMzwvWWVhcj48UmVj
TnVtPjEzPC9SZWNOdW0+PERpc3BsYXlUZXh0PjxzdHlsZSBmYWNlPSJzdXBlcnNjcmlwdCI+WzQ5
XTwvc3R5bGU+PC9EaXNwbGF5VGV4dD48cmVjb3JkPjxyZWMtbnVtYmVyPjEzPC9yZWMtbnVtYmVy
Pjxmb3JlaWduLWtleXM+PGtleSBhcHA9IkVOIiBkYi1pZD0idDV6dmV6dHIxdndweHBlMHBzZXBl
cnRxNXBydnhzdnBmZGVyIiB0aW1lc3RhbXA9IjE0MzQ4NzIxNDUiPjEzPC9rZXk+PC9mb3JlaWdu
LWtleXM+PHJlZi10eXBlIG5hbWU9IkpvdXJuYWwgQXJ0aWNsZSI+MTc8L3JlZi10eXBlPjxjb250
cmlidXRvcnM+PGF1dGhvcnM+PGF1dGhvcj5CeXVuLCBKLiBTLjwvYXV0aG9yPjxhdXRob3I+U3Vo
LCBZLiBHLjwvYXV0aG9yPjxhdXRob3I+WWksIEguIFMuPC9hdXRob3I+PGF1dGhvcj5MZWUsIFku
IFMuPC9hdXRob3I+PGF1dGhvcj5KZW9uZywgVy4gSS48L2F1dGhvcj48L2F1dGhvcnM+PC9jb250
cmlidXRvcnM+PGF1dGgtYWRkcmVzcz5MYWJvcmF0b3J5IG9mIExpdmVyIFJlc2VhcmNoLCBHcmFk
dWF0ZSBTY2hvb2wgb2YgTWVkaWNhbCBTY2llbmNlIGFuZCBFbmdpbmVlcmluZywgS0FJU1QsIERh
ZWplb24sIFJlcHVibGljIG9mIEtvcmVhLjwvYXV0aC1hZGRyZXNzPjx0aXRsZXM+PHRpdGxlPkFj
dGl2YXRpb24gb2YgdG9sbC1saWtlIHJlY2VwdG9yIDMgYXR0ZW51YXRlcyBhbGNvaG9saWMgbGl2
ZXIgaW5qdXJ5IGJ5IHN0aW11bGF0aW5nIEt1cGZmZXIgY2VsbHMgYW5kIHN0ZWxsYXRlIGNlbGxz
IHRvIHByb2R1Y2UgaW50ZXJsZXVraW4tMTAgaW4gbWljZT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MzQyLTk8L3BhZ2VzPjx2b2x1bWU+NTg8L3ZvbHVtZT48bnVtYmVyPjI8L251bWJlcj48
a2V5d29yZHM+PGtleXdvcmQ+QW5pbWFsczwva2V5d29yZD48a2V5d29yZD5DZWxscywgQ3VsdHVy
ZWQ8L2tleXdvcmQ+PGtleXdvcmQ+RGlzZWFzZSBNb2RlbHMsIEFuaW1hbDwva2V5d29yZD48a2V5
d29yZD5EcnVnLUluZHVjZWQgTGl2ZXIgSW5qdXJ5L21ldGFib2xpc20vcGF0aG9sb2d5LypwcmV2
ZW50aW9uICZhbXA7IGNvbnRyb2w8L2tleXdvcmQ+PGtleXdvcmQ+RXRoYW5vbC8qYWR2ZXJzZSBl
ZmZlY3RzPC9rZXl3b3JkPjxrZXl3b3JkPkZhdHR5IExpdmVyL21ldGFib2xpc20vcGF0aG9sb2d5
L3ByZXZlbnRpb24gJmFtcDsgY29udHJvbDwva2V5d29yZD48a2V5d29yZD5IZXBhdGljIFN0ZWxs
YXRlIENlbGxzL2RydWcgZWZmZWN0cy8qbWV0YWJvbGlzbS9wYXRob2xvZ3k8L2tleXdvcmQ+PGtl
eXdvcmQ+SW4gVml0cm8gVGVjaG5pcXVlczwva2V5d29yZD48a2V5d29yZD5JbnRlcmxldWtpbi0x
MC9nZW5ldGljcy8qbWV0YWJvbGlzbTwva2V5d29yZD48a2V5d29yZD5LdXBmZmVyIENlbGxzL2Ry
dWcgZWZmZWN0cy8qbWV0YWJvbGlzbS9wYXRob2xvZ3k8L2tleXdvcmQ+PGtleXdvcmQ+TWFsZTwv
a2V5d29yZD48a2V5d29yZD5NaWNlPC9rZXl3b3JkPjxrZXl3b3JkPk1pY2UsIEluYnJlZCBDNTdC
TDwva2V5d29yZD48a2V5d29yZD5NaWNlLCBLbm9ja291dDwva2V5d29yZD48a2V5d29yZD5Qb2x5
IEktQy9waGFybWFjb2xvZ3kvdGhlcmFwZXV0aWMgdXNlPC9rZXl3b3JkPjxrZXl3b3JkPlNpZ25h
bCBUcmFuc2R1Y3Rpb24vZHJ1ZyBlZmZlY3RzPC9rZXl3b3JkPjxrZXl3b3JkPlRvbGwtTGlrZSBS
ZWNlcHRvciAzL2RydWcgZWZmZWN0cy9nZW5ldGljcy8qbWV0YWJvbGlzbTwva2V5d29yZD48L2tl
eXdvcmRzPjxkYXRlcz48eWVhcj4yMDEzPC95ZWFyPjxwdWItZGF0ZXM+PGRhdGU+RmViPC9kYXRl
PjwvcHViLWRhdGVzPjwvZGF0ZXM+PGlzYm4+MTYwMC0wNjQxIChFbGVjdHJvbmljKSYjeEQ7MDE2
OC04Mjc4IChMaW5raW5nKTwvaXNibj48YWNjZXNzaW9uLW51bT4yMzAyMzAxNDwvYWNjZXNzaW9u
LW51bT48dXJscz48cmVsYXRlZC11cmxzPjx1cmw+aHR0cDovL3d3dy5uY2JpLm5sbS5uaWguZ292
L3B1Ym1lZC8yMzAyMzAxNDwvdXJsPjwvcmVsYXRlZC11cmxzPjwvdXJscz48ZWxlY3Ryb25pYy1y
ZXNvdXJjZS1udW0+MTAuMTAxNi9qLmpoZXAuMjAxMi4wOS4wMTY8L2VsZWN0cm9uaWMtcmVzb3Vy
Y2UtbnVtPjwvcmVjb3JkPjwvQ2l0ZT48L0VuZE5vdGU+AG==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CeXVuPC9BdXRob3I+PFllYXI+MjAxMzwvWWVhcj48UmVj
TnVtPjEzPC9SZWNOdW0+PERpc3BsYXlUZXh0PjxzdHlsZSBmYWNlPSJzdXBlcnNjcmlwdCI+WzQ5
XTwvc3R5bGU+PC9EaXNwbGF5VGV4dD48cmVjb3JkPjxyZWMtbnVtYmVyPjEzPC9yZWMtbnVtYmVy
Pjxmb3JlaWduLWtleXM+PGtleSBhcHA9IkVOIiBkYi1pZD0idDV6dmV6dHIxdndweHBlMHBzZXBl
cnRxNXBydnhzdnBmZGVyIiB0aW1lc3RhbXA9IjE0MzQ4NzIxNDUiPjEzPC9rZXk+PC9mb3JlaWdu
LWtleXM+PHJlZi10eXBlIG5hbWU9IkpvdXJuYWwgQXJ0aWNsZSI+MTc8L3JlZi10eXBlPjxjb250
cmlidXRvcnM+PGF1dGhvcnM+PGF1dGhvcj5CeXVuLCBKLiBTLjwvYXV0aG9yPjxhdXRob3I+U3Vo
LCBZLiBHLjwvYXV0aG9yPjxhdXRob3I+WWksIEguIFMuPC9hdXRob3I+PGF1dGhvcj5MZWUsIFku
IFMuPC9hdXRob3I+PGF1dGhvcj5KZW9uZywgVy4gSS48L2F1dGhvcj48L2F1dGhvcnM+PC9jb250
cmlidXRvcnM+PGF1dGgtYWRkcmVzcz5MYWJvcmF0b3J5IG9mIExpdmVyIFJlc2VhcmNoLCBHcmFk
dWF0ZSBTY2hvb2wgb2YgTWVkaWNhbCBTY2llbmNlIGFuZCBFbmdpbmVlcmluZywgS0FJU1QsIERh
ZWplb24sIFJlcHVibGljIG9mIEtvcmVhLjwvYXV0aC1hZGRyZXNzPjx0aXRsZXM+PHRpdGxlPkFj
dGl2YXRpb24gb2YgdG9sbC1saWtlIHJlY2VwdG9yIDMgYXR0ZW51YXRlcyBhbGNvaG9saWMgbGl2
ZXIgaW5qdXJ5IGJ5IHN0aW11bGF0aW5nIEt1cGZmZXIgY2VsbHMgYW5kIHN0ZWxsYXRlIGNlbGxz
IHRvIHByb2R1Y2UgaW50ZXJsZXVraW4tMTAgaW4gbWljZT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MzQyLTk8L3BhZ2VzPjx2b2x1bWU+NTg8L3ZvbHVtZT48bnVtYmVyPjI8L251bWJlcj48
a2V5d29yZHM+PGtleXdvcmQ+QW5pbWFsczwva2V5d29yZD48a2V5d29yZD5DZWxscywgQ3VsdHVy
ZWQ8L2tleXdvcmQ+PGtleXdvcmQ+RGlzZWFzZSBNb2RlbHMsIEFuaW1hbDwva2V5d29yZD48a2V5
d29yZD5EcnVnLUluZHVjZWQgTGl2ZXIgSW5qdXJ5L21ldGFib2xpc20vcGF0aG9sb2d5LypwcmV2
ZW50aW9uICZhbXA7IGNvbnRyb2w8L2tleXdvcmQ+PGtleXdvcmQ+RXRoYW5vbC8qYWR2ZXJzZSBl
ZmZlY3RzPC9rZXl3b3JkPjxrZXl3b3JkPkZhdHR5IExpdmVyL21ldGFib2xpc20vcGF0aG9sb2d5
L3ByZXZlbnRpb24gJmFtcDsgY29udHJvbDwva2V5d29yZD48a2V5d29yZD5IZXBhdGljIFN0ZWxs
YXRlIENlbGxzL2RydWcgZWZmZWN0cy8qbWV0YWJvbGlzbS9wYXRob2xvZ3k8L2tleXdvcmQ+PGtl
eXdvcmQ+SW4gVml0cm8gVGVjaG5pcXVlczwva2V5d29yZD48a2V5d29yZD5JbnRlcmxldWtpbi0x
MC9nZW5ldGljcy8qbWV0YWJvbGlzbTwva2V5d29yZD48a2V5d29yZD5LdXBmZmVyIENlbGxzL2Ry
dWcgZWZmZWN0cy8qbWV0YWJvbGlzbS9wYXRob2xvZ3k8L2tleXdvcmQ+PGtleXdvcmQ+TWFsZTwv
a2V5d29yZD48a2V5d29yZD5NaWNlPC9rZXl3b3JkPjxrZXl3b3JkPk1pY2UsIEluYnJlZCBDNTdC
TDwva2V5d29yZD48a2V5d29yZD5NaWNlLCBLbm9ja291dDwva2V5d29yZD48a2V5d29yZD5Qb2x5
IEktQy9waGFybWFjb2xvZ3kvdGhlcmFwZXV0aWMgdXNlPC9rZXl3b3JkPjxrZXl3b3JkPlNpZ25h
bCBUcmFuc2R1Y3Rpb24vZHJ1ZyBlZmZlY3RzPC9rZXl3b3JkPjxrZXl3b3JkPlRvbGwtTGlrZSBS
ZWNlcHRvciAzL2RydWcgZWZmZWN0cy9nZW5ldGljcy8qbWV0YWJvbGlzbTwva2V5d29yZD48L2tl
eXdvcmRzPjxkYXRlcz48eWVhcj4yMDEzPC95ZWFyPjxwdWItZGF0ZXM+PGRhdGU+RmViPC9kYXRl
PjwvcHViLWRhdGVzPjwvZGF0ZXM+PGlzYm4+MTYwMC0wNjQxIChFbGVjdHJvbmljKSYjeEQ7MDE2
OC04Mjc4IChMaW5raW5nKTwvaXNibj48YWNjZXNzaW9uLW51bT4yMzAyMzAxNDwvYWNjZXNzaW9u
LW51bT48dXJscz48cmVsYXRlZC11cmxzPjx1cmw+aHR0cDovL3d3dy5uY2JpLm5sbS5uaWguZ292
L3B1Ym1lZC8yMzAyMzAxNDwvdXJsPjwvcmVsYXRlZC11cmxzPjwvdXJscz48ZWxlY3Ryb25pYy1y
ZXNvdXJjZS1udW0+MTAuMTAxNi9qLmpoZXAuMjAxMi4wOS4wMTY8L2VsZWN0cm9uaWMtcmVzb3Vy
Y2UtbnVtPjwvcmVjb3JkPjwvQ2l0ZT48L0VuZE5vdGU+AG==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49" w:tooltip="Byun, 2013 #13" w:history="1">
        <w:r w:rsidRPr="00E05C91">
          <w:rPr>
            <w:rFonts w:ascii="Book Antiqua" w:hAnsi="Book Antiqua"/>
            <w:noProof/>
            <w:sz w:val="24"/>
            <w:szCs w:val="24"/>
            <w:vertAlign w:val="superscript"/>
          </w:rPr>
          <w:t>49</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Moreover, inhibition of IL-1 receptor-mediated signaling could ameliorate alcoholic </w:t>
      </w:r>
      <w:proofErr w:type="spellStart"/>
      <w:r w:rsidRPr="00E05C91">
        <w:rPr>
          <w:rFonts w:ascii="Book Antiqua" w:hAnsi="Book Antiqua"/>
          <w:sz w:val="24"/>
          <w:szCs w:val="24"/>
        </w:rPr>
        <w:lastRenderedPageBreak/>
        <w:t>steatohepatitis</w:t>
      </w:r>
      <w:proofErr w:type="spellEnd"/>
      <w:r w:rsidRPr="00E05C91">
        <w:rPr>
          <w:rFonts w:ascii="Book Antiqua" w:hAnsi="Book Antiqua"/>
          <w:sz w:val="24"/>
          <w:szCs w:val="24"/>
        </w:rPr>
        <w:t xml:space="preserve"> by down-regulating TLR4-dependent inflammatory </w:t>
      </w:r>
      <w:proofErr w:type="gramStart"/>
      <w:r w:rsidRPr="00E05C91">
        <w:rPr>
          <w:rFonts w:ascii="Book Antiqua" w:hAnsi="Book Antiqua"/>
          <w:sz w:val="24"/>
          <w:szCs w:val="24"/>
        </w:rPr>
        <w:t>signaling</w:t>
      </w:r>
      <w:proofErr w:type="gramEnd"/>
      <w:r w:rsidRPr="00E05C91">
        <w:rPr>
          <w:rFonts w:ascii="Book Antiqua" w:hAnsi="Book Antiqua"/>
          <w:sz w:val="24"/>
          <w:szCs w:val="24"/>
        </w:rPr>
        <w:fldChar w:fldCharType="begin">
          <w:fldData xml:space="preserve">PEVuZE5vdGU+PENpdGU+PEF1dGhvcj5QZXRyYXNlazwvQXV0aG9yPjxZZWFyPjIwMTI8L1llYXI+
PFJlY051bT45MjM8L1JlY051bT48RGlzcGxheVRleHQ+PHN0eWxlIGZhY2U9InN1cGVyc2NyaXB0
Ij5bODJdPC9zdHlsZT48L0Rpc3BsYXlUZXh0PjxyZWNvcmQ+PHJlYy1udW1iZXI+OTIzPC9yZWMt
bnVtYmVyPjxmb3JlaWduLWtleXM+PGtleSBhcHA9IkVOIiBkYi1pZD0iYXAydDV2YXJiMHN6djJl
d3Ryb3gyOXpqMmFmZXJwZWQyOWZ2Ij45MjM8L2tleT48L2ZvcmVpZ24ta2V5cz48cmVmLXR5cGUg
bmFtZT0iSm91cm5hbCBBcnRpY2xlIj4xNzwvcmVmLXR5cGU+PGNvbnRyaWJ1dG9ycz48YXV0aG9y
cz48YXV0aG9yPlBldHJhc2VrLCBKLjwvYXV0aG9yPjxhdXRob3I+QmFsYSwgUy48L2F1dGhvcj48
YXV0aG9yPkNzYWssIFQuPC9hdXRob3I+PGF1dGhvcj5MaXBwYWksIEQuPC9hdXRob3I+PGF1dGhv
cj5Lb2R5cywgSy48L2F1dGhvcj48YXV0aG9yPk1lbmFzaHksIFYuPC9hdXRob3I+PGF1dGhvcj5C
YXJyaWVhdSwgTS48L2F1dGhvcj48YXV0aG9yPk1pbiwgUy4gWS48L2F1dGhvcj48YXV0aG9yPkt1
cnQtSm9uZXMsIEUuIEEuPC9hdXRob3I+PGF1dGhvcj5TemFibywgRy48L2F1dGhvcj48L2F1dGhv
cnM+PC9jb250cmlidXRvcnM+PGF1dGgtYWRkcmVzcz5EZXBhcnRtZW50IG9mIE1lZGljaW5lLCBV
bml2ZXJzaXR5IG9mIE1hc3NhY2h1c2V0dHMgTWVkaWNhbCBTY2hvb2wsIFdvcmNlc3RlciwgTWFz
c2FjaHVzZXR0cyAwMTYwNSwgVVNBLjwvYXV0aC1hZGRyZXNzPjx0aXRsZXM+PHRpdGxlPklMLTEg
cmVjZXB0b3IgYW50YWdvbmlzdCBhbWVsaW9yYXRlcyBpbmZsYW1tYXNvbWUtZGVwZW5kZW50IGFs
Y29ob2xpYyBzdGVhdG9oZXBhdGl0aXMgaW4gbWljZTwvdGl0bGU+PHNlY29uZGFyeS10aXRsZT5K
IENsaW4gSW52ZXN0PC9zZWNvbmRhcnktdGl0bGU+PGFsdC10aXRsZT5UaGUgSm91cm5hbCBvZiBj
bGluaWNhbCBpbnZlc3RpZ2F0aW9uPC9hbHQtdGl0bGU+PC90aXRsZXM+PHBlcmlvZGljYWw+PGZ1
bGwtdGl0bGU+SiBDbGluIEludmVzdDwvZnVsbC10aXRsZT48L3BlcmlvZGljYWw+PHBhZ2VzPjM0
NzYtODk8L3BhZ2VzPjx2b2x1bWU+MTIyPC92b2x1bWU+PG51bWJlcj4xMDwvbnVtYmVyPjxrZXl3
b3Jkcz48a2V5d29yZD5BbmltYWxzPC9rZXl3b3JkPjxrZXl3b3JkPkNhcnJpZXIgUHJvdGVpbnMv
Ymlvc3ludGhlc2lzL2dlbmV0aWNzPC9rZXl3b3JkPjxrZXl3b3JkPkNhc3Bhc2UgMS9waHlzaW9s
b2d5PC9rZXl3b3JkPjxrZXl3b3JkPkNoZW1va2luZSBDQ0wyL2Jpb3N5bnRoZXNpcy9nZW5ldGlj
czwva2V5d29yZD48a2V5d29yZD5EcnVnIEV2YWx1YXRpb24sIFByZWNsaW5pY2FsPC9rZXl3b3Jk
PjxrZXl3b3JkPkV0aGFub2wvdG94aWNpdHk8L2tleXdvcmQ+PGtleXdvcmQ+RmF0dHkgTGl2ZXIs
IEFsY29ob2xpYy8qZHJ1ZyB0aGVyYXB5L2V0aW9sb2d5PC9rZXl3b3JkPjxrZXl3b3JkPkZlbWFs
ZTwva2V5d29yZD48a2V5d29yZD5IZXBhdG9jeXRlcy9tZXRhYm9saXNtPC9rZXl3b3JkPjxrZXl3
b3JkPkluZmxhbW1hc29tZXMvKnBoeXNpb2xvZ3k8L2tleXdvcmQ+PGtleXdvcmQ+SW50ZXJsZXVr
aW4gMSBSZWNlcHRvciBBbnRhZ29uaXN0IFByb3RlaW4vKnRoZXJhcGV1dGljIHVzZTwva2V5d29y
ZD48a2V5d29yZD5JbnRlcmxldWtpbi0xYWxwaGEvYmlvc3ludGhlc2lzL2Jsb29kPC9rZXl3b3Jk
PjxrZXl3b3JkPkludGVybGV1a2luLTFiZXRhL2Jpb3N5bnRoZXNpcy9ibG9vZC9waHlzaW9sb2d5
L3RveGljaXR5PC9rZXl3b3JkPjxrZXl3b3JkPkt1cGZmZXIgQ2VsbHMvcGF0aG9sb2d5PC9rZXl3
b3JkPjxrZXl3b3JkPkxpdmVyIENpcnJob3Npcy9ldGlvbG9neS9wcmV2ZW50aW9uICZhbXA7IGNv
bnRyb2w8L2tleXdvcmQ+PGtleXdvcmQ+TWljZTwva2V5d29yZD48a2V5d29yZD5NaWNlLCBJbmJy
ZWQgQzU3Qkw8L2tleXdvcmQ+PGtleXdvcmQ+TWljZSwgS25vY2tvdXQ8L2tleXdvcmQ+PGtleXdv
cmQ+UmVjZXB0b3JzLCBJbnRlcmxldWtpbi0xIFR5cGUgSS9kZWZpY2llbmN5L3BoeXNpb2xvZ3k8
L2tleXdvcmQ+PGtleXdvcmQ+UmVjb21iaW5hbnQgUHJvdGVpbnMvdGhlcmFwZXV0aWMgdXNlPC9r
ZXl3b3JkPjxrZXl3b3JkPlNpZ25hbCBUcmFuc2R1Y3Rpb24vZHJ1ZyBlZmZlY3RzPC9rZXl3b3Jk
PjxrZXl3b3JkPlRvbGwtTGlrZSBSZWNlcHRvciA0L3BoeXNpb2xvZ3k8L2tleXdvcmQ+PGtleXdv
cmQ+VXAtUmVndWxhdGlvbi9kcnVnIGVmZmVjdHM8L2tleXdvcmQ+PC9rZXl3b3Jkcz48ZGF0ZXM+
PHllYXI+MjAxMjwveWVhcj48cHViLWRhdGVzPjxkYXRlPk9jdDwvZGF0ZT48L3B1Yi1kYXRlcz48
L2RhdGVzPjxpc2JuPjE1NTgtODIzOCAoRWxlY3Ryb25pYykmI3hEOzAwMjEtOTczOCAoTGlua2lu
Zyk8L2lzYm4+PGFjY2Vzc2lvbi1udW0+MjI5NDU2MzM8L2FjY2Vzc2lvbi1udW0+PHVybHM+PHJl
bGF0ZWQtdXJscz48dXJsPmh0dHA6Ly93d3cubmNiaS5ubG0ubmloLmdvdi9wdWJtZWQvMjI5NDU2
MzM8L3VybD48L3JlbGF0ZWQtdXJscz48L3VybHM+PGN1c3RvbTI+MzQ2MTkwMDwvY3VzdG9tMj48
ZWxlY3Ryb25pYy1yZXNvdXJjZS1udW0+MTAuMTE3Mi9KQ0k2MDc3NzwvZWxlY3Ryb25pYy1yZXNv
dXJjZS1udW0+PC9yZWNvcmQ+PC9DaXRlPjwvRW5kTm90ZT4A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QZXRyYXNlazwvQXV0aG9yPjxZZWFyPjIwMTI8L1llYXI+
PFJlY051bT45MjM8L1JlY051bT48RGlzcGxheVRleHQ+PHN0eWxlIGZhY2U9InN1cGVyc2NyaXB0
Ij5bODJdPC9zdHlsZT48L0Rpc3BsYXlUZXh0PjxyZWNvcmQ+PHJlYy1udW1iZXI+OTIzPC9yZWMt
bnVtYmVyPjxmb3JlaWduLWtleXM+PGtleSBhcHA9IkVOIiBkYi1pZD0iYXAydDV2YXJiMHN6djJl
d3Ryb3gyOXpqMmFmZXJwZWQyOWZ2Ij45MjM8L2tleT48L2ZvcmVpZ24ta2V5cz48cmVmLXR5cGUg
bmFtZT0iSm91cm5hbCBBcnRpY2xlIj4xNzwvcmVmLXR5cGU+PGNvbnRyaWJ1dG9ycz48YXV0aG9y
cz48YXV0aG9yPlBldHJhc2VrLCBKLjwvYXV0aG9yPjxhdXRob3I+QmFsYSwgUy48L2F1dGhvcj48
YXV0aG9yPkNzYWssIFQuPC9hdXRob3I+PGF1dGhvcj5MaXBwYWksIEQuPC9hdXRob3I+PGF1dGhv
cj5Lb2R5cywgSy48L2F1dGhvcj48YXV0aG9yPk1lbmFzaHksIFYuPC9hdXRob3I+PGF1dGhvcj5C
YXJyaWVhdSwgTS48L2F1dGhvcj48YXV0aG9yPk1pbiwgUy4gWS48L2F1dGhvcj48YXV0aG9yPkt1
cnQtSm9uZXMsIEUuIEEuPC9hdXRob3I+PGF1dGhvcj5TemFibywgRy48L2F1dGhvcj48L2F1dGhv
cnM+PC9jb250cmlidXRvcnM+PGF1dGgtYWRkcmVzcz5EZXBhcnRtZW50IG9mIE1lZGljaW5lLCBV
bml2ZXJzaXR5IG9mIE1hc3NhY2h1c2V0dHMgTWVkaWNhbCBTY2hvb2wsIFdvcmNlc3RlciwgTWFz
c2FjaHVzZXR0cyAwMTYwNSwgVVNBLjwvYXV0aC1hZGRyZXNzPjx0aXRsZXM+PHRpdGxlPklMLTEg
cmVjZXB0b3IgYW50YWdvbmlzdCBhbWVsaW9yYXRlcyBpbmZsYW1tYXNvbWUtZGVwZW5kZW50IGFs
Y29ob2xpYyBzdGVhdG9oZXBhdGl0aXMgaW4gbWljZTwvdGl0bGU+PHNlY29uZGFyeS10aXRsZT5K
IENsaW4gSW52ZXN0PC9zZWNvbmRhcnktdGl0bGU+PGFsdC10aXRsZT5UaGUgSm91cm5hbCBvZiBj
bGluaWNhbCBpbnZlc3RpZ2F0aW9uPC9hbHQtdGl0bGU+PC90aXRsZXM+PHBlcmlvZGljYWw+PGZ1
bGwtdGl0bGU+SiBDbGluIEludmVzdDwvZnVsbC10aXRsZT48L3BlcmlvZGljYWw+PHBhZ2VzPjM0
NzYtODk8L3BhZ2VzPjx2b2x1bWU+MTIyPC92b2x1bWU+PG51bWJlcj4xMDwvbnVtYmVyPjxrZXl3
b3Jkcz48a2V5d29yZD5BbmltYWxzPC9rZXl3b3JkPjxrZXl3b3JkPkNhcnJpZXIgUHJvdGVpbnMv
Ymlvc3ludGhlc2lzL2dlbmV0aWNzPC9rZXl3b3JkPjxrZXl3b3JkPkNhc3Bhc2UgMS9waHlzaW9s
b2d5PC9rZXl3b3JkPjxrZXl3b3JkPkNoZW1va2luZSBDQ0wyL2Jpb3N5bnRoZXNpcy9nZW5ldGlj
czwva2V5d29yZD48a2V5d29yZD5EcnVnIEV2YWx1YXRpb24sIFByZWNsaW5pY2FsPC9rZXl3b3Jk
PjxrZXl3b3JkPkV0aGFub2wvdG94aWNpdHk8L2tleXdvcmQ+PGtleXdvcmQ+RmF0dHkgTGl2ZXIs
IEFsY29ob2xpYy8qZHJ1ZyB0aGVyYXB5L2V0aW9sb2d5PC9rZXl3b3JkPjxrZXl3b3JkPkZlbWFs
ZTwva2V5d29yZD48a2V5d29yZD5IZXBhdG9jeXRlcy9tZXRhYm9saXNtPC9rZXl3b3JkPjxrZXl3
b3JkPkluZmxhbW1hc29tZXMvKnBoeXNpb2xvZ3k8L2tleXdvcmQ+PGtleXdvcmQ+SW50ZXJsZXVr
aW4gMSBSZWNlcHRvciBBbnRhZ29uaXN0IFByb3RlaW4vKnRoZXJhcGV1dGljIHVzZTwva2V5d29y
ZD48a2V5d29yZD5JbnRlcmxldWtpbi0xYWxwaGEvYmlvc3ludGhlc2lzL2Jsb29kPC9rZXl3b3Jk
PjxrZXl3b3JkPkludGVybGV1a2luLTFiZXRhL2Jpb3N5bnRoZXNpcy9ibG9vZC9waHlzaW9sb2d5
L3RveGljaXR5PC9rZXl3b3JkPjxrZXl3b3JkPkt1cGZmZXIgQ2VsbHMvcGF0aG9sb2d5PC9rZXl3
b3JkPjxrZXl3b3JkPkxpdmVyIENpcnJob3Npcy9ldGlvbG9neS9wcmV2ZW50aW9uICZhbXA7IGNv
bnRyb2w8L2tleXdvcmQ+PGtleXdvcmQ+TWljZTwva2V5d29yZD48a2V5d29yZD5NaWNlLCBJbmJy
ZWQgQzU3Qkw8L2tleXdvcmQ+PGtleXdvcmQ+TWljZSwgS25vY2tvdXQ8L2tleXdvcmQ+PGtleXdv
cmQ+UmVjZXB0b3JzLCBJbnRlcmxldWtpbi0xIFR5cGUgSS9kZWZpY2llbmN5L3BoeXNpb2xvZ3k8
L2tleXdvcmQ+PGtleXdvcmQ+UmVjb21iaW5hbnQgUHJvdGVpbnMvdGhlcmFwZXV0aWMgdXNlPC9r
ZXl3b3JkPjxrZXl3b3JkPlNpZ25hbCBUcmFuc2R1Y3Rpb24vZHJ1ZyBlZmZlY3RzPC9rZXl3b3Jk
PjxrZXl3b3JkPlRvbGwtTGlrZSBSZWNlcHRvciA0L3BoeXNpb2xvZ3k8L2tleXdvcmQ+PGtleXdv
cmQ+VXAtUmVndWxhdGlvbi9kcnVnIGVmZmVjdHM8L2tleXdvcmQ+PC9rZXl3b3Jkcz48ZGF0ZXM+
PHllYXI+MjAxMjwveWVhcj48cHViLWRhdGVzPjxkYXRlPk9jdDwvZGF0ZT48L3B1Yi1kYXRlcz48
L2RhdGVzPjxpc2JuPjE1NTgtODIzOCAoRWxlY3Ryb25pYykmI3hEOzAwMjEtOTczOCAoTGlua2lu
Zyk8L2lzYm4+PGFjY2Vzc2lvbi1udW0+MjI5NDU2MzM8L2FjY2Vzc2lvbi1udW0+PHVybHM+PHJl
bGF0ZWQtdXJscz48dXJsPmh0dHA6Ly93d3cubmNiaS5ubG0ubmloLmdvdi9wdWJtZWQvMjI5NDU2
MzM8L3VybD48L3JlbGF0ZWQtdXJscz48L3VybHM+PGN1c3RvbTI+MzQ2MTkwMDwvY3VzdG9tMj48
ZWxlY3Ryb25pYy1yZXNvdXJjZS1udW0+MTAuMTE3Mi9KQ0k2MDc3NzwvZWxlY3Ryb25pYy1yZXNv
dXJjZS1udW0+PC9yZWNvcmQ+PC9DaXRlPjwvRW5kTm90ZT4A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82" w:tooltip="Petrasek, 2012 #923" w:history="1">
        <w:r w:rsidRPr="00E05C91">
          <w:rPr>
            <w:rFonts w:ascii="Book Antiqua" w:hAnsi="Book Antiqua"/>
            <w:noProof/>
            <w:sz w:val="24"/>
            <w:szCs w:val="24"/>
            <w:vertAlign w:val="superscript"/>
          </w:rPr>
          <w:t>82</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Recently, bone marrow infusion therapy has been highlighted as a treatment of liver </w:t>
      </w:r>
      <w:proofErr w:type="gramStart"/>
      <w:r w:rsidRPr="00E05C91">
        <w:rPr>
          <w:rFonts w:ascii="Book Antiqua" w:hAnsi="Book Antiqua"/>
          <w:sz w:val="24"/>
          <w:szCs w:val="24"/>
        </w:rPr>
        <w:t>fibrosis</w:t>
      </w:r>
      <w:proofErr w:type="gramEnd"/>
      <w:r w:rsidRPr="00E05C91">
        <w:rPr>
          <w:rFonts w:ascii="Book Antiqua" w:hAnsi="Book Antiqua"/>
          <w:sz w:val="24"/>
          <w:szCs w:val="24"/>
        </w:rPr>
        <w:fldChar w:fldCharType="begin">
          <w:fldData xml:space="preserve">PEVuZE5vdGU+PENpdGU+PEF1dGhvcj5TdWg8L0F1dGhvcj48WWVhcj4yMDEyPC9ZZWFyPjxSZWNO
dW0+NzE2PC9SZWNOdW0+PERpc3BsYXlUZXh0PjxzdHlsZSBmYWNlPSJzdXBlcnNjcmlwdCI+Wzgz
XTwvc3R5bGU+PC9EaXNwbGF5VGV4dD48cmVjb3JkPjxyZWMtbnVtYmVyPjcxNjwvcmVjLW51bWJl
cj48Zm9yZWlnbi1rZXlzPjxrZXkgYXBwPSJFTiIgZGItaWQ9ImFwMnQ1dmFyYjBzenYyZXd0cm94
Mjl6ajJhZmVycGVkMjlmdiI+NzE2PC9rZXk+PC9mb3JlaWduLWtleXM+PHJlZi10eXBlIG5hbWU9
IkpvdXJuYWwgQXJ0aWNsZSI+MTc8L3JlZi10eXBlPjxjb250cmlidXRvcnM+PGF1dGhvcnM+PGF1
dGhvcj5TdWgsIFkuIEcuPC9hdXRob3I+PGF1dGhvcj5LaW0sIEouIEsuPC9hdXRob3I+PGF1dGhv
cj5CeXVuLCBKLiBTLjwvYXV0aG9yPjxhdXRob3I+WWksIEguIFMuPC9hdXRob3I+PGF1dGhvcj5M
ZWUsIFkuIFMuPC9hdXRob3I+PGF1dGhvcj5FdW4sIEguIFMuPC9hdXRob3I+PGF1dGhvcj5LaW0s
IFMuIFkuPC9hdXRob3I+PGF1dGhvcj5IYW4sIEsuIEguPC9hdXRob3I+PGF1dGhvcj5MZWUsIEsu
IFMuPC9hdXRob3I+PGF1dGhvcj5EdWVzdGVyLCBHLjwvYXV0aG9yPjxhdXRob3I+RnJpZWRtYW4s
IFMuIEwuPC9hdXRob3I+PGF1dGhvcj5KZW9uZywgVy4gSS48L2F1dGhvcj48L2F1dGhvcnM+PC9j
b250cmlidXRvcnM+PGF1dGgtYWRkcmVzcz5HcmFkdWF0ZSBTY2hvb2wgb2YgTWVkaWNhbCBTY2ll
bmNlIGFuZCBFbmdpbmVlcmluZywgS29yZWEgQWR2YW5jZWQgSW5zdGl0dXRlIG9mIFNjaWVuY2Ug
YW5kIFRlY2hub2xvZ3ksIERhZWplb24sIEtvcmVhLjwvYXV0aC1hZGRyZXNzPjx0aXRsZXM+PHRp
dGxlPkNEMTFiKCspIEdyMSgrKSBib25lIG1hcnJvdyBjZWxscyBhbWVsaW9yYXRlIGxpdmVyIGZp
YnJvc2lzIGJ5IHByb2R1Y2luZyBpbnRlcmxldWtpbi0xMCBpbiBtaWNlPC90aXRsZT48c2Vjb25k
YXJ5LXRpdGxlPkhlcGF0b2xvZ3k8L3NlY29uZGFyeS10aXRsZT48YWx0LXRpdGxlPkhlcGF0b2xv
Z3k8L2FsdC10aXRsZT48L3RpdGxlcz48cGVyaW9kaWNhbD48ZnVsbC10aXRsZT5IZXBhdG9sb2d5
PC9mdWxsLXRpdGxlPjwvcGVyaW9kaWNhbD48YWx0LXBlcmlvZGljYWw+PGZ1bGwtdGl0bGU+SGVw
YXRvbG9neTwvZnVsbC10aXRsZT48L2FsdC1wZXJpb2RpY2FsPjxwYWdlcz4xOTAyLTEyPC9wYWdl
cz48dm9sdW1lPjU2PC92b2x1bWU+PG51bWJlcj41PC9udW1iZXI+PGtleXdvcmRzPjxrZXl3b3Jk
PkFjdGlucy9tZXRhYm9saXNtPC9rZXl3b3JkPjxrZXl3b3JkPkFuaW1hbHM8L2tleXdvcmQ+PGtl
eXdvcmQ+QW50aWdlbnMsIENEMTFiL21ldGFib2xpc208L2tleXdvcmQ+PGtleXdvcmQ+QW50aWdl
bnMsIENENC9tZXRhYm9saXNtPC9rZXl3b3JkPjxrZXl3b3JkPkJvbmUgTWFycm93IENlbGxzL2lt
bXVub2xvZ3kvKm1ldGFib2xpc208L2tleXdvcmQ+PGtleXdvcmQ+Qm9uZSBNYXJyb3cgVHJhbnNw
bGFudGF0aW9uPC9rZXl3b3JkPjxrZXl3b3JkPkNhcmJvbiBUZXRyYWNobG9yaWRlPC9rZXl3b3Jk
PjxrZXl3b3JkPkNlbGwgQ29tbXVuaWNhdGlvbjwva2V5d29yZD48a2V5d29yZD5DaGVtb2tpbmUg
Q0NMMi9nZW5ldGljcy9tZXRhYm9saXNtPC9rZXl3b3JkPjxrZXl3b3JkPkNvbGxhZ2VuIFR5cGUg
SS9tZXRhYm9saXNtPC9rZXl3b3JkPjxrZXl3b3JkPkZvcmtoZWFkIFRyYW5zY3JpcHRpb24gRmFj
dG9ycy9tZXRhYm9saXNtPC9rZXl3b3JkPjxrZXl3b3JkPkhlcGF0aWMgU3RlbGxhdGUgQ2VsbHMv
aW1tdW5vbG9neS8qbWV0YWJvbGlzbTwva2V5d29yZD48a2V5d29yZD5IdW1hbnM8L2tleXdvcmQ+
PGtleXdvcmQ+SW50ZXJsZXVraW4tMS9nZW5ldGljcy9tZXRhYm9saXNtPC9rZXl3b3JkPjxrZXl3
b3JkPkludGVybGV1a2luLTEwL2ltbXVub2xvZ3kvKm1ldGFib2xpc208L2tleXdvcmQ+PGtleXdv
cmQ+SW50ZXJsZXVraW4tMiBSZWNlcHRvciBhbHBoYSBTdWJ1bml0L21ldGFib2xpc208L2tleXdv
cmQ+PGtleXdvcmQ+TGl2ZXIgQ2lycmhvc2lzL2NoZW1pY2FsbHkgaW5kdWNlZC8qaW1tdW5vbG9n
eS8qbWV0YWJvbGlzbS9wYXRob2xvZ3k8L2tleXdvcmQ+PGtleXdvcmQ+TWFsZTwva2V5d29yZD48
a2V5d29yZD5NaWNlPC9rZXl3b3JkPjxrZXl3b3JkPk1pY2UsIEluYnJlZCBDNTdCTDwva2V5d29y
ZD48a2V5d29yZD5NaWNlLCBOdWRlPC9rZXl3b3JkPjxrZXl3b3JkPk1pY2UsIFRyYW5zZ2VuaWM8
L2tleXdvcmQ+PGtleXdvcmQ+Uk5BLCBNZXNzZW5nZXIvbWV0YWJvbGlzbTwva2V5d29yZD48a2V5
d29yZD5SZWNlcHRvcnMsIENoZW1va2luZS9tZXRhYm9saXNtPC9rZXl3b3JkPjxrZXl3b3JkPlN0
YXRpc3RpY3MsIE5vbnBhcmFtZXRyaWM8L2tleXdvcmQ+PGtleXdvcmQ+VC1MeW1waG9jeXRlcywg
UmVndWxhdG9yeS8qaW1tdW5vbG9neS9tZXRhYm9saXNtPC9rZXl3b3JkPjxrZXl3b3JkPlRyYW5z
Zm9ybWluZyBHcm93dGggRmFjdG9yIGJldGExL2dlbmV0aWNzL21ldGFib2xpc208L2tleXdvcmQ+
PC9rZXl3b3Jkcz48ZGF0ZXM+PHllYXI+MjAxMjwveWVhcj48cHViLWRhdGVzPjxkYXRlPk5vdjwv
ZGF0ZT48L3B1Yi1kYXRlcz48L2RhdGVzPjxpc2JuPjE1MjctMzM1MCAoRWxlY3Ryb25pYykmI3hE
OzAyNzAtOTEzOSAoTGlua2luZyk8L2lzYm4+PGFjY2Vzc2lvbi1udW0+MjI1NDQ3NTk8L2FjY2Vz
c2lvbi1udW0+PHVybHM+PHJlbGF0ZWQtdXJscz48dXJsPmh0dHA6Ly93d3cubmNiaS5ubG0ubmlo
Lmdvdi9wdWJtZWQvMjI1NDQ3NTk8L3VybD48L3JlbGF0ZWQtdXJscz48L3VybHM+PGN1c3RvbTI+
MzQyNzQxOTwvY3VzdG9tMj48ZWxlY3Ryb25pYy1yZXNvdXJjZS1udW0+MTAuMTAwMi9oZXAuMjU4
MTc8L2VsZWN0cm9uaWMtcmVzb3VyY2UtbnVtPjwvcmVjb3JkPjwvQ2l0ZT48L0VuZE5vdGU+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TdWg8L0F1dGhvcj48WWVhcj4yMDEyPC9ZZWFyPjxSZWNO
dW0+NzE2PC9SZWNOdW0+PERpc3BsYXlUZXh0PjxzdHlsZSBmYWNlPSJzdXBlcnNjcmlwdCI+Wzgz
XTwvc3R5bGU+PC9EaXNwbGF5VGV4dD48cmVjb3JkPjxyZWMtbnVtYmVyPjcxNjwvcmVjLW51bWJl
cj48Zm9yZWlnbi1rZXlzPjxrZXkgYXBwPSJFTiIgZGItaWQ9ImFwMnQ1dmFyYjBzenYyZXd0cm94
Mjl6ajJhZmVycGVkMjlmdiI+NzE2PC9rZXk+PC9mb3JlaWduLWtleXM+PHJlZi10eXBlIG5hbWU9
IkpvdXJuYWwgQXJ0aWNsZSI+MTc8L3JlZi10eXBlPjxjb250cmlidXRvcnM+PGF1dGhvcnM+PGF1
dGhvcj5TdWgsIFkuIEcuPC9hdXRob3I+PGF1dGhvcj5LaW0sIEouIEsuPC9hdXRob3I+PGF1dGhv
cj5CeXVuLCBKLiBTLjwvYXV0aG9yPjxhdXRob3I+WWksIEguIFMuPC9hdXRob3I+PGF1dGhvcj5M
ZWUsIFkuIFMuPC9hdXRob3I+PGF1dGhvcj5FdW4sIEguIFMuPC9hdXRob3I+PGF1dGhvcj5LaW0s
IFMuIFkuPC9hdXRob3I+PGF1dGhvcj5IYW4sIEsuIEguPC9hdXRob3I+PGF1dGhvcj5MZWUsIEsu
IFMuPC9hdXRob3I+PGF1dGhvcj5EdWVzdGVyLCBHLjwvYXV0aG9yPjxhdXRob3I+RnJpZWRtYW4s
IFMuIEwuPC9hdXRob3I+PGF1dGhvcj5KZW9uZywgVy4gSS48L2F1dGhvcj48L2F1dGhvcnM+PC9j
b250cmlidXRvcnM+PGF1dGgtYWRkcmVzcz5HcmFkdWF0ZSBTY2hvb2wgb2YgTWVkaWNhbCBTY2ll
bmNlIGFuZCBFbmdpbmVlcmluZywgS29yZWEgQWR2YW5jZWQgSW5zdGl0dXRlIG9mIFNjaWVuY2Ug
YW5kIFRlY2hub2xvZ3ksIERhZWplb24sIEtvcmVhLjwvYXV0aC1hZGRyZXNzPjx0aXRsZXM+PHRp
dGxlPkNEMTFiKCspIEdyMSgrKSBib25lIG1hcnJvdyBjZWxscyBhbWVsaW9yYXRlIGxpdmVyIGZp
YnJvc2lzIGJ5IHByb2R1Y2luZyBpbnRlcmxldWtpbi0xMCBpbiBtaWNlPC90aXRsZT48c2Vjb25k
YXJ5LXRpdGxlPkhlcGF0b2xvZ3k8L3NlY29uZGFyeS10aXRsZT48YWx0LXRpdGxlPkhlcGF0b2xv
Z3k8L2FsdC10aXRsZT48L3RpdGxlcz48cGVyaW9kaWNhbD48ZnVsbC10aXRsZT5IZXBhdG9sb2d5
PC9mdWxsLXRpdGxlPjwvcGVyaW9kaWNhbD48YWx0LXBlcmlvZGljYWw+PGZ1bGwtdGl0bGU+SGVw
YXRvbG9neTwvZnVsbC10aXRsZT48L2FsdC1wZXJpb2RpY2FsPjxwYWdlcz4xOTAyLTEyPC9wYWdl
cz48dm9sdW1lPjU2PC92b2x1bWU+PG51bWJlcj41PC9udW1iZXI+PGtleXdvcmRzPjxrZXl3b3Jk
PkFjdGlucy9tZXRhYm9saXNtPC9rZXl3b3JkPjxrZXl3b3JkPkFuaW1hbHM8L2tleXdvcmQ+PGtl
eXdvcmQ+QW50aWdlbnMsIENEMTFiL21ldGFib2xpc208L2tleXdvcmQ+PGtleXdvcmQ+QW50aWdl
bnMsIENENC9tZXRhYm9saXNtPC9rZXl3b3JkPjxrZXl3b3JkPkJvbmUgTWFycm93IENlbGxzL2lt
bXVub2xvZ3kvKm1ldGFib2xpc208L2tleXdvcmQ+PGtleXdvcmQ+Qm9uZSBNYXJyb3cgVHJhbnNw
bGFudGF0aW9uPC9rZXl3b3JkPjxrZXl3b3JkPkNhcmJvbiBUZXRyYWNobG9yaWRlPC9rZXl3b3Jk
PjxrZXl3b3JkPkNlbGwgQ29tbXVuaWNhdGlvbjwva2V5d29yZD48a2V5d29yZD5DaGVtb2tpbmUg
Q0NMMi9nZW5ldGljcy9tZXRhYm9saXNtPC9rZXl3b3JkPjxrZXl3b3JkPkNvbGxhZ2VuIFR5cGUg
SS9tZXRhYm9saXNtPC9rZXl3b3JkPjxrZXl3b3JkPkZvcmtoZWFkIFRyYW5zY3JpcHRpb24gRmFj
dG9ycy9tZXRhYm9saXNtPC9rZXl3b3JkPjxrZXl3b3JkPkhlcGF0aWMgU3RlbGxhdGUgQ2VsbHMv
aW1tdW5vbG9neS8qbWV0YWJvbGlzbTwva2V5d29yZD48a2V5d29yZD5IdW1hbnM8L2tleXdvcmQ+
PGtleXdvcmQ+SW50ZXJsZXVraW4tMS9nZW5ldGljcy9tZXRhYm9saXNtPC9rZXl3b3JkPjxrZXl3
b3JkPkludGVybGV1a2luLTEwL2ltbXVub2xvZ3kvKm1ldGFib2xpc208L2tleXdvcmQ+PGtleXdv
cmQ+SW50ZXJsZXVraW4tMiBSZWNlcHRvciBhbHBoYSBTdWJ1bml0L21ldGFib2xpc208L2tleXdv
cmQ+PGtleXdvcmQ+TGl2ZXIgQ2lycmhvc2lzL2NoZW1pY2FsbHkgaW5kdWNlZC8qaW1tdW5vbG9n
eS8qbWV0YWJvbGlzbS9wYXRob2xvZ3k8L2tleXdvcmQ+PGtleXdvcmQ+TWFsZTwva2V5d29yZD48
a2V5d29yZD5NaWNlPC9rZXl3b3JkPjxrZXl3b3JkPk1pY2UsIEluYnJlZCBDNTdCTDwva2V5d29y
ZD48a2V5d29yZD5NaWNlLCBOdWRlPC9rZXl3b3JkPjxrZXl3b3JkPk1pY2UsIFRyYW5zZ2VuaWM8
L2tleXdvcmQ+PGtleXdvcmQ+Uk5BLCBNZXNzZW5nZXIvbWV0YWJvbGlzbTwva2V5d29yZD48a2V5
d29yZD5SZWNlcHRvcnMsIENoZW1va2luZS9tZXRhYm9saXNtPC9rZXl3b3JkPjxrZXl3b3JkPlN0
YXRpc3RpY3MsIE5vbnBhcmFtZXRyaWM8L2tleXdvcmQ+PGtleXdvcmQ+VC1MeW1waG9jeXRlcywg
UmVndWxhdG9yeS8qaW1tdW5vbG9neS9tZXRhYm9saXNtPC9rZXl3b3JkPjxrZXl3b3JkPlRyYW5z
Zm9ybWluZyBHcm93dGggRmFjdG9yIGJldGExL2dlbmV0aWNzL21ldGFib2xpc208L2tleXdvcmQ+
PC9rZXl3b3Jkcz48ZGF0ZXM+PHllYXI+MjAxMjwveWVhcj48cHViLWRhdGVzPjxkYXRlPk5vdjwv
ZGF0ZT48L3B1Yi1kYXRlcz48L2RhdGVzPjxpc2JuPjE1MjctMzM1MCAoRWxlY3Ryb25pYykmI3hE
OzAyNzAtOTEzOSAoTGlua2luZyk8L2lzYm4+PGFjY2Vzc2lvbi1udW0+MjI1NDQ3NTk8L2FjY2Vz
c2lvbi1udW0+PHVybHM+PHJlbGF0ZWQtdXJscz48dXJsPmh0dHA6Ly93d3cubmNiaS5ubG0ubmlo
Lmdvdi9wdWJtZWQvMjI1NDQ3NTk8L3VybD48L3JlbGF0ZWQtdXJscz48L3VybHM+PGN1c3RvbTI+
MzQyNzQxOTwvY3VzdG9tMj48ZWxlY3Ryb25pYy1yZXNvdXJjZS1udW0+MTAuMTAwMi9oZXAuMjU4
MTc8L2VsZWN0cm9uaWMtcmVzb3VyY2UtbnVtPjwvcmVjb3JkPjwvQ2l0ZT48L0VuZE5vdGU+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83" w:tooltip="Suh, 2012 #716" w:history="1">
        <w:r w:rsidRPr="00E05C91">
          <w:rPr>
            <w:rFonts w:ascii="Book Antiqua" w:hAnsi="Book Antiqua"/>
            <w:noProof/>
            <w:sz w:val="24"/>
            <w:szCs w:val="24"/>
            <w:vertAlign w:val="superscript"/>
          </w:rPr>
          <w:t>83</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However, chronic alcohol consumption stimulated the recruitment of TNF-α and TGF-β1, producing activated HSCs from the bone marrow to the </w:t>
      </w:r>
      <w:proofErr w:type="gramStart"/>
      <w:r w:rsidRPr="00E05C91">
        <w:rPr>
          <w:rFonts w:ascii="Book Antiqua" w:hAnsi="Book Antiqua"/>
          <w:sz w:val="24"/>
          <w:szCs w:val="24"/>
        </w:rPr>
        <w:t>liver</w:t>
      </w:r>
      <w:proofErr w:type="gramEnd"/>
      <w:r w:rsidRPr="00E05C91">
        <w:rPr>
          <w:rFonts w:ascii="Book Antiqua" w:hAnsi="Book Antiqua"/>
          <w:sz w:val="24"/>
          <w:szCs w:val="24"/>
        </w:rPr>
        <w:fldChar w:fldCharType="begin">
          <w:fldData xml:space="preserve">PEVuZE5vdGU+PENpdGU+PEF1dGhvcj5GdWppbWl5YTwvQXV0aG9yPjxZZWFyPjIwMDk8L1llYXI+
PFJlY051bT45Mjg8L1JlY051bT48RGlzcGxheVRleHQ+PHN0eWxlIGZhY2U9InN1cGVyc2NyaXB0
Ij5bODRdPC9zdHlsZT48L0Rpc3BsYXlUZXh0PjxyZWNvcmQ+PHJlYy1udW1iZXI+OTI4PC9yZWMt
bnVtYmVyPjxmb3JlaWduLWtleXM+PGtleSBhcHA9IkVOIiBkYi1pZD0iYXAydDV2YXJiMHN6djJl
d3Ryb3gyOXpqMmFmZXJwZWQyOWZ2Ij45Mjg8L2tleT48L2ZvcmVpZ24ta2V5cz48cmVmLXR5cGUg
bmFtZT0iSm91cm5hbCBBcnRpY2xlIj4xNzwvcmVmLXR5cGU+PGNvbnRyaWJ1dG9ycz48YXV0aG9y
cz48YXV0aG9yPkZ1amltaXlhLCBULjwvYXV0aG9yPjxhdXRob3I+TGl1LCBKLjwvYXV0aG9yPjxh
dXRob3I+S29qaW1hLCBILjwvYXV0aG9yPjxhdXRob3I+U2hpcmFmdWppLCBTLjwvYXV0aG9yPjxh
dXRob3I+S2ltdXJhLCBILjwvYXV0aG9yPjxhdXRob3I+RnVqaW1peWEsIE0uPC9hdXRob3I+PC9h
dXRob3JzPjwvY29udHJpYnV0b3JzPjxhdXRoLWFkZHJlc3M+RGVwYXJ0bWVudCBvZiBMZWdhbCBN
ZWRpY2luZSwgWWFtYWd1Y2hpIFVuaXZlcnNpdHkgR3JhZHVhdGUgU2Nob29sIG9mIE1lZGljaW5l
LCBVYmUsIFlhbWFndWNoaSwgSmFwYW4uPC9hdXRoLWFkZHJlc3M+PHRpdGxlcz48dGl0bGU+UGF0
aG9sb2dpY2FsIHJvbGVzIG9mIGJvbmUgbWFycm93LWRlcml2ZWQgc3RlbGxhdGUgY2VsbHMgaW4g
YSBtb3VzZSBtb2RlbCBvZiBhbGNvaG9sLWluZHVjZWQgZmF0dHkgbGl2ZXI8L3RpdGxlPjxzZWNv
bmRhcnktdGl0bGU+QW0gSiBQaHlzaW9sIEdhc3Ryb2ludGVzdCBMaXZlciBQaHlzaW9sPC9zZWNv
bmRhcnktdGl0bGU+PGFsdC10aXRsZT5BbWVyaWNhbiBqb3VybmFsIG9mIHBoeXNpb2xvZ3kuIEdh
c3Ryb2ludGVzdGluYWwgYW5kIGxpdmVyIHBoeXNpb2xvZ3k8L2FsdC10aXRsZT48L3RpdGxlcz48
cGVyaW9kaWNhbD48ZnVsbC10aXRsZT5BbSBKIFBoeXNpb2wgR2FzdHJvaW50ZXN0IExpdmVyIFBo
eXNpb2w8L2Z1bGwtdGl0bGU+PC9wZXJpb2RpY2FsPjxwYWdlcz5HNDUxLTYwPC9wYWdlcz48dm9s
dW1lPjI5Nzwvdm9sdW1lPjxudW1iZXI+MzwvbnVtYmVyPjxrZXl3b3Jkcz48a2V5d29yZD5BY3Rp
bnMvbWV0YWJvbGlzbTwva2V5d29yZD48a2V5d29yZD5BbmltYWxzPC9rZXl3b3JkPjxrZXl3b3Jk
PkJvbmUgTWFycm93IENlbGxzL21ldGFib2xpc20vKnBhdGhvbG9neTwva2V5d29yZD48a2V5d29y
ZD5Cb25lIE1hcnJvdyBUcmFuc3BsYW50YXRpb248L2tleXdvcmQ+PGtleXdvcmQ+RGlzZWFzZSBN
b2RlbHMsIEFuaW1hbDwva2V5d29yZD48a2V5d29yZD5GYXR0eSBMaXZlciwgQWxjb2hvbGljL21l
dGFib2xpc20vKnBhdGhvbG9neTwva2V5d29yZD48a2V5d29yZD5GZW1hbGU8L2tleXdvcmQ+PGtl
eXdvcmQ+Rmlicm9zaXM8L2tleXdvcmQ+PGtleXdvcmQ+R3JlZW4gRmx1b3Jlc2NlbnQgUHJvdGVp
bnMvZ2VuZXRpY3MvbWV0YWJvbGlzbTwva2V5d29yZD48a2V5d29yZD5IZXBhdGljIFN0ZWxsYXRl
IENlbGxzL21ldGFib2xpc20vKnBhdGhvbG9neTwva2V5d29yZD48a2V5d29yZD5LdXBmZmVyIENl
bGxzL21ldGFib2xpc20vKnBhdGhvbG9neTwva2V5d29yZD48a2V5d29yZD5NYWxlPC9rZXl3b3Jk
PjxrZXl3b3JkPk1pY2U8L2tleXdvcmQ+PGtleXdvcmQ+TWljZSwgSW5icmVkIEM1N0JMPC9rZXl3
b3JkPjxrZXl3b3JkPk1pY2UsIFRyYW5zZ2VuaWM8L2tleXdvcmQ+PGtleXdvcmQ+Uk5BLCBNZXNz
ZW5nZXIvbWV0YWJvbGlzbTwva2V5d29yZD48a2V5d29yZD5UaW1lIEZhY3RvcnM8L2tleXdvcmQ+
PGtleXdvcmQ+VHJhbnNmb3JtaW5nIEdyb3d0aCBGYWN0b3IgYmV0YTEvZ2VuZXRpY3MvbWV0YWJv
bGlzbTwva2V5d29yZD48a2V5d29yZD5UdW1vciBOZWNyb3NpcyBGYWN0b3ItYWxwaGEvZ2VuZXRp
Y3MvbWV0YWJvbGlzbTwva2V5d29yZD48a2V5d29yZD5iZXRhLUdhbGFjdG9zaWRhc2UvZ2VuZXRp
Y3MvbWV0YWJvbGlzbTwva2V5d29yZD48L2tleXdvcmRzPjxkYXRlcz48eWVhcj4yMDA5PC95ZWFy
PjxwdWItZGF0ZXM+PGRhdGU+U2VwPC9kYXRlPjwvcHViLWRhdGVzPjwvZGF0ZXM+PGlzYm4+MTUy
Mi0xNTQ3IChFbGVjdHJvbmljKSYjeEQ7MDE5My0xODU3IChMaW5raW5nKTwvaXNibj48YWNjZXNz
aW9uLW51bT4xOTYwODczNjwvYWNjZXNzaW9uLW51bT48dXJscz48cmVsYXRlZC11cmxzPjx1cmw+
aHR0cDovL3d3dy5uY2JpLm5sbS5uaWguZ292L3B1Ym1lZC8xOTYwODczNjwvdXJsPjwvcmVsYXRl
ZC11cmxzPjwvdXJscz48ZWxlY3Ryb25pYy1yZXNvdXJjZS1udW0+MTAuMTE1Mi9hanBnaS4wMDA1
NS4yMDA5PC9lbGVjdHJvbmljLXJlc291cmNlLW51bT48L3JlY29yZD48L0NpdGU+PC9FbmROb3Rl
PgB=
</w:fldData>
        </w:fldChar>
      </w:r>
      <w:r w:rsidRPr="00E05C91">
        <w:rPr>
          <w:rFonts w:ascii="Book Antiqua" w:hAnsi="Book Antiqua"/>
          <w:sz w:val="24"/>
          <w:szCs w:val="24"/>
        </w:rPr>
        <w:instrText xml:space="preserve"> ADDIN EN.CITE </w:instrText>
      </w:r>
      <w:r w:rsidRPr="00E05C91">
        <w:rPr>
          <w:rFonts w:ascii="Book Antiqua" w:hAnsi="Book Antiqua"/>
          <w:sz w:val="24"/>
          <w:szCs w:val="24"/>
        </w:rPr>
        <w:fldChar w:fldCharType="begin">
          <w:fldData xml:space="preserve">PEVuZE5vdGU+PENpdGU+PEF1dGhvcj5GdWppbWl5YTwvQXV0aG9yPjxZZWFyPjIwMDk8L1llYXI+
PFJlY051bT45Mjg8L1JlY051bT48RGlzcGxheVRleHQ+PHN0eWxlIGZhY2U9InN1cGVyc2NyaXB0
Ij5bODRdPC9zdHlsZT48L0Rpc3BsYXlUZXh0PjxyZWNvcmQ+PHJlYy1udW1iZXI+OTI4PC9yZWMt
bnVtYmVyPjxmb3JlaWduLWtleXM+PGtleSBhcHA9IkVOIiBkYi1pZD0iYXAydDV2YXJiMHN6djJl
d3Ryb3gyOXpqMmFmZXJwZWQyOWZ2Ij45Mjg8L2tleT48L2ZvcmVpZ24ta2V5cz48cmVmLXR5cGUg
bmFtZT0iSm91cm5hbCBBcnRpY2xlIj4xNzwvcmVmLXR5cGU+PGNvbnRyaWJ1dG9ycz48YXV0aG9y
cz48YXV0aG9yPkZ1amltaXlhLCBULjwvYXV0aG9yPjxhdXRob3I+TGl1LCBKLjwvYXV0aG9yPjxh
dXRob3I+S29qaW1hLCBILjwvYXV0aG9yPjxhdXRob3I+U2hpcmFmdWppLCBTLjwvYXV0aG9yPjxh
dXRob3I+S2ltdXJhLCBILjwvYXV0aG9yPjxhdXRob3I+RnVqaW1peWEsIE0uPC9hdXRob3I+PC9h
dXRob3JzPjwvY29udHJpYnV0b3JzPjxhdXRoLWFkZHJlc3M+RGVwYXJ0bWVudCBvZiBMZWdhbCBN
ZWRpY2luZSwgWWFtYWd1Y2hpIFVuaXZlcnNpdHkgR3JhZHVhdGUgU2Nob29sIG9mIE1lZGljaW5l
LCBVYmUsIFlhbWFndWNoaSwgSmFwYW4uPC9hdXRoLWFkZHJlc3M+PHRpdGxlcz48dGl0bGU+UGF0
aG9sb2dpY2FsIHJvbGVzIG9mIGJvbmUgbWFycm93LWRlcml2ZWQgc3RlbGxhdGUgY2VsbHMgaW4g
YSBtb3VzZSBtb2RlbCBvZiBhbGNvaG9sLWluZHVjZWQgZmF0dHkgbGl2ZXI8L3RpdGxlPjxzZWNv
bmRhcnktdGl0bGU+QW0gSiBQaHlzaW9sIEdhc3Ryb2ludGVzdCBMaXZlciBQaHlzaW9sPC9zZWNv
bmRhcnktdGl0bGU+PGFsdC10aXRsZT5BbWVyaWNhbiBqb3VybmFsIG9mIHBoeXNpb2xvZ3kuIEdh
c3Ryb2ludGVzdGluYWwgYW5kIGxpdmVyIHBoeXNpb2xvZ3k8L2FsdC10aXRsZT48L3RpdGxlcz48
cGVyaW9kaWNhbD48ZnVsbC10aXRsZT5BbSBKIFBoeXNpb2wgR2FzdHJvaW50ZXN0IExpdmVyIFBo
eXNpb2w8L2Z1bGwtdGl0bGU+PC9wZXJpb2RpY2FsPjxwYWdlcz5HNDUxLTYwPC9wYWdlcz48dm9s
dW1lPjI5Nzwvdm9sdW1lPjxudW1iZXI+MzwvbnVtYmVyPjxrZXl3b3Jkcz48a2V5d29yZD5BY3Rp
bnMvbWV0YWJvbGlzbTwva2V5d29yZD48a2V5d29yZD5BbmltYWxzPC9rZXl3b3JkPjxrZXl3b3Jk
PkJvbmUgTWFycm93IENlbGxzL21ldGFib2xpc20vKnBhdGhvbG9neTwva2V5d29yZD48a2V5d29y
ZD5Cb25lIE1hcnJvdyBUcmFuc3BsYW50YXRpb248L2tleXdvcmQ+PGtleXdvcmQ+RGlzZWFzZSBN
b2RlbHMsIEFuaW1hbDwva2V5d29yZD48a2V5d29yZD5GYXR0eSBMaXZlciwgQWxjb2hvbGljL21l
dGFib2xpc20vKnBhdGhvbG9neTwva2V5d29yZD48a2V5d29yZD5GZW1hbGU8L2tleXdvcmQ+PGtl
eXdvcmQ+Rmlicm9zaXM8L2tleXdvcmQ+PGtleXdvcmQ+R3JlZW4gRmx1b3Jlc2NlbnQgUHJvdGVp
bnMvZ2VuZXRpY3MvbWV0YWJvbGlzbTwva2V5d29yZD48a2V5d29yZD5IZXBhdGljIFN0ZWxsYXRl
IENlbGxzL21ldGFib2xpc20vKnBhdGhvbG9neTwva2V5d29yZD48a2V5d29yZD5LdXBmZmVyIENl
bGxzL21ldGFib2xpc20vKnBhdGhvbG9neTwva2V5d29yZD48a2V5d29yZD5NYWxlPC9rZXl3b3Jk
PjxrZXl3b3JkPk1pY2U8L2tleXdvcmQ+PGtleXdvcmQ+TWljZSwgSW5icmVkIEM1N0JMPC9rZXl3
b3JkPjxrZXl3b3JkPk1pY2UsIFRyYW5zZ2VuaWM8L2tleXdvcmQ+PGtleXdvcmQ+Uk5BLCBNZXNz
ZW5nZXIvbWV0YWJvbGlzbTwva2V5d29yZD48a2V5d29yZD5UaW1lIEZhY3RvcnM8L2tleXdvcmQ+
PGtleXdvcmQ+VHJhbnNmb3JtaW5nIEdyb3d0aCBGYWN0b3IgYmV0YTEvZ2VuZXRpY3MvbWV0YWJv
bGlzbTwva2V5d29yZD48a2V5d29yZD5UdW1vciBOZWNyb3NpcyBGYWN0b3ItYWxwaGEvZ2VuZXRp
Y3MvbWV0YWJvbGlzbTwva2V5d29yZD48a2V5d29yZD5iZXRhLUdhbGFjdG9zaWRhc2UvZ2VuZXRp
Y3MvbWV0YWJvbGlzbTwva2V5d29yZD48L2tleXdvcmRzPjxkYXRlcz48eWVhcj4yMDA5PC95ZWFy
PjxwdWItZGF0ZXM+PGRhdGU+U2VwPC9kYXRlPjwvcHViLWRhdGVzPjwvZGF0ZXM+PGlzYm4+MTUy
Mi0xNTQ3IChFbGVjdHJvbmljKSYjeEQ7MDE5My0xODU3IChMaW5raW5nKTwvaXNibj48YWNjZXNz
aW9uLW51bT4xOTYwODczNjwvYWNjZXNzaW9uLW51bT48dXJscz48cmVsYXRlZC11cmxzPjx1cmw+
aHR0cDovL3d3dy5uY2JpLm5sbS5uaWguZ292L3B1Ym1lZC8xOTYwODczNjwvdXJsPjwvcmVsYXRl
ZC11cmxzPjwvdXJscz48ZWxlY3Ryb25pYy1yZXNvdXJjZS1udW0+MTAuMTE1Mi9hanBnaS4wMDA1
NS4yMDA5PC9lbGVjdHJvbmljLXJlc291cmNlLW51bT48L3JlY29yZD48L0NpdGU+PC9FbmROb3Rl
PgB=
</w:fldData>
        </w:fldChar>
      </w:r>
      <w:r w:rsidRPr="00E05C91">
        <w:rPr>
          <w:rFonts w:ascii="Book Antiqua" w:hAnsi="Book Antiqua"/>
          <w:sz w:val="24"/>
          <w:szCs w:val="24"/>
        </w:rPr>
        <w:instrText xml:space="preserve"> ADDIN EN.CITE.DATA </w:instrText>
      </w:r>
      <w:r w:rsidRPr="00E05C91">
        <w:rPr>
          <w:rFonts w:ascii="Book Antiqua" w:hAnsi="Book Antiqua"/>
          <w:sz w:val="24"/>
          <w:szCs w:val="24"/>
        </w:rPr>
      </w:r>
      <w:r w:rsidRPr="00E05C91">
        <w:rPr>
          <w:rFonts w:ascii="Book Antiqua" w:hAnsi="Book Antiqua"/>
          <w:sz w:val="24"/>
          <w:szCs w:val="24"/>
        </w:rPr>
        <w:fldChar w:fldCharType="end"/>
      </w:r>
      <w:r w:rsidRPr="00E05C91">
        <w:rPr>
          <w:rFonts w:ascii="Book Antiqua" w:hAnsi="Book Antiqua"/>
          <w:sz w:val="24"/>
          <w:szCs w:val="24"/>
        </w:rPr>
      </w:r>
      <w:r w:rsidRPr="00E05C91">
        <w:rPr>
          <w:rFonts w:ascii="Book Antiqua" w:hAnsi="Book Antiqua"/>
          <w:sz w:val="24"/>
          <w:szCs w:val="24"/>
        </w:rPr>
        <w:fldChar w:fldCharType="separate"/>
      </w:r>
      <w:r w:rsidRPr="00E05C91">
        <w:rPr>
          <w:rFonts w:ascii="Book Antiqua" w:hAnsi="Book Antiqua"/>
          <w:noProof/>
          <w:sz w:val="24"/>
          <w:szCs w:val="24"/>
          <w:vertAlign w:val="superscript"/>
        </w:rPr>
        <w:t>[</w:t>
      </w:r>
      <w:hyperlink w:anchor="_ENREF_84" w:tooltip="Fujimiya, 2009 #928" w:history="1">
        <w:r w:rsidRPr="00E05C91">
          <w:rPr>
            <w:rFonts w:ascii="Book Antiqua" w:hAnsi="Book Antiqua"/>
            <w:noProof/>
            <w:sz w:val="24"/>
            <w:szCs w:val="24"/>
            <w:vertAlign w:val="superscript"/>
          </w:rPr>
          <w:t>84</w:t>
        </w:r>
      </w:hyperlink>
      <w:r w:rsidRPr="00E05C91">
        <w:rPr>
          <w:rFonts w:ascii="Book Antiqua" w:hAnsi="Book Antiqua"/>
          <w:noProof/>
          <w:sz w:val="24"/>
          <w:szCs w:val="24"/>
          <w:vertAlign w:val="superscript"/>
        </w:rPr>
        <w:t>]</w:t>
      </w:r>
      <w:r w:rsidRPr="00E05C91">
        <w:rPr>
          <w:rFonts w:ascii="Book Antiqua" w:hAnsi="Book Antiqua"/>
          <w:sz w:val="24"/>
          <w:szCs w:val="24"/>
        </w:rPr>
        <w:fldChar w:fldCharType="end"/>
      </w:r>
      <w:r w:rsidRPr="00E05C91">
        <w:rPr>
          <w:rFonts w:ascii="Book Antiqua" w:hAnsi="Book Antiqua"/>
          <w:sz w:val="24"/>
          <w:szCs w:val="24"/>
        </w:rPr>
        <w:t xml:space="preserve">, inducing a worse situation of alcoholic liver injury. </w:t>
      </w:r>
      <w:r w:rsidRPr="00E05C91">
        <w:rPr>
          <w:rFonts w:ascii="Book Antiqua" w:eastAsia="AdvEPSTIM" w:hAnsi="Book Antiqua"/>
          <w:sz w:val="24"/>
          <w:szCs w:val="24"/>
        </w:rPr>
        <w:t xml:space="preserve">Thus, in the field of ALD treatment, we need to more carefully arrange strategies that are capable of increasing NK cell activity while concurrently suppressing activation of HSCs and </w:t>
      </w:r>
      <w:proofErr w:type="spellStart"/>
      <w:r w:rsidRPr="00E05C91">
        <w:rPr>
          <w:rFonts w:ascii="Book Antiqua" w:eastAsia="AdvEPSTIM" w:hAnsi="Book Antiqua"/>
          <w:sz w:val="24"/>
          <w:szCs w:val="24"/>
        </w:rPr>
        <w:t>Kupffer</w:t>
      </w:r>
      <w:proofErr w:type="spellEnd"/>
      <w:r w:rsidRPr="00E05C91">
        <w:rPr>
          <w:rFonts w:ascii="Book Antiqua" w:eastAsia="AdvEPSTIM" w:hAnsi="Book Antiqua"/>
          <w:sz w:val="24"/>
          <w:szCs w:val="24"/>
        </w:rPr>
        <w:t xml:space="preserve"> cells. However, </w:t>
      </w:r>
      <w:r w:rsidRPr="00E05C91">
        <w:rPr>
          <w:rFonts w:ascii="Book Antiqua" w:hAnsi="Book Antiqua"/>
          <w:sz w:val="24"/>
          <w:szCs w:val="24"/>
        </w:rPr>
        <w:t>to prevent alcohol-mediated disease, no therapeutic strategy can outperform abstinence from the drinking of alcohol.</w:t>
      </w:r>
    </w:p>
    <w:p w:rsidR="00EA1091" w:rsidRPr="00114147" w:rsidRDefault="00EA1091" w:rsidP="008D1F4E">
      <w:pPr>
        <w:spacing w:line="360" w:lineRule="auto"/>
        <w:rPr>
          <w:rFonts w:ascii="Book Antiqua" w:eastAsia="宋体" w:hAnsi="Book Antiqua"/>
          <w:sz w:val="24"/>
          <w:szCs w:val="24"/>
          <w:lang w:eastAsia="zh-CN"/>
        </w:rPr>
      </w:pPr>
    </w:p>
    <w:p w:rsidR="00EA1091" w:rsidRPr="00E05C91" w:rsidRDefault="00EA1091" w:rsidP="008D1F4E">
      <w:pPr>
        <w:spacing w:line="360" w:lineRule="auto"/>
        <w:rPr>
          <w:rFonts w:ascii="Book Antiqua" w:hAnsi="Book Antiqua"/>
          <w:b/>
          <w:sz w:val="24"/>
          <w:szCs w:val="24"/>
        </w:rPr>
      </w:pPr>
      <w:r w:rsidRPr="00E05C91">
        <w:rPr>
          <w:rFonts w:ascii="Book Antiqua" w:hAnsi="Book Antiqua"/>
          <w:b/>
          <w:sz w:val="24"/>
          <w:szCs w:val="24"/>
        </w:rPr>
        <w:t>CONCLUSION</w:t>
      </w:r>
    </w:p>
    <w:p w:rsidR="00EA1091" w:rsidRPr="00E05C91" w:rsidRDefault="00EA1091" w:rsidP="008D1F4E">
      <w:pPr>
        <w:spacing w:line="360" w:lineRule="auto"/>
        <w:rPr>
          <w:rFonts w:ascii="Book Antiqua" w:hAnsi="Book Antiqua"/>
          <w:b/>
          <w:sz w:val="24"/>
          <w:szCs w:val="24"/>
        </w:rPr>
      </w:pPr>
      <w:r w:rsidRPr="00E05C91">
        <w:rPr>
          <w:rFonts w:ascii="Book Antiqua" w:hAnsi="Book Antiqua"/>
          <w:sz w:val="24"/>
          <w:szCs w:val="24"/>
        </w:rPr>
        <w:t xml:space="preserve">The present review has addressed the important roles of hepatic non-parenchymal cells in the pathogenesis of ALD. By producing inflammatory mediators (TNF-α, IL-1β, IL-6, IL-17, TGF-β, ROS, and </w:t>
      </w:r>
      <w:proofErr w:type="spellStart"/>
      <w:r w:rsidRPr="00E05C91">
        <w:rPr>
          <w:rFonts w:ascii="Book Antiqua" w:hAnsi="Book Antiqua"/>
          <w:sz w:val="24"/>
          <w:szCs w:val="24"/>
        </w:rPr>
        <w:t>miRNA</w:t>
      </w:r>
      <w:proofErr w:type="spellEnd"/>
      <w:r w:rsidRPr="00E05C91">
        <w:rPr>
          <w:rFonts w:ascii="Book Antiqua" w:hAnsi="Book Antiqua"/>
          <w:sz w:val="24"/>
          <w:szCs w:val="24"/>
        </w:rPr>
        <w:t xml:space="preserve">) and lipid-originated metabolites (retinoic acid and </w:t>
      </w:r>
      <w:proofErr w:type="spellStart"/>
      <w:r w:rsidRPr="00E05C91">
        <w:rPr>
          <w:rFonts w:ascii="Book Antiqua" w:hAnsi="Book Antiqua"/>
          <w:sz w:val="24"/>
          <w:szCs w:val="24"/>
        </w:rPr>
        <w:t>endocannabinoids</w:t>
      </w:r>
      <w:proofErr w:type="spellEnd"/>
      <w:r w:rsidRPr="00E05C91">
        <w:rPr>
          <w:rFonts w:ascii="Book Antiqua" w:hAnsi="Book Antiqua"/>
          <w:sz w:val="24"/>
          <w:szCs w:val="24"/>
        </w:rPr>
        <w:t>) in immune cells (</w:t>
      </w:r>
      <w:proofErr w:type="spellStart"/>
      <w:r w:rsidRPr="00E05C91">
        <w:rPr>
          <w:rFonts w:ascii="Book Antiqua" w:hAnsi="Book Antiqua"/>
          <w:sz w:val="24"/>
          <w:szCs w:val="24"/>
        </w:rPr>
        <w:t>Kupffer</w:t>
      </w:r>
      <w:proofErr w:type="spellEnd"/>
      <w:r w:rsidRPr="00E05C91">
        <w:rPr>
          <w:rFonts w:ascii="Book Antiqua" w:hAnsi="Book Antiqua"/>
          <w:sz w:val="24"/>
          <w:szCs w:val="24"/>
        </w:rPr>
        <w:t xml:space="preserve"> cells and lymphocytes)</w:t>
      </w:r>
      <w:r w:rsidR="009130F8">
        <w:rPr>
          <w:rFonts w:ascii="Book Antiqua" w:hAnsi="Book Antiqua" w:hint="eastAsia"/>
          <w:sz w:val="24"/>
          <w:szCs w:val="24"/>
        </w:rPr>
        <w:t>, LSEC</w:t>
      </w:r>
      <w:r w:rsidRPr="00E05C91">
        <w:rPr>
          <w:rFonts w:ascii="Book Antiqua" w:hAnsi="Book Antiqua"/>
          <w:sz w:val="24"/>
          <w:szCs w:val="24"/>
        </w:rPr>
        <w:t xml:space="preserve"> and HSCs, multiple types of non-parenchymal cells are involved in the development of alcoholic </w:t>
      </w:r>
      <w:proofErr w:type="spellStart"/>
      <w:r w:rsidRPr="00E05C91">
        <w:rPr>
          <w:rFonts w:ascii="Book Antiqua" w:hAnsi="Book Antiqua"/>
          <w:sz w:val="24"/>
          <w:szCs w:val="24"/>
        </w:rPr>
        <w:t>steatosis</w:t>
      </w:r>
      <w:proofErr w:type="spellEnd"/>
      <w:r w:rsidRPr="00E05C91">
        <w:rPr>
          <w:rFonts w:ascii="Book Antiqua" w:hAnsi="Book Antiqua"/>
          <w:sz w:val="24"/>
          <w:szCs w:val="24"/>
        </w:rPr>
        <w:t>, inflammation, and fibrosis. Moreover, interactions among non-parenchymal cells play important roles in ALD. Thus, we should concurrently consider the various roles of diverse non-parenchymal cells as we search for therapeutics for ALD. In conclusion, dedicated and orchestrated studies for the understanding of the roles of non-parenchymal cells will help us to conquer ALD.</w:t>
      </w:r>
      <w:r w:rsidRPr="00E05C91">
        <w:rPr>
          <w:rFonts w:ascii="Book Antiqua" w:hAnsi="Book Antiqua"/>
          <w:b/>
          <w:bCs/>
          <w:sz w:val="24"/>
          <w:szCs w:val="24"/>
        </w:rPr>
        <w:t xml:space="preserve"> </w:t>
      </w:r>
      <w:r w:rsidRPr="00E05C91">
        <w:rPr>
          <w:rFonts w:ascii="Book Antiqua" w:hAnsi="Book Antiqua"/>
          <w:sz w:val="24"/>
          <w:szCs w:val="24"/>
        </w:rPr>
        <w:br w:type="page"/>
      </w:r>
      <w:r w:rsidRPr="00E05C91">
        <w:rPr>
          <w:rFonts w:ascii="Book Antiqua" w:hAnsi="Book Antiqua"/>
          <w:b/>
          <w:sz w:val="24"/>
          <w:szCs w:val="24"/>
        </w:rPr>
        <w:lastRenderedPageBreak/>
        <w:t>REFERENCES</w:t>
      </w:r>
    </w:p>
    <w:p w:rsidR="009E6429" w:rsidRPr="000A1953" w:rsidRDefault="009E6429" w:rsidP="009E6429">
      <w:pPr>
        <w:widowControl/>
        <w:wordWrap/>
        <w:autoSpaceDE/>
        <w:autoSpaceDN/>
        <w:spacing w:line="360" w:lineRule="auto"/>
        <w:rPr>
          <w:rFonts w:ascii="Book Antiqua" w:eastAsia="宋体" w:hAnsi="Book Antiqua" w:cs="宋体"/>
          <w:kern w:val="0"/>
          <w:sz w:val="24"/>
          <w:szCs w:val="24"/>
          <w:lang w:eastAsia="zh-CN"/>
        </w:rPr>
      </w:pPr>
      <w:r w:rsidRPr="000A1953">
        <w:rPr>
          <w:rFonts w:ascii="Book Antiqua" w:eastAsia="宋体" w:hAnsi="Book Antiqua" w:cs="宋体"/>
          <w:kern w:val="0"/>
          <w:sz w:val="24"/>
          <w:szCs w:val="24"/>
          <w:lang w:eastAsia="zh-CN"/>
        </w:rPr>
        <w:t>1 </w:t>
      </w:r>
      <w:r w:rsidRPr="000A1953">
        <w:rPr>
          <w:rFonts w:ascii="Book Antiqua" w:eastAsia="宋体" w:hAnsi="Book Antiqua" w:cs="宋体"/>
          <w:b/>
          <w:bCs/>
          <w:kern w:val="0"/>
          <w:sz w:val="24"/>
          <w:szCs w:val="24"/>
          <w:lang w:eastAsia="zh-CN"/>
        </w:rPr>
        <w:t>O'Shea RS</w:t>
      </w:r>
      <w:r w:rsidRPr="000A1953">
        <w:rPr>
          <w:rFonts w:ascii="Book Antiqua" w:eastAsia="宋体" w:hAnsi="Book Antiqua" w:cs="宋体"/>
          <w:kern w:val="0"/>
          <w:sz w:val="24"/>
          <w:szCs w:val="24"/>
          <w:lang w:eastAsia="zh-CN"/>
        </w:rPr>
        <w:t xml:space="preserve">, </w:t>
      </w:r>
      <w:proofErr w:type="spellStart"/>
      <w:r w:rsidRPr="000A1953">
        <w:rPr>
          <w:rFonts w:ascii="Book Antiqua" w:eastAsia="宋体" w:hAnsi="Book Antiqua" w:cs="宋体"/>
          <w:kern w:val="0"/>
          <w:sz w:val="24"/>
          <w:szCs w:val="24"/>
          <w:lang w:eastAsia="zh-CN"/>
        </w:rPr>
        <w:t>Dasarathy</w:t>
      </w:r>
      <w:proofErr w:type="spellEnd"/>
      <w:r w:rsidRPr="000A1953">
        <w:rPr>
          <w:rFonts w:ascii="Book Antiqua" w:eastAsia="宋体" w:hAnsi="Book Antiqua" w:cs="宋体"/>
          <w:kern w:val="0"/>
          <w:sz w:val="24"/>
          <w:szCs w:val="24"/>
          <w:lang w:eastAsia="zh-CN"/>
        </w:rPr>
        <w:t xml:space="preserve"> S, McCullough AJ</w:t>
      </w:r>
      <w:r w:rsidRPr="000A1953">
        <w:rPr>
          <w:rFonts w:ascii="Book Antiqua" w:eastAsia="宋体" w:hAnsi="Book Antiqua" w:cs="宋体" w:hint="eastAsia"/>
          <w:kern w:val="0"/>
          <w:sz w:val="24"/>
          <w:szCs w:val="24"/>
          <w:lang w:eastAsia="zh-CN"/>
        </w:rPr>
        <w:t>;</w:t>
      </w:r>
      <w:r w:rsidRPr="000A1953">
        <w:rPr>
          <w:rFonts w:ascii="Book Antiqua" w:eastAsia="宋体" w:hAnsi="Book Antiqua" w:cs="宋体"/>
          <w:kern w:val="0"/>
          <w:sz w:val="24"/>
          <w:szCs w:val="24"/>
          <w:lang w:eastAsia="zh-CN"/>
        </w:rPr>
        <w:t> </w:t>
      </w:r>
      <w:hyperlink r:id="rId10" w:history="1">
        <w:r w:rsidRPr="000A1953">
          <w:rPr>
            <w:rFonts w:ascii="Book Antiqua" w:eastAsia="宋体" w:hAnsi="Book Antiqua" w:cs="宋体"/>
            <w:kern w:val="0"/>
            <w:sz w:val="24"/>
            <w:szCs w:val="24"/>
            <w:lang w:eastAsia="zh-CN"/>
          </w:rPr>
          <w:t>Practice Guideline Committee of the American Association for the Study of Liver Diseases</w:t>
        </w:r>
      </w:hyperlink>
      <w:r w:rsidRPr="000A1953">
        <w:rPr>
          <w:rFonts w:ascii="Book Antiqua" w:eastAsia="宋体" w:hAnsi="Book Antiqua" w:cs="宋体"/>
          <w:kern w:val="0"/>
          <w:sz w:val="24"/>
          <w:szCs w:val="24"/>
          <w:lang w:eastAsia="zh-CN"/>
        </w:rPr>
        <w:t>; </w:t>
      </w:r>
      <w:hyperlink r:id="rId11" w:history="1">
        <w:r w:rsidRPr="000A1953">
          <w:rPr>
            <w:rFonts w:ascii="Book Antiqua" w:eastAsia="宋体" w:hAnsi="Book Antiqua" w:cs="宋体"/>
            <w:kern w:val="0"/>
            <w:sz w:val="24"/>
            <w:szCs w:val="24"/>
            <w:lang w:eastAsia="zh-CN"/>
          </w:rPr>
          <w:t>Practice Parameters Committee of the American College of Gastroenterology</w:t>
        </w:r>
      </w:hyperlink>
      <w:r w:rsidRPr="000A1953">
        <w:rPr>
          <w:rFonts w:ascii="Book Antiqua" w:eastAsia="宋体" w:hAnsi="Book Antiqua" w:cs="宋体"/>
          <w:kern w:val="0"/>
          <w:sz w:val="24"/>
          <w:szCs w:val="24"/>
          <w:lang w:eastAsia="zh-CN"/>
        </w:rPr>
        <w:t xml:space="preserve">. </w:t>
      </w:r>
      <w:proofErr w:type="gramStart"/>
      <w:r w:rsidRPr="000A1953">
        <w:rPr>
          <w:rFonts w:ascii="Book Antiqua" w:eastAsia="宋体" w:hAnsi="Book Antiqua" w:cs="宋体"/>
          <w:kern w:val="0"/>
          <w:sz w:val="24"/>
          <w:szCs w:val="24"/>
          <w:lang w:eastAsia="zh-CN"/>
        </w:rPr>
        <w:t>Alcoholic liver disease.</w:t>
      </w:r>
      <w:proofErr w:type="gramEnd"/>
      <w:r w:rsidRPr="000A1953">
        <w:rPr>
          <w:rFonts w:ascii="Book Antiqua" w:eastAsia="宋体" w:hAnsi="Book Antiqua" w:cs="宋体" w:hint="eastAsia"/>
          <w:kern w:val="0"/>
          <w:sz w:val="24"/>
          <w:szCs w:val="24"/>
          <w:lang w:eastAsia="zh-CN"/>
        </w:rPr>
        <w:t xml:space="preserve"> </w:t>
      </w:r>
      <w:proofErr w:type="spellStart"/>
      <w:r w:rsidRPr="000A1953">
        <w:rPr>
          <w:rFonts w:ascii="Book Antiqua" w:eastAsia="宋体" w:hAnsi="Book Antiqua" w:cs="宋体"/>
          <w:i/>
          <w:iCs/>
          <w:kern w:val="0"/>
          <w:sz w:val="24"/>
          <w:szCs w:val="24"/>
          <w:lang w:eastAsia="zh-CN"/>
        </w:rPr>
        <w:t>Hepatology</w:t>
      </w:r>
      <w:proofErr w:type="spellEnd"/>
      <w:r w:rsidRPr="000A1953">
        <w:rPr>
          <w:rFonts w:ascii="Book Antiqua" w:eastAsia="宋体" w:hAnsi="Book Antiqua" w:cs="宋体" w:hint="eastAsia"/>
          <w:kern w:val="0"/>
          <w:sz w:val="24"/>
          <w:szCs w:val="24"/>
          <w:lang w:eastAsia="zh-CN"/>
        </w:rPr>
        <w:t xml:space="preserve"> </w:t>
      </w:r>
      <w:r w:rsidRPr="000A1953">
        <w:rPr>
          <w:rFonts w:ascii="Book Antiqua" w:eastAsia="宋体" w:hAnsi="Book Antiqua" w:cs="宋体"/>
          <w:kern w:val="0"/>
          <w:sz w:val="24"/>
          <w:szCs w:val="24"/>
          <w:lang w:eastAsia="zh-CN"/>
        </w:rPr>
        <w:t>2010;</w:t>
      </w:r>
      <w:r w:rsidRPr="000A1953">
        <w:rPr>
          <w:rFonts w:ascii="Book Antiqua" w:eastAsia="宋体" w:hAnsi="Book Antiqua" w:cs="宋体" w:hint="eastAsia"/>
          <w:kern w:val="0"/>
          <w:sz w:val="24"/>
          <w:szCs w:val="24"/>
          <w:lang w:eastAsia="zh-CN"/>
        </w:rPr>
        <w:t xml:space="preserve"> </w:t>
      </w:r>
      <w:r w:rsidRPr="000A1953">
        <w:rPr>
          <w:rFonts w:ascii="Book Antiqua" w:eastAsia="宋体" w:hAnsi="Book Antiqua" w:cs="宋体"/>
          <w:b/>
          <w:bCs/>
          <w:kern w:val="0"/>
          <w:sz w:val="24"/>
          <w:szCs w:val="24"/>
          <w:lang w:eastAsia="zh-CN"/>
        </w:rPr>
        <w:t>51</w:t>
      </w:r>
      <w:r w:rsidRPr="000A1953">
        <w:rPr>
          <w:rFonts w:ascii="Book Antiqua" w:eastAsia="宋体" w:hAnsi="Book Antiqua" w:cs="宋体"/>
          <w:kern w:val="0"/>
          <w:sz w:val="24"/>
          <w:szCs w:val="24"/>
          <w:lang w:eastAsia="zh-CN"/>
        </w:rPr>
        <w:t>: 307-328 [PMID: 20034030 DOI: 10.1002/hep.23258]</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2 </w:t>
      </w:r>
      <w:proofErr w:type="spellStart"/>
      <w:r w:rsidRPr="009E6429">
        <w:rPr>
          <w:rFonts w:ascii="Book Antiqua" w:eastAsia="宋体" w:hAnsi="Book Antiqua" w:cs="宋体"/>
          <w:b/>
          <w:bCs/>
          <w:color w:val="000000"/>
          <w:kern w:val="0"/>
          <w:sz w:val="24"/>
          <w:szCs w:val="24"/>
          <w:lang w:eastAsia="zh-CN"/>
        </w:rPr>
        <w:t>Purohit</w:t>
      </w:r>
      <w:proofErr w:type="spellEnd"/>
      <w:r w:rsidRPr="009E6429">
        <w:rPr>
          <w:rFonts w:ascii="Book Antiqua" w:eastAsia="宋体" w:hAnsi="Book Antiqua" w:cs="宋体"/>
          <w:b/>
          <w:bCs/>
          <w:color w:val="000000"/>
          <w:kern w:val="0"/>
          <w:sz w:val="24"/>
          <w:szCs w:val="24"/>
          <w:lang w:eastAsia="zh-CN"/>
        </w:rPr>
        <w:t xml:space="preserve"> V</w:t>
      </w:r>
      <w:r w:rsidRPr="009E6429">
        <w:rPr>
          <w:rFonts w:ascii="Book Antiqua" w:eastAsia="宋体" w:hAnsi="Book Antiqua" w:cs="宋体"/>
          <w:color w:val="000000"/>
          <w:kern w:val="0"/>
          <w:sz w:val="24"/>
          <w:szCs w:val="24"/>
          <w:lang w:eastAsia="zh-CN"/>
        </w:rPr>
        <w:t xml:space="preserve">, </w:t>
      </w:r>
      <w:proofErr w:type="spellStart"/>
      <w:proofErr w:type="gramStart"/>
      <w:r w:rsidRPr="009E6429">
        <w:rPr>
          <w:rFonts w:ascii="Book Antiqua" w:eastAsia="宋体" w:hAnsi="Book Antiqua" w:cs="宋体"/>
          <w:color w:val="000000"/>
          <w:kern w:val="0"/>
          <w:sz w:val="24"/>
          <w:szCs w:val="24"/>
          <w:lang w:eastAsia="zh-CN"/>
        </w:rPr>
        <w:t>Gao</w:t>
      </w:r>
      <w:proofErr w:type="spellEnd"/>
      <w:proofErr w:type="gramEnd"/>
      <w:r w:rsidRPr="009E6429">
        <w:rPr>
          <w:rFonts w:ascii="Book Antiqua" w:eastAsia="宋体" w:hAnsi="Book Antiqua" w:cs="宋体"/>
          <w:color w:val="000000"/>
          <w:kern w:val="0"/>
          <w:sz w:val="24"/>
          <w:szCs w:val="24"/>
          <w:lang w:eastAsia="zh-CN"/>
        </w:rPr>
        <w:t xml:space="preserve"> B, Song BJ. </w:t>
      </w:r>
      <w:proofErr w:type="gramStart"/>
      <w:r w:rsidRPr="009E6429">
        <w:rPr>
          <w:rFonts w:ascii="Book Antiqua" w:eastAsia="宋体" w:hAnsi="Book Antiqua" w:cs="宋体"/>
          <w:color w:val="000000"/>
          <w:kern w:val="0"/>
          <w:sz w:val="24"/>
          <w:szCs w:val="24"/>
          <w:lang w:eastAsia="zh-CN"/>
        </w:rPr>
        <w:t>Molecular mechanisms of alcoholic fatty liver.</w:t>
      </w:r>
      <w:proofErr w:type="gramEnd"/>
      <w:r w:rsidRPr="009E6429">
        <w:rPr>
          <w:rFonts w:ascii="Book Antiqua" w:eastAsia="宋体" w:hAnsi="Book Antiqua" w:cs="宋体"/>
          <w:color w:val="000000"/>
          <w:kern w:val="0"/>
          <w:sz w:val="24"/>
          <w:szCs w:val="24"/>
          <w:lang w:eastAsia="zh-CN"/>
        </w:rPr>
        <w:t> </w:t>
      </w:r>
      <w:r w:rsidRPr="009E6429">
        <w:rPr>
          <w:rFonts w:ascii="Book Antiqua" w:eastAsia="宋体" w:hAnsi="Book Antiqua" w:cs="宋体"/>
          <w:i/>
          <w:iCs/>
          <w:color w:val="000000"/>
          <w:kern w:val="0"/>
          <w:sz w:val="24"/>
          <w:szCs w:val="24"/>
          <w:lang w:eastAsia="zh-CN"/>
        </w:rPr>
        <w:t xml:space="preserve">Alcohol </w:t>
      </w:r>
      <w:proofErr w:type="spellStart"/>
      <w:r w:rsidRPr="009E6429">
        <w:rPr>
          <w:rFonts w:ascii="Book Antiqua" w:eastAsia="宋体" w:hAnsi="Book Antiqua" w:cs="宋体"/>
          <w:i/>
          <w:iCs/>
          <w:color w:val="000000"/>
          <w:kern w:val="0"/>
          <w:sz w:val="24"/>
          <w:szCs w:val="24"/>
          <w:lang w:eastAsia="zh-CN"/>
        </w:rPr>
        <w:t>Clin</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Exp</w:t>
      </w:r>
      <w:proofErr w:type="spellEnd"/>
      <w:r w:rsidRPr="009E6429">
        <w:rPr>
          <w:rFonts w:ascii="Book Antiqua" w:eastAsia="宋体" w:hAnsi="Book Antiqua" w:cs="宋体"/>
          <w:i/>
          <w:iCs/>
          <w:color w:val="000000"/>
          <w:kern w:val="0"/>
          <w:sz w:val="24"/>
          <w:szCs w:val="24"/>
          <w:lang w:eastAsia="zh-CN"/>
        </w:rPr>
        <w:t xml:space="preserve"> Res</w:t>
      </w:r>
      <w:r w:rsidRPr="009E6429">
        <w:rPr>
          <w:rFonts w:ascii="Book Antiqua" w:eastAsia="宋体" w:hAnsi="Book Antiqua" w:cs="宋体"/>
          <w:color w:val="000000"/>
          <w:kern w:val="0"/>
          <w:sz w:val="24"/>
          <w:szCs w:val="24"/>
          <w:lang w:eastAsia="zh-CN"/>
        </w:rPr>
        <w:t> 2009; </w:t>
      </w:r>
      <w:r w:rsidRPr="009E6429">
        <w:rPr>
          <w:rFonts w:ascii="Book Antiqua" w:eastAsia="宋体" w:hAnsi="Book Antiqua" w:cs="宋体"/>
          <w:b/>
          <w:bCs/>
          <w:color w:val="000000"/>
          <w:kern w:val="0"/>
          <w:sz w:val="24"/>
          <w:szCs w:val="24"/>
          <w:lang w:eastAsia="zh-CN"/>
        </w:rPr>
        <w:t>33</w:t>
      </w:r>
      <w:r w:rsidRPr="009E6429">
        <w:rPr>
          <w:rFonts w:ascii="Book Antiqua" w:eastAsia="宋体" w:hAnsi="Book Antiqua" w:cs="宋体"/>
          <w:color w:val="000000"/>
          <w:kern w:val="0"/>
          <w:sz w:val="24"/>
          <w:szCs w:val="24"/>
          <w:lang w:eastAsia="zh-CN"/>
        </w:rPr>
        <w:t>: 191-205 [PMID: 19032584 DOI: 10.1111/j.1530-0277.2008.00827.x]</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3 </w:t>
      </w:r>
      <w:proofErr w:type="spellStart"/>
      <w:r w:rsidRPr="009E6429">
        <w:rPr>
          <w:rFonts w:ascii="Book Antiqua" w:eastAsia="宋体" w:hAnsi="Book Antiqua" w:cs="宋体"/>
          <w:b/>
          <w:bCs/>
          <w:color w:val="000000"/>
          <w:kern w:val="0"/>
          <w:sz w:val="24"/>
          <w:szCs w:val="24"/>
          <w:lang w:eastAsia="zh-CN"/>
        </w:rPr>
        <w:t>Crabb</w:t>
      </w:r>
      <w:proofErr w:type="spellEnd"/>
      <w:r w:rsidRPr="009E6429">
        <w:rPr>
          <w:rFonts w:ascii="Book Antiqua" w:eastAsia="宋体" w:hAnsi="Book Antiqua" w:cs="宋体"/>
          <w:b/>
          <w:bCs/>
          <w:color w:val="000000"/>
          <w:kern w:val="0"/>
          <w:sz w:val="24"/>
          <w:szCs w:val="24"/>
          <w:lang w:eastAsia="zh-CN"/>
        </w:rPr>
        <w:t xml:space="preserve"> DW</w:t>
      </w:r>
      <w:r w:rsidRPr="009E6429">
        <w:rPr>
          <w:rFonts w:ascii="Book Antiqua" w:eastAsia="宋体" w:hAnsi="Book Antiqua" w:cs="宋体"/>
          <w:color w:val="000000"/>
          <w:kern w:val="0"/>
          <w:sz w:val="24"/>
          <w:szCs w:val="24"/>
          <w:lang w:eastAsia="zh-CN"/>
        </w:rPr>
        <w:t>, Matsumoto M, Chang D, You M. Overview of the role of alcohol dehydrogenase and aldehyde dehydrogenase and their variants in the genesis of alcohol-related pathology. </w:t>
      </w:r>
      <w:proofErr w:type="spellStart"/>
      <w:r w:rsidRPr="009E6429">
        <w:rPr>
          <w:rFonts w:ascii="Book Antiqua" w:eastAsia="宋体" w:hAnsi="Book Antiqua" w:cs="宋体"/>
          <w:i/>
          <w:iCs/>
          <w:color w:val="000000"/>
          <w:kern w:val="0"/>
          <w:sz w:val="24"/>
          <w:szCs w:val="24"/>
          <w:lang w:eastAsia="zh-CN"/>
        </w:rPr>
        <w:t>Proc</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Nutr</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Soc</w:t>
      </w:r>
      <w:proofErr w:type="spellEnd"/>
      <w:r w:rsidRPr="009E6429">
        <w:rPr>
          <w:rFonts w:ascii="Book Antiqua" w:eastAsia="宋体" w:hAnsi="Book Antiqua" w:cs="宋体"/>
          <w:color w:val="000000"/>
          <w:kern w:val="0"/>
          <w:sz w:val="24"/>
          <w:szCs w:val="24"/>
          <w:lang w:eastAsia="zh-CN"/>
        </w:rPr>
        <w:t> 2004; </w:t>
      </w:r>
      <w:r w:rsidRPr="009E6429">
        <w:rPr>
          <w:rFonts w:ascii="Book Antiqua" w:eastAsia="宋体" w:hAnsi="Book Antiqua" w:cs="宋体"/>
          <w:b/>
          <w:bCs/>
          <w:color w:val="000000"/>
          <w:kern w:val="0"/>
          <w:sz w:val="24"/>
          <w:szCs w:val="24"/>
          <w:lang w:eastAsia="zh-CN"/>
        </w:rPr>
        <w:t>63</w:t>
      </w:r>
      <w:r w:rsidRPr="009E6429">
        <w:rPr>
          <w:rFonts w:ascii="Book Antiqua" w:eastAsia="宋体" w:hAnsi="Book Antiqua" w:cs="宋体"/>
          <w:color w:val="000000"/>
          <w:kern w:val="0"/>
          <w:sz w:val="24"/>
          <w:szCs w:val="24"/>
          <w:lang w:eastAsia="zh-CN"/>
        </w:rPr>
        <w:t>: 49-63 [PMID: 15099407]</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9E6429">
        <w:rPr>
          <w:rFonts w:ascii="Book Antiqua" w:eastAsia="宋体" w:hAnsi="Book Antiqua" w:cs="宋体"/>
          <w:color w:val="000000"/>
          <w:kern w:val="0"/>
          <w:sz w:val="24"/>
          <w:szCs w:val="24"/>
          <w:lang w:eastAsia="zh-CN"/>
        </w:rPr>
        <w:t>4 </w:t>
      </w:r>
      <w:proofErr w:type="spellStart"/>
      <w:r w:rsidRPr="009E6429">
        <w:rPr>
          <w:rFonts w:ascii="Book Antiqua" w:eastAsia="宋体" w:hAnsi="Book Antiqua" w:cs="宋体"/>
          <w:b/>
          <w:bCs/>
          <w:color w:val="000000"/>
          <w:kern w:val="0"/>
          <w:sz w:val="24"/>
          <w:szCs w:val="24"/>
          <w:lang w:eastAsia="zh-CN"/>
        </w:rPr>
        <w:t>Bechmann</w:t>
      </w:r>
      <w:proofErr w:type="spellEnd"/>
      <w:r w:rsidRPr="009E6429">
        <w:rPr>
          <w:rFonts w:ascii="Book Antiqua" w:eastAsia="宋体" w:hAnsi="Book Antiqua" w:cs="宋体"/>
          <w:b/>
          <w:bCs/>
          <w:color w:val="000000"/>
          <w:kern w:val="0"/>
          <w:sz w:val="24"/>
          <w:szCs w:val="24"/>
          <w:lang w:eastAsia="zh-CN"/>
        </w:rPr>
        <w:t xml:space="preserve"> LP</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Hannivoort</w:t>
      </w:r>
      <w:proofErr w:type="spellEnd"/>
      <w:r w:rsidRPr="009E6429">
        <w:rPr>
          <w:rFonts w:ascii="Book Antiqua" w:eastAsia="宋体" w:hAnsi="Book Antiqua" w:cs="宋体"/>
          <w:color w:val="000000"/>
          <w:kern w:val="0"/>
          <w:sz w:val="24"/>
          <w:szCs w:val="24"/>
          <w:lang w:eastAsia="zh-CN"/>
        </w:rPr>
        <w:t xml:space="preserve"> RA, </w:t>
      </w:r>
      <w:proofErr w:type="spellStart"/>
      <w:r w:rsidRPr="009E6429">
        <w:rPr>
          <w:rFonts w:ascii="Book Antiqua" w:eastAsia="宋体" w:hAnsi="Book Antiqua" w:cs="宋体"/>
          <w:color w:val="000000"/>
          <w:kern w:val="0"/>
          <w:sz w:val="24"/>
          <w:szCs w:val="24"/>
          <w:lang w:eastAsia="zh-CN"/>
        </w:rPr>
        <w:t>Gerken</w:t>
      </w:r>
      <w:proofErr w:type="spellEnd"/>
      <w:r w:rsidRPr="009E6429">
        <w:rPr>
          <w:rFonts w:ascii="Book Antiqua" w:eastAsia="宋体" w:hAnsi="Book Antiqua" w:cs="宋体"/>
          <w:color w:val="000000"/>
          <w:kern w:val="0"/>
          <w:sz w:val="24"/>
          <w:szCs w:val="24"/>
          <w:lang w:eastAsia="zh-CN"/>
        </w:rPr>
        <w:t xml:space="preserve"> G, </w:t>
      </w:r>
      <w:proofErr w:type="spellStart"/>
      <w:r w:rsidRPr="009E6429">
        <w:rPr>
          <w:rFonts w:ascii="Book Antiqua" w:eastAsia="宋体" w:hAnsi="Book Antiqua" w:cs="宋体"/>
          <w:color w:val="000000"/>
          <w:kern w:val="0"/>
          <w:sz w:val="24"/>
          <w:szCs w:val="24"/>
          <w:lang w:eastAsia="zh-CN"/>
        </w:rPr>
        <w:t>Hotamisligil</w:t>
      </w:r>
      <w:proofErr w:type="spellEnd"/>
      <w:r w:rsidRPr="009E6429">
        <w:rPr>
          <w:rFonts w:ascii="Book Antiqua" w:eastAsia="宋体" w:hAnsi="Book Antiqua" w:cs="宋体"/>
          <w:color w:val="000000"/>
          <w:kern w:val="0"/>
          <w:sz w:val="24"/>
          <w:szCs w:val="24"/>
          <w:lang w:eastAsia="zh-CN"/>
        </w:rPr>
        <w:t xml:space="preserve"> GS, </w:t>
      </w:r>
      <w:proofErr w:type="spellStart"/>
      <w:r w:rsidRPr="009E6429">
        <w:rPr>
          <w:rFonts w:ascii="Book Antiqua" w:eastAsia="宋体" w:hAnsi="Book Antiqua" w:cs="宋体"/>
          <w:color w:val="000000"/>
          <w:kern w:val="0"/>
          <w:sz w:val="24"/>
          <w:szCs w:val="24"/>
          <w:lang w:eastAsia="zh-CN"/>
        </w:rPr>
        <w:t>Trauner</w:t>
      </w:r>
      <w:proofErr w:type="spellEnd"/>
      <w:r w:rsidRPr="009E6429">
        <w:rPr>
          <w:rFonts w:ascii="Book Antiqua" w:eastAsia="宋体" w:hAnsi="Book Antiqua" w:cs="宋体"/>
          <w:color w:val="000000"/>
          <w:kern w:val="0"/>
          <w:sz w:val="24"/>
          <w:szCs w:val="24"/>
          <w:lang w:eastAsia="zh-CN"/>
        </w:rPr>
        <w:t xml:space="preserve"> M, </w:t>
      </w:r>
      <w:proofErr w:type="spellStart"/>
      <w:r w:rsidRPr="009E6429">
        <w:rPr>
          <w:rFonts w:ascii="Book Antiqua" w:eastAsia="宋体" w:hAnsi="Book Antiqua" w:cs="宋体"/>
          <w:color w:val="000000"/>
          <w:kern w:val="0"/>
          <w:sz w:val="24"/>
          <w:szCs w:val="24"/>
          <w:lang w:eastAsia="zh-CN"/>
        </w:rPr>
        <w:t>Canbay</w:t>
      </w:r>
      <w:proofErr w:type="spellEnd"/>
      <w:r w:rsidRPr="009E6429">
        <w:rPr>
          <w:rFonts w:ascii="Book Antiqua" w:eastAsia="宋体" w:hAnsi="Book Antiqua" w:cs="宋体"/>
          <w:color w:val="000000"/>
          <w:kern w:val="0"/>
          <w:sz w:val="24"/>
          <w:szCs w:val="24"/>
          <w:lang w:eastAsia="zh-CN"/>
        </w:rPr>
        <w:t xml:space="preserve"> A.</w:t>
      </w:r>
      <w:proofErr w:type="gramEnd"/>
      <w:r w:rsidRPr="009E6429">
        <w:rPr>
          <w:rFonts w:ascii="Book Antiqua" w:eastAsia="宋体" w:hAnsi="Book Antiqua" w:cs="宋体"/>
          <w:color w:val="000000"/>
          <w:kern w:val="0"/>
          <w:sz w:val="24"/>
          <w:szCs w:val="24"/>
          <w:lang w:eastAsia="zh-CN"/>
        </w:rPr>
        <w:t xml:space="preserve"> </w:t>
      </w:r>
      <w:proofErr w:type="gramStart"/>
      <w:r w:rsidRPr="009E6429">
        <w:rPr>
          <w:rFonts w:ascii="Book Antiqua" w:eastAsia="宋体" w:hAnsi="Book Antiqua" w:cs="宋体"/>
          <w:color w:val="000000"/>
          <w:kern w:val="0"/>
          <w:sz w:val="24"/>
          <w:szCs w:val="24"/>
          <w:lang w:eastAsia="zh-CN"/>
        </w:rPr>
        <w:t>The interaction of hepatic lipid and glucose metabolism in liver diseases.</w:t>
      </w:r>
      <w:proofErr w:type="gramEnd"/>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i/>
          <w:iCs/>
          <w:color w:val="000000"/>
          <w:kern w:val="0"/>
          <w:sz w:val="24"/>
          <w:szCs w:val="24"/>
          <w:lang w:eastAsia="zh-CN"/>
        </w:rPr>
        <w:t xml:space="preserve">J </w:t>
      </w:r>
      <w:proofErr w:type="spellStart"/>
      <w:r w:rsidRPr="009E6429">
        <w:rPr>
          <w:rFonts w:ascii="Book Antiqua" w:eastAsia="宋体" w:hAnsi="Book Antiqua" w:cs="宋体"/>
          <w:i/>
          <w:iCs/>
          <w:color w:val="000000"/>
          <w:kern w:val="0"/>
          <w:sz w:val="24"/>
          <w:szCs w:val="24"/>
          <w:lang w:eastAsia="zh-CN"/>
        </w:rPr>
        <w:t>Hepatol</w:t>
      </w:r>
      <w:proofErr w:type="spellEnd"/>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2012;</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b/>
          <w:bCs/>
          <w:color w:val="000000"/>
          <w:kern w:val="0"/>
          <w:sz w:val="24"/>
          <w:szCs w:val="24"/>
          <w:lang w:eastAsia="zh-CN"/>
        </w:rPr>
        <w:t>56</w:t>
      </w:r>
      <w:r w:rsidRPr="009E6429">
        <w:rPr>
          <w:rFonts w:ascii="Book Antiqua" w:eastAsia="宋体" w:hAnsi="Book Antiqua" w:cs="宋体"/>
          <w:color w:val="000000"/>
          <w:kern w:val="0"/>
          <w:sz w:val="24"/>
          <w:szCs w:val="24"/>
          <w:lang w:eastAsia="zh-CN"/>
        </w:rPr>
        <w:t>: 952-964 [PMID: 22173168 DOI: 10.1016/j.jhep.2011.08.025]</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5 </w:t>
      </w:r>
      <w:proofErr w:type="spellStart"/>
      <w:r w:rsidRPr="009E6429">
        <w:rPr>
          <w:rFonts w:ascii="Book Antiqua" w:eastAsia="宋体" w:hAnsi="Book Antiqua" w:cs="宋体"/>
          <w:b/>
          <w:bCs/>
          <w:color w:val="000000"/>
          <w:kern w:val="0"/>
          <w:sz w:val="24"/>
          <w:szCs w:val="24"/>
          <w:lang w:eastAsia="zh-CN"/>
        </w:rPr>
        <w:t>Rui</w:t>
      </w:r>
      <w:proofErr w:type="spellEnd"/>
      <w:r w:rsidRPr="009E6429">
        <w:rPr>
          <w:rFonts w:ascii="Book Antiqua" w:eastAsia="宋体" w:hAnsi="Book Antiqua" w:cs="宋体"/>
          <w:b/>
          <w:bCs/>
          <w:color w:val="000000"/>
          <w:kern w:val="0"/>
          <w:sz w:val="24"/>
          <w:szCs w:val="24"/>
          <w:lang w:eastAsia="zh-CN"/>
        </w:rPr>
        <w:t xml:space="preserve"> L</w:t>
      </w:r>
      <w:r w:rsidRPr="009E6429">
        <w:rPr>
          <w:rFonts w:ascii="Book Antiqua" w:eastAsia="宋体" w:hAnsi="Book Antiqua" w:cs="宋体"/>
          <w:color w:val="000000"/>
          <w:kern w:val="0"/>
          <w:sz w:val="24"/>
          <w:szCs w:val="24"/>
          <w:lang w:eastAsia="zh-CN"/>
        </w:rPr>
        <w:t xml:space="preserve">. Energy </w:t>
      </w:r>
      <w:proofErr w:type="gramStart"/>
      <w:r w:rsidRPr="009E6429">
        <w:rPr>
          <w:rFonts w:ascii="Book Antiqua" w:eastAsia="宋体" w:hAnsi="Book Antiqua" w:cs="宋体"/>
          <w:color w:val="000000"/>
          <w:kern w:val="0"/>
          <w:sz w:val="24"/>
          <w:szCs w:val="24"/>
          <w:lang w:eastAsia="zh-CN"/>
        </w:rPr>
        <w:t>metabolism</w:t>
      </w:r>
      <w:proofErr w:type="gramEnd"/>
      <w:r w:rsidRPr="009E6429">
        <w:rPr>
          <w:rFonts w:ascii="Book Antiqua" w:eastAsia="宋体" w:hAnsi="Book Antiqua" w:cs="宋体"/>
          <w:color w:val="000000"/>
          <w:kern w:val="0"/>
          <w:sz w:val="24"/>
          <w:szCs w:val="24"/>
          <w:lang w:eastAsia="zh-CN"/>
        </w:rPr>
        <w:t xml:space="preserve"> in the liver. </w:t>
      </w:r>
      <w:proofErr w:type="spellStart"/>
      <w:r w:rsidRPr="009E6429">
        <w:rPr>
          <w:rFonts w:ascii="Book Antiqua" w:eastAsia="宋体" w:hAnsi="Book Antiqua" w:cs="宋体"/>
          <w:i/>
          <w:iCs/>
          <w:color w:val="000000"/>
          <w:kern w:val="0"/>
          <w:sz w:val="24"/>
          <w:szCs w:val="24"/>
          <w:lang w:eastAsia="zh-CN"/>
        </w:rPr>
        <w:t>Compr</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Physiol</w:t>
      </w:r>
      <w:proofErr w:type="spellEnd"/>
      <w:r w:rsidRPr="009E6429">
        <w:rPr>
          <w:rFonts w:ascii="Book Antiqua" w:eastAsia="宋体" w:hAnsi="Book Antiqua" w:cs="宋体"/>
          <w:color w:val="000000"/>
          <w:kern w:val="0"/>
          <w:sz w:val="24"/>
          <w:szCs w:val="24"/>
          <w:lang w:eastAsia="zh-CN"/>
        </w:rPr>
        <w:t> 2014; </w:t>
      </w:r>
      <w:r w:rsidRPr="009E6429">
        <w:rPr>
          <w:rFonts w:ascii="Book Antiqua" w:eastAsia="宋体" w:hAnsi="Book Antiqua" w:cs="宋体"/>
          <w:b/>
          <w:bCs/>
          <w:color w:val="000000"/>
          <w:kern w:val="0"/>
          <w:sz w:val="24"/>
          <w:szCs w:val="24"/>
          <w:lang w:eastAsia="zh-CN"/>
        </w:rPr>
        <w:t>4</w:t>
      </w:r>
      <w:r w:rsidRPr="009E6429">
        <w:rPr>
          <w:rFonts w:ascii="Book Antiqua" w:eastAsia="宋体" w:hAnsi="Book Antiqua" w:cs="宋体"/>
          <w:color w:val="000000"/>
          <w:kern w:val="0"/>
          <w:sz w:val="24"/>
          <w:szCs w:val="24"/>
          <w:lang w:eastAsia="zh-CN"/>
        </w:rPr>
        <w:t>: 177-197 [PMID: 24692138 DOI: 10.1002/cphy.c130024]</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6 </w:t>
      </w:r>
      <w:proofErr w:type="spellStart"/>
      <w:proofErr w:type="gramStart"/>
      <w:r w:rsidRPr="009E6429">
        <w:rPr>
          <w:rFonts w:ascii="Book Antiqua" w:eastAsia="宋体" w:hAnsi="Book Antiqua" w:cs="宋体"/>
          <w:b/>
          <w:bCs/>
          <w:color w:val="000000"/>
          <w:kern w:val="0"/>
          <w:sz w:val="24"/>
          <w:szCs w:val="24"/>
          <w:lang w:eastAsia="zh-CN"/>
        </w:rPr>
        <w:t>Gao</w:t>
      </w:r>
      <w:proofErr w:type="spellEnd"/>
      <w:proofErr w:type="gramEnd"/>
      <w:r w:rsidRPr="009E6429">
        <w:rPr>
          <w:rFonts w:ascii="Book Antiqua" w:eastAsia="宋体" w:hAnsi="Book Antiqua" w:cs="宋体"/>
          <w:b/>
          <w:bCs/>
          <w:color w:val="000000"/>
          <w:kern w:val="0"/>
          <w:sz w:val="24"/>
          <w:szCs w:val="24"/>
          <w:lang w:eastAsia="zh-CN"/>
        </w:rPr>
        <w:t xml:space="preserve"> B</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Jeong</w:t>
      </w:r>
      <w:proofErr w:type="spellEnd"/>
      <w:r w:rsidRPr="009E6429">
        <w:rPr>
          <w:rFonts w:ascii="Book Antiqua" w:eastAsia="宋体" w:hAnsi="Book Antiqua" w:cs="宋体"/>
          <w:color w:val="000000"/>
          <w:kern w:val="0"/>
          <w:sz w:val="24"/>
          <w:szCs w:val="24"/>
          <w:lang w:eastAsia="zh-CN"/>
        </w:rPr>
        <w:t xml:space="preserve"> WI, </w:t>
      </w:r>
      <w:proofErr w:type="spellStart"/>
      <w:r w:rsidRPr="009E6429">
        <w:rPr>
          <w:rFonts w:ascii="Book Antiqua" w:eastAsia="宋体" w:hAnsi="Book Antiqua" w:cs="宋体"/>
          <w:color w:val="000000"/>
          <w:kern w:val="0"/>
          <w:sz w:val="24"/>
          <w:szCs w:val="24"/>
          <w:lang w:eastAsia="zh-CN"/>
        </w:rPr>
        <w:t>Tian</w:t>
      </w:r>
      <w:proofErr w:type="spellEnd"/>
      <w:r w:rsidRPr="009E6429">
        <w:rPr>
          <w:rFonts w:ascii="Book Antiqua" w:eastAsia="宋体" w:hAnsi="Book Antiqua" w:cs="宋体"/>
          <w:color w:val="000000"/>
          <w:kern w:val="0"/>
          <w:sz w:val="24"/>
          <w:szCs w:val="24"/>
          <w:lang w:eastAsia="zh-CN"/>
        </w:rPr>
        <w:t xml:space="preserve"> Z. Liver: An organ with predominant innate immunity.</w:t>
      </w:r>
      <w:r w:rsidRPr="009E6429">
        <w:rPr>
          <w:rFonts w:ascii="Book Antiqua" w:eastAsia="宋体" w:hAnsi="Book Antiqua" w:cs="宋体" w:hint="eastAsia"/>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Hepatology</w:t>
      </w:r>
      <w:proofErr w:type="spellEnd"/>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2008;</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b/>
          <w:bCs/>
          <w:color w:val="000000"/>
          <w:kern w:val="0"/>
          <w:sz w:val="24"/>
          <w:szCs w:val="24"/>
          <w:lang w:eastAsia="zh-CN"/>
        </w:rPr>
        <w:t>47</w:t>
      </w:r>
      <w:r w:rsidRPr="009E6429">
        <w:rPr>
          <w:rFonts w:ascii="Book Antiqua" w:eastAsia="宋体" w:hAnsi="Book Antiqua" w:cs="宋体"/>
          <w:color w:val="000000"/>
          <w:kern w:val="0"/>
          <w:sz w:val="24"/>
          <w:szCs w:val="24"/>
          <w:lang w:eastAsia="zh-CN"/>
        </w:rPr>
        <w:t>: 729-736 [PMID: 18167066 DOI: 10.1002/hep.22034]</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9E6429">
        <w:rPr>
          <w:rFonts w:ascii="Book Antiqua" w:eastAsia="宋体" w:hAnsi="Book Antiqua" w:cs="宋体"/>
          <w:color w:val="000000"/>
          <w:kern w:val="0"/>
          <w:sz w:val="24"/>
          <w:szCs w:val="24"/>
          <w:lang w:eastAsia="zh-CN"/>
        </w:rPr>
        <w:t>7 </w:t>
      </w:r>
      <w:proofErr w:type="spellStart"/>
      <w:r w:rsidRPr="009E6429">
        <w:rPr>
          <w:rFonts w:ascii="Book Antiqua" w:eastAsia="宋体" w:hAnsi="Book Antiqua" w:cs="宋体"/>
          <w:b/>
          <w:bCs/>
          <w:color w:val="000000"/>
          <w:kern w:val="0"/>
          <w:sz w:val="24"/>
          <w:szCs w:val="24"/>
          <w:lang w:eastAsia="zh-CN"/>
        </w:rPr>
        <w:t>Racanelli</w:t>
      </w:r>
      <w:proofErr w:type="spellEnd"/>
      <w:r w:rsidRPr="009E6429">
        <w:rPr>
          <w:rFonts w:ascii="Book Antiqua" w:eastAsia="宋体" w:hAnsi="Book Antiqua" w:cs="宋体" w:hint="eastAsia"/>
          <w:b/>
          <w:bCs/>
          <w:color w:val="000000"/>
          <w:kern w:val="0"/>
          <w:sz w:val="24"/>
          <w:szCs w:val="24"/>
          <w:lang w:eastAsia="zh-CN"/>
        </w:rPr>
        <w:t xml:space="preserve"> </w:t>
      </w:r>
      <w:r w:rsidRPr="009E6429">
        <w:rPr>
          <w:rFonts w:ascii="Book Antiqua" w:eastAsia="宋体" w:hAnsi="Book Antiqua" w:cs="宋体"/>
          <w:b/>
          <w:bCs/>
          <w:color w:val="000000"/>
          <w:kern w:val="0"/>
          <w:sz w:val="24"/>
          <w:szCs w:val="24"/>
          <w:lang w:eastAsia="zh-CN"/>
        </w:rPr>
        <w:t>V</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Rehermann</w:t>
      </w:r>
      <w:proofErr w:type="spellEnd"/>
      <w:r w:rsidRPr="009E6429">
        <w:rPr>
          <w:rFonts w:ascii="Book Antiqua" w:eastAsia="宋体" w:hAnsi="Book Antiqua" w:cs="宋体"/>
          <w:color w:val="000000"/>
          <w:kern w:val="0"/>
          <w:sz w:val="24"/>
          <w:szCs w:val="24"/>
          <w:lang w:eastAsia="zh-CN"/>
        </w:rPr>
        <w:t xml:space="preserve"> B.</w:t>
      </w:r>
      <w:proofErr w:type="gramEnd"/>
      <w:r w:rsidRPr="009E6429">
        <w:rPr>
          <w:rFonts w:ascii="Book Antiqua" w:eastAsia="宋体" w:hAnsi="Book Antiqua" w:cs="宋体"/>
          <w:color w:val="000000"/>
          <w:kern w:val="0"/>
          <w:sz w:val="24"/>
          <w:szCs w:val="24"/>
          <w:lang w:eastAsia="zh-CN"/>
        </w:rPr>
        <w:t xml:space="preserve"> </w:t>
      </w:r>
      <w:proofErr w:type="gramStart"/>
      <w:r w:rsidRPr="009E6429">
        <w:rPr>
          <w:rFonts w:ascii="Book Antiqua" w:eastAsia="宋体" w:hAnsi="Book Antiqua" w:cs="宋体"/>
          <w:color w:val="000000"/>
          <w:kern w:val="0"/>
          <w:sz w:val="24"/>
          <w:szCs w:val="24"/>
          <w:lang w:eastAsia="zh-CN"/>
        </w:rPr>
        <w:t>The liver as an immunological organ.</w:t>
      </w:r>
      <w:proofErr w:type="gramEnd"/>
      <w:r w:rsidRPr="009E6429">
        <w:rPr>
          <w:rFonts w:ascii="Book Antiqua" w:eastAsia="宋体" w:hAnsi="Book Antiqua" w:cs="宋体" w:hint="eastAsia"/>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Hepatology</w:t>
      </w:r>
      <w:proofErr w:type="spellEnd"/>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2006;</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b/>
          <w:bCs/>
          <w:color w:val="000000"/>
          <w:kern w:val="0"/>
          <w:sz w:val="24"/>
          <w:szCs w:val="24"/>
          <w:lang w:eastAsia="zh-CN"/>
        </w:rPr>
        <w:t>43</w:t>
      </w:r>
      <w:r w:rsidRPr="009E6429">
        <w:rPr>
          <w:rFonts w:ascii="Book Antiqua" w:eastAsia="宋体" w:hAnsi="Book Antiqua" w:cs="宋体"/>
          <w:color w:val="000000"/>
          <w:kern w:val="0"/>
          <w:sz w:val="24"/>
          <w:szCs w:val="24"/>
          <w:lang w:eastAsia="zh-CN"/>
        </w:rPr>
        <w:t>: S54-S62 [PMID: 16447271 DOI: 10.1002/hep.21060]</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9E6429">
        <w:rPr>
          <w:rFonts w:ascii="Book Antiqua" w:eastAsia="宋体" w:hAnsi="Book Antiqua" w:cs="宋体"/>
          <w:color w:val="000000"/>
          <w:kern w:val="0"/>
          <w:sz w:val="24"/>
          <w:szCs w:val="24"/>
          <w:lang w:eastAsia="zh-CN"/>
        </w:rPr>
        <w:t>8 </w:t>
      </w:r>
      <w:r w:rsidRPr="009E6429">
        <w:rPr>
          <w:rFonts w:ascii="Book Antiqua" w:eastAsia="宋体" w:hAnsi="Book Antiqua" w:cs="宋体"/>
          <w:b/>
          <w:bCs/>
          <w:color w:val="000000"/>
          <w:kern w:val="0"/>
          <w:sz w:val="24"/>
          <w:szCs w:val="24"/>
          <w:lang w:eastAsia="zh-CN"/>
        </w:rPr>
        <w:t>Wang BY</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Ju</w:t>
      </w:r>
      <w:proofErr w:type="spellEnd"/>
      <w:r w:rsidRPr="009E6429">
        <w:rPr>
          <w:rFonts w:ascii="Book Antiqua" w:eastAsia="宋体" w:hAnsi="Book Antiqua" w:cs="宋体"/>
          <w:color w:val="000000"/>
          <w:kern w:val="0"/>
          <w:sz w:val="24"/>
          <w:szCs w:val="24"/>
          <w:lang w:eastAsia="zh-CN"/>
        </w:rPr>
        <w:t xml:space="preserve"> XH, Fu BY, Zhang J, Cao YX.</w:t>
      </w:r>
      <w:proofErr w:type="gramEnd"/>
      <w:r w:rsidRPr="009E6429">
        <w:rPr>
          <w:rFonts w:ascii="Book Antiqua" w:eastAsia="宋体" w:hAnsi="Book Antiqua" w:cs="宋体"/>
          <w:color w:val="000000"/>
          <w:kern w:val="0"/>
          <w:sz w:val="24"/>
          <w:szCs w:val="24"/>
          <w:lang w:eastAsia="zh-CN"/>
        </w:rPr>
        <w:t xml:space="preserve"> </w:t>
      </w:r>
      <w:proofErr w:type="gramStart"/>
      <w:r w:rsidRPr="009E6429">
        <w:rPr>
          <w:rFonts w:ascii="Book Antiqua" w:eastAsia="宋体" w:hAnsi="Book Antiqua" w:cs="宋体"/>
          <w:color w:val="000000"/>
          <w:kern w:val="0"/>
          <w:sz w:val="24"/>
          <w:szCs w:val="24"/>
          <w:lang w:eastAsia="zh-CN"/>
        </w:rPr>
        <w:t>Effects of ethanol on liver sinusoidal endothelial cells-fenestrae of rats.</w:t>
      </w:r>
      <w:proofErr w:type="gramEnd"/>
      <w:r w:rsidRPr="009E6429">
        <w:rPr>
          <w:rFonts w:ascii="Book Antiqua" w:eastAsia="宋体" w:hAnsi="Book Antiqua" w:cs="宋体"/>
          <w:color w:val="000000"/>
          <w:kern w:val="0"/>
          <w:sz w:val="24"/>
          <w:szCs w:val="24"/>
          <w:lang w:eastAsia="zh-CN"/>
        </w:rPr>
        <w:t> </w:t>
      </w:r>
      <w:proofErr w:type="spellStart"/>
      <w:r w:rsidRPr="009E6429">
        <w:rPr>
          <w:rFonts w:ascii="Book Antiqua" w:eastAsia="宋体" w:hAnsi="Book Antiqua" w:cs="宋体"/>
          <w:i/>
          <w:iCs/>
          <w:color w:val="000000"/>
          <w:kern w:val="0"/>
          <w:sz w:val="24"/>
          <w:szCs w:val="24"/>
          <w:lang w:eastAsia="zh-CN"/>
        </w:rPr>
        <w:t>Hepatobiliary</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Pancreat</w:t>
      </w:r>
      <w:proofErr w:type="spellEnd"/>
      <w:r w:rsidRPr="009E6429">
        <w:rPr>
          <w:rFonts w:ascii="Book Antiqua" w:eastAsia="宋体" w:hAnsi="Book Antiqua" w:cs="宋体"/>
          <w:i/>
          <w:iCs/>
          <w:color w:val="000000"/>
          <w:kern w:val="0"/>
          <w:sz w:val="24"/>
          <w:szCs w:val="24"/>
          <w:lang w:eastAsia="zh-CN"/>
        </w:rPr>
        <w:t xml:space="preserve"> Dis </w:t>
      </w:r>
      <w:proofErr w:type="spellStart"/>
      <w:r w:rsidRPr="009E6429">
        <w:rPr>
          <w:rFonts w:ascii="Book Antiqua" w:eastAsia="宋体" w:hAnsi="Book Antiqua" w:cs="宋体"/>
          <w:i/>
          <w:iCs/>
          <w:color w:val="000000"/>
          <w:kern w:val="0"/>
          <w:sz w:val="24"/>
          <w:szCs w:val="24"/>
          <w:lang w:eastAsia="zh-CN"/>
        </w:rPr>
        <w:t>Int</w:t>
      </w:r>
      <w:proofErr w:type="spellEnd"/>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2005;</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b/>
          <w:bCs/>
          <w:color w:val="000000"/>
          <w:kern w:val="0"/>
          <w:sz w:val="24"/>
          <w:szCs w:val="24"/>
          <w:lang w:eastAsia="zh-CN"/>
        </w:rPr>
        <w:t>4</w:t>
      </w:r>
      <w:r w:rsidRPr="009E6429">
        <w:rPr>
          <w:rFonts w:ascii="Book Antiqua" w:eastAsia="宋体" w:hAnsi="Book Antiqua" w:cs="宋体"/>
          <w:color w:val="000000"/>
          <w:kern w:val="0"/>
          <w:sz w:val="24"/>
          <w:szCs w:val="24"/>
          <w:lang w:eastAsia="zh-CN"/>
        </w:rPr>
        <w:t>:</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422-426 [PMID: 16109529]</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9 </w:t>
      </w:r>
      <w:proofErr w:type="spellStart"/>
      <w:r w:rsidRPr="009E6429">
        <w:rPr>
          <w:rFonts w:ascii="Book Antiqua" w:eastAsia="宋体" w:hAnsi="Book Antiqua" w:cs="宋体"/>
          <w:b/>
          <w:bCs/>
          <w:color w:val="000000"/>
          <w:kern w:val="0"/>
          <w:sz w:val="24"/>
          <w:szCs w:val="24"/>
          <w:lang w:eastAsia="zh-CN"/>
        </w:rPr>
        <w:t>Braet</w:t>
      </w:r>
      <w:proofErr w:type="spellEnd"/>
      <w:r w:rsidRPr="009E6429">
        <w:rPr>
          <w:rFonts w:ascii="Book Antiqua" w:eastAsia="宋体" w:hAnsi="Book Antiqua" w:cs="宋体"/>
          <w:b/>
          <w:bCs/>
          <w:color w:val="000000"/>
          <w:kern w:val="0"/>
          <w:sz w:val="24"/>
          <w:szCs w:val="24"/>
          <w:lang w:eastAsia="zh-CN"/>
        </w:rPr>
        <w:t xml:space="preserve"> F</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Wisse</w:t>
      </w:r>
      <w:proofErr w:type="spellEnd"/>
      <w:r w:rsidRPr="009E6429">
        <w:rPr>
          <w:rFonts w:ascii="Book Antiqua" w:eastAsia="宋体" w:hAnsi="Book Antiqua" w:cs="宋体"/>
          <w:color w:val="000000"/>
          <w:kern w:val="0"/>
          <w:sz w:val="24"/>
          <w:szCs w:val="24"/>
          <w:lang w:eastAsia="zh-CN"/>
        </w:rPr>
        <w:t xml:space="preserve"> E. Structural and functional aspects of liver sinusoidal endothelial cell fenestrae: a review. </w:t>
      </w:r>
      <w:r w:rsidRPr="009E6429">
        <w:rPr>
          <w:rFonts w:ascii="Book Antiqua" w:eastAsia="宋体" w:hAnsi="Book Antiqua" w:cs="宋体"/>
          <w:i/>
          <w:iCs/>
          <w:color w:val="000000"/>
          <w:kern w:val="0"/>
          <w:sz w:val="24"/>
          <w:szCs w:val="24"/>
          <w:lang w:eastAsia="zh-CN"/>
        </w:rPr>
        <w:t xml:space="preserve">Comp </w:t>
      </w:r>
      <w:proofErr w:type="spellStart"/>
      <w:r w:rsidRPr="009E6429">
        <w:rPr>
          <w:rFonts w:ascii="Book Antiqua" w:eastAsia="宋体" w:hAnsi="Book Antiqua" w:cs="宋体"/>
          <w:i/>
          <w:iCs/>
          <w:color w:val="000000"/>
          <w:kern w:val="0"/>
          <w:sz w:val="24"/>
          <w:szCs w:val="24"/>
          <w:lang w:eastAsia="zh-CN"/>
        </w:rPr>
        <w:t>Hepatol</w:t>
      </w:r>
      <w:proofErr w:type="spellEnd"/>
      <w:r w:rsidRPr="009E6429">
        <w:rPr>
          <w:rFonts w:ascii="Book Antiqua" w:eastAsia="宋体" w:hAnsi="Book Antiqua" w:cs="宋体"/>
          <w:color w:val="000000"/>
          <w:kern w:val="0"/>
          <w:sz w:val="24"/>
          <w:szCs w:val="24"/>
          <w:lang w:eastAsia="zh-CN"/>
        </w:rPr>
        <w:t> 2002; </w:t>
      </w:r>
      <w:r w:rsidRPr="009E6429">
        <w:rPr>
          <w:rFonts w:ascii="Book Antiqua" w:eastAsia="宋体" w:hAnsi="Book Antiqua" w:cs="宋体"/>
          <w:b/>
          <w:bCs/>
          <w:color w:val="000000"/>
          <w:kern w:val="0"/>
          <w:sz w:val="24"/>
          <w:szCs w:val="24"/>
          <w:lang w:eastAsia="zh-CN"/>
        </w:rPr>
        <w:t>1</w:t>
      </w:r>
      <w:r w:rsidRPr="009E6429">
        <w:rPr>
          <w:rFonts w:ascii="Book Antiqua" w:eastAsia="宋体" w:hAnsi="Book Antiqua" w:cs="宋体"/>
          <w:color w:val="000000"/>
          <w:kern w:val="0"/>
          <w:sz w:val="24"/>
          <w:szCs w:val="24"/>
          <w:lang w:eastAsia="zh-CN"/>
        </w:rPr>
        <w:t>: 1 [PMID: 12437787]</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9E6429">
        <w:rPr>
          <w:rFonts w:ascii="Book Antiqua" w:eastAsia="宋体" w:hAnsi="Book Antiqua" w:cs="宋体"/>
          <w:color w:val="000000"/>
          <w:kern w:val="0"/>
          <w:sz w:val="24"/>
          <w:szCs w:val="24"/>
          <w:lang w:eastAsia="zh-CN"/>
        </w:rPr>
        <w:t>10 </w:t>
      </w:r>
      <w:proofErr w:type="spellStart"/>
      <w:r w:rsidRPr="009E6429">
        <w:rPr>
          <w:rFonts w:ascii="Book Antiqua" w:eastAsia="宋体" w:hAnsi="Book Antiqua" w:cs="宋体"/>
          <w:b/>
          <w:bCs/>
          <w:color w:val="000000"/>
          <w:kern w:val="0"/>
          <w:sz w:val="24"/>
          <w:szCs w:val="24"/>
          <w:lang w:eastAsia="zh-CN"/>
        </w:rPr>
        <w:t>Elvevold</w:t>
      </w:r>
      <w:proofErr w:type="spellEnd"/>
      <w:r w:rsidRPr="009E6429">
        <w:rPr>
          <w:rFonts w:ascii="Book Antiqua" w:eastAsia="宋体" w:hAnsi="Book Antiqua" w:cs="宋体"/>
          <w:b/>
          <w:bCs/>
          <w:color w:val="000000"/>
          <w:kern w:val="0"/>
          <w:sz w:val="24"/>
          <w:szCs w:val="24"/>
          <w:lang w:eastAsia="zh-CN"/>
        </w:rPr>
        <w:t xml:space="preserve"> K</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Smedsrød</w:t>
      </w:r>
      <w:proofErr w:type="spellEnd"/>
      <w:r w:rsidRPr="009E6429">
        <w:rPr>
          <w:rFonts w:ascii="Book Antiqua" w:eastAsia="宋体" w:hAnsi="Book Antiqua" w:cs="宋体"/>
          <w:color w:val="000000"/>
          <w:kern w:val="0"/>
          <w:sz w:val="24"/>
          <w:szCs w:val="24"/>
          <w:lang w:eastAsia="zh-CN"/>
        </w:rPr>
        <w:t xml:space="preserve"> B, Martinez I.</w:t>
      </w:r>
      <w:proofErr w:type="gramEnd"/>
      <w:r w:rsidRPr="009E6429">
        <w:rPr>
          <w:rFonts w:ascii="Book Antiqua" w:eastAsia="宋体" w:hAnsi="Book Antiqua" w:cs="宋体"/>
          <w:color w:val="000000"/>
          <w:kern w:val="0"/>
          <w:sz w:val="24"/>
          <w:szCs w:val="24"/>
          <w:lang w:eastAsia="zh-CN"/>
        </w:rPr>
        <w:t xml:space="preserve"> The liver sinusoidal endothelial cell: a cell type of controversial and confusing identity. </w:t>
      </w:r>
      <w:r w:rsidRPr="009E6429">
        <w:rPr>
          <w:rFonts w:ascii="Book Antiqua" w:eastAsia="宋体" w:hAnsi="Book Antiqua" w:cs="宋体"/>
          <w:i/>
          <w:iCs/>
          <w:color w:val="000000"/>
          <w:kern w:val="0"/>
          <w:sz w:val="24"/>
          <w:szCs w:val="24"/>
          <w:lang w:eastAsia="zh-CN"/>
        </w:rPr>
        <w:t xml:space="preserve">Am J </w:t>
      </w:r>
      <w:proofErr w:type="spellStart"/>
      <w:r w:rsidRPr="009E6429">
        <w:rPr>
          <w:rFonts w:ascii="Book Antiqua" w:eastAsia="宋体" w:hAnsi="Book Antiqua" w:cs="宋体"/>
          <w:i/>
          <w:iCs/>
          <w:color w:val="000000"/>
          <w:kern w:val="0"/>
          <w:sz w:val="24"/>
          <w:szCs w:val="24"/>
          <w:lang w:eastAsia="zh-CN"/>
        </w:rPr>
        <w:t>Physiol</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Gastrointest</w:t>
      </w:r>
      <w:proofErr w:type="spellEnd"/>
      <w:r w:rsidRPr="009E6429">
        <w:rPr>
          <w:rFonts w:ascii="Book Antiqua" w:eastAsia="宋体" w:hAnsi="Book Antiqua" w:cs="宋体"/>
          <w:i/>
          <w:iCs/>
          <w:color w:val="000000"/>
          <w:kern w:val="0"/>
          <w:sz w:val="24"/>
          <w:szCs w:val="24"/>
          <w:lang w:eastAsia="zh-CN"/>
        </w:rPr>
        <w:t xml:space="preserve"> Liver </w:t>
      </w:r>
      <w:proofErr w:type="spellStart"/>
      <w:r w:rsidRPr="009E6429">
        <w:rPr>
          <w:rFonts w:ascii="Book Antiqua" w:eastAsia="宋体" w:hAnsi="Book Antiqua" w:cs="宋体"/>
          <w:i/>
          <w:iCs/>
          <w:color w:val="000000"/>
          <w:kern w:val="0"/>
          <w:sz w:val="24"/>
          <w:szCs w:val="24"/>
          <w:lang w:eastAsia="zh-CN"/>
        </w:rPr>
        <w:t>Physiol</w:t>
      </w:r>
      <w:proofErr w:type="spellEnd"/>
      <w:r w:rsidRPr="009E6429">
        <w:rPr>
          <w:rFonts w:ascii="Book Antiqua" w:eastAsia="宋体" w:hAnsi="Book Antiqua" w:cs="宋体"/>
          <w:color w:val="000000"/>
          <w:kern w:val="0"/>
          <w:sz w:val="24"/>
          <w:szCs w:val="24"/>
          <w:lang w:eastAsia="zh-CN"/>
        </w:rPr>
        <w:t> 2008; </w:t>
      </w:r>
      <w:r w:rsidRPr="009E6429">
        <w:rPr>
          <w:rFonts w:ascii="Book Antiqua" w:eastAsia="宋体" w:hAnsi="Book Antiqua" w:cs="宋体"/>
          <w:b/>
          <w:bCs/>
          <w:color w:val="000000"/>
          <w:kern w:val="0"/>
          <w:sz w:val="24"/>
          <w:szCs w:val="24"/>
          <w:lang w:eastAsia="zh-CN"/>
        </w:rPr>
        <w:t>294</w:t>
      </w:r>
      <w:r w:rsidRPr="009E6429">
        <w:rPr>
          <w:rFonts w:ascii="Book Antiqua" w:eastAsia="宋体" w:hAnsi="Book Antiqua" w:cs="宋体"/>
          <w:color w:val="000000"/>
          <w:kern w:val="0"/>
          <w:sz w:val="24"/>
          <w:szCs w:val="24"/>
          <w:lang w:eastAsia="zh-CN"/>
        </w:rPr>
        <w:t>: G391-G400 [PMID: 18063708 DOI: 10.1152/ajpgi.00167.2007]</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9E6429">
        <w:rPr>
          <w:rFonts w:ascii="Book Antiqua" w:eastAsia="宋体" w:hAnsi="Book Antiqua" w:cs="宋体"/>
          <w:color w:val="000000"/>
          <w:kern w:val="0"/>
          <w:sz w:val="24"/>
          <w:szCs w:val="24"/>
          <w:lang w:eastAsia="zh-CN"/>
        </w:rPr>
        <w:t>11 </w:t>
      </w:r>
      <w:r w:rsidRPr="009E6429">
        <w:rPr>
          <w:rFonts w:ascii="Book Antiqua" w:eastAsia="宋体" w:hAnsi="Book Antiqua" w:cs="宋体"/>
          <w:b/>
          <w:bCs/>
          <w:color w:val="000000"/>
          <w:kern w:val="0"/>
          <w:sz w:val="24"/>
          <w:szCs w:val="24"/>
          <w:lang w:eastAsia="zh-CN"/>
        </w:rPr>
        <w:t>Gale RP</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Sparkes</w:t>
      </w:r>
      <w:proofErr w:type="spellEnd"/>
      <w:r w:rsidRPr="009E6429">
        <w:rPr>
          <w:rFonts w:ascii="Book Antiqua" w:eastAsia="宋体" w:hAnsi="Book Antiqua" w:cs="宋体"/>
          <w:color w:val="000000"/>
          <w:kern w:val="0"/>
          <w:sz w:val="24"/>
          <w:szCs w:val="24"/>
          <w:lang w:eastAsia="zh-CN"/>
        </w:rPr>
        <w:t xml:space="preserve"> RS, </w:t>
      </w:r>
      <w:proofErr w:type="spellStart"/>
      <w:r w:rsidRPr="009E6429">
        <w:rPr>
          <w:rFonts w:ascii="Book Antiqua" w:eastAsia="宋体" w:hAnsi="Book Antiqua" w:cs="宋体"/>
          <w:color w:val="000000"/>
          <w:kern w:val="0"/>
          <w:sz w:val="24"/>
          <w:szCs w:val="24"/>
          <w:lang w:eastAsia="zh-CN"/>
        </w:rPr>
        <w:t>Golde</w:t>
      </w:r>
      <w:proofErr w:type="spellEnd"/>
      <w:r w:rsidRPr="009E6429">
        <w:rPr>
          <w:rFonts w:ascii="Book Antiqua" w:eastAsia="宋体" w:hAnsi="Book Antiqua" w:cs="宋体"/>
          <w:color w:val="000000"/>
          <w:kern w:val="0"/>
          <w:sz w:val="24"/>
          <w:szCs w:val="24"/>
          <w:lang w:eastAsia="zh-CN"/>
        </w:rPr>
        <w:t xml:space="preserve"> DW.</w:t>
      </w:r>
      <w:proofErr w:type="gramEnd"/>
      <w:r w:rsidRPr="009E6429">
        <w:rPr>
          <w:rFonts w:ascii="Book Antiqua" w:eastAsia="宋体" w:hAnsi="Book Antiqua" w:cs="宋体"/>
          <w:color w:val="000000"/>
          <w:kern w:val="0"/>
          <w:sz w:val="24"/>
          <w:szCs w:val="24"/>
          <w:lang w:eastAsia="zh-CN"/>
        </w:rPr>
        <w:t xml:space="preserve"> </w:t>
      </w:r>
      <w:proofErr w:type="gramStart"/>
      <w:r w:rsidRPr="009E6429">
        <w:rPr>
          <w:rFonts w:ascii="Book Antiqua" w:eastAsia="宋体" w:hAnsi="Book Antiqua" w:cs="宋体"/>
          <w:color w:val="000000"/>
          <w:kern w:val="0"/>
          <w:sz w:val="24"/>
          <w:szCs w:val="24"/>
          <w:lang w:eastAsia="zh-CN"/>
        </w:rPr>
        <w:t>Bone marrow origin of hepatic macrophages (</w:t>
      </w:r>
      <w:proofErr w:type="spellStart"/>
      <w:r w:rsidRPr="009E6429">
        <w:rPr>
          <w:rFonts w:ascii="Book Antiqua" w:eastAsia="宋体" w:hAnsi="Book Antiqua" w:cs="宋体"/>
          <w:color w:val="000000"/>
          <w:kern w:val="0"/>
          <w:sz w:val="24"/>
          <w:szCs w:val="24"/>
          <w:lang w:eastAsia="zh-CN"/>
        </w:rPr>
        <w:t>Kupffer</w:t>
      </w:r>
      <w:proofErr w:type="spellEnd"/>
      <w:r w:rsidRPr="009E6429">
        <w:rPr>
          <w:rFonts w:ascii="Book Antiqua" w:eastAsia="宋体" w:hAnsi="Book Antiqua" w:cs="宋体"/>
          <w:color w:val="000000"/>
          <w:kern w:val="0"/>
          <w:sz w:val="24"/>
          <w:szCs w:val="24"/>
          <w:lang w:eastAsia="zh-CN"/>
        </w:rPr>
        <w:t xml:space="preserve"> cells) in humans.</w:t>
      </w:r>
      <w:proofErr w:type="gramEnd"/>
      <w:r w:rsidRPr="009E6429">
        <w:rPr>
          <w:rFonts w:ascii="Book Antiqua" w:eastAsia="宋体" w:hAnsi="Book Antiqua" w:cs="宋体"/>
          <w:color w:val="000000"/>
          <w:kern w:val="0"/>
          <w:sz w:val="24"/>
          <w:szCs w:val="24"/>
          <w:lang w:eastAsia="zh-CN"/>
        </w:rPr>
        <w:t> </w:t>
      </w:r>
      <w:r w:rsidRPr="009E6429">
        <w:rPr>
          <w:rFonts w:ascii="Book Antiqua" w:eastAsia="宋体" w:hAnsi="Book Antiqua" w:cs="宋体"/>
          <w:i/>
          <w:iCs/>
          <w:color w:val="000000"/>
          <w:kern w:val="0"/>
          <w:sz w:val="24"/>
          <w:szCs w:val="24"/>
          <w:lang w:eastAsia="zh-CN"/>
        </w:rPr>
        <w:t>Science</w:t>
      </w:r>
      <w:r w:rsidRPr="009E6429">
        <w:rPr>
          <w:rFonts w:ascii="Book Antiqua" w:eastAsia="宋体" w:hAnsi="Book Antiqua" w:cs="宋体"/>
          <w:color w:val="000000"/>
          <w:kern w:val="0"/>
          <w:sz w:val="24"/>
          <w:szCs w:val="24"/>
          <w:lang w:eastAsia="zh-CN"/>
        </w:rPr>
        <w:t> 1978; </w:t>
      </w:r>
      <w:r w:rsidRPr="009E6429">
        <w:rPr>
          <w:rFonts w:ascii="Book Antiqua" w:eastAsia="宋体" w:hAnsi="Book Antiqua" w:cs="宋体"/>
          <w:b/>
          <w:bCs/>
          <w:color w:val="000000"/>
          <w:kern w:val="0"/>
          <w:sz w:val="24"/>
          <w:szCs w:val="24"/>
          <w:lang w:eastAsia="zh-CN"/>
        </w:rPr>
        <w:t>201</w:t>
      </w:r>
      <w:r w:rsidRPr="009E6429">
        <w:rPr>
          <w:rFonts w:ascii="Book Antiqua" w:eastAsia="宋体" w:hAnsi="Book Antiqua" w:cs="宋体"/>
          <w:color w:val="000000"/>
          <w:kern w:val="0"/>
          <w:sz w:val="24"/>
          <w:szCs w:val="24"/>
          <w:lang w:eastAsia="zh-CN"/>
        </w:rPr>
        <w:t>: 937-938 [PMID: 356266]</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9E6429">
        <w:rPr>
          <w:rFonts w:ascii="Book Antiqua" w:eastAsia="宋体" w:hAnsi="Book Antiqua" w:cs="宋体"/>
          <w:color w:val="000000"/>
          <w:kern w:val="0"/>
          <w:sz w:val="24"/>
          <w:szCs w:val="24"/>
          <w:lang w:eastAsia="zh-CN"/>
        </w:rPr>
        <w:lastRenderedPageBreak/>
        <w:t>12 </w:t>
      </w:r>
      <w:proofErr w:type="spellStart"/>
      <w:r w:rsidRPr="009E6429">
        <w:rPr>
          <w:rFonts w:ascii="Book Antiqua" w:eastAsia="宋体" w:hAnsi="Book Antiqua" w:cs="宋体"/>
          <w:b/>
          <w:bCs/>
          <w:color w:val="000000"/>
          <w:kern w:val="0"/>
          <w:sz w:val="24"/>
          <w:szCs w:val="24"/>
          <w:lang w:eastAsia="zh-CN"/>
        </w:rPr>
        <w:t>Lalor</w:t>
      </w:r>
      <w:proofErr w:type="spellEnd"/>
      <w:r w:rsidRPr="009E6429">
        <w:rPr>
          <w:rFonts w:ascii="Book Antiqua" w:eastAsia="宋体" w:hAnsi="Book Antiqua" w:cs="宋体"/>
          <w:b/>
          <w:bCs/>
          <w:color w:val="000000"/>
          <w:kern w:val="0"/>
          <w:sz w:val="24"/>
          <w:szCs w:val="24"/>
          <w:lang w:eastAsia="zh-CN"/>
        </w:rPr>
        <w:t xml:space="preserve"> PF</w:t>
      </w:r>
      <w:r w:rsidRPr="009E6429">
        <w:rPr>
          <w:rFonts w:ascii="Book Antiqua" w:eastAsia="宋体" w:hAnsi="Book Antiqua" w:cs="宋体"/>
          <w:color w:val="000000"/>
          <w:kern w:val="0"/>
          <w:sz w:val="24"/>
          <w:szCs w:val="24"/>
          <w:lang w:eastAsia="zh-CN"/>
        </w:rPr>
        <w:t>, Shields P, Grant A, Adams DH.</w:t>
      </w:r>
      <w:proofErr w:type="gramEnd"/>
      <w:r w:rsidRPr="009E6429">
        <w:rPr>
          <w:rFonts w:ascii="Book Antiqua" w:eastAsia="宋体" w:hAnsi="Book Antiqua" w:cs="宋体"/>
          <w:color w:val="000000"/>
          <w:kern w:val="0"/>
          <w:sz w:val="24"/>
          <w:szCs w:val="24"/>
          <w:lang w:eastAsia="zh-CN"/>
        </w:rPr>
        <w:t xml:space="preserve"> </w:t>
      </w:r>
      <w:proofErr w:type="gramStart"/>
      <w:r w:rsidRPr="009E6429">
        <w:rPr>
          <w:rFonts w:ascii="Book Antiqua" w:eastAsia="宋体" w:hAnsi="Book Antiqua" w:cs="宋体"/>
          <w:color w:val="000000"/>
          <w:kern w:val="0"/>
          <w:sz w:val="24"/>
          <w:szCs w:val="24"/>
          <w:lang w:eastAsia="zh-CN"/>
        </w:rPr>
        <w:t>Recruitment of lymphocytes to the human liver.</w:t>
      </w:r>
      <w:proofErr w:type="gramEnd"/>
      <w:r w:rsidRPr="009E6429">
        <w:rPr>
          <w:rFonts w:ascii="Book Antiqua" w:eastAsia="宋体" w:hAnsi="Book Antiqua" w:cs="宋体"/>
          <w:color w:val="000000"/>
          <w:kern w:val="0"/>
          <w:sz w:val="24"/>
          <w:szCs w:val="24"/>
          <w:lang w:eastAsia="zh-CN"/>
        </w:rPr>
        <w:t> </w:t>
      </w:r>
      <w:proofErr w:type="spellStart"/>
      <w:r w:rsidRPr="009E6429">
        <w:rPr>
          <w:rFonts w:ascii="Book Antiqua" w:eastAsia="宋体" w:hAnsi="Book Antiqua" w:cs="宋体"/>
          <w:i/>
          <w:iCs/>
          <w:color w:val="000000"/>
          <w:kern w:val="0"/>
          <w:sz w:val="24"/>
          <w:szCs w:val="24"/>
          <w:lang w:eastAsia="zh-CN"/>
        </w:rPr>
        <w:t>Immunol</w:t>
      </w:r>
      <w:proofErr w:type="spellEnd"/>
      <w:r w:rsidRPr="009E6429">
        <w:rPr>
          <w:rFonts w:ascii="Book Antiqua" w:eastAsia="宋体" w:hAnsi="Book Antiqua" w:cs="宋体"/>
          <w:i/>
          <w:iCs/>
          <w:color w:val="000000"/>
          <w:kern w:val="0"/>
          <w:sz w:val="24"/>
          <w:szCs w:val="24"/>
          <w:lang w:eastAsia="zh-CN"/>
        </w:rPr>
        <w:t xml:space="preserve"> Cell </w:t>
      </w:r>
      <w:proofErr w:type="spellStart"/>
      <w:r w:rsidRPr="009E6429">
        <w:rPr>
          <w:rFonts w:ascii="Book Antiqua" w:eastAsia="宋体" w:hAnsi="Book Antiqua" w:cs="宋体"/>
          <w:i/>
          <w:iCs/>
          <w:color w:val="000000"/>
          <w:kern w:val="0"/>
          <w:sz w:val="24"/>
          <w:szCs w:val="24"/>
          <w:lang w:eastAsia="zh-CN"/>
        </w:rPr>
        <w:t>Biol</w:t>
      </w:r>
      <w:proofErr w:type="spellEnd"/>
      <w:r w:rsidRPr="009E6429">
        <w:rPr>
          <w:rFonts w:ascii="Book Antiqua" w:eastAsia="宋体" w:hAnsi="Book Antiqua" w:cs="宋体"/>
          <w:color w:val="000000"/>
          <w:kern w:val="0"/>
          <w:sz w:val="24"/>
          <w:szCs w:val="24"/>
          <w:lang w:eastAsia="zh-CN"/>
        </w:rPr>
        <w:t> 2002; </w:t>
      </w:r>
      <w:r w:rsidRPr="009E6429">
        <w:rPr>
          <w:rFonts w:ascii="Book Antiqua" w:eastAsia="宋体" w:hAnsi="Book Antiqua" w:cs="宋体"/>
          <w:b/>
          <w:bCs/>
          <w:color w:val="000000"/>
          <w:kern w:val="0"/>
          <w:sz w:val="24"/>
          <w:szCs w:val="24"/>
          <w:lang w:eastAsia="zh-CN"/>
        </w:rPr>
        <w:t>80</w:t>
      </w:r>
      <w:r w:rsidRPr="009E6429">
        <w:rPr>
          <w:rFonts w:ascii="Book Antiqua" w:eastAsia="宋体" w:hAnsi="Book Antiqua" w:cs="宋体"/>
          <w:color w:val="000000"/>
          <w:kern w:val="0"/>
          <w:sz w:val="24"/>
          <w:szCs w:val="24"/>
          <w:lang w:eastAsia="zh-CN"/>
        </w:rPr>
        <w:t>: 52-64 [PMID: 11869363 DOI: 10.1046/j.1440-1711.2002.01062.x]</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13 </w:t>
      </w:r>
      <w:r w:rsidRPr="009E6429">
        <w:rPr>
          <w:rFonts w:ascii="Book Antiqua" w:eastAsia="宋体" w:hAnsi="Book Antiqua" w:cs="宋体"/>
          <w:b/>
          <w:bCs/>
          <w:color w:val="000000"/>
          <w:kern w:val="0"/>
          <w:sz w:val="24"/>
          <w:szCs w:val="24"/>
          <w:lang w:eastAsia="zh-CN"/>
        </w:rPr>
        <w:t>Friedman SL</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Rockey</w:t>
      </w:r>
      <w:proofErr w:type="spellEnd"/>
      <w:r w:rsidRPr="009E6429">
        <w:rPr>
          <w:rFonts w:ascii="Book Antiqua" w:eastAsia="宋体" w:hAnsi="Book Antiqua" w:cs="宋体"/>
          <w:color w:val="000000"/>
          <w:kern w:val="0"/>
          <w:sz w:val="24"/>
          <w:szCs w:val="24"/>
          <w:lang w:eastAsia="zh-CN"/>
        </w:rPr>
        <w:t xml:space="preserve"> DC, Bissell DM. Hepatic fibrosis 2006: report of the Third AASLD Single Topic Conference. </w:t>
      </w:r>
      <w:proofErr w:type="spellStart"/>
      <w:r w:rsidRPr="009E6429">
        <w:rPr>
          <w:rFonts w:ascii="Book Antiqua" w:eastAsia="宋体" w:hAnsi="Book Antiqua" w:cs="宋体"/>
          <w:i/>
          <w:iCs/>
          <w:color w:val="000000"/>
          <w:kern w:val="0"/>
          <w:sz w:val="24"/>
          <w:szCs w:val="24"/>
          <w:lang w:eastAsia="zh-CN"/>
        </w:rPr>
        <w:t>Hepatology</w:t>
      </w:r>
      <w:proofErr w:type="spellEnd"/>
      <w:r w:rsidRPr="009E6429">
        <w:rPr>
          <w:rFonts w:ascii="Book Antiqua" w:eastAsia="宋体" w:hAnsi="Book Antiqua" w:cs="宋体"/>
          <w:color w:val="000000"/>
          <w:kern w:val="0"/>
          <w:sz w:val="24"/>
          <w:szCs w:val="24"/>
          <w:lang w:eastAsia="zh-CN"/>
        </w:rPr>
        <w:t> 2007; </w:t>
      </w:r>
      <w:r w:rsidRPr="009E6429">
        <w:rPr>
          <w:rFonts w:ascii="Book Antiqua" w:eastAsia="宋体" w:hAnsi="Book Antiqua" w:cs="宋体"/>
          <w:b/>
          <w:bCs/>
          <w:color w:val="000000"/>
          <w:kern w:val="0"/>
          <w:sz w:val="24"/>
          <w:szCs w:val="24"/>
          <w:lang w:eastAsia="zh-CN"/>
        </w:rPr>
        <w:t>45</w:t>
      </w:r>
      <w:r w:rsidRPr="009E6429">
        <w:rPr>
          <w:rFonts w:ascii="Book Antiqua" w:eastAsia="宋体" w:hAnsi="Book Antiqua" w:cs="宋体"/>
          <w:color w:val="000000"/>
          <w:kern w:val="0"/>
          <w:sz w:val="24"/>
          <w:szCs w:val="24"/>
          <w:lang w:eastAsia="zh-CN"/>
        </w:rPr>
        <w:t>: 242-249 [PMID: 17187439 DOI: 10.1002/hep.21459]</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9E6429">
        <w:rPr>
          <w:rFonts w:ascii="Book Antiqua" w:eastAsia="宋体" w:hAnsi="Book Antiqua" w:cs="宋体"/>
          <w:color w:val="000000"/>
          <w:kern w:val="0"/>
          <w:sz w:val="24"/>
          <w:szCs w:val="24"/>
          <w:lang w:eastAsia="zh-CN"/>
        </w:rPr>
        <w:t>14 </w:t>
      </w:r>
      <w:proofErr w:type="spellStart"/>
      <w:r w:rsidRPr="009E6429">
        <w:rPr>
          <w:rFonts w:ascii="Book Antiqua" w:eastAsia="宋体" w:hAnsi="Book Antiqua" w:cs="宋体"/>
          <w:b/>
          <w:bCs/>
          <w:color w:val="000000"/>
          <w:kern w:val="0"/>
          <w:sz w:val="24"/>
          <w:szCs w:val="24"/>
          <w:lang w:eastAsia="zh-CN"/>
        </w:rPr>
        <w:t>Iredale</w:t>
      </w:r>
      <w:proofErr w:type="spellEnd"/>
      <w:r w:rsidRPr="009E6429">
        <w:rPr>
          <w:rFonts w:ascii="Book Antiqua" w:eastAsia="宋体" w:hAnsi="Book Antiqua" w:cs="宋体"/>
          <w:b/>
          <w:bCs/>
          <w:color w:val="000000"/>
          <w:kern w:val="0"/>
          <w:sz w:val="24"/>
          <w:szCs w:val="24"/>
          <w:lang w:eastAsia="zh-CN"/>
        </w:rPr>
        <w:t xml:space="preserve"> JP</w:t>
      </w:r>
      <w:r w:rsidRPr="009E6429">
        <w:rPr>
          <w:rFonts w:ascii="Book Antiqua" w:eastAsia="宋体" w:hAnsi="Book Antiqua" w:cs="宋体"/>
          <w:color w:val="000000"/>
          <w:kern w:val="0"/>
          <w:sz w:val="24"/>
          <w:szCs w:val="24"/>
          <w:lang w:eastAsia="zh-CN"/>
        </w:rPr>
        <w:t>.</w:t>
      </w:r>
      <w:proofErr w:type="gramEnd"/>
      <w:r w:rsidRPr="009E6429">
        <w:rPr>
          <w:rFonts w:ascii="Book Antiqua" w:eastAsia="宋体" w:hAnsi="Book Antiqua" w:cs="宋体"/>
          <w:color w:val="000000"/>
          <w:kern w:val="0"/>
          <w:sz w:val="24"/>
          <w:szCs w:val="24"/>
          <w:lang w:eastAsia="zh-CN"/>
        </w:rPr>
        <w:t xml:space="preserve"> Models of liver fibrosis: exploring the dynamic nature of inflammation and repair in a solid organ. </w:t>
      </w:r>
      <w:r w:rsidRPr="009E6429">
        <w:rPr>
          <w:rFonts w:ascii="Book Antiqua" w:eastAsia="宋体" w:hAnsi="Book Antiqua" w:cs="宋体"/>
          <w:i/>
          <w:iCs/>
          <w:color w:val="000000"/>
          <w:kern w:val="0"/>
          <w:sz w:val="24"/>
          <w:szCs w:val="24"/>
          <w:lang w:eastAsia="zh-CN"/>
        </w:rPr>
        <w:t xml:space="preserve">J </w:t>
      </w:r>
      <w:proofErr w:type="spellStart"/>
      <w:r w:rsidRPr="009E6429">
        <w:rPr>
          <w:rFonts w:ascii="Book Antiqua" w:eastAsia="宋体" w:hAnsi="Book Antiqua" w:cs="宋体"/>
          <w:i/>
          <w:iCs/>
          <w:color w:val="000000"/>
          <w:kern w:val="0"/>
          <w:sz w:val="24"/>
          <w:szCs w:val="24"/>
          <w:lang w:eastAsia="zh-CN"/>
        </w:rPr>
        <w:t>Clin</w:t>
      </w:r>
      <w:proofErr w:type="spellEnd"/>
      <w:r w:rsidRPr="009E6429">
        <w:rPr>
          <w:rFonts w:ascii="Book Antiqua" w:eastAsia="宋体" w:hAnsi="Book Antiqua" w:cs="宋体"/>
          <w:i/>
          <w:iCs/>
          <w:color w:val="000000"/>
          <w:kern w:val="0"/>
          <w:sz w:val="24"/>
          <w:szCs w:val="24"/>
          <w:lang w:eastAsia="zh-CN"/>
        </w:rPr>
        <w:t xml:space="preserve"> Invest</w:t>
      </w:r>
      <w:r w:rsidRPr="009E6429">
        <w:rPr>
          <w:rFonts w:ascii="Book Antiqua" w:eastAsia="宋体" w:hAnsi="Book Antiqua" w:cs="宋体"/>
          <w:color w:val="000000"/>
          <w:kern w:val="0"/>
          <w:sz w:val="24"/>
          <w:szCs w:val="24"/>
          <w:lang w:eastAsia="zh-CN"/>
        </w:rPr>
        <w:t> 2007; </w:t>
      </w:r>
      <w:r w:rsidRPr="009E6429">
        <w:rPr>
          <w:rFonts w:ascii="Book Antiqua" w:eastAsia="宋体" w:hAnsi="Book Antiqua" w:cs="宋体"/>
          <w:b/>
          <w:bCs/>
          <w:color w:val="000000"/>
          <w:kern w:val="0"/>
          <w:sz w:val="24"/>
          <w:szCs w:val="24"/>
          <w:lang w:eastAsia="zh-CN"/>
        </w:rPr>
        <w:t>117</w:t>
      </w:r>
      <w:r w:rsidRPr="009E6429">
        <w:rPr>
          <w:rFonts w:ascii="Book Antiqua" w:eastAsia="宋体" w:hAnsi="Book Antiqua" w:cs="宋体"/>
          <w:color w:val="000000"/>
          <w:kern w:val="0"/>
          <w:sz w:val="24"/>
          <w:szCs w:val="24"/>
          <w:lang w:eastAsia="zh-CN"/>
        </w:rPr>
        <w:t>: 539-548 [PMID: 17332881 DOI: 10.1172/JCI30542]</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15 </w:t>
      </w:r>
      <w:proofErr w:type="spellStart"/>
      <w:r w:rsidRPr="009E6429">
        <w:rPr>
          <w:rFonts w:ascii="Book Antiqua" w:eastAsia="宋体" w:hAnsi="Book Antiqua" w:cs="宋体"/>
          <w:b/>
          <w:bCs/>
          <w:color w:val="000000"/>
          <w:kern w:val="0"/>
          <w:sz w:val="24"/>
          <w:szCs w:val="24"/>
          <w:lang w:eastAsia="zh-CN"/>
        </w:rPr>
        <w:t>Sarphie</w:t>
      </w:r>
      <w:proofErr w:type="spellEnd"/>
      <w:r w:rsidRPr="009E6429">
        <w:rPr>
          <w:rFonts w:ascii="Book Antiqua" w:eastAsia="宋体" w:hAnsi="Book Antiqua" w:cs="宋体"/>
          <w:b/>
          <w:bCs/>
          <w:color w:val="000000"/>
          <w:kern w:val="0"/>
          <w:sz w:val="24"/>
          <w:szCs w:val="24"/>
          <w:lang w:eastAsia="zh-CN"/>
        </w:rPr>
        <w:t xml:space="preserve"> G</w:t>
      </w:r>
      <w:r w:rsidRPr="009E6429">
        <w:rPr>
          <w:rFonts w:ascii="Book Antiqua" w:eastAsia="宋体" w:hAnsi="Book Antiqua" w:cs="宋体"/>
          <w:color w:val="000000"/>
          <w:kern w:val="0"/>
          <w:sz w:val="24"/>
          <w:szCs w:val="24"/>
          <w:lang w:eastAsia="zh-CN"/>
        </w:rPr>
        <w:t xml:space="preserve">, D'Souza NB, Van Thiel DH, Hill D, McClain CJ, </w:t>
      </w:r>
      <w:proofErr w:type="spellStart"/>
      <w:r w:rsidRPr="009E6429">
        <w:rPr>
          <w:rFonts w:ascii="Book Antiqua" w:eastAsia="宋体" w:hAnsi="Book Antiqua" w:cs="宋体"/>
          <w:color w:val="000000"/>
          <w:kern w:val="0"/>
          <w:sz w:val="24"/>
          <w:szCs w:val="24"/>
          <w:lang w:eastAsia="zh-CN"/>
        </w:rPr>
        <w:t>Deaciuc</w:t>
      </w:r>
      <w:proofErr w:type="spellEnd"/>
      <w:r w:rsidRPr="009E6429">
        <w:rPr>
          <w:rFonts w:ascii="Book Antiqua" w:eastAsia="宋体" w:hAnsi="Book Antiqua" w:cs="宋体"/>
          <w:color w:val="000000"/>
          <w:kern w:val="0"/>
          <w:sz w:val="24"/>
          <w:szCs w:val="24"/>
          <w:lang w:eastAsia="zh-CN"/>
        </w:rPr>
        <w:t xml:space="preserve"> IV. </w:t>
      </w:r>
      <w:proofErr w:type="gramStart"/>
      <w:r w:rsidRPr="009E6429">
        <w:rPr>
          <w:rFonts w:ascii="Book Antiqua" w:eastAsia="宋体" w:hAnsi="Book Antiqua" w:cs="宋体"/>
          <w:color w:val="000000"/>
          <w:kern w:val="0"/>
          <w:sz w:val="24"/>
          <w:szCs w:val="24"/>
          <w:lang w:eastAsia="zh-CN"/>
        </w:rPr>
        <w:t>Dose- and time-dependent effects of ethanol on functional and structural aspects of the liver sinusoid in the mouse.</w:t>
      </w:r>
      <w:proofErr w:type="gramEnd"/>
      <w:r w:rsidRPr="009E6429">
        <w:rPr>
          <w:rFonts w:ascii="Book Antiqua" w:eastAsia="宋体" w:hAnsi="Book Antiqua" w:cs="宋体"/>
          <w:color w:val="000000"/>
          <w:kern w:val="0"/>
          <w:sz w:val="24"/>
          <w:szCs w:val="24"/>
          <w:lang w:eastAsia="zh-CN"/>
        </w:rPr>
        <w:t> </w:t>
      </w:r>
      <w:r w:rsidRPr="009E6429">
        <w:rPr>
          <w:rFonts w:ascii="Book Antiqua" w:eastAsia="宋体" w:hAnsi="Book Antiqua" w:cs="宋体"/>
          <w:i/>
          <w:iCs/>
          <w:color w:val="000000"/>
          <w:kern w:val="0"/>
          <w:sz w:val="24"/>
          <w:szCs w:val="24"/>
          <w:lang w:eastAsia="zh-CN"/>
        </w:rPr>
        <w:t xml:space="preserve">Alcohol </w:t>
      </w:r>
      <w:proofErr w:type="spellStart"/>
      <w:r w:rsidRPr="009E6429">
        <w:rPr>
          <w:rFonts w:ascii="Book Antiqua" w:eastAsia="宋体" w:hAnsi="Book Antiqua" w:cs="宋体"/>
          <w:i/>
          <w:iCs/>
          <w:color w:val="000000"/>
          <w:kern w:val="0"/>
          <w:sz w:val="24"/>
          <w:szCs w:val="24"/>
          <w:lang w:eastAsia="zh-CN"/>
        </w:rPr>
        <w:t>Clin</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Exp</w:t>
      </w:r>
      <w:proofErr w:type="spellEnd"/>
      <w:r w:rsidRPr="009E6429">
        <w:rPr>
          <w:rFonts w:ascii="Book Antiqua" w:eastAsia="宋体" w:hAnsi="Book Antiqua" w:cs="宋体"/>
          <w:i/>
          <w:iCs/>
          <w:color w:val="000000"/>
          <w:kern w:val="0"/>
          <w:sz w:val="24"/>
          <w:szCs w:val="24"/>
          <w:lang w:eastAsia="zh-CN"/>
        </w:rPr>
        <w:t xml:space="preserve"> Res</w:t>
      </w:r>
      <w:r w:rsidRPr="009E6429">
        <w:rPr>
          <w:rFonts w:ascii="Book Antiqua" w:eastAsia="宋体" w:hAnsi="Book Antiqua" w:cs="宋体"/>
          <w:color w:val="000000"/>
          <w:kern w:val="0"/>
          <w:sz w:val="24"/>
          <w:szCs w:val="24"/>
          <w:lang w:eastAsia="zh-CN"/>
        </w:rPr>
        <w:t> 1997; </w:t>
      </w:r>
      <w:r w:rsidRPr="009E6429">
        <w:rPr>
          <w:rFonts w:ascii="Book Antiqua" w:eastAsia="宋体" w:hAnsi="Book Antiqua" w:cs="宋体"/>
          <w:b/>
          <w:bCs/>
          <w:color w:val="000000"/>
          <w:kern w:val="0"/>
          <w:sz w:val="24"/>
          <w:szCs w:val="24"/>
          <w:lang w:eastAsia="zh-CN"/>
        </w:rPr>
        <w:t>21</w:t>
      </w:r>
      <w:r w:rsidRPr="009E6429">
        <w:rPr>
          <w:rFonts w:ascii="Book Antiqua" w:eastAsia="宋体" w:hAnsi="Book Antiqua" w:cs="宋体"/>
          <w:color w:val="000000"/>
          <w:kern w:val="0"/>
          <w:sz w:val="24"/>
          <w:szCs w:val="24"/>
          <w:lang w:eastAsia="zh-CN"/>
        </w:rPr>
        <w:t>: 1128-1136 [PMID: 9309327]</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9E6429">
        <w:rPr>
          <w:rFonts w:ascii="Book Antiqua" w:eastAsia="宋体" w:hAnsi="Book Antiqua" w:cs="宋体"/>
          <w:color w:val="000000"/>
          <w:kern w:val="0"/>
          <w:sz w:val="24"/>
          <w:szCs w:val="24"/>
          <w:lang w:eastAsia="zh-CN"/>
        </w:rPr>
        <w:t>16 </w:t>
      </w:r>
      <w:r w:rsidRPr="009E6429">
        <w:rPr>
          <w:rFonts w:ascii="Book Antiqua" w:eastAsia="宋体" w:hAnsi="Book Antiqua" w:cs="宋体"/>
          <w:b/>
          <w:bCs/>
          <w:color w:val="000000"/>
          <w:kern w:val="0"/>
          <w:sz w:val="24"/>
          <w:szCs w:val="24"/>
          <w:lang w:eastAsia="zh-CN"/>
        </w:rPr>
        <w:t>Yi HS</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Jeong</w:t>
      </w:r>
      <w:proofErr w:type="spellEnd"/>
      <w:r w:rsidRPr="009E6429">
        <w:rPr>
          <w:rFonts w:ascii="Book Antiqua" w:eastAsia="宋体" w:hAnsi="Book Antiqua" w:cs="宋体"/>
          <w:color w:val="000000"/>
          <w:kern w:val="0"/>
          <w:sz w:val="24"/>
          <w:szCs w:val="24"/>
          <w:lang w:eastAsia="zh-CN"/>
        </w:rPr>
        <w:t xml:space="preserve"> WI.</w:t>
      </w:r>
      <w:proofErr w:type="gramEnd"/>
      <w:r w:rsidRPr="009E6429">
        <w:rPr>
          <w:rFonts w:ascii="Book Antiqua" w:eastAsia="宋体" w:hAnsi="Book Antiqua" w:cs="宋体"/>
          <w:color w:val="000000"/>
          <w:kern w:val="0"/>
          <w:sz w:val="24"/>
          <w:szCs w:val="24"/>
          <w:lang w:eastAsia="zh-CN"/>
        </w:rPr>
        <w:t xml:space="preserve"> Interaction of hepatic stellate cells with diverse types of immune cells: foe or friend? </w:t>
      </w:r>
      <w:r w:rsidRPr="009E6429">
        <w:rPr>
          <w:rFonts w:ascii="Book Antiqua" w:eastAsia="宋体" w:hAnsi="Book Antiqua" w:cs="宋体"/>
          <w:i/>
          <w:iCs/>
          <w:color w:val="000000"/>
          <w:kern w:val="0"/>
          <w:sz w:val="24"/>
          <w:szCs w:val="24"/>
          <w:lang w:eastAsia="zh-CN"/>
        </w:rPr>
        <w:t xml:space="preserve">J </w:t>
      </w:r>
      <w:proofErr w:type="spellStart"/>
      <w:r w:rsidRPr="009E6429">
        <w:rPr>
          <w:rFonts w:ascii="Book Antiqua" w:eastAsia="宋体" w:hAnsi="Book Antiqua" w:cs="宋体"/>
          <w:i/>
          <w:iCs/>
          <w:color w:val="000000"/>
          <w:kern w:val="0"/>
          <w:sz w:val="24"/>
          <w:szCs w:val="24"/>
          <w:lang w:eastAsia="zh-CN"/>
        </w:rPr>
        <w:t>Gastroenterol</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Hepatol</w:t>
      </w:r>
      <w:proofErr w:type="spellEnd"/>
      <w:r w:rsidRPr="009E6429">
        <w:rPr>
          <w:rFonts w:ascii="Book Antiqua" w:eastAsia="宋体" w:hAnsi="Book Antiqua" w:cs="宋体"/>
          <w:color w:val="000000"/>
          <w:kern w:val="0"/>
          <w:sz w:val="24"/>
          <w:szCs w:val="24"/>
          <w:lang w:eastAsia="zh-CN"/>
        </w:rPr>
        <w:t> 2013; </w:t>
      </w:r>
      <w:r w:rsidRPr="009E6429">
        <w:rPr>
          <w:rFonts w:ascii="Book Antiqua" w:eastAsia="宋体" w:hAnsi="Book Antiqua" w:cs="宋体"/>
          <w:b/>
          <w:bCs/>
          <w:color w:val="000000"/>
          <w:kern w:val="0"/>
          <w:sz w:val="24"/>
          <w:szCs w:val="24"/>
          <w:lang w:eastAsia="zh-CN"/>
        </w:rPr>
        <w:t xml:space="preserve">28 </w:t>
      </w:r>
      <w:proofErr w:type="spellStart"/>
      <w:r w:rsidRPr="009E6429">
        <w:rPr>
          <w:rFonts w:ascii="Book Antiqua" w:eastAsia="宋体" w:hAnsi="Book Antiqua" w:cs="宋体"/>
          <w:b/>
          <w:bCs/>
          <w:color w:val="000000"/>
          <w:kern w:val="0"/>
          <w:sz w:val="24"/>
          <w:szCs w:val="24"/>
          <w:lang w:eastAsia="zh-CN"/>
        </w:rPr>
        <w:t>Suppl</w:t>
      </w:r>
      <w:proofErr w:type="spellEnd"/>
      <w:r w:rsidRPr="009E6429">
        <w:rPr>
          <w:rFonts w:ascii="Book Antiqua" w:eastAsia="宋体" w:hAnsi="Book Antiqua" w:cs="宋体"/>
          <w:b/>
          <w:bCs/>
          <w:color w:val="000000"/>
          <w:kern w:val="0"/>
          <w:sz w:val="24"/>
          <w:szCs w:val="24"/>
          <w:lang w:eastAsia="zh-CN"/>
        </w:rPr>
        <w:t xml:space="preserve"> 1</w:t>
      </w:r>
      <w:r w:rsidRPr="009E6429">
        <w:rPr>
          <w:rFonts w:ascii="Book Antiqua" w:eastAsia="宋体" w:hAnsi="Book Antiqua" w:cs="宋体"/>
          <w:color w:val="000000"/>
          <w:kern w:val="0"/>
          <w:sz w:val="24"/>
          <w:szCs w:val="24"/>
          <w:lang w:eastAsia="zh-CN"/>
        </w:rPr>
        <w:t>: 99-104 [PMID: 23855303 DOI: 10.1111/jgh.12017]</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17 </w:t>
      </w:r>
      <w:r w:rsidRPr="009E6429">
        <w:rPr>
          <w:rFonts w:ascii="Book Antiqua" w:eastAsia="宋体" w:hAnsi="Book Antiqua" w:cs="宋体"/>
          <w:b/>
          <w:bCs/>
          <w:color w:val="000000"/>
          <w:kern w:val="0"/>
          <w:sz w:val="24"/>
          <w:szCs w:val="24"/>
          <w:lang w:eastAsia="zh-CN"/>
        </w:rPr>
        <w:t>Cohen JI</w:t>
      </w:r>
      <w:r w:rsidRPr="009E6429">
        <w:rPr>
          <w:rFonts w:ascii="Book Antiqua" w:eastAsia="宋体" w:hAnsi="Book Antiqua" w:cs="宋体"/>
          <w:color w:val="000000"/>
          <w:kern w:val="0"/>
          <w:sz w:val="24"/>
          <w:szCs w:val="24"/>
          <w:lang w:eastAsia="zh-CN"/>
        </w:rPr>
        <w:t>, Nagy LE. Pathogenesis of alcoholic liver disease: interactions between parenchymal and non-parenchymal cells. </w:t>
      </w:r>
      <w:r w:rsidRPr="009E6429">
        <w:rPr>
          <w:rFonts w:ascii="Book Antiqua" w:eastAsia="宋体" w:hAnsi="Book Antiqua" w:cs="宋体"/>
          <w:i/>
          <w:iCs/>
          <w:color w:val="000000"/>
          <w:kern w:val="0"/>
          <w:sz w:val="24"/>
          <w:szCs w:val="24"/>
          <w:lang w:eastAsia="zh-CN"/>
        </w:rPr>
        <w:t>J Dig Dis</w:t>
      </w:r>
      <w:r w:rsidRPr="009E6429">
        <w:rPr>
          <w:rFonts w:ascii="Book Antiqua" w:eastAsia="宋体" w:hAnsi="Book Antiqua" w:cs="宋体"/>
          <w:color w:val="000000"/>
          <w:kern w:val="0"/>
          <w:sz w:val="24"/>
          <w:szCs w:val="24"/>
          <w:lang w:eastAsia="zh-CN"/>
        </w:rPr>
        <w:t> 2011; </w:t>
      </w:r>
      <w:r w:rsidRPr="009E6429">
        <w:rPr>
          <w:rFonts w:ascii="Book Antiqua" w:eastAsia="宋体" w:hAnsi="Book Antiqua" w:cs="宋体"/>
          <w:b/>
          <w:bCs/>
          <w:color w:val="000000"/>
          <w:kern w:val="0"/>
          <w:sz w:val="24"/>
          <w:szCs w:val="24"/>
          <w:lang w:eastAsia="zh-CN"/>
        </w:rPr>
        <w:t>12</w:t>
      </w:r>
      <w:r w:rsidRPr="009E6429">
        <w:rPr>
          <w:rFonts w:ascii="Book Antiqua" w:eastAsia="宋体" w:hAnsi="Book Antiqua" w:cs="宋体"/>
          <w:color w:val="000000"/>
          <w:kern w:val="0"/>
          <w:sz w:val="24"/>
          <w:szCs w:val="24"/>
          <w:lang w:eastAsia="zh-CN"/>
        </w:rPr>
        <w:t>: 3-9 [PMID: 21091930 DOI: 10.1111/j.1751-2980.2010.00468.x]</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9E6429">
        <w:rPr>
          <w:rFonts w:ascii="Book Antiqua" w:eastAsia="宋体" w:hAnsi="Book Antiqua" w:cs="宋体"/>
          <w:color w:val="000000"/>
          <w:kern w:val="0"/>
          <w:sz w:val="24"/>
          <w:szCs w:val="24"/>
          <w:lang w:eastAsia="zh-CN"/>
        </w:rPr>
        <w:t>18 </w:t>
      </w:r>
      <w:r w:rsidRPr="009E6429">
        <w:rPr>
          <w:rFonts w:ascii="Book Antiqua" w:eastAsia="宋体" w:hAnsi="Book Antiqua" w:cs="宋体"/>
          <w:b/>
          <w:bCs/>
          <w:color w:val="000000"/>
          <w:kern w:val="0"/>
          <w:sz w:val="24"/>
          <w:szCs w:val="24"/>
          <w:lang w:eastAsia="zh-CN"/>
        </w:rPr>
        <w:t>Bird GL</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Sheron</w:t>
      </w:r>
      <w:proofErr w:type="spellEnd"/>
      <w:r w:rsidRPr="009E6429">
        <w:rPr>
          <w:rFonts w:ascii="Book Antiqua" w:eastAsia="宋体" w:hAnsi="Book Antiqua" w:cs="宋体"/>
          <w:color w:val="000000"/>
          <w:kern w:val="0"/>
          <w:sz w:val="24"/>
          <w:szCs w:val="24"/>
          <w:lang w:eastAsia="zh-CN"/>
        </w:rPr>
        <w:t xml:space="preserve"> N, </w:t>
      </w:r>
      <w:proofErr w:type="spellStart"/>
      <w:r w:rsidRPr="009E6429">
        <w:rPr>
          <w:rFonts w:ascii="Book Antiqua" w:eastAsia="宋体" w:hAnsi="Book Antiqua" w:cs="宋体"/>
          <w:color w:val="000000"/>
          <w:kern w:val="0"/>
          <w:sz w:val="24"/>
          <w:szCs w:val="24"/>
          <w:lang w:eastAsia="zh-CN"/>
        </w:rPr>
        <w:t>Goka</w:t>
      </w:r>
      <w:proofErr w:type="spellEnd"/>
      <w:r w:rsidRPr="009E6429">
        <w:rPr>
          <w:rFonts w:ascii="Book Antiqua" w:eastAsia="宋体" w:hAnsi="Book Antiqua" w:cs="宋体"/>
          <w:color w:val="000000"/>
          <w:kern w:val="0"/>
          <w:sz w:val="24"/>
          <w:szCs w:val="24"/>
          <w:lang w:eastAsia="zh-CN"/>
        </w:rPr>
        <w:t xml:space="preserve"> AK, Alexander GJ, Williams RS.</w:t>
      </w:r>
      <w:proofErr w:type="gramEnd"/>
      <w:r w:rsidRPr="009E6429">
        <w:rPr>
          <w:rFonts w:ascii="Book Antiqua" w:eastAsia="宋体" w:hAnsi="Book Antiqua" w:cs="宋体"/>
          <w:color w:val="000000"/>
          <w:kern w:val="0"/>
          <w:sz w:val="24"/>
          <w:szCs w:val="24"/>
          <w:lang w:eastAsia="zh-CN"/>
        </w:rPr>
        <w:t xml:space="preserve"> </w:t>
      </w:r>
      <w:proofErr w:type="gramStart"/>
      <w:r w:rsidRPr="009E6429">
        <w:rPr>
          <w:rFonts w:ascii="Book Antiqua" w:eastAsia="宋体" w:hAnsi="Book Antiqua" w:cs="宋体"/>
          <w:color w:val="000000"/>
          <w:kern w:val="0"/>
          <w:sz w:val="24"/>
          <w:szCs w:val="24"/>
          <w:lang w:eastAsia="zh-CN"/>
        </w:rPr>
        <w:t>Increased plasma tumor necrosis factor in severe alcoholic hepatitis.</w:t>
      </w:r>
      <w:proofErr w:type="gramEnd"/>
      <w:r w:rsidRPr="009E6429">
        <w:rPr>
          <w:rFonts w:ascii="Book Antiqua" w:eastAsia="宋体" w:hAnsi="Book Antiqua" w:cs="宋体"/>
          <w:color w:val="000000"/>
          <w:kern w:val="0"/>
          <w:sz w:val="24"/>
          <w:szCs w:val="24"/>
          <w:lang w:eastAsia="zh-CN"/>
        </w:rPr>
        <w:t> </w:t>
      </w:r>
      <w:r w:rsidRPr="009E6429">
        <w:rPr>
          <w:rFonts w:ascii="Book Antiqua" w:eastAsia="宋体" w:hAnsi="Book Antiqua" w:cs="宋体"/>
          <w:i/>
          <w:iCs/>
          <w:color w:val="000000"/>
          <w:kern w:val="0"/>
          <w:sz w:val="24"/>
          <w:szCs w:val="24"/>
          <w:lang w:eastAsia="zh-CN"/>
        </w:rPr>
        <w:t>Ann Intern Med</w:t>
      </w:r>
      <w:r w:rsidRPr="009E6429">
        <w:rPr>
          <w:rFonts w:ascii="Book Antiqua" w:eastAsia="宋体" w:hAnsi="Book Antiqua" w:cs="宋体"/>
          <w:color w:val="000000"/>
          <w:kern w:val="0"/>
          <w:sz w:val="24"/>
          <w:szCs w:val="24"/>
          <w:lang w:eastAsia="zh-CN"/>
        </w:rPr>
        <w:t> 1990; </w:t>
      </w:r>
      <w:r w:rsidRPr="009E6429">
        <w:rPr>
          <w:rFonts w:ascii="Book Antiqua" w:eastAsia="宋体" w:hAnsi="Book Antiqua" w:cs="宋体"/>
          <w:b/>
          <w:bCs/>
          <w:color w:val="000000"/>
          <w:kern w:val="0"/>
          <w:sz w:val="24"/>
          <w:szCs w:val="24"/>
          <w:lang w:eastAsia="zh-CN"/>
        </w:rPr>
        <w:t>112</w:t>
      </w:r>
      <w:r w:rsidRPr="009E6429">
        <w:rPr>
          <w:rFonts w:ascii="Book Antiqua" w:eastAsia="宋体" w:hAnsi="Book Antiqua" w:cs="宋体"/>
          <w:color w:val="000000"/>
          <w:kern w:val="0"/>
          <w:sz w:val="24"/>
          <w:szCs w:val="24"/>
          <w:lang w:eastAsia="zh-CN"/>
        </w:rPr>
        <w:t>: 917-920 [PMID: 2339855</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DOI: 10.7326/0003-4819-112-12-917]</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19 </w:t>
      </w:r>
      <w:r w:rsidRPr="009E6429">
        <w:rPr>
          <w:rFonts w:ascii="Book Antiqua" w:eastAsia="宋体" w:hAnsi="Book Antiqua" w:cs="宋体"/>
          <w:b/>
          <w:bCs/>
          <w:color w:val="000000"/>
          <w:kern w:val="0"/>
          <w:sz w:val="24"/>
          <w:szCs w:val="24"/>
          <w:lang w:eastAsia="zh-CN"/>
        </w:rPr>
        <w:t>Lin HZ</w:t>
      </w:r>
      <w:r w:rsidRPr="009E6429">
        <w:rPr>
          <w:rFonts w:ascii="Book Antiqua" w:eastAsia="宋体" w:hAnsi="Book Antiqua" w:cs="宋体"/>
          <w:color w:val="000000"/>
          <w:kern w:val="0"/>
          <w:sz w:val="24"/>
          <w:szCs w:val="24"/>
          <w:lang w:eastAsia="zh-CN"/>
        </w:rPr>
        <w:t xml:space="preserve">, Yang SQ, </w:t>
      </w:r>
      <w:proofErr w:type="spellStart"/>
      <w:r w:rsidRPr="009E6429">
        <w:rPr>
          <w:rFonts w:ascii="Book Antiqua" w:eastAsia="宋体" w:hAnsi="Book Antiqua" w:cs="宋体"/>
          <w:color w:val="000000"/>
          <w:kern w:val="0"/>
          <w:sz w:val="24"/>
          <w:szCs w:val="24"/>
          <w:lang w:eastAsia="zh-CN"/>
        </w:rPr>
        <w:t>Zeldin</w:t>
      </w:r>
      <w:proofErr w:type="spellEnd"/>
      <w:r w:rsidRPr="009E6429">
        <w:rPr>
          <w:rFonts w:ascii="Book Antiqua" w:eastAsia="宋体" w:hAnsi="Book Antiqua" w:cs="宋体"/>
          <w:color w:val="000000"/>
          <w:kern w:val="0"/>
          <w:sz w:val="24"/>
          <w:szCs w:val="24"/>
          <w:lang w:eastAsia="zh-CN"/>
        </w:rPr>
        <w:t xml:space="preserve"> G, Diehl AM. Chronic ethanol consumption induces the production of tumor necrosis factor-alpha and related cytokines in liver and adipose tissue. </w:t>
      </w:r>
      <w:r w:rsidRPr="009E6429">
        <w:rPr>
          <w:rFonts w:ascii="Book Antiqua" w:eastAsia="宋体" w:hAnsi="Book Antiqua" w:cs="宋体"/>
          <w:i/>
          <w:iCs/>
          <w:color w:val="000000"/>
          <w:kern w:val="0"/>
          <w:sz w:val="24"/>
          <w:szCs w:val="24"/>
          <w:lang w:eastAsia="zh-CN"/>
        </w:rPr>
        <w:t xml:space="preserve">Alcohol </w:t>
      </w:r>
      <w:proofErr w:type="spellStart"/>
      <w:r w:rsidRPr="009E6429">
        <w:rPr>
          <w:rFonts w:ascii="Book Antiqua" w:eastAsia="宋体" w:hAnsi="Book Antiqua" w:cs="宋体"/>
          <w:i/>
          <w:iCs/>
          <w:color w:val="000000"/>
          <w:kern w:val="0"/>
          <w:sz w:val="24"/>
          <w:szCs w:val="24"/>
          <w:lang w:eastAsia="zh-CN"/>
        </w:rPr>
        <w:t>Clin</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Exp</w:t>
      </w:r>
      <w:proofErr w:type="spellEnd"/>
      <w:r w:rsidRPr="009E6429">
        <w:rPr>
          <w:rFonts w:ascii="Book Antiqua" w:eastAsia="宋体" w:hAnsi="Book Antiqua" w:cs="宋体"/>
          <w:i/>
          <w:iCs/>
          <w:color w:val="000000"/>
          <w:kern w:val="0"/>
          <w:sz w:val="24"/>
          <w:szCs w:val="24"/>
          <w:lang w:eastAsia="zh-CN"/>
        </w:rPr>
        <w:t xml:space="preserve"> Res</w:t>
      </w:r>
      <w:r w:rsidRPr="009E6429">
        <w:rPr>
          <w:rFonts w:ascii="Book Antiqua" w:eastAsia="宋体" w:hAnsi="Book Antiqua" w:cs="宋体"/>
          <w:color w:val="000000"/>
          <w:kern w:val="0"/>
          <w:sz w:val="24"/>
          <w:szCs w:val="24"/>
          <w:lang w:eastAsia="zh-CN"/>
        </w:rPr>
        <w:t> 1998; </w:t>
      </w:r>
      <w:r w:rsidRPr="009E6429">
        <w:rPr>
          <w:rFonts w:ascii="Book Antiqua" w:eastAsia="宋体" w:hAnsi="Book Antiqua" w:cs="宋体"/>
          <w:b/>
          <w:bCs/>
          <w:color w:val="000000"/>
          <w:kern w:val="0"/>
          <w:sz w:val="24"/>
          <w:szCs w:val="24"/>
          <w:lang w:eastAsia="zh-CN"/>
        </w:rPr>
        <w:t>22</w:t>
      </w:r>
      <w:r w:rsidRPr="009E6429">
        <w:rPr>
          <w:rFonts w:ascii="Book Antiqua" w:eastAsia="宋体" w:hAnsi="Book Antiqua" w:cs="宋体"/>
          <w:color w:val="000000"/>
          <w:kern w:val="0"/>
          <w:sz w:val="24"/>
          <w:szCs w:val="24"/>
          <w:lang w:eastAsia="zh-CN"/>
        </w:rPr>
        <w:t>: 231S-237S [PMID: 9727642</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DOI: 10.1111/j.1530-0277.1998.tb04008.x]</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9E6429">
        <w:rPr>
          <w:rFonts w:ascii="Book Antiqua" w:eastAsia="宋体" w:hAnsi="Book Antiqua" w:cs="宋体"/>
          <w:color w:val="000000"/>
          <w:kern w:val="0"/>
          <w:sz w:val="24"/>
          <w:szCs w:val="24"/>
          <w:lang w:eastAsia="zh-CN"/>
        </w:rPr>
        <w:t>20 </w:t>
      </w:r>
      <w:r w:rsidRPr="009E6429">
        <w:rPr>
          <w:rFonts w:ascii="Book Antiqua" w:eastAsia="宋体" w:hAnsi="Book Antiqua" w:cs="宋体"/>
          <w:b/>
          <w:bCs/>
          <w:color w:val="000000"/>
          <w:kern w:val="0"/>
          <w:sz w:val="24"/>
          <w:szCs w:val="24"/>
          <w:lang w:eastAsia="zh-CN"/>
        </w:rPr>
        <w:t>Nagy LE</w:t>
      </w:r>
      <w:r w:rsidRPr="009E6429">
        <w:rPr>
          <w:rFonts w:ascii="Book Antiqua" w:eastAsia="宋体" w:hAnsi="Book Antiqua" w:cs="宋体"/>
          <w:color w:val="000000"/>
          <w:kern w:val="0"/>
          <w:sz w:val="24"/>
          <w:szCs w:val="24"/>
          <w:lang w:eastAsia="zh-CN"/>
        </w:rPr>
        <w:t>.</w:t>
      </w:r>
      <w:proofErr w:type="gramEnd"/>
      <w:r w:rsidRPr="009E6429">
        <w:rPr>
          <w:rFonts w:ascii="Book Antiqua" w:eastAsia="宋体" w:hAnsi="Book Antiqua" w:cs="宋体"/>
          <w:color w:val="000000"/>
          <w:kern w:val="0"/>
          <w:sz w:val="24"/>
          <w:szCs w:val="24"/>
          <w:lang w:eastAsia="zh-CN"/>
        </w:rPr>
        <w:t xml:space="preserve"> </w:t>
      </w:r>
      <w:proofErr w:type="gramStart"/>
      <w:r w:rsidRPr="009E6429">
        <w:rPr>
          <w:rFonts w:ascii="Book Antiqua" w:eastAsia="宋体" w:hAnsi="Book Antiqua" w:cs="宋体"/>
          <w:color w:val="000000"/>
          <w:kern w:val="0"/>
          <w:sz w:val="24"/>
          <w:szCs w:val="24"/>
          <w:lang w:eastAsia="zh-CN"/>
        </w:rPr>
        <w:t>Recent insights into the role of the innate immune system in the development of alcoholic liver disease.</w:t>
      </w:r>
      <w:proofErr w:type="gramEnd"/>
      <w:r w:rsidRPr="009E6429">
        <w:rPr>
          <w:rFonts w:ascii="Book Antiqua" w:eastAsia="宋体" w:hAnsi="Book Antiqua" w:cs="宋体"/>
          <w:color w:val="000000"/>
          <w:kern w:val="0"/>
          <w:sz w:val="24"/>
          <w:szCs w:val="24"/>
          <w:lang w:eastAsia="zh-CN"/>
        </w:rPr>
        <w:t> </w:t>
      </w:r>
      <w:proofErr w:type="spellStart"/>
      <w:r w:rsidRPr="009E6429">
        <w:rPr>
          <w:rFonts w:ascii="Book Antiqua" w:eastAsia="宋体" w:hAnsi="Book Antiqua" w:cs="宋体"/>
          <w:i/>
          <w:iCs/>
          <w:color w:val="000000"/>
          <w:kern w:val="0"/>
          <w:sz w:val="24"/>
          <w:szCs w:val="24"/>
          <w:lang w:eastAsia="zh-CN"/>
        </w:rPr>
        <w:t>Exp</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Biol</w:t>
      </w:r>
      <w:proofErr w:type="spellEnd"/>
      <w:r w:rsidRPr="009E6429">
        <w:rPr>
          <w:rFonts w:ascii="Book Antiqua" w:eastAsia="宋体" w:hAnsi="Book Antiqua" w:cs="宋体"/>
          <w:i/>
          <w:iCs/>
          <w:color w:val="000000"/>
          <w:kern w:val="0"/>
          <w:sz w:val="24"/>
          <w:szCs w:val="24"/>
          <w:lang w:eastAsia="zh-CN"/>
        </w:rPr>
        <w:t xml:space="preserve"> Med (Maywood)</w:t>
      </w:r>
      <w:r w:rsidRPr="009E6429">
        <w:rPr>
          <w:rFonts w:ascii="Book Antiqua" w:eastAsia="宋体" w:hAnsi="Book Antiqua" w:cs="宋体"/>
          <w:color w:val="000000"/>
          <w:kern w:val="0"/>
          <w:sz w:val="24"/>
          <w:szCs w:val="24"/>
          <w:lang w:eastAsia="zh-CN"/>
        </w:rPr>
        <w:t> 2003; </w:t>
      </w:r>
      <w:r w:rsidRPr="009E6429">
        <w:rPr>
          <w:rFonts w:ascii="Book Antiqua" w:eastAsia="宋体" w:hAnsi="Book Antiqua" w:cs="宋体"/>
          <w:b/>
          <w:bCs/>
          <w:color w:val="000000"/>
          <w:kern w:val="0"/>
          <w:sz w:val="24"/>
          <w:szCs w:val="24"/>
          <w:lang w:eastAsia="zh-CN"/>
        </w:rPr>
        <w:t>228</w:t>
      </w:r>
      <w:r w:rsidRPr="009E6429">
        <w:rPr>
          <w:rFonts w:ascii="Book Antiqua" w:eastAsia="宋体" w:hAnsi="Book Antiqua" w:cs="宋体"/>
          <w:color w:val="000000"/>
          <w:kern w:val="0"/>
          <w:sz w:val="24"/>
          <w:szCs w:val="24"/>
          <w:lang w:eastAsia="zh-CN"/>
        </w:rPr>
        <w:t>: 882-890 [PMID: 12968059]</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21 </w:t>
      </w:r>
      <w:r w:rsidRPr="009E6429">
        <w:rPr>
          <w:rFonts w:ascii="Book Antiqua" w:eastAsia="宋体" w:hAnsi="Book Antiqua" w:cs="宋体"/>
          <w:b/>
          <w:bCs/>
          <w:color w:val="000000"/>
          <w:kern w:val="0"/>
          <w:sz w:val="24"/>
          <w:szCs w:val="24"/>
          <w:lang w:eastAsia="zh-CN"/>
        </w:rPr>
        <w:t>Tang Y</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Banan</w:t>
      </w:r>
      <w:proofErr w:type="spellEnd"/>
      <w:r w:rsidRPr="009E6429">
        <w:rPr>
          <w:rFonts w:ascii="Book Antiqua" w:eastAsia="宋体" w:hAnsi="Book Antiqua" w:cs="宋体"/>
          <w:color w:val="000000"/>
          <w:kern w:val="0"/>
          <w:sz w:val="24"/>
          <w:szCs w:val="24"/>
          <w:lang w:eastAsia="zh-CN"/>
        </w:rPr>
        <w:t xml:space="preserve"> A, Forsyth CB, Fields JZ, Lau CK, Zhang LJ, </w:t>
      </w:r>
      <w:proofErr w:type="spellStart"/>
      <w:r w:rsidRPr="009E6429">
        <w:rPr>
          <w:rFonts w:ascii="Book Antiqua" w:eastAsia="宋体" w:hAnsi="Book Antiqua" w:cs="宋体"/>
          <w:color w:val="000000"/>
          <w:kern w:val="0"/>
          <w:sz w:val="24"/>
          <w:szCs w:val="24"/>
          <w:lang w:eastAsia="zh-CN"/>
        </w:rPr>
        <w:t>Keshavarzian</w:t>
      </w:r>
      <w:proofErr w:type="spellEnd"/>
      <w:r w:rsidRPr="009E6429">
        <w:rPr>
          <w:rFonts w:ascii="Book Antiqua" w:eastAsia="宋体" w:hAnsi="Book Antiqua" w:cs="宋体"/>
          <w:color w:val="000000"/>
          <w:kern w:val="0"/>
          <w:sz w:val="24"/>
          <w:szCs w:val="24"/>
          <w:lang w:eastAsia="zh-CN"/>
        </w:rPr>
        <w:t xml:space="preserve"> A. Effect of alcohol on miR-212 expression in intestinal epithelial cells and its potential </w:t>
      </w:r>
      <w:r w:rsidRPr="009E6429">
        <w:rPr>
          <w:rFonts w:ascii="Book Antiqua" w:eastAsia="宋体" w:hAnsi="Book Antiqua" w:cs="宋体"/>
          <w:color w:val="000000"/>
          <w:kern w:val="0"/>
          <w:sz w:val="24"/>
          <w:szCs w:val="24"/>
          <w:lang w:eastAsia="zh-CN"/>
        </w:rPr>
        <w:lastRenderedPageBreak/>
        <w:t>role in alcoholic liver disease. </w:t>
      </w:r>
      <w:r w:rsidRPr="009E6429">
        <w:rPr>
          <w:rFonts w:ascii="Book Antiqua" w:eastAsia="宋体" w:hAnsi="Book Antiqua" w:cs="宋体"/>
          <w:i/>
          <w:iCs/>
          <w:color w:val="000000"/>
          <w:kern w:val="0"/>
          <w:sz w:val="24"/>
          <w:szCs w:val="24"/>
          <w:lang w:eastAsia="zh-CN"/>
        </w:rPr>
        <w:t xml:space="preserve">Alcohol </w:t>
      </w:r>
      <w:proofErr w:type="spellStart"/>
      <w:r w:rsidRPr="009E6429">
        <w:rPr>
          <w:rFonts w:ascii="Book Antiqua" w:eastAsia="宋体" w:hAnsi="Book Antiqua" w:cs="宋体"/>
          <w:i/>
          <w:iCs/>
          <w:color w:val="000000"/>
          <w:kern w:val="0"/>
          <w:sz w:val="24"/>
          <w:szCs w:val="24"/>
          <w:lang w:eastAsia="zh-CN"/>
        </w:rPr>
        <w:t>Clin</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Exp</w:t>
      </w:r>
      <w:proofErr w:type="spellEnd"/>
      <w:r w:rsidRPr="009E6429">
        <w:rPr>
          <w:rFonts w:ascii="Book Antiqua" w:eastAsia="宋体" w:hAnsi="Book Antiqua" w:cs="宋体"/>
          <w:i/>
          <w:iCs/>
          <w:color w:val="000000"/>
          <w:kern w:val="0"/>
          <w:sz w:val="24"/>
          <w:szCs w:val="24"/>
          <w:lang w:eastAsia="zh-CN"/>
        </w:rPr>
        <w:t xml:space="preserve"> Res</w:t>
      </w:r>
      <w:r w:rsidRPr="009E6429">
        <w:rPr>
          <w:rFonts w:ascii="Book Antiqua" w:eastAsia="宋体" w:hAnsi="Book Antiqua" w:cs="宋体"/>
          <w:color w:val="000000"/>
          <w:kern w:val="0"/>
          <w:sz w:val="24"/>
          <w:szCs w:val="24"/>
          <w:lang w:eastAsia="zh-CN"/>
        </w:rPr>
        <w:t> 2008; </w:t>
      </w:r>
      <w:r w:rsidRPr="009E6429">
        <w:rPr>
          <w:rFonts w:ascii="Book Antiqua" w:eastAsia="宋体" w:hAnsi="Book Antiqua" w:cs="宋体"/>
          <w:b/>
          <w:bCs/>
          <w:color w:val="000000"/>
          <w:kern w:val="0"/>
          <w:sz w:val="24"/>
          <w:szCs w:val="24"/>
          <w:lang w:eastAsia="zh-CN"/>
        </w:rPr>
        <w:t>32</w:t>
      </w:r>
      <w:r w:rsidRPr="009E6429">
        <w:rPr>
          <w:rFonts w:ascii="Book Antiqua" w:eastAsia="宋体" w:hAnsi="Book Antiqua" w:cs="宋体"/>
          <w:color w:val="000000"/>
          <w:kern w:val="0"/>
          <w:sz w:val="24"/>
          <w:szCs w:val="24"/>
          <w:lang w:eastAsia="zh-CN"/>
        </w:rPr>
        <w:t>: 355-364 [PMID: 18162065 DOI: 10.1111/j.1530-0277.2007.00584.x]</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bookmarkStart w:id="34" w:name="_ENREF_22"/>
      <w:r w:rsidRPr="009E6429">
        <w:rPr>
          <w:rFonts w:ascii="Book Antiqua" w:eastAsia="宋体" w:hAnsi="Book Antiqua" w:cs="宋体"/>
          <w:color w:val="000000"/>
          <w:kern w:val="0"/>
          <w:sz w:val="24"/>
          <w:szCs w:val="24"/>
          <w:lang w:eastAsia="zh-CN"/>
        </w:rPr>
        <w:t>22</w:t>
      </w:r>
      <w:r w:rsidRPr="009E6429">
        <w:rPr>
          <w:rFonts w:ascii="Book Antiqua" w:eastAsia="宋体" w:hAnsi="Book Antiqua" w:cs="宋体" w:hint="eastAsia"/>
          <w:color w:val="000000"/>
          <w:kern w:val="0"/>
          <w:sz w:val="24"/>
          <w:szCs w:val="24"/>
          <w:lang w:eastAsia="zh-CN"/>
        </w:rPr>
        <w:t xml:space="preserve"> </w:t>
      </w:r>
      <w:proofErr w:type="spellStart"/>
      <w:r w:rsidRPr="009E6429">
        <w:rPr>
          <w:rFonts w:ascii="Book Antiqua" w:eastAsia="宋体" w:hAnsi="Book Antiqua" w:cs="宋体"/>
          <w:b/>
          <w:color w:val="000000"/>
          <w:kern w:val="0"/>
          <w:sz w:val="24"/>
          <w:szCs w:val="24"/>
          <w:lang w:eastAsia="zh-CN"/>
        </w:rPr>
        <w:t>Jeong</w:t>
      </w:r>
      <w:proofErr w:type="spellEnd"/>
      <w:r w:rsidRPr="009E6429">
        <w:rPr>
          <w:rFonts w:ascii="Book Antiqua" w:eastAsia="宋体" w:hAnsi="Book Antiqua" w:cs="宋体"/>
          <w:b/>
          <w:color w:val="000000"/>
          <w:kern w:val="0"/>
          <w:sz w:val="24"/>
          <w:szCs w:val="24"/>
          <w:lang w:eastAsia="zh-CN"/>
        </w:rPr>
        <w:t xml:space="preserve"> WI</w:t>
      </w:r>
      <w:r w:rsidRPr="009E6429">
        <w:rPr>
          <w:rFonts w:ascii="Book Antiqua" w:eastAsia="宋体" w:hAnsi="Book Antiqua" w:cs="宋体"/>
          <w:color w:val="000000"/>
          <w:kern w:val="0"/>
          <w:sz w:val="24"/>
          <w:szCs w:val="24"/>
          <w:lang w:eastAsia="zh-CN"/>
        </w:rPr>
        <w:t>,</w:t>
      </w:r>
      <w:r w:rsidRPr="009E6429">
        <w:rPr>
          <w:rFonts w:ascii="Book Antiqua" w:eastAsia="宋体" w:hAnsi="Book Antiqua" w:cs="宋体" w:hint="eastAsia"/>
          <w:color w:val="000000"/>
          <w:kern w:val="0"/>
          <w:sz w:val="24"/>
          <w:szCs w:val="24"/>
          <w:lang w:eastAsia="zh-CN"/>
        </w:rPr>
        <w:t xml:space="preserve"> </w:t>
      </w:r>
      <w:proofErr w:type="spellStart"/>
      <w:proofErr w:type="gramStart"/>
      <w:r w:rsidRPr="009E6429">
        <w:rPr>
          <w:rFonts w:ascii="Book Antiqua" w:eastAsia="宋体" w:hAnsi="Book Antiqua" w:cs="宋体"/>
          <w:color w:val="000000"/>
          <w:kern w:val="0"/>
          <w:sz w:val="24"/>
          <w:szCs w:val="24"/>
          <w:lang w:eastAsia="zh-CN"/>
        </w:rPr>
        <w:t>Gao</w:t>
      </w:r>
      <w:proofErr w:type="spellEnd"/>
      <w:proofErr w:type="gramEnd"/>
      <w:r w:rsidRPr="009E6429">
        <w:rPr>
          <w:rFonts w:ascii="Book Antiqua" w:eastAsia="宋体" w:hAnsi="Book Antiqua" w:cs="宋体"/>
          <w:color w:val="000000"/>
          <w:kern w:val="0"/>
          <w:sz w:val="24"/>
          <w:szCs w:val="24"/>
          <w:lang w:eastAsia="zh-CN"/>
        </w:rPr>
        <w:t xml:space="preserve"> B. Innate immunity and alcoholic liver fibrosis.</w:t>
      </w:r>
      <w:r w:rsidRPr="009E6429">
        <w:rPr>
          <w:rFonts w:ascii="Book Antiqua" w:eastAsia="宋体" w:hAnsi="Book Antiqua" w:cs="宋体"/>
          <w:i/>
          <w:color w:val="000000"/>
          <w:kern w:val="0"/>
          <w:sz w:val="24"/>
          <w:szCs w:val="24"/>
          <w:lang w:eastAsia="zh-CN"/>
        </w:rPr>
        <w:t xml:space="preserve"> J </w:t>
      </w:r>
      <w:proofErr w:type="spellStart"/>
      <w:r w:rsidRPr="009E6429">
        <w:rPr>
          <w:rFonts w:ascii="Book Antiqua" w:eastAsia="宋体" w:hAnsi="Book Antiqua" w:cs="宋体"/>
          <w:i/>
          <w:color w:val="000000"/>
          <w:kern w:val="0"/>
          <w:sz w:val="24"/>
          <w:szCs w:val="24"/>
          <w:lang w:eastAsia="zh-CN"/>
        </w:rPr>
        <w:t>Gastroenterol</w:t>
      </w:r>
      <w:proofErr w:type="spellEnd"/>
      <w:r w:rsidRPr="009E6429">
        <w:rPr>
          <w:rFonts w:ascii="Book Antiqua" w:eastAsia="宋体" w:hAnsi="Book Antiqua" w:cs="宋体" w:hint="eastAsia"/>
          <w:i/>
          <w:color w:val="000000"/>
          <w:kern w:val="0"/>
          <w:sz w:val="24"/>
          <w:szCs w:val="24"/>
          <w:lang w:eastAsia="zh-CN"/>
        </w:rPr>
        <w:t xml:space="preserve"> </w:t>
      </w:r>
      <w:proofErr w:type="spellStart"/>
      <w:r w:rsidRPr="009E6429">
        <w:rPr>
          <w:rFonts w:ascii="Book Antiqua" w:eastAsia="宋体" w:hAnsi="Book Antiqua" w:cs="宋体"/>
          <w:i/>
          <w:color w:val="000000"/>
          <w:kern w:val="0"/>
          <w:sz w:val="24"/>
          <w:szCs w:val="24"/>
          <w:lang w:eastAsia="zh-CN"/>
        </w:rPr>
        <w:t>Hepatol</w:t>
      </w:r>
      <w:proofErr w:type="spellEnd"/>
      <w:r w:rsidRPr="009E6429">
        <w:rPr>
          <w:rFonts w:ascii="Book Antiqua" w:eastAsia="宋体" w:hAnsi="Book Antiqua" w:cs="宋体" w:hint="eastAsia"/>
          <w:i/>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 xml:space="preserve">2008; </w:t>
      </w:r>
      <w:r w:rsidRPr="009E6429">
        <w:rPr>
          <w:rFonts w:ascii="Book Antiqua" w:eastAsia="宋体" w:hAnsi="Book Antiqua" w:cs="宋体"/>
          <w:b/>
          <w:color w:val="000000"/>
          <w:kern w:val="0"/>
          <w:sz w:val="24"/>
          <w:szCs w:val="24"/>
          <w:lang w:eastAsia="zh-CN"/>
        </w:rPr>
        <w:t xml:space="preserve">23 </w:t>
      </w:r>
      <w:proofErr w:type="spellStart"/>
      <w:r w:rsidRPr="009E6429">
        <w:rPr>
          <w:rFonts w:ascii="Book Antiqua" w:eastAsia="宋体" w:hAnsi="Book Antiqua" w:cs="宋体"/>
          <w:b/>
          <w:color w:val="000000"/>
          <w:kern w:val="0"/>
          <w:sz w:val="24"/>
          <w:szCs w:val="24"/>
          <w:lang w:eastAsia="zh-CN"/>
        </w:rPr>
        <w:t>Suppl</w:t>
      </w:r>
      <w:proofErr w:type="spellEnd"/>
      <w:r w:rsidRPr="009E6429">
        <w:rPr>
          <w:rFonts w:ascii="Book Antiqua" w:eastAsia="宋体" w:hAnsi="Book Antiqua" w:cs="宋体"/>
          <w:b/>
          <w:color w:val="000000"/>
          <w:kern w:val="0"/>
          <w:sz w:val="24"/>
          <w:szCs w:val="24"/>
          <w:lang w:eastAsia="zh-CN"/>
        </w:rPr>
        <w:t xml:space="preserve"> 1</w:t>
      </w:r>
      <w:r w:rsidRPr="009E6429">
        <w:rPr>
          <w:rFonts w:ascii="Book Antiqua" w:eastAsia="宋体" w:hAnsi="Book Antiqua" w:cs="宋体"/>
          <w:color w:val="000000"/>
          <w:kern w:val="0"/>
          <w:sz w:val="24"/>
          <w:szCs w:val="24"/>
          <w:lang w:eastAsia="zh-CN"/>
        </w:rPr>
        <w:t>: S112-</w:t>
      </w:r>
      <w:r w:rsidRPr="009E6429">
        <w:rPr>
          <w:rFonts w:ascii="Book Antiqua" w:eastAsia="宋体" w:hAnsi="Book Antiqua" w:cs="宋体" w:hint="eastAsia"/>
          <w:color w:val="000000"/>
          <w:kern w:val="0"/>
          <w:sz w:val="24"/>
          <w:szCs w:val="24"/>
          <w:lang w:eastAsia="zh-CN"/>
        </w:rPr>
        <w:t>S</w:t>
      </w:r>
      <w:r w:rsidRPr="009E6429">
        <w:rPr>
          <w:rFonts w:ascii="Book Antiqua" w:eastAsia="宋体" w:hAnsi="Book Antiqua" w:cs="宋体"/>
          <w:color w:val="000000"/>
          <w:kern w:val="0"/>
          <w:sz w:val="24"/>
          <w:szCs w:val="24"/>
          <w:lang w:eastAsia="zh-CN"/>
        </w:rPr>
        <w:t>118 [PMID: 18336653</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DOI:</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10.1111/j.1440-1746.2007.05274.x]</w:t>
      </w:r>
      <w:bookmarkEnd w:id="34"/>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23 </w:t>
      </w:r>
      <w:r w:rsidRPr="009E6429">
        <w:rPr>
          <w:rFonts w:ascii="Book Antiqua" w:eastAsia="宋体" w:hAnsi="Book Antiqua" w:cs="宋体"/>
          <w:b/>
          <w:bCs/>
          <w:color w:val="000000"/>
          <w:kern w:val="0"/>
          <w:sz w:val="24"/>
          <w:szCs w:val="24"/>
          <w:lang w:eastAsia="zh-CN"/>
        </w:rPr>
        <w:t>Lawler JF</w:t>
      </w:r>
      <w:r w:rsidRPr="009E6429">
        <w:rPr>
          <w:rFonts w:ascii="Book Antiqua" w:eastAsia="宋体" w:hAnsi="Book Antiqua" w:cs="宋体" w:hint="eastAsia"/>
          <w:b/>
          <w:bCs/>
          <w:color w:val="000000"/>
          <w:kern w:val="0"/>
          <w:sz w:val="24"/>
          <w:szCs w:val="24"/>
          <w:lang w:eastAsia="zh-CN"/>
        </w:rPr>
        <w:t xml:space="preserve"> </w:t>
      </w:r>
      <w:proofErr w:type="spellStart"/>
      <w:r w:rsidRPr="009E6429">
        <w:rPr>
          <w:rFonts w:ascii="Book Antiqua" w:eastAsia="宋体" w:hAnsi="Book Antiqua" w:cs="宋体" w:hint="eastAsia"/>
          <w:b/>
          <w:bCs/>
          <w:color w:val="000000"/>
          <w:kern w:val="0"/>
          <w:sz w:val="24"/>
          <w:szCs w:val="24"/>
          <w:lang w:eastAsia="zh-CN"/>
        </w:rPr>
        <w:t>Jr</w:t>
      </w:r>
      <w:proofErr w:type="spellEnd"/>
      <w:r w:rsidRPr="009E6429">
        <w:rPr>
          <w:rFonts w:ascii="Book Antiqua" w:eastAsia="宋体" w:hAnsi="Book Antiqua" w:cs="宋体"/>
          <w:color w:val="000000"/>
          <w:kern w:val="0"/>
          <w:sz w:val="24"/>
          <w:szCs w:val="24"/>
          <w:lang w:eastAsia="zh-CN"/>
        </w:rPr>
        <w:t xml:space="preserve">, Yin M, Diehl AM, Roberts E, </w:t>
      </w:r>
      <w:proofErr w:type="spellStart"/>
      <w:r w:rsidRPr="009E6429">
        <w:rPr>
          <w:rFonts w:ascii="Book Antiqua" w:eastAsia="宋体" w:hAnsi="Book Antiqua" w:cs="宋体"/>
          <w:color w:val="000000"/>
          <w:kern w:val="0"/>
          <w:sz w:val="24"/>
          <w:szCs w:val="24"/>
          <w:lang w:eastAsia="zh-CN"/>
        </w:rPr>
        <w:t>Chatterjee</w:t>
      </w:r>
      <w:proofErr w:type="spellEnd"/>
      <w:r w:rsidRPr="009E6429">
        <w:rPr>
          <w:rFonts w:ascii="Book Antiqua" w:eastAsia="宋体" w:hAnsi="Book Antiqua" w:cs="宋体"/>
          <w:color w:val="000000"/>
          <w:kern w:val="0"/>
          <w:sz w:val="24"/>
          <w:szCs w:val="24"/>
          <w:lang w:eastAsia="zh-CN"/>
        </w:rPr>
        <w:t xml:space="preserve"> S. Tumor necrosis factor-alpha stimulates the maturation of sterol regulatory element binding protein-1 in human hepatocytes through the action of neutral </w:t>
      </w:r>
      <w:proofErr w:type="spellStart"/>
      <w:r w:rsidRPr="009E6429">
        <w:rPr>
          <w:rFonts w:ascii="Book Antiqua" w:eastAsia="宋体" w:hAnsi="Book Antiqua" w:cs="宋体"/>
          <w:color w:val="000000"/>
          <w:kern w:val="0"/>
          <w:sz w:val="24"/>
          <w:szCs w:val="24"/>
          <w:lang w:eastAsia="zh-CN"/>
        </w:rPr>
        <w:t>sphingomyelinase</w:t>
      </w:r>
      <w:proofErr w:type="spellEnd"/>
      <w:r w:rsidRPr="009E6429">
        <w:rPr>
          <w:rFonts w:ascii="Book Antiqua" w:eastAsia="宋体" w:hAnsi="Book Antiqua" w:cs="宋体"/>
          <w:color w:val="000000"/>
          <w:kern w:val="0"/>
          <w:sz w:val="24"/>
          <w:szCs w:val="24"/>
          <w:lang w:eastAsia="zh-CN"/>
        </w:rPr>
        <w:t>.</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i/>
          <w:iCs/>
          <w:color w:val="000000"/>
          <w:kern w:val="0"/>
          <w:sz w:val="24"/>
          <w:szCs w:val="24"/>
          <w:lang w:eastAsia="zh-CN"/>
        </w:rPr>
        <w:t xml:space="preserve">J </w:t>
      </w:r>
      <w:proofErr w:type="spellStart"/>
      <w:r w:rsidRPr="009E6429">
        <w:rPr>
          <w:rFonts w:ascii="Book Antiqua" w:eastAsia="宋体" w:hAnsi="Book Antiqua" w:cs="宋体"/>
          <w:i/>
          <w:iCs/>
          <w:color w:val="000000"/>
          <w:kern w:val="0"/>
          <w:sz w:val="24"/>
          <w:szCs w:val="24"/>
          <w:lang w:eastAsia="zh-CN"/>
        </w:rPr>
        <w:t>Biol</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Chem</w:t>
      </w:r>
      <w:proofErr w:type="spellEnd"/>
      <w:r w:rsidRPr="009E6429">
        <w:rPr>
          <w:rFonts w:ascii="Book Antiqua" w:eastAsia="宋体" w:hAnsi="Book Antiqua" w:cs="宋体"/>
          <w:color w:val="000000"/>
          <w:kern w:val="0"/>
          <w:sz w:val="24"/>
          <w:szCs w:val="24"/>
          <w:lang w:eastAsia="zh-CN"/>
        </w:rPr>
        <w:t> 1998; </w:t>
      </w:r>
      <w:r w:rsidRPr="009E6429">
        <w:rPr>
          <w:rFonts w:ascii="Book Antiqua" w:eastAsia="宋体" w:hAnsi="Book Antiqua" w:cs="宋体"/>
          <w:b/>
          <w:bCs/>
          <w:color w:val="000000"/>
          <w:kern w:val="0"/>
          <w:sz w:val="24"/>
          <w:szCs w:val="24"/>
          <w:lang w:eastAsia="zh-CN"/>
        </w:rPr>
        <w:t>273</w:t>
      </w:r>
      <w:r w:rsidRPr="009E6429">
        <w:rPr>
          <w:rFonts w:ascii="Book Antiqua" w:eastAsia="宋体" w:hAnsi="Book Antiqua" w:cs="宋体"/>
          <w:color w:val="000000"/>
          <w:kern w:val="0"/>
          <w:sz w:val="24"/>
          <w:szCs w:val="24"/>
          <w:lang w:eastAsia="zh-CN"/>
        </w:rPr>
        <w:t>: 5053-5059 [PMID: 9478955</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DOI: 10.1074/jbc.273.9.5053]</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24 </w:t>
      </w:r>
      <w:r w:rsidRPr="009E6429">
        <w:rPr>
          <w:rFonts w:ascii="Book Antiqua" w:eastAsia="宋体" w:hAnsi="Book Antiqua" w:cs="宋体"/>
          <w:b/>
          <w:bCs/>
          <w:color w:val="000000"/>
          <w:kern w:val="0"/>
          <w:sz w:val="24"/>
          <w:szCs w:val="24"/>
          <w:lang w:eastAsia="zh-CN"/>
        </w:rPr>
        <w:t>Endo M</w:t>
      </w:r>
      <w:r w:rsidRPr="009E6429">
        <w:rPr>
          <w:rFonts w:ascii="Book Antiqua" w:eastAsia="宋体" w:hAnsi="Book Antiqua" w:cs="宋体"/>
          <w:color w:val="000000"/>
          <w:kern w:val="0"/>
          <w:sz w:val="24"/>
          <w:szCs w:val="24"/>
          <w:lang w:eastAsia="zh-CN"/>
        </w:rPr>
        <w:t xml:space="preserve">, Masaki T, </w:t>
      </w:r>
      <w:proofErr w:type="spellStart"/>
      <w:r w:rsidRPr="009E6429">
        <w:rPr>
          <w:rFonts w:ascii="Book Antiqua" w:eastAsia="宋体" w:hAnsi="Book Antiqua" w:cs="宋体"/>
          <w:color w:val="000000"/>
          <w:kern w:val="0"/>
          <w:sz w:val="24"/>
          <w:szCs w:val="24"/>
          <w:lang w:eastAsia="zh-CN"/>
        </w:rPr>
        <w:t>Seike</w:t>
      </w:r>
      <w:proofErr w:type="spellEnd"/>
      <w:r w:rsidRPr="009E6429">
        <w:rPr>
          <w:rFonts w:ascii="Book Antiqua" w:eastAsia="宋体" w:hAnsi="Book Antiqua" w:cs="宋体"/>
          <w:color w:val="000000"/>
          <w:kern w:val="0"/>
          <w:sz w:val="24"/>
          <w:szCs w:val="24"/>
          <w:lang w:eastAsia="zh-CN"/>
        </w:rPr>
        <w:t xml:space="preserve"> M, </w:t>
      </w:r>
      <w:proofErr w:type="spellStart"/>
      <w:r w:rsidRPr="009E6429">
        <w:rPr>
          <w:rFonts w:ascii="Book Antiqua" w:eastAsia="宋体" w:hAnsi="Book Antiqua" w:cs="宋体"/>
          <w:color w:val="000000"/>
          <w:kern w:val="0"/>
          <w:sz w:val="24"/>
          <w:szCs w:val="24"/>
          <w:lang w:eastAsia="zh-CN"/>
        </w:rPr>
        <w:t>Yoshimatsu</w:t>
      </w:r>
      <w:proofErr w:type="spellEnd"/>
      <w:r w:rsidRPr="009E6429">
        <w:rPr>
          <w:rFonts w:ascii="Book Antiqua" w:eastAsia="宋体" w:hAnsi="Book Antiqua" w:cs="宋体"/>
          <w:color w:val="000000"/>
          <w:kern w:val="0"/>
          <w:sz w:val="24"/>
          <w:szCs w:val="24"/>
          <w:lang w:eastAsia="zh-CN"/>
        </w:rPr>
        <w:t xml:space="preserve"> H. TNF-alpha induces hepatic </w:t>
      </w:r>
      <w:proofErr w:type="spellStart"/>
      <w:r w:rsidRPr="009E6429">
        <w:rPr>
          <w:rFonts w:ascii="Book Antiqua" w:eastAsia="宋体" w:hAnsi="Book Antiqua" w:cs="宋体"/>
          <w:color w:val="000000"/>
          <w:kern w:val="0"/>
          <w:sz w:val="24"/>
          <w:szCs w:val="24"/>
          <w:lang w:eastAsia="zh-CN"/>
        </w:rPr>
        <w:t>steatosis</w:t>
      </w:r>
      <w:proofErr w:type="spellEnd"/>
      <w:r w:rsidRPr="009E6429">
        <w:rPr>
          <w:rFonts w:ascii="Book Antiqua" w:eastAsia="宋体" w:hAnsi="Book Antiqua" w:cs="宋体"/>
          <w:color w:val="000000"/>
          <w:kern w:val="0"/>
          <w:sz w:val="24"/>
          <w:szCs w:val="24"/>
          <w:lang w:eastAsia="zh-CN"/>
        </w:rPr>
        <w:t xml:space="preserve"> in mice by enhancing gene expression of sterol regulatory element binding protein-1c (SREBP-1c). </w:t>
      </w:r>
      <w:proofErr w:type="spellStart"/>
      <w:r w:rsidRPr="009E6429">
        <w:rPr>
          <w:rFonts w:ascii="Book Antiqua" w:eastAsia="宋体" w:hAnsi="Book Antiqua" w:cs="宋体"/>
          <w:i/>
          <w:iCs/>
          <w:color w:val="000000"/>
          <w:kern w:val="0"/>
          <w:sz w:val="24"/>
          <w:szCs w:val="24"/>
          <w:lang w:eastAsia="zh-CN"/>
        </w:rPr>
        <w:t>Exp</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Biol</w:t>
      </w:r>
      <w:proofErr w:type="spellEnd"/>
      <w:r w:rsidRPr="009E6429">
        <w:rPr>
          <w:rFonts w:ascii="Book Antiqua" w:eastAsia="宋体" w:hAnsi="Book Antiqua" w:cs="宋体"/>
          <w:i/>
          <w:iCs/>
          <w:color w:val="000000"/>
          <w:kern w:val="0"/>
          <w:sz w:val="24"/>
          <w:szCs w:val="24"/>
          <w:lang w:eastAsia="zh-CN"/>
        </w:rPr>
        <w:t xml:space="preserve"> Med (Maywood)</w:t>
      </w:r>
      <w:r w:rsidRPr="009E6429">
        <w:rPr>
          <w:rFonts w:ascii="Book Antiqua" w:eastAsia="宋体" w:hAnsi="Book Antiqua" w:cs="宋体"/>
          <w:color w:val="000000"/>
          <w:kern w:val="0"/>
          <w:sz w:val="24"/>
          <w:szCs w:val="24"/>
          <w:lang w:eastAsia="zh-CN"/>
        </w:rPr>
        <w:t> 2007; </w:t>
      </w:r>
      <w:r w:rsidRPr="009E6429">
        <w:rPr>
          <w:rFonts w:ascii="Book Antiqua" w:eastAsia="宋体" w:hAnsi="Book Antiqua" w:cs="宋体"/>
          <w:b/>
          <w:bCs/>
          <w:color w:val="000000"/>
          <w:kern w:val="0"/>
          <w:sz w:val="24"/>
          <w:szCs w:val="24"/>
          <w:lang w:eastAsia="zh-CN"/>
        </w:rPr>
        <w:t>232</w:t>
      </w:r>
      <w:r w:rsidRPr="009E6429">
        <w:rPr>
          <w:rFonts w:ascii="Book Antiqua" w:eastAsia="宋体" w:hAnsi="Book Antiqua" w:cs="宋体"/>
          <w:color w:val="000000"/>
          <w:kern w:val="0"/>
          <w:sz w:val="24"/>
          <w:szCs w:val="24"/>
          <w:lang w:eastAsia="zh-CN"/>
        </w:rPr>
        <w:t>: 614-621 [PMID: 17463157]</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25 </w:t>
      </w:r>
      <w:r w:rsidRPr="009E6429">
        <w:rPr>
          <w:rFonts w:ascii="Book Antiqua" w:eastAsia="宋体" w:hAnsi="Book Antiqua" w:cs="宋体"/>
          <w:b/>
          <w:bCs/>
          <w:color w:val="000000"/>
          <w:kern w:val="0"/>
          <w:sz w:val="24"/>
          <w:szCs w:val="24"/>
          <w:lang w:eastAsia="zh-CN"/>
        </w:rPr>
        <w:t>Kang L</w:t>
      </w:r>
      <w:r w:rsidRPr="009E6429">
        <w:rPr>
          <w:rFonts w:ascii="Book Antiqua" w:eastAsia="宋体" w:hAnsi="Book Antiqua" w:cs="宋体"/>
          <w:color w:val="000000"/>
          <w:kern w:val="0"/>
          <w:sz w:val="24"/>
          <w:szCs w:val="24"/>
          <w:lang w:eastAsia="zh-CN"/>
        </w:rPr>
        <w:t xml:space="preserve">, Sebastian BM, Pritchard MT, Pratt BT, </w:t>
      </w:r>
      <w:proofErr w:type="spellStart"/>
      <w:r w:rsidRPr="009E6429">
        <w:rPr>
          <w:rFonts w:ascii="Book Antiqua" w:eastAsia="宋体" w:hAnsi="Book Antiqua" w:cs="宋体"/>
          <w:color w:val="000000"/>
          <w:kern w:val="0"/>
          <w:sz w:val="24"/>
          <w:szCs w:val="24"/>
          <w:lang w:eastAsia="zh-CN"/>
        </w:rPr>
        <w:t>Previs</w:t>
      </w:r>
      <w:proofErr w:type="spellEnd"/>
      <w:r w:rsidRPr="009E6429">
        <w:rPr>
          <w:rFonts w:ascii="Book Antiqua" w:eastAsia="宋体" w:hAnsi="Book Antiqua" w:cs="宋体"/>
          <w:color w:val="000000"/>
          <w:kern w:val="0"/>
          <w:sz w:val="24"/>
          <w:szCs w:val="24"/>
          <w:lang w:eastAsia="zh-CN"/>
        </w:rPr>
        <w:t xml:space="preserve"> SF, Nagy LE. Chronic ethanol-induced insulin resistance is associated with macrophage infiltration into adipose tissue and altered expression of </w:t>
      </w:r>
      <w:proofErr w:type="spellStart"/>
      <w:r w:rsidRPr="009E6429">
        <w:rPr>
          <w:rFonts w:ascii="Book Antiqua" w:eastAsia="宋体" w:hAnsi="Book Antiqua" w:cs="宋体"/>
          <w:color w:val="000000"/>
          <w:kern w:val="0"/>
          <w:sz w:val="24"/>
          <w:szCs w:val="24"/>
          <w:lang w:eastAsia="zh-CN"/>
        </w:rPr>
        <w:t>adipocytokines</w:t>
      </w:r>
      <w:proofErr w:type="spellEnd"/>
      <w:r w:rsidRPr="009E6429">
        <w:rPr>
          <w:rFonts w:ascii="Book Antiqua" w:eastAsia="宋体" w:hAnsi="Book Antiqua" w:cs="宋体"/>
          <w:color w:val="000000"/>
          <w:kern w:val="0"/>
          <w:sz w:val="24"/>
          <w:szCs w:val="24"/>
          <w:lang w:eastAsia="zh-CN"/>
        </w:rPr>
        <w:t>. </w:t>
      </w:r>
      <w:r w:rsidRPr="009E6429">
        <w:rPr>
          <w:rFonts w:ascii="Book Antiqua" w:eastAsia="宋体" w:hAnsi="Book Antiqua" w:cs="宋体"/>
          <w:i/>
          <w:iCs/>
          <w:color w:val="000000"/>
          <w:kern w:val="0"/>
          <w:sz w:val="24"/>
          <w:szCs w:val="24"/>
          <w:lang w:eastAsia="zh-CN"/>
        </w:rPr>
        <w:t xml:space="preserve">Alcohol </w:t>
      </w:r>
      <w:proofErr w:type="spellStart"/>
      <w:r w:rsidRPr="009E6429">
        <w:rPr>
          <w:rFonts w:ascii="Book Antiqua" w:eastAsia="宋体" w:hAnsi="Book Antiqua" w:cs="宋体"/>
          <w:i/>
          <w:iCs/>
          <w:color w:val="000000"/>
          <w:kern w:val="0"/>
          <w:sz w:val="24"/>
          <w:szCs w:val="24"/>
          <w:lang w:eastAsia="zh-CN"/>
        </w:rPr>
        <w:t>Clin</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Exp</w:t>
      </w:r>
      <w:proofErr w:type="spellEnd"/>
      <w:r w:rsidRPr="009E6429">
        <w:rPr>
          <w:rFonts w:ascii="Book Antiqua" w:eastAsia="宋体" w:hAnsi="Book Antiqua" w:cs="宋体"/>
          <w:i/>
          <w:iCs/>
          <w:color w:val="000000"/>
          <w:kern w:val="0"/>
          <w:sz w:val="24"/>
          <w:szCs w:val="24"/>
          <w:lang w:eastAsia="zh-CN"/>
        </w:rPr>
        <w:t xml:space="preserve"> Res</w:t>
      </w:r>
      <w:r w:rsidRPr="009E6429">
        <w:rPr>
          <w:rFonts w:ascii="Book Antiqua" w:eastAsia="宋体" w:hAnsi="Book Antiqua" w:cs="宋体"/>
          <w:color w:val="000000"/>
          <w:kern w:val="0"/>
          <w:sz w:val="24"/>
          <w:szCs w:val="24"/>
          <w:lang w:eastAsia="zh-CN"/>
        </w:rPr>
        <w:t> 2007; </w:t>
      </w:r>
      <w:r w:rsidRPr="009E6429">
        <w:rPr>
          <w:rFonts w:ascii="Book Antiqua" w:eastAsia="宋体" w:hAnsi="Book Antiqua" w:cs="宋体"/>
          <w:b/>
          <w:bCs/>
          <w:color w:val="000000"/>
          <w:kern w:val="0"/>
          <w:sz w:val="24"/>
          <w:szCs w:val="24"/>
          <w:lang w:eastAsia="zh-CN"/>
        </w:rPr>
        <w:t>31</w:t>
      </w:r>
      <w:r w:rsidRPr="009E6429">
        <w:rPr>
          <w:rFonts w:ascii="Book Antiqua" w:eastAsia="宋体" w:hAnsi="Book Antiqua" w:cs="宋体"/>
          <w:color w:val="000000"/>
          <w:kern w:val="0"/>
          <w:sz w:val="24"/>
          <w:szCs w:val="24"/>
          <w:lang w:eastAsia="zh-CN"/>
        </w:rPr>
        <w:t>: 1581-1588 [PMID: 17624994 DOI: DOI: 10.1111/j.1530-0277.2007.00452.x]</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26 </w:t>
      </w:r>
      <w:r w:rsidRPr="009E6429">
        <w:rPr>
          <w:rFonts w:ascii="Book Antiqua" w:eastAsia="宋体" w:hAnsi="Book Antiqua" w:cs="宋体"/>
          <w:b/>
          <w:bCs/>
          <w:color w:val="000000"/>
          <w:kern w:val="0"/>
          <w:sz w:val="24"/>
          <w:szCs w:val="24"/>
          <w:lang w:eastAsia="zh-CN"/>
        </w:rPr>
        <w:t>El-</w:t>
      </w:r>
      <w:proofErr w:type="spellStart"/>
      <w:r w:rsidRPr="009E6429">
        <w:rPr>
          <w:rFonts w:ascii="Book Antiqua" w:eastAsia="宋体" w:hAnsi="Book Antiqua" w:cs="宋体"/>
          <w:b/>
          <w:bCs/>
          <w:color w:val="000000"/>
          <w:kern w:val="0"/>
          <w:sz w:val="24"/>
          <w:szCs w:val="24"/>
          <w:lang w:eastAsia="zh-CN"/>
        </w:rPr>
        <w:t>Assal</w:t>
      </w:r>
      <w:proofErr w:type="spellEnd"/>
      <w:r w:rsidRPr="009E6429">
        <w:rPr>
          <w:rFonts w:ascii="Book Antiqua" w:eastAsia="宋体" w:hAnsi="Book Antiqua" w:cs="宋体"/>
          <w:b/>
          <w:bCs/>
          <w:color w:val="000000"/>
          <w:kern w:val="0"/>
          <w:sz w:val="24"/>
          <w:szCs w:val="24"/>
          <w:lang w:eastAsia="zh-CN"/>
        </w:rPr>
        <w:t xml:space="preserve"> O</w:t>
      </w:r>
      <w:r w:rsidRPr="009E6429">
        <w:rPr>
          <w:rFonts w:ascii="Book Antiqua" w:eastAsia="宋体" w:hAnsi="Book Antiqua" w:cs="宋体"/>
          <w:color w:val="000000"/>
          <w:kern w:val="0"/>
          <w:sz w:val="24"/>
          <w:szCs w:val="24"/>
          <w:lang w:eastAsia="zh-CN"/>
        </w:rPr>
        <w:t xml:space="preserve">, Hong F, Kim WH, </w:t>
      </w:r>
      <w:proofErr w:type="spellStart"/>
      <w:r w:rsidRPr="009E6429">
        <w:rPr>
          <w:rFonts w:ascii="Book Antiqua" w:eastAsia="宋体" w:hAnsi="Book Antiqua" w:cs="宋体"/>
          <w:color w:val="000000"/>
          <w:kern w:val="0"/>
          <w:sz w:val="24"/>
          <w:szCs w:val="24"/>
          <w:lang w:eastAsia="zh-CN"/>
        </w:rPr>
        <w:t>Radaeva</w:t>
      </w:r>
      <w:proofErr w:type="spellEnd"/>
      <w:r w:rsidRPr="009E6429">
        <w:rPr>
          <w:rFonts w:ascii="Book Antiqua" w:eastAsia="宋体" w:hAnsi="Book Antiqua" w:cs="宋体"/>
          <w:color w:val="000000"/>
          <w:kern w:val="0"/>
          <w:sz w:val="24"/>
          <w:szCs w:val="24"/>
          <w:lang w:eastAsia="zh-CN"/>
        </w:rPr>
        <w:t xml:space="preserve"> S, </w:t>
      </w:r>
      <w:proofErr w:type="spellStart"/>
      <w:proofErr w:type="gramStart"/>
      <w:r w:rsidRPr="009E6429">
        <w:rPr>
          <w:rFonts w:ascii="Book Antiqua" w:eastAsia="宋体" w:hAnsi="Book Antiqua" w:cs="宋体"/>
          <w:color w:val="000000"/>
          <w:kern w:val="0"/>
          <w:sz w:val="24"/>
          <w:szCs w:val="24"/>
          <w:lang w:eastAsia="zh-CN"/>
        </w:rPr>
        <w:t>Gao</w:t>
      </w:r>
      <w:proofErr w:type="spellEnd"/>
      <w:proofErr w:type="gramEnd"/>
      <w:r w:rsidRPr="009E6429">
        <w:rPr>
          <w:rFonts w:ascii="Book Antiqua" w:eastAsia="宋体" w:hAnsi="Book Antiqua" w:cs="宋体"/>
          <w:color w:val="000000"/>
          <w:kern w:val="0"/>
          <w:sz w:val="24"/>
          <w:szCs w:val="24"/>
          <w:lang w:eastAsia="zh-CN"/>
        </w:rPr>
        <w:t xml:space="preserve"> B. IL-6-deficient mice are susceptible to ethanol-induced hepatic </w:t>
      </w:r>
      <w:proofErr w:type="spellStart"/>
      <w:r w:rsidRPr="009E6429">
        <w:rPr>
          <w:rFonts w:ascii="Book Antiqua" w:eastAsia="宋体" w:hAnsi="Book Antiqua" w:cs="宋体"/>
          <w:color w:val="000000"/>
          <w:kern w:val="0"/>
          <w:sz w:val="24"/>
          <w:szCs w:val="24"/>
          <w:lang w:eastAsia="zh-CN"/>
        </w:rPr>
        <w:t>steatosis</w:t>
      </w:r>
      <w:proofErr w:type="spellEnd"/>
      <w:r w:rsidRPr="009E6429">
        <w:rPr>
          <w:rFonts w:ascii="Book Antiqua" w:eastAsia="宋体" w:hAnsi="Book Antiqua" w:cs="宋体"/>
          <w:color w:val="000000"/>
          <w:kern w:val="0"/>
          <w:sz w:val="24"/>
          <w:szCs w:val="24"/>
          <w:lang w:eastAsia="zh-CN"/>
        </w:rPr>
        <w:t>: IL-6 protects against ethanol-induced oxidative stress and mitochondrial permeability transition in the liver. </w:t>
      </w:r>
      <w:r w:rsidRPr="009E6429">
        <w:rPr>
          <w:rFonts w:ascii="Book Antiqua" w:eastAsia="宋体" w:hAnsi="Book Antiqua" w:cs="宋体"/>
          <w:i/>
          <w:iCs/>
          <w:color w:val="000000"/>
          <w:kern w:val="0"/>
          <w:sz w:val="24"/>
          <w:szCs w:val="24"/>
          <w:lang w:eastAsia="zh-CN"/>
        </w:rPr>
        <w:t xml:space="preserve">Cell </w:t>
      </w:r>
      <w:proofErr w:type="spellStart"/>
      <w:r w:rsidRPr="009E6429">
        <w:rPr>
          <w:rFonts w:ascii="Book Antiqua" w:eastAsia="宋体" w:hAnsi="Book Antiqua" w:cs="宋体"/>
          <w:i/>
          <w:iCs/>
          <w:color w:val="000000"/>
          <w:kern w:val="0"/>
          <w:sz w:val="24"/>
          <w:szCs w:val="24"/>
          <w:lang w:eastAsia="zh-CN"/>
        </w:rPr>
        <w:t>Mol</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Immunol</w:t>
      </w:r>
      <w:proofErr w:type="spellEnd"/>
      <w:r w:rsidRPr="009E6429">
        <w:rPr>
          <w:rFonts w:ascii="Book Antiqua" w:eastAsia="宋体" w:hAnsi="Book Antiqua" w:cs="宋体"/>
          <w:color w:val="000000"/>
          <w:kern w:val="0"/>
          <w:sz w:val="24"/>
          <w:szCs w:val="24"/>
          <w:lang w:eastAsia="zh-CN"/>
        </w:rPr>
        <w:t> 2004; </w:t>
      </w:r>
      <w:r w:rsidRPr="009E6429">
        <w:rPr>
          <w:rFonts w:ascii="Book Antiqua" w:eastAsia="宋体" w:hAnsi="Book Antiqua" w:cs="宋体"/>
          <w:b/>
          <w:bCs/>
          <w:color w:val="000000"/>
          <w:kern w:val="0"/>
          <w:sz w:val="24"/>
          <w:szCs w:val="24"/>
          <w:lang w:eastAsia="zh-CN"/>
        </w:rPr>
        <w:t>1</w:t>
      </w:r>
      <w:r w:rsidRPr="009E6429">
        <w:rPr>
          <w:rFonts w:ascii="Book Antiqua" w:eastAsia="宋体" w:hAnsi="Book Antiqua" w:cs="宋体"/>
          <w:color w:val="000000"/>
          <w:kern w:val="0"/>
          <w:sz w:val="24"/>
          <w:szCs w:val="24"/>
          <w:lang w:eastAsia="zh-CN"/>
        </w:rPr>
        <w:t>: 205-211 [PMID: 16219169]</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27 </w:t>
      </w:r>
      <w:r w:rsidRPr="009E6429">
        <w:rPr>
          <w:rFonts w:ascii="Book Antiqua" w:eastAsia="宋体" w:hAnsi="Book Antiqua" w:cs="宋体"/>
          <w:b/>
          <w:bCs/>
          <w:color w:val="000000"/>
          <w:kern w:val="0"/>
          <w:sz w:val="24"/>
          <w:szCs w:val="24"/>
          <w:lang w:eastAsia="zh-CN"/>
        </w:rPr>
        <w:t>Hong F</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Radaeva</w:t>
      </w:r>
      <w:proofErr w:type="spellEnd"/>
      <w:r w:rsidRPr="009E6429">
        <w:rPr>
          <w:rFonts w:ascii="Book Antiqua" w:eastAsia="宋体" w:hAnsi="Book Antiqua" w:cs="宋体"/>
          <w:color w:val="000000"/>
          <w:kern w:val="0"/>
          <w:sz w:val="24"/>
          <w:szCs w:val="24"/>
          <w:lang w:eastAsia="zh-CN"/>
        </w:rPr>
        <w:t xml:space="preserve"> S, Pan HN, </w:t>
      </w:r>
      <w:proofErr w:type="spellStart"/>
      <w:r w:rsidRPr="009E6429">
        <w:rPr>
          <w:rFonts w:ascii="Book Antiqua" w:eastAsia="宋体" w:hAnsi="Book Antiqua" w:cs="宋体"/>
          <w:color w:val="000000"/>
          <w:kern w:val="0"/>
          <w:sz w:val="24"/>
          <w:szCs w:val="24"/>
          <w:lang w:eastAsia="zh-CN"/>
        </w:rPr>
        <w:t>Tian</w:t>
      </w:r>
      <w:proofErr w:type="spellEnd"/>
      <w:r w:rsidRPr="009E6429">
        <w:rPr>
          <w:rFonts w:ascii="Book Antiqua" w:eastAsia="宋体" w:hAnsi="Book Antiqua" w:cs="宋体"/>
          <w:color w:val="000000"/>
          <w:kern w:val="0"/>
          <w:sz w:val="24"/>
          <w:szCs w:val="24"/>
          <w:lang w:eastAsia="zh-CN"/>
        </w:rPr>
        <w:t xml:space="preserve"> Z, </w:t>
      </w:r>
      <w:proofErr w:type="spellStart"/>
      <w:r w:rsidRPr="009E6429">
        <w:rPr>
          <w:rFonts w:ascii="Book Antiqua" w:eastAsia="宋体" w:hAnsi="Book Antiqua" w:cs="宋体"/>
          <w:color w:val="000000"/>
          <w:kern w:val="0"/>
          <w:sz w:val="24"/>
          <w:szCs w:val="24"/>
          <w:lang w:eastAsia="zh-CN"/>
        </w:rPr>
        <w:t>Veech</w:t>
      </w:r>
      <w:proofErr w:type="spellEnd"/>
      <w:r w:rsidRPr="009E6429">
        <w:rPr>
          <w:rFonts w:ascii="Book Antiqua" w:eastAsia="宋体" w:hAnsi="Book Antiqua" w:cs="宋体"/>
          <w:color w:val="000000"/>
          <w:kern w:val="0"/>
          <w:sz w:val="24"/>
          <w:szCs w:val="24"/>
          <w:lang w:eastAsia="zh-CN"/>
        </w:rPr>
        <w:t xml:space="preserve"> R, </w:t>
      </w:r>
      <w:proofErr w:type="spellStart"/>
      <w:r w:rsidRPr="009E6429">
        <w:rPr>
          <w:rFonts w:ascii="Book Antiqua" w:eastAsia="宋体" w:hAnsi="Book Antiqua" w:cs="宋体"/>
          <w:color w:val="000000"/>
          <w:kern w:val="0"/>
          <w:sz w:val="24"/>
          <w:szCs w:val="24"/>
          <w:lang w:eastAsia="zh-CN"/>
        </w:rPr>
        <w:t>Gao</w:t>
      </w:r>
      <w:proofErr w:type="spellEnd"/>
      <w:r w:rsidRPr="009E6429">
        <w:rPr>
          <w:rFonts w:ascii="Book Antiqua" w:eastAsia="宋体" w:hAnsi="Book Antiqua" w:cs="宋体"/>
          <w:color w:val="000000"/>
          <w:kern w:val="0"/>
          <w:sz w:val="24"/>
          <w:szCs w:val="24"/>
          <w:lang w:eastAsia="zh-CN"/>
        </w:rPr>
        <w:t xml:space="preserve"> B. Interleukin 6 alleviates hepatic </w:t>
      </w:r>
      <w:proofErr w:type="spellStart"/>
      <w:r w:rsidRPr="009E6429">
        <w:rPr>
          <w:rFonts w:ascii="Book Antiqua" w:eastAsia="宋体" w:hAnsi="Book Antiqua" w:cs="宋体"/>
          <w:color w:val="000000"/>
          <w:kern w:val="0"/>
          <w:sz w:val="24"/>
          <w:szCs w:val="24"/>
          <w:lang w:eastAsia="zh-CN"/>
        </w:rPr>
        <w:t>steatosis</w:t>
      </w:r>
      <w:proofErr w:type="spellEnd"/>
      <w:r w:rsidRPr="009E6429">
        <w:rPr>
          <w:rFonts w:ascii="Book Antiqua" w:eastAsia="宋体" w:hAnsi="Book Antiqua" w:cs="宋体"/>
          <w:color w:val="000000"/>
          <w:kern w:val="0"/>
          <w:sz w:val="24"/>
          <w:szCs w:val="24"/>
          <w:lang w:eastAsia="zh-CN"/>
        </w:rPr>
        <w:t xml:space="preserve"> and ischemia/reperfusion injury in mice with fatty liver disease. </w:t>
      </w:r>
      <w:proofErr w:type="spellStart"/>
      <w:r w:rsidRPr="009E6429">
        <w:rPr>
          <w:rFonts w:ascii="Book Antiqua" w:eastAsia="宋体" w:hAnsi="Book Antiqua" w:cs="宋体"/>
          <w:i/>
          <w:iCs/>
          <w:color w:val="000000"/>
          <w:kern w:val="0"/>
          <w:sz w:val="24"/>
          <w:szCs w:val="24"/>
          <w:lang w:eastAsia="zh-CN"/>
        </w:rPr>
        <w:t>Hepatology</w:t>
      </w:r>
      <w:proofErr w:type="spellEnd"/>
      <w:r w:rsidRPr="009E6429">
        <w:rPr>
          <w:rFonts w:ascii="Book Antiqua" w:eastAsia="宋体" w:hAnsi="Book Antiqua" w:cs="宋体"/>
          <w:color w:val="000000"/>
          <w:kern w:val="0"/>
          <w:sz w:val="24"/>
          <w:szCs w:val="24"/>
          <w:lang w:eastAsia="zh-CN"/>
        </w:rPr>
        <w:t> 2004; </w:t>
      </w:r>
      <w:r w:rsidRPr="009E6429">
        <w:rPr>
          <w:rFonts w:ascii="Book Antiqua" w:eastAsia="宋体" w:hAnsi="Book Antiqua" w:cs="宋体"/>
          <w:b/>
          <w:bCs/>
          <w:color w:val="000000"/>
          <w:kern w:val="0"/>
          <w:sz w:val="24"/>
          <w:szCs w:val="24"/>
          <w:lang w:eastAsia="zh-CN"/>
        </w:rPr>
        <w:t>40</w:t>
      </w:r>
      <w:r w:rsidRPr="009E6429">
        <w:rPr>
          <w:rFonts w:ascii="Book Antiqua" w:eastAsia="宋体" w:hAnsi="Book Antiqua" w:cs="宋体"/>
          <w:color w:val="000000"/>
          <w:kern w:val="0"/>
          <w:sz w:val="24"/>
          <w:szCs w:val="24"/>
          <w:lang w:eastAsia="zh-CN"/>
        </w:rPr>
        <w:t>: 933-941 [PMID: 15382116 DOI: 10.1002/hep.20400]</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28 </w:t>
      </w:r>
      <w:proofErr w:type="spellStart"/>
      <w:r w:rsidRPr="009E6429">
        <w:rPr>
          <w:rFonts w:ascii="Book Antiqua" w:eastAsia="宋体" w:hAnsi="Book Antiqua" w:cs="宋体"/>
          <w:b/>
          <w:bCs/>
          <w:color w:val="000000"/>
          <w:kern w:val="0"/>
          <w:sz w:val="24"/>
          <w:szCs w:val="24"/>
          <w:lang w:eastAsia="zh-CN"/>
        </w:rPr>
        <w:t>Horiguchi</w:t>
      </w:r>
      <w:proofErr w:type="spellEnd"/>
      <w:r w:rsidRPr="009E6429">
        <w:rPr>
          <w:rFonts w:ascii="Book Antiqua" w:eastAsia="宋体" w:hAnsi="Book Antiqua" w:cs="宋体"/>
          <w:b/>
          <w:bCs/>
          <w:color w:val="000000"/>
          <w:kern w:val="0"/>
          <w:sz w:val="24"/>
          <w:szCs w:val="24"/>
          <w:lang w:eastAsia="zh-CN"/>
        </w:rPr>
        <w:t xml:space="preserve"> N</w:t>
      </w:r>
      <w:r w:rsidRPr="009E6429">
        <w:rPr>
          <w:rFonts w:ascii="Book Antiqua" w:eastAsia="宋体" w:hAnsi="Book Antiqua" w:cs="宋体"/>
          <w:color w:val="000000"/>
          <w:kern w:val="0"/>
          <w:sz w:val="24"/>
          <w:szCs w:val="24"/>
          <w:lang w:eastAsia="zh-CN"/>
        </w:rPr>
        <w:t xml:space="preserve">, Wang L, </w:t>
      </w:r>
      <w:proofErr w:type="spellStart"/>
      <w:r w:rsidRPr="009E6429">
        <w:rPr>
          <w:rFonts w:ascii="Book Antiqua" w:eastAsia="宋体" w:hAnsi="Book Antiqua" w:cs="宋体"/>
          <w:color w:val="000000"/>
          <w:kern w:val="0"/>
          <w:sz w:val="24"/>
          <w:szCs w:val="24"/>
          <w:lang w:eastAsia="zh-CN"/>
        </w:rPr>
        <w:t>Mukhopadhyay</w:t>
      </w:r>
      <w:proofErr w:type="spellEnd"/>
      <w:r w:rsidRPr="009E6429">
        <w:rPr>
          <w:rFonts w:ascii="Book Antiqua" w:eastAsia="宋体" w:hAnsi="Book Antiqua" w:cs="宋体"/>
          <w:color w:val="000000"/>
          <w:kern w:val="0"/>
          <w:sz w:val="24"/>
          <w:szCs w:val="24"/>
          <w:lang w:eastAsia="zh-CN"/>
        </w:rPr>
        <w:t xml:space="preserve"> P, Park O, </w:t>
      </w:r>
      <w:proofErr w:type="spellStart"/>
      <w:r w:rsidRPr="009E6429">
        <w:rPr>
          <w:rFonts w:ascii="Book Antiqua" w:eastAsia="宋体" w:hAnsi="Book Antiqua" w:cs="宋体"/>
          <w:color w:val="000000"/>
          <w:kern w:val="0"/>
          <w:sz w:val="24"/>
          <w:szCs w:val="24"/>
          <w:lang w:eastAsia="zh-CN"/>
        </w:rPr>
        <w:t>Jeong</w:t>
      </w:r>
      <w:proofErr w:type="spellEnd"/>
      <w:r w:rsidRPr="009E6429">
        <w:rPr>
          <w:rFonts w:ascii="Book Antiqua" w:eastAsia="宋体" w:hAnsi="Book Antiqua" w:cs="宋体"/>
          <w:color w:val="000000"/>
          <w:kern w:val="0"/>
          <w:sz w:val="24"/>
          <w:szCs w:val="24"/>
          <w:lang w:eastAsia="zh-CN"/>
        </w:rPr>
        <w:t xml:space="preserve"> WI, </w:t>
      </w:r>
      <w:proofErr w:type="spellStart"/>
      <w:r w:rsidRPr="009E6429">
        <w:rPr>
          <w:rFonts w:ascii="Book Antiqua" w:eastAsia="宋体" w:hAnsi="Book Antiqua" w:cs="宋体"/>
          <w:color w:val="000000"/>
          <w:kern w:val="0"/>
          <w:sz w:val="24"/>
          <w:szCs w:val="24"/>
          <w:lang w:eastAsia="zh-CN"/>
        </w:rPr>
        <w:t>Lafdil</w:t>
      </w:r>
      <w:proofErr w:type="spellEnd"/>
      <w:r w:rsidRPr="009E6429">
        <w:rPr>
          <w:rFonts w:ascii="Book Antiqua" w:eastAsia="宋体" w:hAnsi="Book Antiqua" w:cs="宋体"/>
          <w:color w:val="000000"/>
          <w:kern w:val="0"/>
          <w:sz w:val="24"/>
          <w:szCs w:val="24"/>
          <w:lang w:eastAsia="zh-CN"/>
        </w:rPr>
        <w:t xml:space="preserve"> F, </w:t>
      </w:r>
      <w:proofErr w:type="spellStart"/>
      <w:r w:rsidRPr="009E6429">
        <w:rPr>
          <w:rFonts w:ascii="Book Antiqua" w:eastAsia="宋体" w:hAnsi="Book Antiqua" w:cs="宋体"/>
          <w:color w:val="000000"/>
          <w:kern w:val="0"/>
          <w:sz w:val="24"/>
          <w:szCs w:val="24"/>
          <w:lang w:eastAsia="zh-CN"/>
        </w:rPr>
        <w:t>Osei-Hyiaman</w:t>
      </w:r>
      <w:proofErr w:type="spellEnd"/>
      <w:r w:rsidRPr="009E6429">
        <w:rPr>
          <w:rFonts w:ascii="Book Antiqua" w:eastAsia="宋体" w:hAnsi="Book Antiqua" w:cs="宋体"/>
          <w:color w:val="000000"/>
          <w:kern w:val="0"/>
          <w:sz w:val="24"/>
          <w:szCs w:val="24"/>
          <w:lang w:eastAsia="zh-CN"/>
        </w:rPr>
        <w:t xml:space="preserve"> D, </w:t>
      </w:r>
      <w:proofErr w:type="spellStart"/>
      <w:r w:rsidRPr="009E6429">
        <w:rPr>
          <w:rFonts w:ascii="Book Antiqua" w:eastAsia="宋体" w:hAnsi="Book Antiqua" w:cs="宋体"/>
          <w:color w:val="000000"/>
          <w:kern w:val="0"/>
          <w:sz w:val="24"/>
          <w:szCs w:val="24"/>
          <w:lang w:eastAsia="zh-CN"/>
        </w:rPr>
        <w:t>Moh</w:t>
      </w:r>
      <w:proofErr w:type="spellEnd"/>
      <w:r w:rsidRPr="009E6429">
        <w:rPr>
          <w:rFonts w:ascii="Book Antiqua" w:eastAsia="宋体" w:hAnsi="Book Antiqua" w:cs="宋体"/>
          <w:color w:val="000000"/>
          <w:kern w:val="0"/>
          <w:sz w:val="24"/>
          <w:szCs w:val="24"/>
          <w:lang w:eastAsia="zh-CN"/>
        </w:rPr>
        <w:t xml:space="preserve"> A, Fu XY, </w:t>
      </w:r>
      <w:proofErr w:type="spellStart"/>
      <w:r w:rsidRPr="009E6429">
        <w:rPr>
          <w:rFonts w:ascii="Book Antiqua" w:eastAsia="宋体" w:hAnsi="Book Antiqua" w:cs="宋体"/>
          <w:color w:val="000000"/>
          <w:kern w:val="0"/>
          <w:sz w:val="24"/>
          <w:szCs w:val="24"/>
          <w:lang w:eastAsia="zh-CN"/>
        </w:rPr>
        <w:t>Pacher</w:t>
      </w:r>
      <w:proofErr w:type="spellEnd"/>
      <w:r w:rsidRPr="009E6429">
        <w:rPr>
          <w:rFonts w:ascii="Book Antiqua" w:eastAsia="宋体" w:hAnsi="Book Antiqua" w:cs="宋体"/>
          <w:color w:val="000000"/>
          <w:kern w:val="0"/>
          <w:sz w:val="24"/>
          <w:szCs w:val="24"/>
          <w:lang w:eastAsia="zh-CN"/>
        </w:rPr>
        <w:t xml:space="preserve"> P, </w:t>
      </w:r>
      <w:proofErr w:type="spellStart"/>
      <w:r w:rsidRPr="009E6429">
        <w:rPr>
          <w:rFonts w:ascii="Book Antiqua" w:eastAsia="宋体" w:hAnsi="Book Antiqua" w:cs="宋体"/>
          <w:color w:val="000000"/>
          <w:kern w:val="0"/>
          <w:sz w:val="24"/>
          <w:szCs w:val="24"/>
          <w:lang w:eastAsia="zh-CN"/>
        </w:rPr>
        <w:t>Kunos</w:t>
      </w:r>
      <w:proofErr w:type="spellEnd"/>
      <w:r w:rsidRPr="009E6429">
        <w:rPr>
          <w:rFonts w:ascii="Book Antiqua" w:eastAsia="宋体" w:hAnsi="Book Antiqua" w:cs="宋体"/>
          <w:color w:val="000000"/>
          <w:kern w:val="0"/>
          <w:sz w:val="24"/>
          <w:szCs w:val="24"/>
          <w:lang w:eastAsia="zh-CN"/>
        </w:rPr>
        <w:t xml:space="preserve"> G, </w:t>
      </w:r>
      <w:proofErr w:type="spellStart"/>
      <w:r w:rsidRPr="009E6429">
        <w:rPr>
          <w:rFonts w:ascii="Book Antiqua" w:eastAsia="宋体" w:hAnsi="Book Antiqua" w:cs="宋体"/>
          <w:color w:val="000000"/>
          <w:kern w:val="0"/>
          <w:sz w:val="24"/>
          <w:szCs w:val="24"/>
          <w:lang w:eastAsia="zh-CN"/>
        </w:rPr>
        <w:t>Gao</w:t>
      </w:r>
      <w:proofErr w:type="spellEnd"/>
      <w:r w:rsidRPr="009E6429">
        <w:rPr>
          <w:rFonts w:ascii="Book Antiqua" w:eastAsia="宋体" w:hAnsi="Book Antiqua" w:cs="宋体"/>
          <w:color w:val="000000"/>
          <w:kern w:val="0"/>
          <w:sz w:val="24"/>
          <w:szCs w:val="24"/>
          <w:lang w:eastAsia="zh-CN"/>
        </w:rPr>
        <w:t xml:space="preserve"> B. Cell type-dependent pro- and anti-inflammatory role of signal transducer and activator of transcription 3 in alcoholic liver injury. </w:t>
      </w:r>
      <w:r w:rsidRPr="009E6429">
        <w:rPr>
          <w:rFonts w:ascii="Book Antiqua" w:eastAsia="宋体" w:hAnsi="Book Antiqua" w:cs="宋体"/>
          <w:i/>
          <w:iCs/>
          <w:color w:val="000000"/>
          <w:kern w:val="0"/>
          <w:sz w:val="24"/>
          <w:szCs w:val="24"/>
          <w:lang w:eastAsia="zh-CN"/>
        </w:rPr>
        <w:t>Gastroenterology</w:t>
      </w:r>
      <w:r w:rsidRPr="009E6429">
        <w:rPr>
          <w:rFonts w:ascii="Book Antiqua" w:eastAsia="宋体" w:hAnsi="Book Antiqua" w:cs="宋体"/>
          <w:color w:val="000000"/>
          <w:kern w:val="0"/>
          <w:sz w:val="24"/>
          <w:szCs w:val="24"/>
          <w:lang w:eastAsia="zh-CN"/>
        </w:rPr>
        <w:t> 2008; </w:t>
      </w:r>
      <w:r w:rsidRPr="009E6429">
        <w:rPr>
          <w:rFonts w:ascii="Book Antiqua" w:eastAsia="宋体" w:hAnsi="Book Antiqua" w:cs="宋体"/>
          <w:b/>
          <w:bCs/>
          <w:color w:val="000000"/>
          <w:kern w:val="0"/>
          <w:sz w:val="24"/>
          <w:szCs w:val="24"/>
          <w:lang w:eastAsia="zh-CN"/>
        </w:rPr>
        <w:t>134</w:t>
      </w:r>
      <w:r w:rsidRPr="009E6429">
        <w:rPr>
          <w:rFonts w:ascii="Book Antiqua" w:eastAsia="宋体" w:hAnsi="Book Antiqua" w:cs="宋体"/>
          <w:color w:val="000000"/>
          <w:kern w:val="0"/>
          <w:sz w:val="24"/>
          <w:szCs w:val="24"/>
          <w:lang w:eastAsia="zh-CN"/>
        </w:rPr>
        <w:t>: 1148-1158 [PMID: 18395093 DOI: 10.1053/j.gastro.2008.01.016]</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29 </w:t>
      </w:r>
      <w:r w:rsidRPr="009E6429">
        <w:rPr>
          <w:rFonts w:ascii="Book Antiqua" w:eastAsia="宋体" w:hAnsi="Book Antiqua" w:cs="宋体"/>
          <w:b/>
          <w:bCs/>
          <w:color w:val="000000"/>
          <w:kern w:val="0"/>
          <w:sz w:val="24"/>
          <w:szCs w:val="24"/>
          <w:lang w:eastAsia="zh-CN"/>
        </w:rPr>
        <w:t>Yin M</w:t>
      </w:r>
      <w:r w:rsidRPr="009E6429">
        <w:rPr>
          <w:rFonts w:ascii="Book Antiqua" w:eastAsia="宋体" w:hAnsi="Book Antiqua" w:cs="宋体"/>
          <w:color w:val="000000"/>
          <w:kern w:val="0"/>
          <w:sz w:val="24"/>
          <w:szCs w:val="24"/>
          <w:lang w:eastAsia="zh-CN"/>
        </w:rPr>
        <w:t xml:space="preserve">, Wheeler MD, </w:t>
      </w:r>
      <w:proofErr w:type="spellStart"/>
      <w:r w:rsidRPr="009E6429">
        <w:rPr>
          <w:rFonts w:ascii="Book Antiqua" w:eastAsia="宋体" w:hAnsi="Book Antiqua" w:cs="宋体"/>
          <w:color w:val="000000"/>
          <w:kern w:val="0"/>
          <w:sz w:val="24"/>
          <w:szCs w:val="24"/>
          <w:lang w:eastAsia="zh-CN"/>
        </w:rPr>
        <w:t>Kono</w:t>
      </w:r>
      <w:proofErr w:type="spellEnd"/>
      <w:r w:rsidRPr="009E6429">
        <w:rPr>
          <w:rFonts w:ascii="Book Antiqua" w:eastAsia="宋体" w:hAnsi="Book Antiqua" w:cs="宋体"/>
          <w:color w:val="000000"/>
          <w:kern w:val="0"/>
          <w:sz w:val="24"/>
          <w:szCs w:val="24"/>
          <w:lang w:eastAsia="zh-CN"/>
        </w:rPr>
        <w:t xml:space="preserve"> H, Bradford BU, </w:t>
      </w:r>
      <w:proofErr w:type="spellStart"/>
      <w:r w:rsidRPr="009E6429">
        <w:rPr>
          <w:rFonts w:ascii="Book Antiqua" w:eastAsia="宋体" w:hAnsi="Book Antiqua" w:cs="宋体"/>
          <w:color w:val="000000"/>
          <w:kern w:val="0"/>
          <w:sz w:val="24"/>
          <w:szCs w:val="24"/>
          <w:lang w:eastAsia="zh-CN"/>
        </w:rPr>
        <w:t>Gallucci</w:t>
      </w:r>
      <w:proofErr w:type="spellEnd"/>
      <w:r w:rsidRPr="009E6429">
        <w:rPr>
          <w:rFonts w:ascii="Book Antiqua" w:eastAsia="宋体" w:hAnsi="Book Antiqua" w:cs="宋体"/>
          <w:color w:val="000000"/>
          <w:kern w:val="0"/>
          <w:sz w:val="24"/>
          <w:szCs w:val="24"/>
          <w:lang w:eastAsia="zh-CN"/>
        </w:rPr>
        <w:t xml:space="preserve"> RM, Luster MI, Thurman RG. </w:t>
      </w:r>
      <w:proofErr w:type="gramStart"/>
      <w:r w:rsidRPr="009E6429">
        <w:rPr>
          <w:rFonts w:ascii="Book Antiqua" w:eastAsia="宋体" w:hAnsi="Book Antiqua" w:cs="宋体"/>
          <w:color w:val="000000"/>
          <w:kern w:val="0"/>
          <w:sz w:val="24"/>
          <w:szCs w:val="24"/>
          <w:lang w:eastAsia="zh-CN"/>
        </w:rPr>
        <w:t xml:space="preserve">Essential role of tumor necrosis factor alpha in alcohol-induced liver injury in </w:t>
      </w:r>
      <w:r w:rsidRPr="009E6429">
        <w:rPr>
          <w:rFonts w:ascii="Book Antiqua" w:eastAsia="宋体" w:hAnsi="Book Antiqua" w:cs="宋体"/>
          <w:color w:val="000000"/>
          <w:kern w:val="0"/>
          <w:sz w:val="24"/>
          <w:szCs w:val="24"/>
          <w:lang w:eastAsia="zh-CN"/>
        </w:rPr>
        <w:lastRenderedPageBreak/>
        <w:t>mice.</w:t>
      </w:r>
      <w:proofErr w:type="gramEnd"/>
      <w:r w:rsidRPr="009E6429">
        <w:rPr>
          <w:rFonts w:ascii="Book Antiqua" w:eastAsia="宋体" w:hAnsi="Book Antiqua" w:cs="宋体"/>
          <w:color w:val="000000"/>
          <w:kern w:val="0"/>
          <w:sz w:val="24"/>
          <w:szCs w:val="24"/>
          <w:lang w:eastAsia="zh-CN"/>
        </w:rPr>
        <w:t> </w:t>
      </w:r>
      <w:r w:rsidRPr="009E6429">
        <w:rPr>
          <w:rFonts w:ascii="Book Antiqua" w:eastAsia="宋体" w:hAnsi="Book Antiqua" w:cs="宋体"/>
          <w:i/>
          <w:iCs/>
          <w:color w:val="000000"/>
          <w:kern w:val="0"/>
          <w:sz w:val="24"/>
          <w:szCs w:val="24"/>
          <w:lang w:eastAsia="zh-CN"/>
        </w:rPr>
        <w:t>Gastroenterology</w:t>
      </w:r>
      <w:r w:rsidRPr="009E6429">
        <w:rPr>
          <w:rFonts w:ascii="Book Antiqua" w:eastAsia="宋体" w:hAnsi="Book Antiqua" w:cs="宋体"/>
          <w:color w:val="000000"/>
          <w:kern w:val="0"/>
          <w:sz w:val="24"/>
          <w:szCs w:val="24"/>
          <w:lang w:eastAsia="zh-CN"/>
        </w:rPr>
        <w:t> 1999; </w:t>
      </w:r>
      <w:r w:rsidRPr="009E6429">
        <w:rPr>
          <w:rFonts w:ascii="Book Antiqua" w:eastAsia="宋体" w:hAnsi="Book Antiqua" w:cs="宋体"/>
          <w:b/>
          <w:bCs/>
          <w:color w:val="000000"/>
          <w:kern w:val="0"/>
          <w:sz w:val="24"/>
          <w:szCs w:val="24"/>
          <w:lang w:eastAsia="zh-CN"/>
        </w:rPr>
        <w:t>117</w:t>
      </w:r>
      <w:r w:rsidRPr="009E6429">
        <w:rPr>
          <w:rFonts w:ascii="Book Antiqua" w:eastAsia="宋体" w:hAnsi="Book Antiqua" w:cs="宋体"/>
          <w:color w:val="000000"/>
          <w:kern w:val="0"/>
          <w:sz w:val="24"/>
          <w:szCs w:val="24"/>
          <w:lang w:eastAsia="zh-CN"/>
        </w:rPr>
        <w:t>: 942-952 [PMID: 10500078</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DOI: 10.1016/S0016-5085(99)70354-9]</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30 </w:t>
      </w:r>
      <w:r w:rsidRPr="009E6429">
        <w:rPr>
          <w:rFonts w:ascii="Book Antiqua" w:eastAsia="宋体" w:hAnsi="Book Antiqua" w:cs="宋体"/>
          <w:b/>
          <w:bCs/>
          <w:color w:val="000000"/>
          <w:kern w:val="0"/>
          <w:sz w:val="24"/>
          <w:szCs w:val="24"/>
          <w:lang w:eastAsia="zh-CN"/>
        </w:rPr>
        <w:t>Thakur V</w:t>
      </w:r>
      <w:r w:rsidRPr="009E6429">
        <w:rPr>
          <w:rFonts w:ascii="Book Antiqua" w:eastAsia="宋体" w:hAnsi="Book Antiqua" w:cs="宋体"/>
          <w:color w:val="000000"/>
          <w:kern w:val="0"/>
          <w:sz w:val="24"/>
          <w:szCs w:val="24"/>
          <w:lang w:eastAsia="zh-CN"/>
        </w:rPr>
        <w:t xml:space="preserve">, Pritchard MT, McMullen MR, Wang Q, Nagy LE. Chronic ethanol feeding increases activation of NADPH oxidase by lipopolysaccharide in rat </w:t>
      </w:r>
      <w:proofErr w:type="spellStart"/>
      <w:r w:rsidRPr="009E6429">
        <w:rPr>
          <w:rFonts w:ascii="Book Antiqua" w:eastAsia="宋体" w:hAnsi="Book Antiqua" w:cs="宋体"/>
          <w:color w:val="000000"/>
          <w:kern w:val="0"/>
          <w:sz w:val="24"/>
          <w:szCs w:val="24"/>
          <w:lang w:eastAsia="zh-CN"/>
        </w:rPr>
        <w:t>Kupffer</w:t>
      </w:r>
      <w:proofErr w:type="spellEnd"/>
      <w:r w:rsidRPr="009E6429">
        <w:rPr>
          <w:rFonts w:ascii="Book Antiqua" w:eastAsia="宋体" w:hAnsi="Book Antiqua" w:cs="宋体"/>
          <w:color w:val="000000"/>
          <w:kern w:val="0"/>
          <w:sz w:val="24"/>
          <w:szCs w:val="24"/>
          <w:lang w:eastAsia="zh-CN"/>
        </w:rPr>
        <w:t xml:space="preserve"> cells: role of increased reactive oxygen in LPS-stimulated ERK1/2 activation and TNF-alpha production. </w:t>
      </w:r>
      <w:r w:rsidRPr="009E6429">
        <w:rPr>
          <w:rFonts w:ascii="Book Antiqua" w:eastAsia="宋体" w:hAnsi="Book Antiqua" w:cs="宋体"/>
          <w:i/>
          <w:iCs/>
          <w:color w:val="000000"/>
          <w:kern w:val="0"/>
          <w:sz w:val="24"/>
          <w:szCs w:val="24"/>
          <w:lang w:eastAsia="zh-CN"/>
        </w:rPr>
        <w:t xml:space="preserve">J </w:t>
      </w:r>
      <w:proofErr w:type="spellStart"/>
      <w:r w:rsidRPr="009E6429">
        <w:rPr>
          <w:rFonts w:ascii="Book Antiqua" w:eastAsia="宋体" w:hAnsi="Book Antiqua" w:cs="宋体"/>
          <w:i/>
          <w:iCs/>
          <w:color w:val="000000"/>
          <w:kern w:val="0"/>
          <w:sz w:val="24"/>
          <w:szCs w:val="24"/>
          <w:lang w:eastAsia="zh-CN"/>
        </w:rPr>
        <w:t>Leukoc</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Biol</w:t>
      </w:r>
      <w:proofErr w:type="spellEnd"/>
      <w:r w:rsidRPr="009E6429">
        <w:rPr>
          <w:rFonts w:ascii="Book Antiqua" w:eastAsia="宋体" w:hAnsi="Book Antiqua" w:cs="宋体"/>
          <w:color w:val="000000"/>
          <w:kern w:val="0"/>
          <w:sz w:val="24"/>
          <w:szCs w:val="24"/>
          <w:lang w:eastAsia="zh-CN"/>
        </w:rPr>
        <w:t> 2006; </w:t>
      </w:r>
      <w:r w:rsidRPr="009E6429">
        <w:rPr>
          <w:rFonts w:ascii="Book Antiqua" w:eastAsia="宋体" w:hAnsi="Book Antiqua" w:cs="宋体"/>
          <w:b/>
          <w:bCs/>
          <w:color w:val="000000"/>
          <w:kern w:val="0"/>
          <w:sz w:val="24"/>
          <w:szCs w:val="24"/>
          <w:lang w:eastAsia="zh-CN"/>
        </w:rPr>
        <w:t>79</w:t>
      </w:r>
      <w:r w:rsidRPr="009E6429">
        <w:rPr>
          <w:rFonts w:ascii="Book Antiqua" w:eastAsia="宋体" w:hAnsi="Book Antiqua" w:cs="宋体"/>
          <w:color w:val="000000"/>
          <w:kern w:val="0"/>
          <w:sz w:val="24"/>
          <w:szCs w:val="24"/>
          <w:lang w:eastAsia="zh-CN"/>
        </w:rPr>
        <w:t>: 1348-1356 [PMID: 16554353 DOI: 10.1189/jlb.1005613]</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31 </w:t>
      </w:r>
      <w:r w:rsidRPr="009E6429">
        <w:rPr>
          <w:rFonts w:ascii="Book Antiqua" w:eastAsia="宋体" w:hAnsi="Book Antiqua" w:cs="宋体"/>
          <w:b/>
          <w:bCs/>
          <w:color w:val="000000"/>
          <w:kern w:val="0"/>
          <w:sz w:val="24"/>
          <w:szCs w:val="24"/>
          <w:lang w:eastAsia="zh-CN"/>
        </w:rPr>
        <w:t xml:space="preserve">De </w:t>
      </w:r>
      <w:proofErr w:type="spellStart"/>
      <w:r w:rsidRPr="009E6429">
        <w:rPr>
          <w:rFonts w:ascii="Book Antiqua" w:eastAsia="宋体" w:hAnsi="Book Antiqua" w:cs="宋体"/>
          <w:b/>
          <w:bCs/>
          <w:color w:val="000000"/>
          <w:kern w:val="0"/>
          <w:sz w:val="24"/>
          <w:szCs w:val="24"/>
          <w:lang w:eastAsia="zh-CN"/>
        </w:rPr>
        <w:t>Minicis</w:t>
      </w:r>
      <w:proofErr w:type="spellEnd"/>
      <w:r w:rsidRPr="009E6429">
        <w:rPr>
          <w:rFonts w:ascii="Book Antiqua" w:eastAsia="宋体" w:hAnsi="Book Antiqua" w:cs="宋体"/>
          <w:b/>
          <w:bCs/>
          <w:color w:val="000000"/>
          <w:kern w:val="0"/>
          <w:sz w:val="24"/>
          <w:szCs w:val="24"/>
          <w:lang w:eastAsia="zh-CN"/>
        </w:rPr>
        <w:t xml:space="preserve"> S</w:t>
      </w:r>
      <w:r w:rsidRPr="009E6429">
        <w:rPr>
          <w:rFonts w:ascii="Book Antiqua" w:eastAsia="宋体" w:hAnsi="Book Antiqua" w:cs="宋体"/>
          <w:color w:val="000000"/>
          <w:kern w:val="0"/>
          <w:sz w:val="24"/>
          <w:szCs w:val="24"/>
          <w:lang w:eastAsia="zh-CN"/>
        </w:rPr>
        <w:t>, Brenner DA. Oxidative stress in alcoholic liver disease: role of NADPH oxidase complex. </w:t>
      </w:r>
      <w:r w:rsidRPr="009E6429">
        <w:rPr>
          <w:rFonts w:ascii="Book Antiqua" w:eastAsia="宋体" w:hAnsi="Book Antiqua" w:cs="宋体"/>
          <w:i/>
          <w:iCs/>
          <w:color w:val="000000"/>
          <w:kern w:val="0"/>
          <w:sz w:val="24"/>
          <w:szCs w:val="24"/>
          <w:lang w:eastAsia="zh-CN"/>
        </w:rPr>
        <w:t xml:space="preserve">J </w:t>
      </w:r>
      <w:proofErr w:type="spellStart"/>
      <w:r w:rsidRPr="009E6429">
        <w:rPr>
          <w:rFonts w:ascii="Book Antiqua" w:eastAsia="宋体" w:hAnsi="Book Antiqua" w:cs="宋体"/>
          <w:i/>
          <w:iCs/>
          <w:color w:val="000000"/>
          <w:kern w:val="0"/>
          <w:sz w:val="24"/>
          <w:szCs w:val="24"/>
          <w:lang w:eastAsia="zh-CN"/>
        </w:rPr>
        <w:t>Gastroenterol</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Hepatol</w:t>
      </w:r>
      <w:proofErr w:type="spellEnd"/>
      <w:r w:rsidRPr="009E6429">
        <w:rPr>
          <w:rFonts w:ascii="Book Antiqua" w:eastAsia="宋体" w:hAnsi="Book Antiqua" w:cs="宋体"/>
          <w:color w:val="000000"/>
          <w:kern w:val="0"/>
          <w:sz w:val="24"/>
          <w:szCs w:val="24"/>
          <w:lang w:eastAsia="zh-CN"/>
        </w:rPr>
        <w:t> 2008; </w:t>
      </w:r>
      <w:r w:rsidRPr="009E6429">
        <w:rPr>
          <w:rFonts w:ascii="Book Antiqua" w:eastAsia="宋体" w:hAnsi="Book Antiqua" w:cs="宋体"/>
          <w:b/>
          <w:bCs/>
          <w:color w:val="000000"/>
          <w:kern w:val="0"/>
          <w:sz w:val="24"/>
          <w:szCs w:val="24"/>
          <w:lang w:eastAsia="zh-CN"/>
        </w:rPr>
        <w:t xml:space="preserve">23 </w:t>
      </w:r>
      <w:proofErr w:type="spellStart"/>
      <w:r w:rsidRPr="009E6429">
        <w:rPr>
          <w:rFonts w:ascii="Book Antiqua" w:eastAsia="宋体" w:hAnsi="Book Antiqua" w:cs="宋体"/>
          <w:b/>
          <w:bCs/>
          <w:color w:val="000000"/>
          <w:kern w:val="0"/>
          <w:sz w:val="24"/>
          <w:szCs w:val="24"/>
          <w:lang w:eastAsia="zh-CN"/>
        </w:rPr>
        <w:t>Suppl</w:t>
      </w:r>
      <w:proofErr w:type="spellEnd"/>
      <w:r w:rsidRPr="009E6429">
        <w:rPr>
          <w:rFonts w:ascii="Book Antiqua" w:eastAsia="宋体" w:hAnsi="Book Antiqua" w:cs="宋体"/>
          <w:b/>
          <w:bCs/>
          <w:color w:val="000000"/>
          <w:kern w:val="0"/>
          <w:sz w:val="24"/>
          <w:szCs w:val="24"/>
          <w:lang w:eastAsia="zh-CN"/>
        </w:rPr>
        <w:t xml:space="preserve"> 1</w:t>
      </w:r>
      <w:r w:rsidRPr="009E6429">
        <w:rPr>
          <w:rFonts w:ascii="Book Antiqua" w:eastAsia="宋体" w:hAnsi="Book Antiqua" w:cs="宋体"/>
          <w:color w:val="000000"/>
          <w:kern w:val="0"/>
          <w:sz w:val="24"/>
          <w:szCs w:val="24"/>
          <w:lang w:eastAsia="zh-CN"/>
        </w:rPr>
        <w:t>: S98-103 [PMID: 18336675 DOI: 10.1111/j.1440-1746.2007.05277.x]</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32 </w:t>
      </w:r>
      <w:r w:rsidRPr="009E6429">
        <w:rPr>
          <w:rFonts w:ascii="Book Antiqua" w:eastAsia="宋体" w:hAnsi="Book Antiqua" w:cs="宋体"/>
          <w:b/>
          <w:bCs/>
          <w:color w:val="000000"/>
          <w:kern w:val="0"/>
          <w:sz w:val="24"/>
          <w:szCs w:val="24"/>
          <w:lang w:eastAsia="zh-CN"/>
        </w:rPr>
        <w:t>Cui K</w:t>
      </w:r>
      <w:r w:rsidRPr="009E6429">
        <w:rPr>
          <w:rFonts w:ascii="Book Antiqua" w:eastAsia="宋体" w:hAnsi="Book Antiqua" w:cs="宋体"/>
          <w:color w:val="000000"/>
          <w:kern w:val="0"/>
          <w:sz w:val="24"/>
          <w:szCs w:val="24"/>
          <w:lang w:eastAsia="zh-CN"/>
        </w:rPr>
        <w:t xml:space="preserve">, Yan G, </w:t>
      </w:r>
      <w:proofErr w:type="spellStart"/>
      <w:r w:rsidRPr="009E6429">
        <w:rPr>
          <w:rFonts w:ascii="Book Antiqua" w:eastAsia="宋体" w:hAnsi="Book Antiqua" w:cs="宋体"/>
          <w:color w:val="000000"/>
          <w:kern w:val="0"/>
          <w:sz w:val="24"/>
          <w:szCs w:val="24"/>
          <w:lang w:eastAsia="zh-CN"/>
        </w:rPr>
        <w:t>Xu</w:t>
      </w:r>
      <w:proofErr w:type="spellEnd"/>
      <w:r w:rsidRPr="009E6429">
        <w:rPr>
          <w:rFonts w:ascii="Book Antiqua" w:eastAsia="宋体" w:hAnsi="Book Antiqua" w:cs="宋体"/>
          <w:color w:val="000000"/>
          <w:kern w:val="0"/>
          <w:sz w:val="24"/>
          <w:szCs w:val="24"/>
          <w:lang w:eastAsia="zh-CN"/>
        </w:rPr>
        <w:t xml:space="preserve"> C, Chen Y, Wang J, Zhou R, </w:t>
      </w:r>
      <w:proofErr w:type="spellStart"/>
      <w:r w:rsidRPr="009E6429">
        <w:rPr>
          <w:rFonts w:ascii="Book Antiqua" w:eastAsia="宋体" w:hAnsi="Book Antiqua" w:cs="宋体"/>
          <w:color w:val="000000"/>
          <w:kern w:val="0"/>
          <w:sz w:val="24"/>
          <w:szCs w:val="24"/>
          <w:lang w:eastAsia="zh-CN"/>
        </w:rPr>
        <w:t>Bai</w:t>
      </w:r>
      <w:proofErr w:type="spellEnd"/>
      <w:r w:rsidRPr="009E6429">
        <w:rPr>
          <w:rFonts w:ascii="Book Antiqua" w:eastAsia="宋体" w:hAnsi="Book Antiqua" w:cs="宋体"/>
          <w:color w:val="000000"/>
          <w:kern w:val="0"/>
          <w:sz w:val="24"/>
          <w:szCs w:val="24"/>
          <w:lang w:eastAsia="zh-CN"/>
        </w:rPr>
        <w:t xml:space="preserve"> L, </w:t>
      </w:r>
      <w:proofErr w:type="spellStart"/>
      <w:r w:rsidRPr="009E6429">
        <w:rPr>
          <w:rFonts w:ascii="Book Antiqua" w:eastAsia="宋体" w:hAnsi="Book Antiqua" w:cs="宋体"/>
          <w:color w:val="000000"/>
          <w:kern w:val="0"/>
          <w:sz w:val="24"/>
          <w:szCs w:val="24"/>
          <w:lang w:eastAsia="zh-CN"/>
        </w:rPr>
        <w:t>Lian</w:t>
      </w:r>
      <w:proofErr w:type="spellEnd"/>
      <w:r w:rsidRPr="009E6429">
        <w:rPr>
          <w:rFonts w:ascii="Book Antiqua" w:eastAsia="宋体" w:hAnsi="Book Antiqua" w:cs="宋体"/>
          <w:color w:val="000000"/>
          <w:kern w:val="0"/>
          <w:sz w:val="24"/>
          <w:szCs w:val="24"/>
          <w:lang w:eastAsia="zh-CN"/>
        </w:rPr>
        <w:t xml:space="preserve"> Z, Wei H, Sun R, </w:t>
      </w:r>
      <w:proofErr w:type="spellStart"/>
      <w:r w:rsidRPr="009E6429">
        <w:rPr>
          <w:rFonts w:ascii="Book Antiqua" w:eastAsia="宋体" w:hAnsi="Book Antiqua" w:cs="宋体"/>
          <w:color w:val="000000"/>
          <w:kern w:val="0"/>
          <w:sz w:val="24"/>
          <w:szCs w:val="24"/>
          <w:lang w:eastAsia="zh-CN"/>
        </w:rPr>
        <w:t>Tian</w:t>
      </w:r>
      <w:proofErr w:type="spellEnd"/>
      <w:r w:rsidRPr="009E6429">
        <w:rPr>
          <w:rFonts w:ascii="Book Antiqua" w:eastAsia="宋体" w:hAnsi="Book Antiqua" w:cs="宋体"/>
          <w:color w:val="000000"/>
          <w:kern w:val="0"/>
          <w:sz w:val="24"/>
          <w:szCs w:val="24"/>
          <w:lang w:eastAsia="zh-CN"/>
        </w:rPr>
        <w:t xml:space="preserve"> Z. Invariant NKT cells promote alcohol-induced </w:t>
      </w:r>
      <w:proofErr w:type="spellStart"/>
      <w:r w:rsidRPr="009E6429">
        <w:rPr>
          <w:rFonts w:ascii="Book Antiqua" w:eastAsia="宋体" w:hAnsi="Book Antiqua" w:cs="宋体"/>
          <w:color w:val="000000"/>
          <w:kern w:val="0"/>
          <w:sz w:val="24"/>
          <w:szCs w:val="24"/>
          <w:lang w:eastAsia="zh-CN"/>
        </w:rPr>
        <w:t>steatohepatitis</w:t>
      </w:r>
      <w:proofErr w:type="spellEnd"/>
      <w:r w:rsidRPr="009E6429">
        <w:rPr>
          <w:rFonts w:ascii="Book Antiqua" w:eastAsia="宋体" w:hAnsi="Book Antiqua" w:cs="宋体"/>
          <w:color w:val="000000"/>
          <w:kern w:val="0"/>
          <w:sz w:val="24"/>
          <w:szCs w:val="24"/>
          <w:lang w:eastAsia="zh-CN"/>
        </w:rPr>
        <w:t xml:space="preserve"> through interleukin-1β in mice. </w:t>
      </w:r>
      <w:r w:rsidRPr="009E6429">
        <w:rPr>
          <w:rFonts w:ascii="Book Antiqua" w:eastAsia="宋体" w:hAnsi="Book Antiqua" w:cs="宋体"/>
          <w:i/>
          <w:iCs/>
          <w:color w:val="000000"/>
          <w:kern w:val="0"/>
          <w:sz w:val="24"/>
          <w:szCs w:val="24"/>
          <w:lang w:eastAsia="zh-CN"/>
        </w:rPr>
        <w:t xml:space="preserve">J </w:t>
      </w:r>
      <w:proofErr w:type="spellStart"/>
      <w:r w:rsidRPr="009E6429">
        <w:rPr>
          <w:rFonts w:ascii="Book Antiqua" w:eastAsia="宋体" w:hAnsi="Book Antiqua" w:cs="宋体"/>
          <w:i/>
          <w:iCs/>
          <w:color w:val="000000"/>
          <w:kern w:val="0"/>
          <w:sz w:val="24"/>
          <w:szCs w:val="24"/>
          <w:lang w:eastAsia="zh-CN"/>
        </w:rPr>
        <w:t>Hepatol</w:t>
      </w:r>
      <w:proofErr w:type="spellEnd"/>
      <w:r w:rsidRPr="009E6429">
        <w:rPr>
          <w:rFonts w:ascii="Book Antiqua" w:eastAsia="宋体" w:hAnsi="Book Antiqua" w:cs="宋体"/>
          <w:color w:val="000000"/>
          <w:kern w:val="0"/>
          <w:sz w:val="24"/>
          <w:szCs w:val="24"/>
          <w:lang w:eastAsia="zh-CN"/>
        </w:rPr>
        <w:t> 2015; </w:t>
      </w:r>
      <w:r w:rsidRPr="009E6429">
        <w:rPr>
          <w:rFonts w:ascii="Book Antiqua" w:eastAsia="宋体" w:hAnsi="Book Antiqua" w:cs="宋体"/>
          <w:b/>
          <w:bCs/>
          <w:color w:val="000000"/>
          <w:kern w:val="0"/>
          <w:sz w:val="24"/>
          <w:szCs w:val="24"/>
          <w:lang w:eastAsia="zh-CN"/>
        </w:rPr>
        <w:t>62</w:t>
      </w:r>
      <w:r w:rsidRPr="009E6429">
        <w:rPr>
          <w:rFonts w:ascii="Book Antiqua" w:eastAsia="宋体" w:hAnsi="Book Antiqua" w:cs="宋体"/>
          <w:color w:val="000000"/>
          <w:kern w:val="0"/>
          <w:sz w:val="24"/>
          <w:szCs w:val="24"/>
          <w:lang w:eastAsia="zh-CN"/>
        </w:rPr>
        <w:t>: 1311-1318 [PMID: 25582105 DOI: 10.1016/j.jhep.2014.12.027]</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33 </w:t>
      </w:r>
      <w:proofErr w:type="spellStart"/>
      <w:r w:rsidRPr="009E6429">
        <w:rPr>
          <w:rFonts w:ascii="Book Antiqua" w:eastAsia="宋体" w:hAnsi="Book Antiqua" w:cs="宋体"/>
          <w:b/>
          <w:bCs/>
          <w:color w:val="000000"/>
          <w:kern w:val="0"/>
          <w:sz w:val="24"/>
          <w:szCs w:val="24"/>
          <w:lang w:eastAsia="zh-CN"/>
        </w:rPr>
        <w:t>Gandhirajan</w:t>
      </w:r>
      <w:proofErr w:type="spellEnd"/>
      <w:r w:rsidRPr="009E6429">
        <w:rPr>
          <w:rFonts w:ascii="Book Antiqua" w:eastAsia="宋体" w:hAnsi="Book Antiqua" w:cs="宋体"/>
          <w:b/>
          <w:bCs/>
          <w:color w:val="000000"/>
          <w:kern w:val="0"/>
          <w:sz w:val="24"/>
          <w:szCs w:val="24"/>
          <w:lang w:eastAsia="zh-CN"/>
        </w:rPr>
        <w:t xml:space="preserve"> RK</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Meng</w:t>
      </w:r>
      <w:proofErr w:type="spellEnd"/>
      <w:r w:rsidRPr="009E6429">
        <w:rPr>
          <w:rFonts w:ascii="Book Antiqua" w:eastAsia="宋体" w:hAnsi="Book Antiqua" w:cs="宋体"/>
          <w:color w:val="000000"/>
          <w:kern w:val="0"/>
          <w:sz w:val="24"/>
          <w:szCs w:val="24"/>
          <w:lang w:eastAsia="zh-CN"/>
        </w:rPr>
        <w:t xml:space="preserve"> S, </w:t>
      </w:r>
      <w:proofErr w:type="spellStart"/>
      <w:r w:rsidRPr="009E6429">
        <w:rPr>
          <w:rFonts w:ascii="Book Antiqua" w:eastAsia="宋体" w:hAnsi="Book Antiqua" w:cs="宋体"/>
          <w:color w:val="000000"/>
          <w:kern w:val="0"/>
          <w:sz w:val="24"/>
          <w:szCs w:val="24"/>
          <w:lang w:eastAsia="zh-CN"/>
        </w:rPr>
        <w:t>Chandramoorthy</w:t>
      </w:r>
      <w:proofErr w:type="spellEnd"/>
      <w:r w:rsidRPr="009E6429">
        <w:rPr>
          <w:rFonts w:ascii="Book Antiqua" w:eastAsia="宋体" w:hAnsi="Book Antiqua" w:cs="宋体"/>
          <w:color w:val="000000"/>
          <w:kern w:val="0"/>
          <w:sz w:val="24"/>
          <w:szCs w:val="24"/>
          <w:lang w:eastAsia="zh-CN"/>
        </w:rPr>
        <w:t xml:space="preserve"> HC, </w:t>
      </w:r>
      <w:proofErr w:type="spellStart"/>
      <w:r w:rsidRPr="009E6429">
        <w:rPr>
          <w:rFonts w:ascii="Book Antiqua" w:eastAsia="宋体" w:hAnsi="Book Antiqua" w:cs="宋体"/>
          <w:color w:val="000000"/>
          <w:kern w:val="0"/>
          <w:sz w:val="24"/>
          <w:szCs w:val="24"/>
          <w:lang w:eastAsia="zh-CN"/>
        </w:rPr>
        <w:t>Mallilankaraman</w:t>
      </w:r>
      <w:proofErr w:type="spellEnd"/>
      <w:r w:rsidRPr="009E6429">
        <w:rPr>
          <w:rFonts w:ascii="Book Antiqua" w:eastAsia="宋体" w:hAnsi="Book Antiqua" w:cs="宋体"/>
          <w:color w:val="000000"/>
          <w:kern w:val="0"/>
          <w:sz w:val="24"/>
          <w:szCs w:val="24"/>
          <w:lang w:eastAsia="zh-CN"/>
        </w:rPr>
        <w:t xml:space="preserve"> K, </w:t>
      </w:r>
      <w:proofErr w:type="spellStart"/>
      <w:r w:rsidRPr="009E6429">
        <w:rPr>
          <w:rFonts w:ascii="Book Antiqua" w:eastAsia="宋体" w:hAnsi="Book Antiqua" w:cs="宋体"/>
          <w:color w:val="000000"/>
          <w:kern w:val="0"/>
          <w:sz w:val="24"/>
          <w:szCs w:val="24"/>
          <w:lang w:eastAsia="zh-CN"/>
        </w:rPr>
        <w:t>Mancarella</w:t>
      </w:r>
      <w:proofErr w:type="spellEnd"/>
      <w:r w:rsidRPr="009E6429">
        <w:rPr>
          <w:rFonts w:ascii="Book Antiqua" w:eastAsia="宋体" w:hAnsi="Book Antiqua" w:cs="宋体"/>
          <w:color w:val="000000"/>
          <w:kern w:val="0"/>
          <w:sz w:val="24"/>
          <w:szCs w:val="24"/>
          <w:lang w:eastAsia="zh-CN"/>
        </w:rPr>
        <w:t xml:space="preserve"> S, </w:t>
      </w:r>
      <w:proofErr w:type="spellStart"/>
      <w:r w:rsidRPr="009E6429">
        <w:rPr>
          <w:rFonts w:ascii="Book Antiqua" w:eastAsia="宋体" w:hAnsi="Book Antiqua" w:cs="宋体"/>
          <w:color w:val="000000"/>
          <w:kern w:val="0"/>
          <w:sz w:val="24"/>
          <w:szCs w:val="24"/>
          <w:lang w:eastAsia="zh-CN"/>
        </w:rPr>
        <w:t>Gao</w:t>
      </w:r>
      <w:proofErr w:type="spellEnd"/>
      <w:r w:rsidRPr="009E6429">
        <w:rPr>
          <w:rFonts w:ascii="Book Antiqua" w:eastAsia="宋体" w:hAnsi="Book Antiqua" w:cs="宋体"/>
          <w:color w:val="000000"/>
          <w:kern w:val="0"/>
          <w:sz w:val="24"/>
          <w:szCs w:val="24"/>
          <w:lang w:eastAsia="zh-CN"/>
        </w:rPr>
        <w:t xml:space="preserve"> H, </w:t>
      </w:r>
      <w:proofErr w:type="spellStart"/>
      <w:r w:rsidRPr="009E6429">
        <w:rPr>
          <w:rFonts w:ascii="Book Antiqua" w:eastAsia="宋体" w:hAnsi="Book Antiqua" w:cs="宋体"/>
          <w:color w:val="000000"/>
          <w:kern w:val="0"/>
          <w:sz w:val="24"/>
          <w:szCs w:val="24"/>
          <w:lang w:eastAsia="zh-CN"/>
        </w:rPr>
        <w:t>Razmpour</w:t>
      </w:r>
      <w:proofErr w:type="spellEnd"/>
      <w:r w:rsidRPr="009E6429">
        <w:rPr>
          <w:rFonts w:ascii="Book Antiqua" w:eastAsia="宋体" w:hAnsi="Book Antiqua" w:cs="宋体"/>
          <w:color w:val="000000"/>
          <w:kern w:val="0"/>
          <w:sz w:val="24"/>
          <w:szCs w:val="24"/>
          <w:lang w:eastAsia="zh-CN"/>
        </w:rPr>
        <w:t xml:space="preserve"> R, Yang XF, Houser SR, Chen J, Koch WJ, Wang H, </w:t>
      </w:r>
      <w:proofErr w:type="spellStart"/>
      <w:r w:rsidRPr="009E6429">
        <w:rPr>
          <w:rFonts w:ascii="Book Antiqua" w:eastAsia="宋体" w:hAnsi="Book Antiqua" w:cs="宋体"/>
          <w:color w:val="000000"/>
          <w:kern w:val="0"/>
          <w:sz w:val="24"/>
          <w:szCs w:val="24"/>
          <w:lang w:eastAsia="zh-CN"/>
        </w:rPr>
        <w:t>Soboloff</w:t>
      </w:r>
      <w:proofErr w:type="spellEnd"/>
      <w:r w:rsidRPr="009E6429">
        <w:rPr>
          <w:rFonts w:ascii="Book Antiqua" w:eastAsia="宋体" w:hAnsi="Book Antiqua" w:cs="宋体"/>
          <w:color w:val="000000"/>
          <w:kern w:val="0"/>
          <w:sz w:val="24"/>
          <w:szCs w:val="24"/>
          <w:lang w:eastAsia="zh-CN"/>
        </w:rPr>
        <w:t xml:space="preserve"> J, Gill DL, </w:t>
      </w:r>
      <w:proofErr w:type="spellStart"/>
      <w:r w:rsidRPr="009E6429">
        <w:rPr>
          <w:rFonts w:ascii="Book Antiqua" w:eastAsia="宋体" w:hAnsi="Book Antiqua" w:cs="宋体"/>
          <w:color w:val="000000"/>
          <w:kern w:val="0"/>
          <w:sz w:val="24"/>
          <w:szCs w:val="24"/>
          <w:lang w:eastAsia="zh-CN"/>
        </w:rPr>
        <w:t>Madesh</w:t>
      </w:r>
      <w:proofErr w:type="spellEnd"/>
      <w:r w:rsidRPr="009E6429">
        <w:rPr>
          <w:rFonts w:ascii="Book Antiqua" w:eastAsia="宋体" w:hAnsi="Book Antiqua" w:cs="宋体"/>
          <w:color w:val="000000"/>
          <w:kern w:val="0"/>
          <w:sz w:val="24"/>
          <w:szCs w:val="24"/>
          <w:lang w:eastAsia="zh-CN"/>
        </w:rPr>
        <w:t xml:space="preserve"> M. Blockade of NOX2 and STIM1 signaling limits lipopolysaccharide-induced vascular inflammation. </w:t>
      </w:r>
      <w:r w:rsidRPr="009E6429">
        <w:rPr>
          <w:rFonts w:ascii="Book Antiqua" w:eastAsia="宋体" w:hAnsi="Book Antiqua" w:cs="宋体"/>
          <w:i/>
          <w:iCs/>
          <w:color w:val="000000"/>
          <w:kern w:val="0"/>
          <w:sz w:val="24"/>
          <w:szCs w:val="24"/>
          <w:lang w:eastAsia="zh-CN"/>
        </w:rPr>
        <w:t xml:space="preserve">J </w:t>
      </w:r>
      <w:proofErr w:type="spellStart"/>
      <w:r w:rsidRPr="009E6429">
        <w:rPr>
          <w:rFonts w:ascii="Book Antiqua" w:eastAsia="宋体" w:hAnsi="Book Antiqua" w:cs="宋体"/>
          <w:i/>
          <w:iCs/>
          <w:color w:val="000000"/>
          <w:kern w:val="0"/>
          <w:sz w:val="24"/>
          <w:szCs w:val="24"/>
          <w:lang w:eastAsia="zh-CN"/>
        </w:rPr>
        <w:t>Clin</w:t>
      </w:r>
      <w:proofErr w:type="spellEnd"/>
      <w:r w:rsidRPr="009E6429">
        <w:rPr>
          <w:rFonts w:ascii="Book Antiqua" w:eastAsia="宋体" w:hAnsi="Book Antiqua" w:cs="宋体"/>
          <w:i/>
          <w:iCs/>
          <w:color w:val="000000"/>
          <w:kern w:val="0"/>
          <w:sz w:val="24"/>
          <w:szCs w:val="24"/>
          <w:lang w:eastAsia="zh-CN"/>
        </w:rPr>
        <w:t xml:space="preserve"> Invest</w:t>
      </w:r>
      <w:r w:rsidRPr="009E6429">
        <w:rPr>
          <w:rFonts w:ascii="Book Antiqua" w:eastAsia="宋体" w:hAnsi="Book Antiqua" w:cs="宋体"/>
          <w:color w:val="000000"/>
          <w:kern w:val="0"/>
          <w:sz w:val="24"/>
          <w:szCs w:val="24"/>
          <w:lang w:eastAsia="zh-CN"/>
        </w:rPr>
        <w:t> 2013; </w:t>
      </w:r>
      <w:r w:rsidRPr="009E6429">
        <w:rPr>
          <w:rFonts w:ascii="Book Antiqua" w:eastAsia="宋体" w:hAnsi="Book Antiqua" w:cs="宋体"/>
          <w:b/>
          <w:bCs/>
          <w:color w:val="000000"/>
          <w:kern w:val="0"/>
          <w:sz w:val="24"/>
          <w:szCs w:val="24"/>
          <w:lang w:eastAsia="zh-CN"/>
        </w:rPr>
        <w:t>123</w:t>
      </w:r>
      <w:r w:rsidRPr="009E6429">
        <w:rPr>
          <w:rFonts w:ascii="Book Antiqua" w:eastAsia="宋体" w:hAnsi="Book Antiqua" w:cs="宋体"/>
          <w:color w:val="000000"/>
          <w:kern w:val="0"/>
          <w:sz w:val="24"/>
          <w:szCs w:val="24"/>
          <w:lang w:eastAsia="zh-CN"/>
        </w:rPr>
        <w:t>: 887-902 [PMID: 23348743 DOI: 10.1172/JCI65647]</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34 </w:t>
      </w:r>
      <w:proofErr w:type="spellStart"/>
      <w:r w:rsidRPr="009E6429">
        <w:rPr>
          <w:rFonts w:ascii="Book Antiqua" w:eastAsia="宋体" w:hAnsi="Book Antiqua" w:cs="宋体"/>
          <w:b/>
          <w:bCs/>
          <w:color w:val="000000"/>
          <w:kern w:val="0"/>
          <w:sz w:val="24"/>
          <w:szCs w:val="24"/>
          <w:lang w:eastAsia="zh-CN"/>
        </w:rPr>
        <w:t>Dostert</w:t>
      </w:r>
      <w:proofErr w:type="spellEnd"/>
      <w:r w:rsidRPr="009E6429">
        <w:rPr>
          <w:rFonts w:ascii="Book Antiqua" w:eastAsia="宋体" w:hAnsi="Book Antiqua" w:cs="宋体"/>
          <w:b/>
          <w:bCs/>
          <w:color w:val="000000"/>
          <w:kern w:val="0"/>
          <w:sz w:val="24"/>
          <w:szCs w:val="24"/>
          <w:lang w:eastAsia="zh-CN"/>
        </w:rPr>
        <w:t xml:space="preserve"> C</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Pétrilli</w:t>
      </w:r>
      <w:proofErr w:type="spellEnd"/>
      <w:r w:rsidRPr="009E6429">
        <w:rPr>
          <w:rFonts w:ascii="Book Antiqua" w:eastAsia="宋体" w:hAnsi="Book Antiqua" w:cs="宋体"/>
          <w:color w:val="000000"/>
          <w:kern w:val="0"/>
          <w:sz w:val="24"/>
          <w:szCs w:val="24"/>
          <w:lang w:eastAsia="zh-CN"/>
        </w:rPr>
        <w:t xml:space="preserve"> V, Van </w:t>
      </w:r>
      <w:proofErr w:type="spellStart"/>
      <w:r w:rsidRPr="009E6429">
        <w:rPr>
          <w:rFonts w:ascii="Book Antiqua" w:eastAsia="宋体" w:hAnsi="Book Antiqua" w:cs="宋体"/>
          <w:color w:val="000000"/>
          <w:kern w:val="0"/>
          <w:sz w:val="24"/>
          <w:szCs w:val="24"/>
          <w:lang w:eastAsia="zh-CN"/>
        </w:rPr>
        <w:t>Bruggen</w:t>
      </w:r>
      <w:proofErr w:type="spellEnd"/>
      <w:r w:rsidRPr="009E6429">
        <w:rPr>
          <w:rFonts w:ascii="Book Antiqua" w:eastAsia="宋体" w:hAnsi="Book Antiqua" w:cs="宋体"/>
          <w:color w:val="000000"/>
          <w:kern w:val="0"/>
          <w:sz w:val="24"/>
          <w:szCs w:val="24"/>
          <w:lang w:eastAsia="zh-CN"/>
        </w:rPr>
        <w:t xml:space="preserve"> R, Steele C, Mossman BT, </w:t>
      </w:r>
      <w:proofErr w:type="spellStart"/>
      <w:r w:rsidRPr="009E6429">
        <w:rPr>
          <w:rFonts w:ascii="Book Antiqua" w:eastAsia="宋体" w:hAnsi="Book Antiqua" w:cs="宋体"/>
          <w:color w:val="000000"/>
          <w:kern w:val="0"/>
          <w:sz w:val="24"/>
          <w:szCs w:val="24"/>
          <w:lang w:eastAsia="zh-CN"/>
        </w:rPr>
        <w:t>Tschopp</w:t>
      </w:r>
      <w:proofErr w:type="spellEnd"/>
      <w:r w:rsidRPr="009E6429">
        <w:rPr>
          <w:rFonts w:ascii="Book Antiqua" w:eastAsia="宋体" w:hAnsi="Book Antiqua" w:cs="宋体"/>
          <w:color w:val="000000"/>
          <w:kern w:val="0"/>
          <w:sz w:val="24"/>
          <w:szCs w:val="24"/>
          <w:lang w:eastAsia="zh-CN"/>
        </w:rPr>
        <w:t xml:space="preserve"> J. Innate immune activation through Nalp3 inflammasome sensing of asbestos and silica. </w:t>
      </w:r>
      <w:r w:rsidRPr="009E6429">
        <w:rPr>
          <w:rFonts w:ascii="Book Antiqua" w:eastAsia="宋体" w:hAnsi="Book Antiqua" w:cs="宋体"/>
          <w:i/>
          <w:iCs/>
          <w:color w:val="000000"/>
          <w:kern w:val="0"/>
          <w:sz w:val="24"/>
          <w:szCs w:val="24"/>
          <w:lang w:eastAsia="zh-CN"/>
        </w:rPr>
        <w:t>Science</w:t>
      </w:r>
      <w:r w:rsidRPr="009E6429">
        <w:rPr>
          <w:rFonts w:ascii="Book Antiqua" w:eastAsia="宋体" w:hAnsi="Book Antiqua" w:cs="宋体"/>
          <w:color w:val="000000"/>
          <w:kern w:val="0"/>
          <w:sz w:val="24"/>
          <w:szCs w:val="24"/>
          <w:lang w:eastAsia="zh-CN"/>
        </w:rPr>
        <w:t> 2008; </w:t>
      </w:r>
      <w:r w:rsidRPr="009E6429">
        <w:rPr>
          <w:rFonts w:ascii="Book Antiqua" w:eastAsia="宋体" w:hAnsi="Book Antiqua" w:cs="宋体"/>
          <w:b/>
          <w:bCs/>
          <w:color w:val="000000"/>
          <w:kern w:val="0"/>
          <w:sz w:val="24"/>
          <w:szCs w:val="24"/>
          <w:lang w:eastAsia="zh-CN"/>
        </w:rPr>
        <w:t>320</w:t>
      </w:r>
      <w:r w:rsidRPr="009E6429">
        <w:rPr>
          <w:rFonts w:ascii="Book Antiqua" w:eastAsia="宋体" w:hAnsi="Book Antiqua" w:cs="宋体"/>
          <w:color w:val="000000"/>
          <w:kern w:val="0"/>
          <w:sz w:val="24"/>
          <w:szCs w:val="24"/>
          <w:lang w:eastAsia="zh-CN"/>
        </w:rPr>
        <w:t>: 674-677 [PMID: 18403674 DOI: 10.1126/science.1156995]</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9E6429">
        <w:rPr>
          <w:rFonts w:ascii="Book Antiqua" w:eastAsia="宋体" w:hAnsi="Book Antiqua" w:cs="宋体"/>
          <w:color w:val="000000"/>
          <w:kern w:val="0"/>
          <w:sz w:val="24"/>
          <w:szCs w:val="24"/>
          <w:lang w:eastAsia="zh-CN"/>
        </w:rPr>
        <w:t>35 </w:t>
      </w:r>
      <w:r w:rsidRPr="009E6429">
        <w:rPr>
          <w:rFonts w:ascii="Book Antiqua" w:eastAsia="宋体" w:hAnsi="Book Antiqua" w:cs="宋体"/>
          <w:b/>
          <w:bCs/>
          <w:color w:val="000000"/>
          <w:kern w:val="0"/>
          <w:sz w:val="24"/>
          <w:szCs w:val="24"/>
          <w:lang w:eastAsia="zh-CN"/>
        </w:rPr>
        <w:t>Baltimore D</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Boldin</w:t>
      </w:r>
      <w:proofErr w:type="spellEnd"/>
      <w:r w:rsidRPr="009E6429">
        <w:rPr>
          <w:rFonts w:ascii="Book Antiqua" w:eastAsia="宋体" w:hAnsi="Book Antiqua" w:cs="宋体"/>
          <w:color w:val="000000"/>
          <w:kern w:val="0"/>
          <w:sz w:val="24"/>
          <w:szCs w:val="24"/>
          <w:lang w:eastAsia="zh-CN"/>
        </w:rPr>
        <w:t xml:space="preserve"> MP, O'Connell RM, </w:t>
      </w:r>
      <w:proofErr w:type="spellStart"/>
      <w:r w:rsidRPr="009E6429">
        <w:rPr>
          <w:rFonts w:ascii="Book Antiqua" w:eastAsia="宋体" w:hAnsi="Book Antiqua" w:cs="宋体"/>
          <w:color w:val="000000"/>
          <w:kern w:val="0"/>
          <w:sz w:val="24"/>
          <w:szCs w:val="24"/>
          <w:lang w:eastAsia="zh-CN"/>
        </w:rPr>
        <w:t>Rao</w:t>
      </w:r>
      <w:proofErr w:type="spellEnd"/>
      <w:r w:rsidRPr="009E6429">
        <w:rPr>
          <w:rFonts w:ascii="Book Antiqua" w:eastAsia="宋体" w:hAnsi="Book Antiqua" w:cs="宋体"/>
          <w:color w:val="000000"/>
          <w:kern w:val="0"/>
          <w:sz w:val="24"/>
          <w:szCs w:val="24"/>
          <w:lang w:eastAsia="zh-CN"/>
        </w:rPr>
        <w:t xml:space="preserve"> DS, </w:t>
      </w:r>
      <w:proofErr w:type="spellStart"/>
      <w:r w:rsidRPr="009E6429">
        <w:rPr>
          <w:rFonts w:ascii="Book Antiqua" w:eastAsia="宋体" w:hAnsi="Book Antiqua" w:cs="宋体"/>
          <w:color w:val="000000"/>
          <w:kern w:val="0"/>
          <w:sz w:val="24"/>
          <w:szCs w:val="24"/>
          <w:lang w:eastAsia="zh-CN"/>
        </w:rPr>
        <w:t>Taganov</w:t>
      </w:r>
      <w:proofErr w:type="spellEnd"/>
      <w:r w:rsidRPr="009E6429">
        <w:rPr>
          <w:rFonts w:ascii="Book Antiqua" w:eastAsia="宋体" w:hAnsi="Book Antiqua" w:cs="宋体"/>
          <w:color w:val="000000"/>
          <w:kern w:val="0"/>
          <w:sz w:val="24"/>
          <w:szCs w:val="24"/>
          <w:lang w:eastAsia="zh-CN"/>
        </w:rPr>
        <w:t xml:space="preserve"> KD.</w:t>
      </w:r>
      <w:proofErr w:type="gramEnd"/>
      <w:r w:rsidRPr="009E6429">
        <w:rPr>
          <w:rFonts w:ascii="Book Antiqua" w:eastAsia="宋体" w:hAnsi="Book Antiqua" w:cs="宋体"/>
          <w:color w:val="000000"/>
          <w:kern w:val="0"/>
          <w:sz w:val="24"/>
          <w:szCs w:val="24"/>
          <w:lang w:eastAsia="zh-CN"/>
        </w:rPr>
        <w:t xml:space="preserve"> MicroRNAs: new regulators of immune cell development and function. </w:t>
      </w:r>
      <w:r w:rsidRPr="009E6429">
        <w:rPr>
          <w:rFonts w:ascii="Book Antiqua" w:eastAsia="宋体" w:hAnsi="Book Antiqua" w:cs="宋体"/>
          <w:i/>
          <w:iCs/>
          <w:color w:val="000000"/>
          <w:kern w:val="0"/>
          <w:sz w:val="24"/>
          <w:szCs w:val="24"/>
          <w:lang w:eastAsia="zh-CN"/>
        </w:rPr>
        <w:t xml:space="preserve">Nat </w:t>
      </w:r>
      <w:proofErr w:type="spellStart"/>
      <w:r w:rsidRPr="009E6429">
        <w:rPr>
          <w:rFonts w:ascii="Book Antiqua" w:eastAsia="宋体" w:hAnsi="Book Antiqua" w:cs="宋体"/>
          <w:i/>
          <w:iCs/>
          <w:color w:val="000000"/>
          <w:kern w:val="0"/>
          <w:sz w:val="24"/>
          <w:szCs w:val="24"/>
          <w:lang w:eastAsia="zh-CN"/>
        </w:rPr>
        <w:t>Immunol</w:t>
      </w:r>
      <w:proofErr w:type="spellEnd"/>
      <w:r w:rsidRPr="009E6429">
        <w:rPr>
          <w:rFonts w:ascii="Book Antiqua" w:eastAsia="宋体" w:hAnsi="Book Antiqua" w:cs="宋体"/>
          <w:color w:val="000000"/>
          <w:kern w:val="0"/>
          <w:sz w:val="24"/>
          <w:szCs w:val="24"/>
          <w:lang w:eastAsia="zh-CN"/>
        </w:rPr>
        <w:t> 2008; </w:t>
      </w:r>
      <w:r w:rsidRPr="009E6429">
        <w:rPr>
          <w:rFonts w:ascii="Book Antiqua" w:eastAsia="宋体" w:hAnsi="Book Antiqua" w:cs="宋体"/>
          <w:b/>
          <w:bCs/>
          <w:color w:val="000000"/>
          <w:kern w:val="0"/>
          <w:sz w:val="24"/>
          <w:szCs w:val="24"/>
          <w:lang w:eastAsia="zh-CN"/>
        </w:rPr>
        <w:t>9</w:t>
      </w:r>
      <w:r w:rsidRPr="009E6429">
        <w:rPr>
          <w:rFonts w:ascii="Book Antiqua" w:eastAsia="宋体" w:hAnsi="Book Antiqua" w:cs="宋体"/>
          <w:color w:val="000000"/>
          <w:kern w:val="0"/>
          <w:sz w:val="24"/>
          <w:szCs w:val="24"/>
          <w:lang w:eastAsia="zh-CN"/>
        </w:rPr>
        <w:t>: 839-845 [PMID: 18645592 DOI: 10.1038/ni.f.209]</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36 </w:t>
      </w:r>
      <w:proofErr w:type="spellStart"/>
      <w:r w:rsidRPr="009E6429">
        <w:rPr>
          <w:rFonts w:ascii="Book Antiqua" w:eastAsia="宋体" w:hAnsi="Book Antiqua" w:cs="宋体"/>
          <w:b/>
          <w:bCs/>
          <w:color w:val="000000"/>
          <w:kern w:val="0"/>
          <w:sz w:val="24"/>
          <w:szCs w:val="24"/>
          <w:lang w:eastAsia="zh-CN"/>
        </w:rPr>
        <w:t>Bala</w:t>
      </w:r>
      <w:proofErr w:type="spellEnd"/>
      <w:r w:rsidRPr="009E6429">
        <w:rPr>
          <w:rFonts w:ascii="Book Antiqua" w:eastAsia="宋体" w:hAnsi="Book Antiqua" w:cs="宋体"/>
          <w:b/>
          <w:bCs/>
          <w:color w:val="000000"/>
          <w:kern w:val="0"/>
          <w:sz w:val="24"/>
          <w:szCs w:val="24"/>
          <w:lang w:eastAsia="zh-CN"/>
        </w:rPr>
        <w:t xml:space="preserve"> S</w:t>
      </w:r>
      <w:r w:rsidRPr="009E6429">
        <w:rPr>
          <w:rFonts w:ascii="Book Antiqua" w:eastAsia="宋体" w:hAnsi="Book Antiqua" w:cs="宋体"/>
          <w:color w:val="000000"/>
          <w:kern w:val="0"/>
          <w:sz w:val="24"/>
          <w:szCs w:val="24"/>
          <w:lang w:eastAsia="zh-CN"/>
        </w:rPr>
        <w:t xml:space="preserve">, Marcos M, </w:t>
      </w:r>
      <w:proofErr w:type="spellStart"/>
      <w:r w:rsidRPr="009E6429">
        <w:rPr>
          <w:rFonts w:ascii="Book Antiqua" w:eastAsia="宋体" w:hAnsi="Book Antiqua" w:cs="宋体"/>
          <w:color w:val="000000"/>
          <w:kern w:val="0"/>
          <w:sz w:val="24"/>
          <w:szCs w:val="24"/>
          <w:lang w:eastAsia="zh-CN"/>
        </w:rPr>
        <w:t>Kodys</w:t>
      </w:r>
      <w:proofErr w:type="spellEnd"/>
      <w:r w:rsidRPr="009E6429">
        <w:rPr>
          <w:rFonts w:ascii="Book Antiqua" w:eastAsia="宋体" w:hAnsi="Book Antiqua" w:cs="宋体"/>
          <w:color w:val="000000"/>
          <w:kern w:val="0"/>
          <w:sz w:val="24"/>
          <w:szCs w:val="24"/>
          <w:lang w:eastAsia="zh-CN"/>
        </w:rPr>
        <w:t xml:space="preserve"> K, </w:t>
      </w:r>
      <w:proofErr w:type="spellStart"/>
      <w:r w:rsidRPr="009E6429">
        <w:rPr>
          <w:rFonts w:ascii="Book Antiqua" w:eastAsia="宋体" w:hAnsi="Book Antiqua" w:cs="宋体"/>
          <w:color w:val="000000"/>
          <w:kern w:val="0"/>
          <w:sz w:val="24"/>
          <w:szCs w:val="24"/>
          <w:lang w:eastAsia="zh-CN"/>
        </w:rPr>
        <w:t>Csak</w:t>
      </w:r>
      <w:proofErr w:type="spellEnd"/>
      <w:r w:rsidRPr="009E6429">
        <w:rPr>
          <w:rFonts w:ascii="Book Antiqua" w:eastAsia="宋体" w:hAnsi="Book Antiqua" w:cs="宋体"/>
          <w:color w:val="000000"/>
          <w:kern w:val="0"/>
          <w:sz w:val="24"/>
          <w:szCs w:val="24"/>
          <w:lang w:eastAsia="zh-CN"/>
        </w:rPr>
        <w:t xml:space="preserve"> T, Catalano D, </w:t>
      </w:r>
      <w:proofErr w:type="spellStart"/>
      <w:r w:rsidRPr="009E6429">
        <w:rPr>
          <w:rFonts w:ascii="Book Antiqua" w:eastAsia="宋体" w:hAnsi="Book Antiqua" w:cs="宋体"/>
          <w:color w:val="000000"/>
          <w:kern w:val="0"/>
          <w:sz w:val="24"/>
          <w:szCs w:val="24"/>
          <w:lang w:eastAsia="zh-CN"/>
        </w:rPr>
        <w:t>Mandrekar</w:t>
      </w:r>
      <w:proofErr w:type="spellEnd"/>
      <w:r w:rsidRPr="009E6429">
        <w:rPr>
          <w:rFonts w:ascii="Book Antiqua" w:eastAsia="宋体" w:hAnsi="Book Antiqua" w:cs="宋体"/>
          <w:color w:val="000000"/>
          <w:kern w:val="0"/>
          <w:sz w:val="24"/>
          <w:szCs w:val="24"/>
          <w:lang w:eastAsia="zh-CN"/>
        </w:rPr>
        <w:t xml:space="preserve"> P, </w:t>
      </w:r>
      <w:proofErr w:type="spellStart"/>
      <w:r w:rsidRPr="009E6429">
        <w:rPr>
          <w:rFonts w:ascii="Book Antiqua" w:eastAsia="宋体" w:hAnsi="Book Antiqua" w:cs="宋体"/>
          <w:color w:val="000000"/>
          <w:kern w:val="0"/>
          <w:sz w:val="24"/>
          <w:szCs w:val="24"/>
          <w:lang w:eastAsia="zh-CN"/>
        </w:rPr>
        <w:t>Szabo</w:t>
      </w:r>
      <w:proofErr w:type="spellEnd"/>
      <w:r w:rsidRPr="009E6429">
        <w:rPr>
          <w:rFonts w:ascii="Book Antiqua" w:eastAsia="宋体" w:hAnsi="Book Antiqua" w:cs="宋体"/>
          <w:color w:val="000000"/>
          <w:kern w:val="0"/>
          <w:sz w:val="24"/>
          <w:szCs w:val="24"/>
          <w:lang w:eastAsia="zh-CN"/>
        </w:rPr>
        <w:t xml:space="preserve"> G. Up-regulation of microRNA-155 in macrophages contributes to increased tumor necrosis factor {alpha} (TNF{alpha}) production via increased mRNA half-life in alcoholic liver disease. </w:t>
      </w:r>
      <w:r w:rsidRPr="009E6429">
        <w:rPr>
          <w:rFonts w:ascii="Book Antiqua" w:eastAsia="宋体" w:hAnsi="Book Antiqua" w:cs="宋体"/>
          <w:i/>
          <w:iCs/>
          <w:color w:val="000000"/>
          <w:kern w:val="0"/>
          <w:sz w:val="24"/>
          <w:szCs w:val="24"/>
          <w:lang w:eastAsia="zh-CN"/>
        </w:rPr>
        <w:t xml:space="preserve">J </w:t>
      </w:r>
      <w:proofErr w:type="spellStart"/>
      <w:r w:rsidRPr="009E6429">
        <w:rPr>
          <w:rFonts w:ascii="Book Antiqua" w:eastAsia="宋体" w:hAnsi="Book Antiqua" w:cs="宋体"/>
          <w:i/>
          <w:iCs/>
          <w:color w:val="000000"/>
          <w:kern w:val="0"/>
          <w:sz w:val="24"/>
          <w:szCs w:val="24"/>
          <w:lang w:eastAsia="zh-CN"/>
        </w:rPr>
        <w:t>Biol</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Chem</w:t>
      </w:r>
      <w:proofErr w:type="spellEnd"/>
      <w:r w:rsidRPr="009E6429">
        <w:rPr>
          <w:rFonts w:ascii="Book Antiqua" w:eastAsia="宋体" w:hAnsi="Book Antiqua" w:cs="宋体"/>
          <w:color w:val="000000"/>
          <w:kern w:val="0"/>
          <w:sz w:val="24"/>
          <w:szCs w:val="24"/>
          <w:lang w:eastAsia="zh-CN"/>
        </w:rPr>
        <w:t> 2011; </w:t>
      </w:r>
      <w:r w:rsidRPr="009E6429">
        <w:rPr>
          <w:rFonts w:ascii="Book Antiqua" w:eastAsia="宋体" w:hAnsi="Book Antiqua" w:cs="宋体"/>
          <w:b/>
          <w:bCs/>
          <w:color w:val="000000"/>
          <w:kern w:val="0"/>
          <w:sz w:val="24"/>
          <w:szCs w:val="24"/>
          <w:lang w:eastAsia="zh-CN"/>
        </w:rPr>
        <w:t>286</w:t>
      </w:r>
      <w:r w:rsidRPr="009E6429">
        <w:rPr>
          <w:rFonts w:ascii="Book Antiqua" w:eastAsia="宋体" w:hAnsi="Book Antiqua" w:cs="宋体"/>
          <w:color w:val="000000"/>
          <w:kern w:val="0"/>
          <w:sz w:val="24"/>
          <w:szCs w:val="24"/>
          <w:lang w:eastAsia="zh-CN"/>
        </w:rPr>
        <w:t>: 1436-1444 [PMID: 21062749 DOI: 10.1074/jbc.M110.145870]</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lastRenderedPageBreak/>
        <w:t>37 </w:t>
      </w:r>
      <w:r w:rsidRPr="009E6429">
        <w:rPr>
          <w:rFonts w:ascii="Book Antiqua" w:eastAsia="宋体" w:hAnsi="Book Antiqua" w:cs="宋体"/>
          <w:b/>
          <w:bCs/>
          <w:color w:val="000000"/>
          <w:kern w:val="0"/>
          <w:sz w:val="24"/>
          <w:szCs w:val="24"/>
          <w:lang w:eastAsia="zh-CN"/>
        </w:rPr>
        <w:t>Paik YH</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Schwabe</w:t>
      </w:r>
      <w:proofErr w:type="spellEnd"/>
      <w:r w:rsidRPr="009E6429">
        <w:rPr>
          <w:rFonts w:ascii="Book Antiqua" w:eastAsia="宋体" w:hAnsi="Book Antiqua" w:cs="宋体"/>
          <w:color w:val="000000"/>
          <w:kern w:val="0"/>
          <w:sz w:val="24"/>
          <w:szCs w:val="24"/>
          <w:lang w:eastAsia="zh-CN"/>
        </w:rPr>
        <w:t xml:space="preserve"> RF, </w:t>
      </w:r>
      <w:proofErr w:type="spellStart"/>
      <w:r w:rsidRPr="009E6429">
        <w:rPr>
          <w:rFonts w:ascii="Book Antiqua" w:eastAsia="宋体" w:hAnsi="Book Antiqua" w:cs="宋体"/>
          <w:color w:val="000000"/>
          <w:kern w:val="0"/>
          <w:sz w:val="24"/>
          <w:szCs w:val="24"/>
          <w:lang w:eastAsia="zh-CN"/>
        </w:rPr>
        <w:t>Bataller</w:t>
      </w:r>
      <w:proofErr w:type="spellEnd"/>
      <w:r w:rsidRPr="009E6429">
        <w:rPr>
          <w:rFonts w:ascii="Book Antiqua" w:eastAsia="宋体" w:hAnsi="Book Antiqua" w:cs="宋体"/>
          <w:color w:val="000000"/>
          <w:kern w:val="0"/>
          <w:sz w:val="24"/>
          <w:szCs w:val="24"/>
          <w:lang w:eastAsia="zh-CN"/>
        </w:rPr>
        <w:t xml:space="preserve"> R, Russo MP, </w:t>
      </w:r>
      <w:proofErr w:type="spellStart"/>
      <w:r w:rsidRPr="009E6429">
        <w:rPr>
          <w:rFonts w:ascii="Book Antiqua" w:eastAsia="宋体" w:hAnsi="Book Antiqua" w:cs="宋体"/>
          <w:color w:val="000000"/>
          <w:kern w:val="0"/>
          <w:sz w:val="24"/>
          <w:szCs w:val="24"/>
          <w:lang w:eastAsia="zh-CN"/>
        </w:rPr>
        <w:t>Jobin</w:t>
      </w:r>
      <w:proofErr w:type="spellEnd"/>
      <w:r w:rsidRPr="009E6429">
        <w:rPr>
          <w:rFonts w:ascii="Book Antiqua" w:eastAsia="宋体" w:hAnsi="Book Antiqua" w:cs="宋体"/>
          <w:color w:val="000000"/>
          <w:kern w:val="0"/>
          <w:sz w:val="24"/>
          <w:szCs w:val="24"/>
          <w:lang w:eastAsia="zh-CN"/>
        </w:rPr>
        <w:t xml:space="preserve"> C, Brenner DA. Toll-like receptor 4 mediates inflammatory signaling by bacterial lipopolysaccharide in human hepatic stellate cells. </w:t>
      </w:r>
      <w:proofErr w:type="spellStart"/>
      <w:r w:rsidRPr="009E6429">
        <w:rPr>
          <w:rFonts w:ascii="Book Antiqua" w:eastAsia="宋体" w:hAnsi="Book Antiqua" w:cs="宋体"/>
          <w:i/>
          <w:iCs/>
          <w:color w:val="000000"/>
          <w:kern w:val="0"/>
          <w:sz w:val="24"/>
          <w:szCs w:val="24"/>
          <w:lang w:eastAsia="zh-CN"/>
        </w:rPr>
        <w:t>Hepatology</w:t>
      </w:r>
      <w:proofErr w:type="spellEnd"/>
      <w:r w:rsidRPr="009E6429">
        <w:rPr>
          <w:rFonts w:ascii="Book Antiqua" w:eastAsia="宋体" w:hAnsi="Book Antiqua" w:cs="宋体"/>
          <w:color w:val="000000"/>
          <w:kern w:val="0"/>
          <w:sz w:val="24"/>
          <w:szCs w:val="24"/>
          <w:lang w:eastAsia="zh-CN"/>
        </w:rPr>
        <w:t> 2003; </w:t>
      </w:r>
      <w:r w:rsidRPr="009E6429">
        <w:rPr>
          <w:rFonts w:ascii="Book Antiqua" w:eastAsia="宋体" w:hAnsi="Book Antiqua" w:cs="宋体"/>
          <w:b/>
          <w:bCs/>
          <w:color w:val="000000"/>
          <w:kern w:val="0"/>
          <w:sz w:val="24"/>
          <w:szCs w:val="24"/>
          <w:lang w:eastAsia="zh-CN"/>
        </w:rPr>
        <w:t>37</w:t>
      </w:r>
      <w:r w:rsidRPr="009E6429">
        <w:rPr>
          <w:rFonts w:ascii="Book Antiqua" w:eastAsia="宋体" w:hAnsi="Book Antiqua" w:cs="宋体"/>
          <w:color w:val="000000"/>
          <w:kern w:val="0"/>
          <w:sz w:val="24"/>
          <w:szCs w:val="24"/>
          <w:lang w:eastAsia="zh-CN"/>
        </w:rPr>
        <w:t>: 1043-1055 [PMID: 12717385 DOI: 10.1053/jhep.2003.50182]</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38 </w:t>
      </w:r>
      <w:proofErr w:type="spellStart"/>
      <w:r w:rsidRPr="009E6429">
        <w:rPr>
          <w:rFonts w:ascii="Book Antiqua" w:eastAsia="宋体" w:hAnsi="Book Antiqua" w:cs="宋体"/>
          <w:b/>
          <w:bCs/>
          <w:color w:val="000000"/>
          <w:kern w:val="0"/>
          <w:sz w:val="24"/>
          <w:szCs w:val="24"/>
          <w:lang w:eastAsia="zh-CN"/>
        </w:rPr>
        <w:t>Jeong</w:t>
      </w:r>
      <w:proofErr w:type="spellEnd"/>
      <w:r w:rsidRPr="009E6429">
        <w:rPr>
          <w:rFonts w:ascii="Book Antiqua" w:eastAsia="宋体" w:hAnsi="Book Antiqua" w:cs="宋体"/>
          <w:b/>
          <w:bCs/>
          <w:color w:val="000000"/>
          <w:kern w:val="0"/>
          <w:sz w:val="24"/>
          <w:szCs w:val="24"/>
          <w:lang w:eastAsia="zh-CN"/>
        </w:rPr>
        <w:t xml:space="preserve"> WI</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Osei-Hyiaman</w:t>
      </w:r>
      <w:proofErr w:type="spellEnd"/>
      <w:r w:rsidRPr="009E6429">
        <w:rPr>
          <w:rFonts w:ascii="Book Antiqua" w:eastAsia="宋体" w:hAnsi="Book Antiqua" w:cs="宋体"/>
          <w:color w:val="000000"/>
          <w:kern w:val="0"/>
          <w:sz w:val="24"/>
          <w:szCs w:val="24"/>
          <w:lang w:eastAsia="zh-CN"/>
        </w:rPr>
        <w:t xml:space="preserve"> D, Park O, Liu J, </w:t>
      </w:r>
      <w:proofErr w:type="spellStart"/>
      <w:r w:rsidRPr="009E6429">
        <w:rPr>
          <w:rFonts w:ascii="Book Antiqua" w:eastAsia="宋体" w:hAnsi="Book Antiqua" w:cs="宋体"/>
          <w:color w:val="000000"/>
          <w:kern w:val="0"/>
          <w:sz w:val="24"/>
          <w:szCs w:val="24"/>
          <w:lang w:eastAsia="zh-CN"/>
        </w:rPr>
        <w:t>Bátkai</w:t>
      </w:r>
      <w:proofErr w:type="spellEnd"/>
      <w:r w:rsidRPr="009E6429">
        <w:rPr>
          <w:rFonts w:ascii="Book Antiqua" w:eastAsia="宋体" w:hAnsi="Book Antiqua" w:cs="宋体"/>
          <w:color w:val="000000"/>
          <w:kern w:val="0"/>
          <w:sz w:val="24"/>
          <w:szCs w:val="24"/>
          <w:lang w:eastAsia="zh-CN"/>
        </w:rPr>
        <w:t xml:space="preserve"> S, </w:t>
      </w:r>
      <w:proofErr w:type="spellStart"/>
      <w:r w:rsidRPr="009E6429">
        <w:rPr>
          <w:rFonts w:ascii="Book Antiqua" w:eastAsia="宋体" w:hAnsi="Book Antiqua" w:cs="宋体"/>
          <w:color w:val="000000"/>
          <w:kern w:val="0"/>
          <w:sz w:val="24"/>
          <w:szCs w:val="24"/>
          <w:lang w:eastAsia="zh-CN"/>
        </w:rPr>
        <w:t>Mukhopadhyay</w:t>
      </w:r>
      <w:proofErr w:type="spellEnd"/>
      <w:r w:rsidRPr="009E6429">
        <w:rPr>
          <w:rFonts w:ascii="Book Antiqua" w:eastAsia="宋体" w:hAnsi="Book Antiqua" w:cs="宋体"/>
          <w:color w:val="000000"/>
          <w:kern w:val="0"/>
          <w:sz w:val="24"/>
          <w:szCs w:val="24"/>
          <w:lang w:eastAsia="zh-CN"/>
        </w:rPr>
        <w:t xml:space="preserve"> P, </w:t>
      </w:r>
      <w:proofErr w:type="spellStart"/>
      <w:r w:rsidRPr="009E6429">
        <w:rPr>
          <w:rFonts w:ascii="Book Antiqua" w:eastAsia="宋体" w:hAnsi="Book Antiqua" w:cs="宋体"/>
          <w:color w:val="000000"/>
          <w:kern w:val="0"/>
          <w:sz w:val="24"/>
          <w:szCs w:val="24"/>
          <w:lang w:eastAsia="zh-CN"/>
        </w:rPr>
        <w:t>Horiguchi</w:t>
      </w:r>
      <w:proofErr w:type="spellEnd"/>
      <w:r w:rsidRPr="009E6429">
        <w:rPr>
          <w:rFonts w:ascii="Book Antiqua" w:eastAsia="宋体" w:hAnsi="Book Antiqua" w:cs="宋体"/>
          <w:color w:val="000000"/>
          <w:kern w:val="0"/>
          <w:sz w:val="24"/>
          <w:szCs w:val="24"/>
          <w:lang w:eastAsia="zh-CN"/>
        </w:rPr>
        <w:t xml:space="preserve"> N, Harvey-White J, </w:t>
      </w:r>
      <w:proofErr w:type="spellStart"/>
      <w:r w:rsidRPr="009E6429">
        <w:rPr>
          <w:rFonts w:ascii="Book Antiqua" w:eastAsia="宋体" w:hAnsi="Book Antiqua" w:cs="宋体"/>
          <w:color w:val="000000"/>
          <w:kern w:val="0"/>
          <w:sz w:val="24"/>
          <w:szCs w:val="24"/>
          <w:lang w:eastAsia="zh-CN"/>
        </w:rPr>
        <w:t>Marsicano</w:t>
      </w:r>
      <w:proofErr w:type="spellEnd"/>
      <w:r w:rsidRPr="009E6429">
        <w:rPr>
          <w:rFonts w:ascii="Book Antiqua" w:eastAsia="宋体" w:hAnsi="Book Antiqua" w:cs="宋体"/>
          <w:color w:val="000000"/>
          <w:kern w:val="0"/>
          <w:sz w:val="24"/>
          <w:szCs w:val="24"/>
          <w:lang w:eastAsia="zh-CN"/>
        </w:rPr>
        <w:t xml:space="preserve"> G, Lutz B, </w:t>
      </w:r>
      <w:proofErr w:type="spellStart"/>
      <w:r w:rsidRPr="009E6429">
        <w:rPr>
          <w:rFonts w:ascii="Book Antiqua" w:eastAsia="宋体" w:hAnsi="Book Antiqua" w:cs="宋体"/>
          <w:color w:val="000000"/>
          <w:kern w:val="0"/>
          <w:sz w:val="24"/>
          <w:szCs w:val="24"/>
          <w:lang w:eastAsia="zh-CN"/>
        </w:rPr>
        <w:t>Gao</w:t>
      </w:r>
      <w:proofErr w:type="spellEnd"/>
      <w:r w:rsidRPr="009E6429">
        <w:rPr>
          <w:rFonts w:ascii="Book Antiqua" w:eastAsia="宋体" w:hAnsi="Book Antiqua" w:cs="宋体"/>
          <w:color w:val="000000"/>
          <w:kern w:val="0"/>
          <w:sz w:val="24"/>
          <w:szCs w:val="24"/>
          <w:lang w:eastAsia="zh-CN"/>
        </w:rPr>
        <w:t xml:space="preserve"> B, </w:t>
      </w:r>
      <w:proofErr w:type="spellStart"/>
      <w:r w:rsidRPr="009E6429">
        <w:rPr>
          <w:rFonts w:ascii="Book Antiqua" w:eastAsia="宋体" w:hAnsi="Book Antiqua" w:cs="宋体"/>
          <w:color w:val="000000"/>
          <w:kern w:val="0"/>
          <w:sz w:val="24"/>
          <w:szCs w:val="24"/>
          <w:lang w:eastAsia="zh-CN"/>
        </w:rPr>
        <w:t>Kunos</w:t>
      </w:r>
      <w:proofErr w:type="spellEnd"/>
      <w:r w:rsidRPr="009E6429">
        <w:rPr>
          <w:rFonts w:ascii="Book Antiqua" w:eastAsia="宋体" w:hAnsi="Book Antiqua" w:cs="宋体"/>
          <w:color w:val="000000"/>
          <w:kern w:val="0"/>
          <w:sz w:val="24"/>
          <w:szCs w:val="24"/>
          <w:lang w:eastAsia="zh-CN"/>
        </w:rPr>
        <w:t xml:space="preserve"> G. Paracrine activation of hepatic CB1 receptors by stellate cell-derived </w:t>
      </w:r>
      <w:proofErr w:type="spellStart"/>
      <w:r w:rsidRPr="009E6429">
        <w:rPr>
          <w:rFonts w:ascii="Book Antiqua" w:eastAsia="宋体" w:hAnsi="Book Antiqua" w:cs="宋体"/>
          <w:color w:val="000000"/>
          <w:kern w:val="0"/>
          <w:sz w:val="24"/>
          <w:szCs w:val="24"/>
          <w:lang w:eastAsia="zh-CN"/>
        </w:rPr>
        <w:t>endocannabinoids</w:t>
      </w:r>
      <w:proofErr w:type="spellEnd"/>
      <w:r w:rsidRPr="009E6429">
        <w:rPr>
          <w:rFonts w:ascii="Book Antiqua" w:eastAsia="宋体" w:hAnsi="Book Antiqua" w:cs="宋体"/>
          <w:color w:val="000000"/>
          <w:kern w:val="0"/>
          <w:sz w:val="24"/>
          <w:szCs w:val="24"/>
          <w:lang w:eastAsia="zh-CN"/>
        </w:rPr>
        <w:t xml:space="preserve"> mediates alcoholic fatty liver. </w:t>
      </w:r>
      <w:r w:rsidRPr="009E6429">
        <w:rPr>
          <w:rFonts w:ascii="Book Antiqua" w:eastAsia="宋体" w:hAnsi="Book Antiqua" w:cs="宋体"/>
          <w:i/>
          <w:iCs/>
          <w:color w:val="000000"/>
          <w:kern w:val="0"/>
          <w:sz w:val="24"/>
          <w:szCs w:val="24"/>
          <w:lang w:eastAsia="zh-CN"/>
        </w:rPr>
        <w:t xml:space="preserve">Cell </w:t>
      </w:r>
      <w:proofErr w:type="spellStart"/>
      <w:r w:rsidRPr="009E6429">
        <w:rPr>
          <w:rFonts w:ascii="Book Antiqua" w:eastAsia="宋体" w:hAnsi="Book Antiqua" w:cs="宋体"/>
          <w:i/>
          <w:iCs/>
          <w:color w:val="000000"/>
          <w:kern w:val="0"/>
          <w:sz w:val="24"/>
          <w:szCs w:val="24"/>
          <w:lang w:eastAsia="zh-CN"/>
        </w:rPr>
        <w:t>Metab</w:t>
      </w:r>
      <w:proofErr w:type="spellEnd"/>
      <w:r w:rsidRPr="009E6429">
        <w:rPr>
          <w:rFonts w:ascii="Book Antiqua" w:eastAsia="宋体" w:hAnsi="Book Antiqua" w:cs="宋体"/>
          <w:color w:val="000000"/>
          <w:kern w:val="0"/>
          <w:sz w:val="24"/>
          <w:szCs w:val="24"/>
          <w:lang w:eastAsia="zh-CN"/>
        </w:rPr>
        <w:t> 2008; </w:t>
      </w:r>
      <w:r w:rsidRPr="009E6429">
        <w:rPr>
          <w:rFonts w:ascii="Book Antiqua" w:eastAsia="宋体" w:hAnsi="Book Antiqua" w:cs="宋体"/>
          <w:b/>
          <w:bCs/>
          <w:color w:val="000000"/>
          <w:kern w:val="0"/>
          <w:sz w:val="24"/>
          <w:szCs w:val="24"/>
          <w:lang w:eastAsia="zh-CN"/>
        </w:rPr>
        <w:t>7</w:t>
      </w:r>
      <w:r w:rsidRPr="009E6429">
        <w:rPr>
          <w:rFonts w:ascii="Book Antiqua" w:eastAsia="宋体" w:hAnsi="Book Antiqua" w:cs="宋体"/>
          <w:color w:val="000000"/>
          <w:kern w:val="0"/>
          <w:sz w:val="24"/>
          <w:szCs w:val="24"/>
          <w:lang w:eastAsia="zh-CN"/>
        </w:rPr>
        <w:t>: 227-235 [PMID: 18316028 DOI: 10.1016/j.cmet.2007.12.007]</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39 </w:t>
      </w:r>
      <w:proofErr w:type="spellStart"/>
      <w:r w:rsidRPr="009E6429">
        <w:rPr>
          <w:rFonts w:ascii="Book Antiqua" w:eastAsia="宋体" w:hAnsi="Book Antiqua" w:cs="宋体"/>
          <w:b/>
          <w:bCs/>
          <w:color w:val="000000"/>
          <w:kern w:val="0"/>
          <w:sz w:val="24"/>
          <w:szCs w:val="24"/>
          <w:lang w:eastAsia="zh-CN"/>
        </w:rPr>
        <w:t>Jeong</w:t>
      </w:r>
      <w:proofErr w:type="spellEnd"/>
      <w:r w:rsidRPr="009E6429">
        <w:rPr>
          <w:rFonts w:ascii="Book Antiqua" w:eastAsia="宋体" w:hAnsi="Book Antiqua" w:cs="宋体"/>
          <w:b/>
          <w:bCs/>
          <w:color w:val="000000"/>
          <w:kern w:val="0"/>
          <w:sz w:val="24"/>
          <w:szCs w:val="24"/>
          <w:lang w:eastAsia="zh-CN"/>
        </w:rPr>
        <w:t xml:space="preserve"> WI</w:t>
      </w:r>
      <w:r w:rsidRPr="009E6429">
        <w:rPr>
          <w:rFonts w:ascii="Book Antiqua" w:eastAsia="宋体" w:hAnsi="Book Antiqua" w:cs="宋体"/>
          <w:color w:val="000000"/>
          <w:kern w:val="0"/>
          <w:sz w:val="24"/>
          <w:szCs w:val="24"/>
          <w:lang w:eastAsia="zh-CN"/>
        </w:rPr>
        <w:t xml:space="preserve">, Park O, </w:t>
      </w:r>
      <w:proofErr w:type="spellStart"/>
      <w:proofErr w:type="gramStart"/>
      <w:r w:rsidRPr="009E6429">
        <w:rPr>
          <w:rFonts w:ascii="Book Antiqua" w:eastAsia="宋体" w:hAnsi="Book Antiqua" w:cs="宋体"/>
          <w:color w:val="000000"/>
          <w:kern w:val="0"/>
          <w:sz w:val="24"/>
          <w:szCs w:val="24"/>
          <w:lang w:eastAsia="zh-CN"/>
        </w:rPr>
        <w:t>Gao</w:t>
      </w:r>
      <w:proofErr w:type="spellEnd"/>
      <w:proofErr w:type="gramEnd"/>
      <w:r w:rsidRPr="009E6429">
        <w:rPr>
          <w:rFonts w:ascii="Book Antiqua" w:eastAsia="宋体" w:hAnsi="Book Antiqua" w:cs="宋体"/>
          <w:color w:val="000000"/>
          <w:kern w:val="0"/>
          <w:sz w:val="24"/>
          <w:szCs w:val="24"/>
          <w:lang w:eastAsia="zh-CN"/>
        </w:rPr>
        <w:t xml:space="preserve"> B. Abrogation of the </w:t>
      </w:r>
      <w:proofErr w:type="spellStart"/>
      <w:r w:rsidRPr="009E6429">
        <w:rPr>
          <w:rFonts w:ascii="Book Antiqua" w:eastAsia="宋体" w:hAnsi="Book Antiqua" w:cs="宋体"/>
          <w:color w:val="000000"/>
          <w:kern w:val="0"/>
          <w:sz w:val="24"/>
          <w:szCs w:val="24"/>
          <w:lang w:eastAsia="zh-CN"/>
        </w:rPr>
        <w:t>antifibrotic</w:t>
      </w:r>
      <w:proofErr w:type="spellEnd"/>
      <w:r w:rsidRPr="009E6429">
        <w:rPr>
          <w:rFonts w:ascii="Book Antiqua" w:eastAsia="宋体" w:hAnsi="Book Antiqua" w:cs="宋体"/>
          <w:color w:val="000000"/>
          <w:kern w:val="0"/>
          <w:sz w:val="24"/>
          <w:szCs w:val="24"/>
          <w:lang w:eastAsia="zh-CN"/>
        </w:rPr>
        <w:t xml:space="preserve"> effects of natural killer cells/interferon-gamma contributes to alcohol acceleration of liver fibrosis.</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i/>
          <w:iCs/>
          <w:color w:val="000000"/>
          <w:kern w:val="0"/>
          <w:sz w:val="24"/>
          <w:szCs w:val="24"/>
          <w:lang w:eastAsia="zh-CN"/>
        </w:rPr>
        <w:t>Gastroenterology</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2008; </w:t>
      </w:r>
      <w:r w:rsidRPr="009E6429">
        <w:rPr>
          <w:rFonts w:ascii="Book Antiqua" w:eastAsia="宋体" w:hAnsi="Book Antiqua" w:cs="宋体"/>
          <w:b/>
          <w:bCs/>
          <w:color w:val="000000"/>
          <w:kern w:val="0"/>
          <w:sz w:val="24"/>
          <w:szCs w:val="24"/>
          <w:lang w:eastAsia="zh-CN"/>
        </w:rPr>
        <w:t>134</w:t>
      </w:r>
      <w:r w:rsidRPr="009E6429">
        <w:rPr>
          <w:rFonts w:ascii="Book Antiqua" w:eastAsia="宋体" w:hAnsi="Book Antiqua" w:cs="宋体"/>
          <w:color w:val="000000"/>
          <w:kern w:val="0"/>
          <w:sz w:val="24"/>
          <w:szCs w:val="24"/>
          <w:lang w:eastAsia="zh-CN"/>
        </w:rPr>
        <w:t>: 248-258 [PMID: 18166357 DOI: 10.1053/j.gastro.2007.09.034]</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40 </w:t>
      </w:r>
      <w:proofErr w:type="spellStart"/>
      <w:r w:rsidRPr="009E6429">
        <w:rPr>
          <w:rFonts w:ascii="Book Antiqua" w:eastAsia="宋体" w:hAnsi="Book Antiqua" w:cs="宋体"/>
          <w:b/>
          <w:bCs/>
          <w:color w:val="000000"/>
          <w:kern w:val="0"/>
          <w:sz w:val="24"/>
          <w:szCs w:val="24"/>
          <w:lang w:eastAsia="zh-CN"/>
        </w:rPr>
        <w:t>Radaeva</w:t>
      </w:r>
      <w:proofErr w:type="spellEnd"/>
      <w:r w:rsidRPr="009E6429">
        <w:rPr>
          <w:rFonts w:ascii="Book Antiqua" w:eastAsia="宋体" w:hAnsi="Book Antiqua" w:cs="宋体"/>
          <w:b/>
          <w:bCs/>
          <w:color w:val="000000"/>
          <w:kern w:val="0"/>
          <w:sz w:val="24"/>
          <w:szCs w:val="24"/>
          <w:lang w:eastAsia="zh-CN"/>
        </w:rPr>
        <w:t xml:space="preserve"> S</w:t>
      </w:r>
      <w:r w:rsidRPr="009E6429">
        <w:rPr>
          <w:rFonts w:ascii="Book Antiqua" w:eastAsia="宋体" w:hAnsi="Book Antiqua" w:cs="宋体"/>
          <w:color w:val="000000"/>
          <w:kern w:val="0"/>
          <w:sz w:val="24"/>
          <w:szCs w:val="24"/>
          <w:lang w:eastAsia="zh-CN"/>
        </w:rPr>
        <w:t xml:space="preserve">, Wang L, </w:t>
      </w:r>
      <w:proofErr w:type="spellStart"/>
      <w:r w:rsidRPr="009E6429">
        <w:rPr>
          <w:rFonts w:ascii="Book Antiqua" w:eastAsia="宋体" w:hAnsi="Book Antiqua" w:cs="宋体"/>
          <w:color w:val="000000"/>
          <w:kern w:val="0"/>
          <w:sz w:val="24"/>
          <w:szCs w:val="24"/>
          <w:lang w:eastAsia="zh-CN"/>
        </w:rPr>
        <w:t>Radaev</w:t>
      </w:r>
      <w:proofErr w:type="spellEnd"/>
      <w:r w:rsidRPr="009E6429">
        <w:rPr>
          <w:rFonts w:ascii="Book Antiqua" w:eastAsia="宋体" w:hAnsi="Book Antiqua" w:cs="宋体"/>
          <w:color w:val="000000"/>
          <w:kern w:val="0"/>
          <w:sz w:val="24"/>
          <w:szCs w:val="24"/>
          <w:lang w:eastAsia="zh-CN"/>
        </w:rPr>
        <w:t xml:space="preserve"> S, </w:t>
      </w:r>
      <w:proofErr w:type="spellStart"/>
      <w:r w:rsidRPr="009E6429">
        <w:rPr>
          <w:rFonts w:ascii="Book Antiqua" w:eastAsia="宋体" w:hAnsi="Book Antiqua" w:cs="宋体"/>
          <w:color w:val="000000"/>
          <w:kern w:val="0"/>
          <w:sz w:val="24"/>
          <w:szCs w:val="24"/>
          <w:lang w:eastAsia="zh-CN"/>
        </w:rPr>
        <w:t>Jeong</w:t>
      </w:r>
      <w:proofErr w:type="spellEnd"/>
      <w:r w:rsidRPr="009E6429">
        <w:rPr>
          <w:rFonts w:ascii="Book Antiqua" w:eastAsia="宋体" w:hAnsi="Book Antiqua" w:cs="宋体"/>
          <w:color w:val="000000"/>
          <w:kern w:val="0"/>
          <w:sz w:val="24"/>
          <w:szCs w:val="24"/>
          <w:lang w:eastAsia="zh-CN"/>
        </w:rPr>
        <w:t xml:space="preserve"> WI, Park O, </w:t>
      </w:r>
      <w:proofErr w:type="spellStart"/>
      <w:r w:rsidRPr="009E6429">
        <w:rPr>
          <w:rFonts w:ascii="Book Antiqua" w:eastAsia="宋体" w:hAnsi="Book Antiqua" w:cs="宋体"/>
          <w:color w:val="000000"/>
          <w:kern w:val="0"/>
          <w:sz w:val="24"/>
          <w:szCs w:val="24"/>
          <w:lang w:eastAsia="zh-CN"/>
        </w:rPr>
        <w:t>Gao</w:t>
      </w:r>
      <w:proofErr w:type="spellEnd"/>
      <w:r w:rsidRPr="009E6429">
        <w:rPr>
          <w:rFonts w:ascii="Book Antiqua" w:eastAsia="宋体" w:hAnsi="Book Antiqua" w:cs="宋体"/>
          <w:color w:val="000000"/>
          <w:kern w:val="0"/>
          <w:sz w:val="24"/>
          <w:szCs w:val="24"/>
          <w:lang w:eastAsia="zh-CN"/>
        </w:rPr>
        <w:t xml:space="preserve"> B. Retinoic acid signaling sensitizes hepatic stellate cells to NK cell killing via </w:t>
      </w:r>
      <w:proofErr w:type="spellStart"/>
      <w:r w:rsidRPr="009E6429">
        <w:rPr>
          <w:rFonts w:ascii="Book Antiqua" w:eastAsia="宋体" w:hAnsi="Book Antiqua" w:cs="宋体"/>
          <w:color w:val="000000"/>
          <w:kern w:val="0"/>
          <w:sz w:val="24"/>
          <w:szCs w:val="24"/>
          <w:lang w:eastAsia="zh-CN"/>
        </w:rPr>
        <w:t>upregulation</w:t>
      </w:r>
      <w:proofErr w:type="spellEnd"/>
      <w:r w:rsidRPr="009E6429">
        <w:rPr>
          <w:rFonts w:ascii="Book Antiqua" w:eastAsia="宋体" w:hAnsi="Book Antiqua" w:cs="宋体"/>
          <w:color w:val="000000"/>
          <w:kern w:val="0"/>
          <w:sz w:val="24"/>
          <w:szCs w:val="24"/>
          <w:lang w:eastAsia="zh-CN"/>
        </w:rPr>
        <w:t xml:space="preserve"> of NK cell activating ligand RAE1. </w:t>
      </w:r>
      <w:r w:rsidRPr="009E6429">
        <w:rPr>
          <w:rFonts w:ascii="Book Antiqua" w:eastAsia="宋体" w:hAnsi="Book Antiqua" w:cs="宋体"/>
          <w:i/>
          <w:iCs/>
          <w:color w:val="000000"/>
          <w:kern w:val="0"/>
          <w:sz w:val="24"/>
          <w:szCs w:val="24"/>
          <w:lang w:eastAsia="zh-CN"/>
        </w:rPr>
        <w:t xml:space="preserve">Am J </w:t>
      </w:r>
      <w:proofErr w:type="spellStart"/>
      <w:r w:rsidRPr="009E6429">
        <w:rPr>
          <w:rFonts w:ascii="Book Antiqua" w:eastAsia="宋体" w:hAnsi="Book Antiqua" w:cs="宋体"/>
          <w:i/>
          <w:iCs/>
          <w:color w:val="000000"/>
          <w:kern w:val="0"/>
          <w:sz w:val="24"/>
          <w:szCs w:val="24"/>
          <w:lang w:eastAsia="zh-CN"/>
        </w:rPr>
        <w:t>Physiol</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Gastrointest</w:t>
      </w:r>
      <w:proofErr w:type="spellEnd"/>
      <w:r w:rsidRPr="009E6429">
        <w:rPr>
          <w:rFonts w:ascii="Book Antiqua" w:eastAsia="宋体" w:hAnsi="Book Antiqua" w:cs="宋体"/>
          <w:i/>
          <w:iCs/>
          <w:color w:val="000000"/>
          <w:kern w:val="0"/>
          <w:sz w:val="24"/>
          <w:szCs w:val="24"/>
          <w:lang w:eastAsia="zh-CN"/>
        </w:rPr>
        <w:t xml:space="preserve"> Liver </w:t>
      </w:r>
      <w:proofErr w:type="spellStart"/>
      <w:r w:rsidRPr="009E6429">
        <w:rPr>
          <w:rFonts w:ascii="Book Antiqua" w:eastAsia="宋体" w:hAnsi="Book Antiqua" w:cs="宋体"/>
          <w:i/>
          <w:iCs/>
          <w:color w:val="000000"/>
          <w:kern w:val="0"/>
          <w:sz w:val="24"/>
          <w:szCs w:val="24"/>
          <w:lang w:eastAsia="zh-CN"/>
        </w:rPr>
        <w:t>Physiol</w:t>
      </w:r>
      <w:proofErr w:type="spellEnd"/>
      <w:r w:rsidRPr="009E6429">
        <w:rPr>
          <w:rFonts w:ascii="Book Antiqua" w:eastAsia="宋体" w:hAnsi="Book Antiqua" w:cs="宋体"/>
          <w:color w:val="000000"/>
          <w:kern w:val="0"/>
          <w:sz w:val="24"/>
          <w:szCs w:val="24"/>
          <w:lang w:eastAsia="zh-CN"/>
        </w:rPr>
        <w:t> 2007; </w:t>
      </w:r>
      <w:r w:rsidRPr="009E6429">
        <w:rPr>
          <w:rFonts w:ascii="Book Antiqua" w:eastAsia="宋体" w:hAnsi="Book Antiqua" w:cs="宋体"/>
          <w:b/>
          <w:bCs/>
          <w:color w:val="000000"/>
          <w:kern w:val="0"/>
          <w:sz w:val="24"/>
          <w:szCs w:val="24"/>
          <w:lang w:eastAsia="zh-CN"/>
        </w:rPr>
        <w:t>293</w:t>
      </w:r>
      <w:r w:rsidRPr="009E6429">
        <w:rPr>
          <w:rFonts w:ascii="Book Antiqua" w:eastAsia="宋体" w:hAnsi="Book Antiqua" w:cs="宋体"/>
          <w:color w:val="000000"/>
          <w:kern w:val="0"/>
          <w:sz w:val="24"/>
          <w:szCs w:val="24"/>
          <w:lang w:eastAsia="zh-CN"/>
        </w:rPr>
        <w:t>: G809-G816 [PMID: 17673545 DOI: 10.1152/ajpgi.00212.2007]</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41 </w:t>
      </w:r>
      <w:proofErr w:type="spellStart"/>
      <w:r w:rsidRPr="009E6429">
        <w:rPr>
          <w:rFonts w:ascii="Book Antiqua" w:eastAsia="宋体" w:hAnsi="Book Antiqua" w:cs="宋体"/>
          <w:b/>
          <w:bCs/>
          <w:color w:val="000000"/>
          <w:kern w:val="0"/>
          <w:sz w:val="24"/>
          <w:szCs w:val="24"/>
          <w:lang w:eastAsia="zh-CN"/>
        </w:rPr>
        <w:t>Radaeva</w:t>
      </w:r>
      <w:proofErr w:type="spellEnd"/>
      <w:r w:rsidRPr="009E6429">
        <w:rPr>
          <w:rFonts w:ascii="Book Antiqua" w:eastAsia="宋体" w:hAnsi="Book Antiqua" w:cs="宋体"/>
          <w:b/>
          <w:bCs/>
          <w:color w:val="000000"/>
          <w:kern w:val="0"/>
          <w:sz w:val="24"/>
          <w:szCs w:val="24"/>
          <w:lang w:eastAsia="zh-CN"/>
        </w:rPr>
        <w:t xml:space="preserve"> S</w:t>
      </w:r>
      <w:r w:rsidRPr="009E6429">
        <w:rPr>
          <w:rFonts w:ascii="Book Antiqua" w:eastAsia="宋体" w:hAnsi="Book Antiqua" w:cs="宋体"/>
          <w:color w:val="000000"/>
          <w:kern w:val="0"/>
          <w:sz w:val="24"/>
          <w:szCs w:val="24"/>
          <w:lang w:eastAsia="zh-CN"/>
        </w:rPr>
        <w:t xml:space="preserve">, Sun R, </w:t>
      </w:r>
      <w:proofErr w:type="spellStart"/>
      <w:r w:rsidRPr="009E6429">
        <w:rPr>
          <w:rFonts w:ascii="Book Antiqua" w:eastAsia="宋体" w:hAnsi="Book Antiqua" w:cs="宋体"/>
          <w:color w:val="000000"/>
          <w:kern w:val="0"/>
          <w:sz w:val="24"/>
          <w:szCs w:val="24"/>
          <w:lang w:eastAsia="zh-CN"/>
        </w:rPr>
        <w:t>Jaruga</w:t>
      </w:r>
      <w:proofErr w:type="spellEnd"/>
      <w:r w:rsidRPr="009E6429">
        <w:rPr>
          <w:rFonts w:ascii="Book Antiqua" w:eastAsia="宋体" w:hAnsi="Book Antiqua" w:cs="宋体"/>
          <w:color w:val="000000"/>
          <w:kern w:val="0"/>
          <w:sz w:val="24"/>
          <w:szCs w:val="24"/>
          <w:lang w:eastAsia="zh-CN"/>
        </w:rPr>
        <w:t xml:space="preserve"> B, Nguyen VT, </w:t>
      </w:r>
      <w:proofErr w:type="spellStart"/>
      <w:r w:rsidRPr="009E6429">
        <w:rPr>
          <w:rFonts w:ascii="Book Antiqua" w:eastAsia="宋体" w:hAnsi="Book Antiqua" w:cs="宋体"/>
          <w:color w:val="000000"/>
          <w:kern w:val="0"/>
          <w:sz w:val="24"/>
          <w:szCs w:val="24"/>
          <w:lang w:eastAsia="zh-CN"/>
        </w:rPr>
        <w:t>Tian</w:t>
      </w:r>
      <w:proofErr w:type="spellEnd"/>
      <w:r w:rsidRPr="009E6429">
        <w:rPr>
          <w:rFonts w:ascii="Book Antiqua" w:eastAsia="宋体" w:hAnsi="Book Antiqua" w:cs="宋体"/>
          <w:color w:val="000000"/>
          <w:kern w:val="0"/>
          <w:sz w:val="24"/>
          <w:szCs w:val="24"/>
          <w:lang w:eastAsia="zh-CN"/>
        </w:rPr>
        <w:t xml:space="preserve"> Z, </w:t>
      </w:r>
      <w:proofErr w:type="spellStart"/>
      <w:r w:rsidRPr="009E6429">
        <w:rPr>
          <w:rFonts w:ascii="Book Antiqua" w:eastAsia="宋体" w:hAnsi="Book Antiqua" w:cs="宋体"/>
          <w:color w:val="000000"/>
          <w:kern w:val="0"/>
          <w:sz w:val="24"/>
          <w:szCs w:val="24"/>
          <w:lang w:eastAsia="zh-CN"/>
        </w:rPr>
        <w:t>Gao</w:t>
      </w:r>
      <w:proofErr w:type="spellEnd"/>
      <w:r w:rsidRPr="009E6429">
        <w:rPr>
          <w:rFonts w:ascii="Book Antiqua" w:eastAsia="宋体" w:hAnsi="Book Antiqua" w:cs="宋体"/>
          <w:color w:val="000000"/>
          <w:kern w:val="0"/>
          <w:sz w:val="24"/>
          <w:szCs w:val="24"/>
          <w:lang w:eastAsia="zh-CN"/>
        </w:rPr>
        <w:t xml:space="preserve"> B. Natural killer cells ameliorate liver fibrosis by killing activated stellate cells in NKG2D-dependent and tumor necrosis factor-related apoptosis-inducing ligand-dependent manners. </w:t>
      </w:r>
      <w:r w:rsidRPr="009E6429">
        <w:rPr>
          <w:rFonts w:ascii="Book Antiqua" w:eastAsia="宋体" w:hAnsi="Book Antiqua" w:cs="宋体"/>
          <w:i/>
          <w:iCs/>
          <w:color w:val="000000"/>
          <w:kern w:val="0"/>
          <w:sz w:val="24"/>
          <w:szCs w:val="24"/>
          <w:lang w:eastAsia="zh-CN"/>
        </w:rPr>
        <w:t>Gastroenterology</w:t>
      </w:r>
      <w:r w:rsidRPr="009E6429">
        <w:rPr>
          <w:rFonts w:ascii="Book Antiqua" w:eastAsia="宋体" w:hAnsi="Book Antiqua" w:cs="宋体"/>
          <w:color w:val="000000"/>
          <w:kern w:val="0"/>
          <w:sz w:val="24"/>
          <w:szCs w:val="24"/>
          <w:lang w:eastAsia="zh-CN"/>
        </w:rPr>
        <w:t> 2006; </w:t>
      </w:r>
      <w:r w:rsidRPr="009E6429">
        <w:rPr>
          <w:rFonts w:ascii="Book Antiqua" w:eastAsia="宋体" w:hAnsi="Book Antiqua" w:cs="宋体"/>
          <w:b/>
          <w:bCs/>
          <w:color w:val="000000"/>
          <w:kern w:val="0"/>
          <w:sz w:val="24"/>
          <w:szCs w:val="24"/>
          <w:lang w:eastAsia="zh-CN"/>
        </w:rPr>
        <w:t>130</w:t>
      </w:r>
      <w:r w:rsidRPr="009E6429">
        <w:rPr>
          <w:rFonts w:ascii="Book Antiqua" w:eastAsia="宋体" w:hAnsi="Book Antiqua" w:cs="宋体"/>
          <w:color w:val="000000"/>
          <w:kern w:val="0"/>
          <w:sz w:val="24"/>
          <w:szCs w:val="24"/>
          <w:lang w:eastAsia="zh-CN"/>
        </w:rPr>
        <w:t>: 435-452 [PMID: 16472598 DOI: 10.1053/j.gastro.2005.10.055]</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42 </w:t>
      </w:r>
      <w:proofErr w:type="spellStart"/>
      <w:r w:rsidRPr="009E6429">
        <w:rPr>
          <w:rFonts w:ascii="Book Antiqua" w:eastAsia="宋体" w:hAnsi="Book Antiqua" w:cs="宋体"/>
          <w:b/>
          <w:bCs/>
          <w:color w:val="000000"/>
          <w:kern w:val="0"/>
          <w:sz w:val="24"/>
          <w:szCs w:val="24"/>
          <w:lang w:eastAsia="zh-CN"/>
        </w:rPr>
        <w:t>Haseba</w:t>
      </w:r>
      <w:proofErr w:type="spellEnd"/>
      <w:r w:rsidRPr="009E6429">
        <w:rPr>
          <w:rFonts w:ascii="Book Antiqua" w:eastAsia="宋体" w:hAnsi="Book Antiqua" w:cs="宋体"/>
          <w:b/>
          <w:bCs/>
          <w:color w:val="000000"/>
          <w:kern w:val="0"/>
          <w:sz w:val="24"/>
          <w:szCs w:val="24"/>
          <w:lang w:eastAsia="zh-CN"/>
        </w:rPr>
        <w:t xml:space="preserve"> T</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Ohno</w:t>
      </w:r>
      <w:proofErr w:type="spellEnd"/>
      <w:r w:rsidRPr="009E6429">
        <w:rPr>
          <w:rFonts w:ascii="Book Antiqua" w:eastAsia="宋体" w:hAnsi="Book Antiqua" w:cs="宋体"/>
          <w:color w:val="000000"/>
          <w:kern w:val="0"/>
          <w:sz w:val="24"/>
          <w:szCs w:val="24"/>
          <w:lang w:eastAsia="zh-CN"/>
        </w:rPr>
        <w:t xml:space="preserve"> Y. </w:t>
      </w:r>
      <w:proofErr w:type="gramStart"/>
      <w:r w:rsidRPr="009E6429">
        <w:rPr>
          <w:rFonts w:ascii="Book Antiqua" w:eastAsia="宋体" w:hAnsi="Book Antiqua" w:cs="宋体"/>
          <w:color w:val="000000"/>
          <w:kern w:val="0"/>
          <w:sz w:val="24"/>
          <w:szCs w:val="24"/>
          <w:lang w:eastAsia="zh-CN"/>
        </w:rPr>
        <w:t>A new view of alcohol metabolism and alcoholism--role of the high-Km Class III alcohol dehydrogenase (ADH3).</w:t>
      </w:r>
      <w:proofErr w:type="gramEnd"/>
      <w:r w:rsidRPr="009E6429">
        <w:rPr>
          <w:rFonts w:ascii="Book Antiqua" w:eastAsia="宋体" w:hAnsi="Book Antiqua" w:cs="宋体"/>
          <w:color w:val="000000"/>
          <w:kern w:val="0"/>
          <w:sz w:val="24"/>
          <w:szCs w:val="24"/>
          <w:lang w:eastAsia="zh-CN"/>
        </w:rPr>
        <w:t> </w:t>
      </w:r>
      <w:proofErr w:type="spellStart"/>
      <w:r w:rsidRPr="009E6429">
        <w:rPr>
          <w:rFonts w:ascii="Book Antiqua" w:eastAsia="宋体" w:hAnsi="Book Antiqua" w:cs="宋体"/>
          <w:i/>
          <w:iCs/>
          <w:color w:val="000000"/>
          <w:kern w:val="0"/>
          <w:sz w:val="24"/>
          <w:szCs w:val="24"/>
          <w:lang w:eastAsia="zh-CN"/>
        </w:rPr>
        <w:t>Int</w:t>
      </w:r>
      <w:proofErr w:type="spellEnd"/>
      <w:r w:rsidRPr="009E6429">
        <w:rPr>
          <w:rFonts w:ascii="Book Antiqua" w:eastAsia="宋体" w:hAnsi="Book Antiqua" w:cs="宋体"/>
          <w:i/>
          <w:iCs/>
          <w:color w:val="000000"/>
          <w:kern w:val="0"/>
          <w:sz w:val="24"/>
          <w:szCs w:val="24"/>
          <w:lang w:eastAsia="zh-CN"/>
        </w:rPr>
        <w:t xml:space="preserve"> J Environ Res Public Health</w:t>
      </w:r>
      <w:r w:rsidRPr="009E6429">
        <w:rPr>
          <w:rFonts w:ascii="Book Antiqua" w:eastAsia="宋体" w:hAnsi="Book Antiqua" w:cs="宋体"/>
          <w:color w:val="000000"/>
          <w:kern w:val="0"/>
          <w:sz w:val="24"/>
          <w:szCs w:val="24"/>
          <w:lang w:eastAsia="zh-CN"/>
        </w:rPr>
        <w:t> 2010; </w:t>
      </w:r>
      <w:r w:rsidRPr="009E6429">
        <w:rPr>
          <w:rFonts w:ascii="Book Antiqua" w:eastAsia="宋体" w:hAnsi="Book Antiqua" w:cs="宋体"/>
          <w:b/>
          <w:bCs/>
          <w:color w:val="000000"/>
          <w:kern w:val="0"/>
          <w:sz w:val="24"/>
          <w:szCs w:val="24"/>
          <w:lang w:eastAsia="zh-CN"/>
        </w:rPr>
        <w:t>7</w:t>
      </w:r>
      <w:r w:rsidRPr="009E6429">
        <w:rPr>
          <w:rFonts w:ascii="Book Antiqua" w:eastAsia="宋体" w:hAnsi="Book Antiqua" w:cs="宋体"/>
          <w:color w:val="000000"/>
          <w:kern w:val="0"/>
          <w:sz w:val="24"/>
          <w:szCs w:val="24"/>
          <w:lang w:eastAsia="zh-CN"/>
        </w:rPr>
        <w:t>: 1076-1092 [PMID: 20617019 DOI: 10.3390/ijerph7031076]</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43 </w:t>
      </w:r>
      <w:r w:rsidRPr="009E6429">
        <w:rPr>
          <w:rFonts w:ascii="Book Antiqua" w:eastAsia="宋体" w:hAnsi="Book Antiqua" w:cs="宋体"/>
          <w:b/>
          <w:bCs/>
          <w:color w:val="000000"/>
          <w:kern w:val="0"/>
          <w:sz w:val="24"/>
          <w:szCs w:val="24"/>
          <w:lang w:eastAsia="zh-CN"/>
        </w:rPr>
        <w:t>Yi HS</w:t>
      </w:r>
      <w:r w:rsidRPr="009E6429">
        <w:rPr>
          <w:rFonts w:ascii="Book Antiqua" w:eastAsia="宋体" w:hAnsi="Book Antiqua" w:cs="宋体"/>
          <w:color w:val="000000"/>
          <w:kern w:val="0"/>
          <w:sz w:val="24"/>
          <w:szCs w:val="24"/>
          <w:lang w:eastAsia="zh-CN"/>
        </w:rPr>
        <w:t xml:space="preserve">, Lee YS, </w:t>
      </w:r>
      <w:proofErr w:type="spellStart"/>
      <w:r w:rsidRPr="009E6429">
        <w:rPr>
          <w:rFonts w:ascii="Book Antiqua" w:eastAsia="宋体" w:hAnsi="Book Antiqua" w:cs="宋体"/>
          <w:color w:val="000000"/>
          <w:kern w:val="0"/>
          <w:sz w:val="24"/>
          <w:szCs w:val="24"/>
          <w:lang w:eastAsia="zh-CN"/>
        </w:rPr>
        <w:t>Byun</w:t>
      </w:r>
      <w:proofErr w:type="spellEnd"/>
      <w:r w:rsidRPr="009E6429">
        <w:rPr>
          <w:rFonts w:ascii="Book Antiqua" w:eastAsia="宋体" w:hAnsi="Book Antiqua" w:cs="宋体"/>
          <w:color w:val="000000"/>
          <w:kern w:val="0"/>
          <w:sz w:val="24"/>
          <w:szCs w:val="24"/>
          <w:lang w:eastAsia="zh-CN"/>
        </w:rPr>
        <w:t xml:space="preserve"> JS, </w:t>
      </w:r>
      <w:proofErr w:type="spellStart"/>
      <w:r w:rsidRPr="009E6429">
        <w:rPr>
          <w:rFonts w:ascii="Book Antiqua" w:eastAsia="宋体" w:hAnsi="Book Antiqua" w:cs="宋体"/>
          <w:color w:val="000000"/>
          <w:kern w:val="0"/>
          <w:sz w:val="24"/>
          <w:szCs w:val="24"/>
          <w:lang w:eastAsia="zh-CN"/>
        </w:rPr>
        <w:t>Seo</w:t>
      </w:r>
      <w:proofErr w:type="spellEnd"/>
      <w:r w:rsidRPr="009E6429">
        <w:rPr>
          <w:rFonts w:ascii="Book Antiqua" w:eastAsia="宋体" w:hAnsi="Book Antiqua" w:cs="宋体"/>
          <w:color w:val="000000"/>
          <w:kern w:val="0"/>
          <w:sz w:val="24"/>
          <w:szCs w:val="24"/>
          <w:lang w:eastAsia="zh-CN"/>
        </w:rPr>
        <w:t xml:space="preserve"> W, </w:t>
      </w:r>
      <w:proofErr w:type="spellStart"/>
      <w:r w:rsidRPr="009E6429">
        <w:rPr>
          <w:rFonts w:ascii="Book Antiqua" w:eastAsia="宋体" w:hAnsi="Book Antiqua" w:cs="宋体"/>
          <w:color w:val="000000"/>
          <w:kern w:val="0"/>
          <w:sz w:val="24"/>
          <w:szCs w:val="24"/>
          <w:lang w:eastAsia="zh-CN"/>
        </w:rPr>
        <w:t>Jeong</w:t>
      </w:r>
      <w:proofErr w:type="spellEnd"/>
      <w:r w:rsidRPr="009E6429">
        <w:rPr>
          <w:rFonts w:ascii="Book Antiqua" w:eastAsia="宋体" w:hAnsi="Book Antiqua" w:cs="宋体"/>
          <w:color w:val="000000"/>
          <w:kern w:val="0"/>
          <w:sz w:val="24"/>
          <w:szCs w:val="24"/>
          <w:lang w:eastAsia="zh-CN"/>
        </w:rPr>
        <w:t xml:space="preserve"> JM, Park O, </w:t>
      </w:r>
      <w:proofErr w:type="spellStart"/>
      <w:r w:rsidRPr="009E6429">
        <w:rPr>
          <w:rFonts w:ascii="Book Antiqua" w:eastAsia="宋体" w:hAnsi="Book Antiqua" w:cs="宋体"/>
          <w:color w:val="000000"/>
          <w:kern w:val="0"/>
          <w:sz w:val="24"/>
          <w:szCs w:val="24"/>
          <w:lang w:eastAsia="zh-CN"/>
        </w:rPr>
        <w:t>Duester</w:t>
      </w:r>
      <w:proofErr w:type="spellEnd"/>
      <w:r w:rsidRPr="009E6429">
        <w:rPr>
          <w:rFonts w:ascii="Book Antiqua" w:eastAsia="宋体" w:hAnsi="Book Antiqua" w:cs="宋体"/>
          <w:color w:val="000000"/>
          <w:kern w:val="0"/>
          <w:sz w:val="24"/>
          <w:szCs w:val="24"/>
          <w:lang w:eastAsia="zh-CN"/>
        </w:rPr>
        <w:t xml:space="preserve"> G, </w:t>
      </w:r>
      <w:proofErr w:type="spellStart"/>
      <w:r w:rsidRPr="009E6429">
        <w:rPr>
          <w:rFonts w:ascii="Book Antiqua" w:eastAsia="宋体" w:hAnsi="Book Antiqua" w:cs="宋体"/>
          <w:color w:val="000000"/>
          <w:kern w:val="0"/>
          <w:sz w:val="24"/>
          <w:szCs w:val="24"/>
          <w:lang w:eastAsia="zh-CN"/>
        </w:rPr>
        <w:t>Haseba</w:t>
      </w:r>
      <w:proofErr w:type="spellEnd"/>
      <w:r w:rsidRPr="009E6429">
        <w:rPr>
          <w:rFonts w:ascii="Book Antiqua" w:eastAsia="宋体" w:hAnsi="Book Antiqua" w:cs="宋体"/>
          <w:color w:val="000000"/>
          <w:kern w:val="0"/>
          <w:sz w:val="24"/>
          <w:szCs w:val="24"/>
          <w:lang w:eastAsia="zh-CN"/>
        </w:rPr>
        <w:t xml:space="preserve"> T, Kim SC, Park KG, </w:t>
      </w:r>
      <w:proofErr w:type="spellStart"/>
      <w:r w:rsidRPr="009E6429">
        <w:rPr>
          <w:rFonts w:ascii="Book Antiqua" w:eastAsia="宋体" w:hAnsi="Book Antiqua" w:cs="宋体"/>
          <w:color w:val="000000"/>
          <w:kern w:val="0"/>
          <w:sz w:val="24"/>
          <w:szCs w:val="24"/>
          <w:lang w:eastAsia="zh-CN"/>
        </w:rPr>
        <w:t>Gao</w:t>
      </w:r>
      <w:proofErr w:type="spellEnd"/>
      <w:r w:rsidRPr="009E6429">
        <w:rPr>
          <w:rFonts w:ascii="Book Antiqua" w:eastAsia="宋体" w:hAnsi="Book Antiqua" w:cs="宋体"/>
          <w:color w:val="000000"/>
          <w:kern w:val="0"/>
          <w:sz w:val="24"/>
          <w:szCs w:val="24"/>
          <w:lang w:eastAsia="zh-CN"/>
        </w:rPr>
        <w:t xml:space="preserve"> B, </w:t>
      </w:r>
      <w:proofErr w:type="spellStart"/>
      <w:r w:rsidRPr="009E6429">
        <w:rPr>
          <w:rFonts w:ascii="Book Antiqua" w:eastAsia="宋体" w:hAnsi="Book Antiqua" w:cs="宋体"/>
          <w:color w:val="000000"/>
          <w:kern w:val="0"/>
          <w:sz w:val="24"/>
          <w:szCs w:val="24"/>
          <w:lang w:eastAsia="zh-CN"/>
        </w:rPr>
        <w:t>Jeong</w:t>
      </w:r>
      <w:proofErr w:type="spellEnd"/>
      <w:r w:rsidRPr="009E6429">
        <w:rPr>
          <w:rFonts w:ascii="Book Antiqua" w:eastAsia="宋体" w:hAnsi="Book Antiqua" w:cs="宋体"/>
          <w:color w:val="000000"/>
          <w:kern w:val="0"/>
          <w:sz w:val="24"/>
          <w:szCs w:val="24"/>
          <w:lang w:eastAsia="zh-CN"/>
        </w:rPr>
        <w:t xml:space="preserve"> WI. Alcohol dehydrogenase III exacerbates liver fibrosis by enhancing stellate cell activation and suppressing natural killer cells in mice. </w:t>
      </w:r>
      <w:proofErr w:type="spellStart"/>
      <w:r w:rsidRPr="009E6429">
        <w:rPr>
          <w:rFonts w:ascii="Book Antiqua" w:eastAsia="宋体" w:hAnsi="Book Antiqua" w:cs="宋体"/>
          <w:i/>
          <w:iCs/>
          <w:color w:val="000000"/>
          <w:kern w:val="0"/>
          <w:sz w:val="24"/>
          <w:szCs w:val="24"/>
          <w:lang w:eastAsia="zh-CN"/>
        </w:rPr>
        <w:t>Hepatology</w:t>
      </w:r>
      <w:proofErr w:type="spellEnd"/>
      <w:r w:rsidRPr="009E6429">
        <w:rPr>
          <w:rFonts w:ascii="Book Antiqua" w:eastAsia="宋体" w:hAnsi="Book Antiqua" w:cs="宋体"/>
          <w:color w:val="000000"/>
          <w:kern w:val="0"/>
          <w:sz w:val="24"/>
          <w:szCs w:val="24"/>
          <w:lang w:eastAsia="zh-CN"/>
        </w:rPr>
        <w:t> 2014; </w:t>
      </w:r>
      <w:r w:rsidRPr="009E6429">
        <w:rPr>
          <w:rFonts w:ascii="Book Antiqua" w:eastAsia="宋体" w:hAnsi="Book Antiqua" w:cs="宋体"/>
          <w:b/>
          <w:bCs/>
          <w:color w:val="000000"/>
          <w:kern w:val="0"/>
          <w:sz w:val="24"/>
          <w:szCs w:val="24"/>
          <w:lang w:eastAsia="zh-CN"/>
        </w:rPr>
        <w:t>60</w:t>
      </w:r>
      <w:r w:rsidRPr="009E6429">
        <w:rPr>
          <w:rFonts w:ascii="Book Antiqua" w:eastAsia="宋体" w:hAnsi="Book Antiqua" w:cs="宋体"/>
          <w:color w:val="000000"/>
          <w:kern w:val="0"/>
          <w:sz w:val="24"/>
          <w:szCs w:val="24"/>
          <w:lang w:eastAsia="zh-CN"/>
        </w:rPr>
        <w:t>: 1044-1053 [PMID: 24668648 DOI: 10.1002/hep.27137]</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lastRenderedPageBreak/>
        <w:t>44 </w:t>
      </w:r>
      <w:proofErr w:type="spellStart"/>
      <w:r w:rsidRPr="009E6429">
        <w:rPr>
          <w:rFonts w:ascii="Book Antiqua" w:eastAsia="宋体" w:hAnsi="Book Antiqua" w:cs="宋体"/>
          <w:b/>
          <w:bCs/>
          <w:color w:val="000000"/>
          <w:kern w:val="0"/>
          <w:sz w:val="24"/>
          <w:szCs w:val="24"/>
          <w:lang w:eastAsia="zh-CN"/>
        </w:rPr>
        <w:t>Kharbanda</w:t>
      </w:r>
      <w:proofErr w:type="spellEnd"/>
      <w:r w:rsidRPr="009E6429">
        <w:rPr>
          <w:rFonts w:ascii="Book Antiqua" w:eastAsia="宋体" w:hAnsi="Book Antiqua" w:cs="宋体"/>
          <w:b/>
          <w:bCs/>
          <w:color w:val="000000"/>
          <w:kern w:val="0"/>
          <w:sz w:val="24"/>
          <w:szCs w:val="24"/>
          <w:lang w:eastAsia="zh-CN"/>
        </w:rPr>
        <w:t xml:space="preserve"> KK</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Todero</w:t>
      </w:r>
      <w:proofErr w:type="spellEnd"/>
      <w:r w:rsidRPr="009E6429">
        <w:rPr>
          <w:rFonts w:ascii="Book Antiqua" w:eastAsia="宋体" w:hAnsi="Book Antiqua" w:cs="宋体"/>
          <w:color w:val="000000"/>
          <w:kern w:val="0"/>
          <w:sz w:val="24"/>
          <w:szCs w:val="24"/>
          <w:lang w:eastAsia="zh-CN"/>
        </w:rPr>
        <w:t xml:space="preserve"> SL, Shubert KA, Sorrell MF, </w:t>
      </w:r>
      <w:proofErr w:type="spellStart"/>
      <w:r w:rsidRPr="009E6429">
        <w:rPr>
          <w:rFonts w:ascii="Book Antiqua" w:eastAsia="宋体" w:hAnsi="Book Antiqua" w:cs="宋体"/>
          <w:color w:val="000000"/>
          <w:kern w:val="0"/>
          <w:sz w:val="24"/>
          <w:szCs w:val="24"/>
          <w:lang w:eastAsia="zh-CN"/>
        </w:rPr>
        <w:t>Tuma</w:t>
      </w:r>
      <w:proofErr w:type="spellEnd"/>
      <w:r w:rsidRPr="009E6429">
        <w:rPr>
          <w:rFonts w:ascii="Book Antiqua" w:eastAsia="宋体" w:hAnsi="Book Antiqua" w:cs="宋体"/>
          <w:color w:val="000000"/>
          <w:kern w:val="0"/>
          <w:sz w:val="24"/>
          <w:szCs w:val="24"/>
          <w:lang w:eastAsia="zh-CN"/>
        </w:rPr>
        <w:t xml:space="preserve"> DJ. </w:t>
      </w:r>
      <w:proofErr w:type="spellStart"/>
      <w:r w:rsidRPr="009E6429">
        <w:rPr>
          <w:rFonts w:ascii="Book Antiqua" w:eastAsia="宋体" w:hAnsi="Book Antiqua" w:cs="宋体"/>
          <w:color w:val="000000"/>
          <w:kern w:val="0"/>
          <w:sz w:val="24"/>
          <w:szCs w:val="24"/>
          <w:lang w:eastAsia="zh-CN"/>
        </w:rPr>
        <w:t>Malondialdehyde</w:t>
      </w:r>
      <w:proofErr w:type="spellEnd"/>
      <w:r w:rsidRPr="009E6429">
        <w:rPr>
          <w:rFonts w:ascii="Book Antiqua" w:eastAsia="宋体" w:hAnsi="Book Antiqua" w:cs="宋体"/>
          <w:color w:val="000000"/>
          <w:kern w:val="0"/>
          <w:sz w:val="24"/>
          <w:szCs w:val="24"/>
          <w:lang w:eastAsia="zh-CN"/>
        </w:rPr>
        <w:t xml:space="preserve">-acetaldehyde-protein adducts increase secretion of </w:t>
      </w:r>
      <w:proofErr w:type="spellStart"/>
      <w:r w:rsidRPr="009E6429">
        <w:rPr>
          <w:rFonts w:ascii="Book Antiqua" w:eastAsia="宋体" w:hAnsi="Book Antiqua" w:cs="宋体"/>
          <w:color w:val="000000"/>
          <w:kern w:val="0"/>
          <w:sz w:val="24"/>
          <w:szCs w:val="24"/>
          <w:lang w:eastAsia="zh-CN"/>
        </w:rPr>
        <w:t>chemokines</w:t>
      </w:r>
      <w:proofErr w:type="spellEnd"/>
      <w:r w:rsidRPr="009E6429">
        <w:rPr>
          <w:rFonts w:ascii="Book Antiqua" w:eastAsia="宋体" w:hAnsi="Book Antiqua" w:cs="宋体"/>
          <w:color w:val="000000"/>
          <w:kern w:val="0"/>
          <w:sz w:val="24"/>
          <w:szCs w:val="24"/>
          <w:lang w:eastAsia="zh-CN"/>
        </w:rPr>
        <w:t xml:space="preserve"> by rat hepatic stellate cells. </w:t>
      </w:r>
      <w:r w:rsidRPr="009E6429">
        <w:rPr>
          <w:rFonts w:ascii="Book Antiqua" w:eastAsia="宋体" w:hAnsi="Book Antiqua" w:cs="宋体"/>
          <w:i/>
          <w:iCs/>
          <w:color w:val="000000"/>
          <w:kern w:val="0"/>
          <w:sz w:val="24"/>
          <w:szCs w:val="24"/>
          <w:lang w:eastAsia="zh-CN"/>
        </w:rPr>
        <w:t>Alcohol</w:t>
      </w:r>
      <w:r w:rsidRPr="009E6429">
        <w:rPr>
          <w:rFonts w:ascii="Book Antiqua" w:eastAsia="宋体" w:hAnsi="Book Antiqua" w:cs="宋体"/>
          <w:color w:val="000000"/>
          <w:kern w:val="0"/>
          <w:sz w:val="24"/>
          <w:szCs w:val="24"/>
          <w:lang w:eastAsia="zh-CN"/>
        </w:rPr>
        <w:t> 2001; </w:t>
      </w:r>
      <w:r w:rsidRPr="009E6429">
        <w:rPr>
          <w:rFonts w:ascii="Book Antiqua" w:eastAsia="宋体" w:hAnsi="Book Antiqua" w:cs="宋体"/>
          <w:b/>
          <w:bCs/>
          <w:color w:val="000000"/>
          <w:kern w:val="0"/>
          <w:sz w:val="24"/>
          <w:szCs w:val="24"/>
          <w:lang w:eastAsia="zh-CN"/>
        </w:rPr>
        <w:t>25</w:t>
      </w:r>
      <w:r w:rsidRPr="009E6429">
        <w:rPr>
          <w:rFonts w:ascii="Book Antiqua" w:eastAsia="宋体" w:hAnsi="Book Antiqua" w:cs="宋体"/>
          <w:color w:val="000000"/>
          <w:kern w:val="0"/>
          <w:sz w:val="24"/>
          <w:szCs w:val="24"/>
          <w:lang w:eastAsia="zh-CN"/>
        </w:rPr>
        <w:t>: 123-128 [PMID: 11747982</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DOI: 10.1016/S0741-8329(01)00174-4]</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45 </w:t>
      </w:r>
      <w:proofErr w:type="spellStart"/>
      <w:r w:rsidRPr="009E6429">
        <w:rPr>
          <w:rFonts w:ascii="Book Antiqua" w:eastAsia="宋体" w:hAnsi="Book Antiqua" w:cs="宋体"/>
          <w:b/>
          <w:bCs/>
          <w:color w:val="000000"/>
          <w:kern w:val="0"/>
          <w:sz w:val="24"/>
          <w:szCs w:val="24"/>
          <w:lang w:eastAsia="zh-CN"/>
        </w:rPr>
        <w:t>Esser</w:t>
      </w:r>
      <w:proofErr w:type="spellEnd"/>
      <w:r w:rsidRPr="009E6429">
        <w:rPr>
          <w:rFonts w:ascii="Book Antiqua" w:eastAsia="宋体" w:hAnsi="Book Antiqua" w:cs="宋体"/>
          <w:b/>
          <w:bCs/>
          <w:color w:val="000000"/>
          <w:kern w:val="0"/>
          <w:sz w:val="24"/>
          <w:szCs w:val="24"/>
          <w:lang w:eastAsia="zh-CN"/>
        </w:rPr>
        <w:t xml:space="preserve"> S</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Wolburg</w:t>
      </w:r>
      <w:proofErr w:type="spellEnd"/>
      <w:r w:rsidRPr="009E6429">
        <w:rPr>
          <w:rFonts w:ascii="Book Antiqua" w:eastAsia="宋体" w:hAnsi="Book Antiqua" w:cs="宋体"/>
          <w:color w:val="000000"/>
          <w:kern w:val="0"/>
          <w:sz w:val="24"/>
          <w:szCs w:val="24"/>
          <w:lang w:eastAsia="zh-CN"/>
        </w:rPr>
        <w:t xml:space="preserve"> K, </w:t>
      </w:r>
      <w:proofErr w:type="spellStart"/>
      <w:r w:rsidRPr="009E6429">
        <w:rPr>
          <w:rFonts w:ascii="Book Antiqua" w:eastAsia="宋体" w:hAnsi="Book Antiqua" w:cs="宋体"/>
          <w:color w:val="000000"/>
          <w:kern w:val="0"/>
          <w:sz w:val="24"/>
          <w:szCs w:val="24"/>
          <w:lang w:eastAsia="zh-CN"/>
        </w:rPr>
        <w:t>Wolburg</w:t>
      </w:r>
      <w:proofErr w:type="spellEnd"/>
      <w:r w:rsidRPr="009E6429">
        <w:rPr>
          <w:rFonts w:ascii="Book Antiqua" w:eastAsia="宋体" w:hAnsi="Book Antiqua" w:cs="宋体"/>
          <w:color w:val="000000"/>
          <w:kern w:val="0"/>
          <w:sz w:val="24"/>
          <w:szCs w:val="24"/>
          <w:lang w:eastAsia="zh-CN"/>
        </w:rPr>
        <w:t xml:space="preserve"> H, </w:t>
      </w:r>
      <w:proofErr w:type="spellStart"/>
      <w:r w:rsidRPr="009E6429">
        <w:rPr>
          <w:rFonts w:ascii="Book Antiqua" w:eastAsia="宋体" w:hAnsi="Book Antiqua" w:cs="宋体"/>
          <w:color w:val="000000"/>
          <w:kern w:val="0"/>
          <w:sz w:val="24"/>
          <w:szCs w:val="24"/>
          <w:lang w:eastAsia="zh-CN"/>
        </w:rPr>
        <w:t>Breier</w:t>
      </w:r>
      <w:proofErr w:type="spellEnd"/>
      <w:r w:rsidRPr="009E6429">
        <w:rPr>
          <w:rFonts w:ascii="Book Antiqua" w:eastAsia="宋体" w:hAnsi="Book Antiqua" w:cs="宋体"/>
          <w:color w:val="000000"/>
          <w:kern w:val="0"/>
          <w:sz w:val="24"/>
          <w:szCs w:val="24"/>
          <w:lang w:eastAsia="zh-CN"/>
        </w:rPr>
        <w:t xml:space="preserve"> G, </w:t>
      </w:r>
      <w:proofErr w:type="spellStart"/>
      <w:r w:rsidRPr="009E6429">
        <w:rPr>
          <w:rFonts w:ascii="Book Antiqua" w:eastAsia="宋体" w:hAnsi="Book Antiqua" w:cs="宋体"/>
          <w:color w:val="000000"/>
          <w:kern w:val="0"/>
          <w:sz w:val="24"/>
          <w:szCs w:val="24"/>
          <w:lang w:eastAsia="zh-CN"/>
        </w:rPr>
        <w:t>Kurzchalia</w:t>
      </w:r>
      <w:proofErr w:type="spellEnd"/>
      <w:r w:rsidRPr="009E6429">
        <w:rPr>
          <w:rFonts w:ascii="Book Antiqua" w:eastAsia="宋体" w:hAnsi="Book Antiqua" w:cs="宋体"/>
          <w:color w:val="000000"/>
          <w:kern w:val="0"/>
          <w:sz w:val="24"/>
          <w:szCs w:val="24"/>
          <w:lang w:eastAsia="zh-CN"/>
        </w:rPr>
        <w:t xml:space="preserve"> T, </w:t>
      </w:r>
      <w:proofErr w:type="spellStart"/>
      <w:r w:rsidRPr="009E6429">
        <w:rPr>
          <w:rFonts w:ascii="Book Antiqua" w:eastAsia="宋体" w:hAnsi="Book Antiqua" w:cs="宋体"/>
          <w:color w:val="000000"/>
          <w:kern w:val="0"/>
          <w:sz w:val="24"/>
          <w:szCs w:val="24"/>
          <w:lang w:eastAsia="zh-CN"/>
        </w:rPr>
        <w:t>Risau</w:t>
      </w:r>
      <w:proofErr w:type="spellEnd"/>
      <w:r w:rsidRPr="009E6429">
        <w:rPr>
          <w:rFonts w:ascii="Book Antiqua" w:eastAsia="宋体" w:hAnsi="Book Antiqua" w:cs="宋体"/>
          <w:color w:val="000000"/>
          <w:kern w:val="0"/>
          <w:sz w:val="24"/>
          <w:szCs w:val="24"/>
          <w:lang w:eastAsia="zh-CN"/>
        </w:rPr>
        <w:t xml:space="preserve"> W. Vascular endothelial growth factor induces endothelial fenestrations in vitro. </w:t>
      </w:r>
      <w:r w:rsidRPr="009E6429">
        <w:rPr>
          <w:rFonts w:ascii="Book Antiqua" w:eastAsia="宋体" w:hAnsi="Book Antiqua" w:cs="宋体"/>
          <w:i/>
          <w:iCs/>
          <w:color w:val="000000"/>
          <w:kern w:val="0"/>
          <w:sz w:val="24"/>
          <w:szCs w:val="24"/>
          <w:lang w:eastAsia="zh-CN"/>
        </w:rPr>
        <w:t xml:space="preserve">J Cell </w:t>
      </w:r>
      <w:proofErr w:type="spellStart"/>
      <w:r w:rsidRPr="009E6429">
        <w:rPr>
          <w:rFonts w:ascii="Book Antiqua" w:eastAsia="宋体" w:hAnsi="Book Antiqua" w:cs="宋体"/>
          <w:i/>
          <w:iCs/>
          <w:color w:val="000000"/>
          <w:kern w:val="0"/>
          <w:sz w:val="24"/>
          <w:szCs w:val="24"/>
          <w:lang w:eastAsia="zh-CN"/>
        </w:rPr>
        <w:t>Biol</w:t>
      </w:r>
      <w:proofErr w:type="spellEnd"/>
      <w:r w:rsidRPr="009E6429">
        <w:rPr>
          <w:rFonts w:ascii="Book Antiqua" w:eastAsia="宋体" w:hAnsi="Book Antiqua" w:cs="宋体"/>
          <w:color w:val="000000"/>
          <w:kern w:val="0"/>
          <w:sz w:val="24"/>
          <w:szCs w:val="24"/>
          <w:lang w:eastAsia="zh-CN"/>
        </w:rPr>
        <w:t> 1998; </w:t>
      </w:r>
      <w:r w:rsidRPr="009E6429">
        <w:rPr>
          <w:rFonts w:ascii="Book Antiqua" w:eastAsia="宋体" w:hAnsi="Book Antiqua" w:cs="宋体"/>
          <w:b/>
          <w:bCs/>
          <w:color w:val="000000"/>
          <w:kern w:val="0"/>
          <w:sz w:val="24"/>
          <w:szCs w:val="24"/>
          <w:lang w:eastAsia="zh-CN"/>
        </w:rPr>
        <w:t>140</w:t>
      </w:r>
      <w:r w:rsidRPr="009E6429">
        <w:rPr>
          <w:rFonts w:ascii="Book Antiqua" w:eastAsia="宋体" w:hAnsi="Book Antiqua" w:cs="宋体"/>
          <w:color w:val="000000"/>
          <w:kern w:val="0"/>
          <w:sz w:val="24"/>
          <w:szCs w:val="24"/>
          <w:lang w:eastAsia="zh-CN"/>
        </w:rPr>
        <w:t>: 947-959 [PMID: 9472045</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DOI: 10.1083/jcb.140.4.947]</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9E6429">
        <w:rPr>
          <w:rFonts w:ascii="Book Antiqua" w:eastAsia="宋体" w:hAnsi="Book Antiqua" w:cs="宋体"/>
          <w:color w:val="000000"/>
          <w:kern w:val="0"/>
          <w:sz w:val="24"/>
          <w:szCs w:val="24"/>
          <w:lang w:eastAsia="zh-CN"/>
        </w:rPr>
        <w:t>46 </w:t>
      </w:r>
      <w:proofErr w:type="spellStart"/>
      <w:r w:rsidRPr="009E6429">
        <w:rPr>
          <w:rFonts w:ascii="Book Antiqua" w:eastAsia="宋体" w:hAnsi="Book Antiqua" w:cs="宋体"/>
          <w:b/>
          <w:bCs/>
          <w:color w:val="000000"/>
          <w:kern w:val="0"/>
          <w:sz w:val="24"/>
          <w:szCs w:val="24"/>
          <w:lang w:eastAsia="zh-CN"/>
        </w:rPr>
        <w:t>Chedid</w:t>
      </w:r>
      <w:proofErr w:type="spellEnd"/>
      <w:r w:rsidRPr="009E6429">
        <w:rPr>
          <w:rFonts w:ascii="Book Antiqua" w:eastAsia="宋体" w:hAnsi="Book Antiqua" w:cs="宋体"/>
          <w:b/>
          <w:bCs/>
          <w:color w:val="000000"/>
          <w:kern w:val="0"/>
          <w:sz w:val="24"/>
          <w:szCs w:val="24"/>
          <w:lang w:eastAsia="zh-CN"/>
        </w:rPr>
        <w:t xml:space="preserve"> A</w:t>
      </w:r>
      <w:r w:rsidRPr="009E6429">
        <w:rPr>
          <w:rFonts w:ascii="Book Antiqua" w:eastAsia="宋体" w:hAnsi="Book Antiqua" w:cs="宋体"/>
          <w:color w:val="000000"/>
          <w:kern w:val="0"/>
          <w:sz w:val="24"/>
          <w:szCs w:val="24"/>
          <w:lang w:eastAsia="zh-CN"/>
        </w:rPr>
        <w:t xml:space="preserve">, Mendenhall CL, Moritz TE, French SW, Chen TS, Morgan TR, Roselle GA, </w:t>
      </w:r>
      <w:proofErr w:type="spellStart"/>
      <w:r w:rsidRPr="009E6429">
        <w:rPr>
          <w:rFonts w:ascii="Book Antiqua" w:eastAsia="宋体" w:hAnsi="Book Antiqua" w:cs="宋体"/>
          <w:color w:val="000000"/>
          <w:kern w:val="0"/>
          <w:sz w:val="24"/>
          <w:szCs w:val="24"/>
          <w:lang w:eastAsia="zh-CN"/>
        </w:rPr>
        <w:t>Nemchausky</w:t>
      </w:r>
      <w:proofErr w:type="spellEnd"/>
      <w:r w:rsidRPr="009E6429">
        <w:rPr>
          <w:rFonts w:ascii="Book Antiqua" w:eastAsia="宋体" w:hAnsi="Book Antiqua" w:cs="宋体"/>
          <w:color w:val="000000"/>
          <w:kern w:val="0"/>
          <w:sz w:val="24"/>
          <w:szCs w:val="24"/>
          <w:lang w:eastAsia="zh-CN"/>
        </w:rPr>
        <w:t xml:space="preserve"> BA, </w:t>
      </w:r>
      <w:proofErr w:type="spellStart"/>
      <w:r w:rsidRPr="009E6429">
        <w:rPr>
          <w:rFonts w:ascii="Book Antiqua" w:eastAsia="宋体" w:hAnsi="Book Antiqua" w:cs="宋体"/>
          <w:color w:val="000000"/>
          <w:kern w:val="0"/>
          <w:sz w:val="24"/>
          <w:szCs w:val="24"/>
          <w:lang w:eastAsia="zh-CN"/>
        </w:rPr>
        <w:t>Tamburro</w:t>
      </w:r>
      <w:proofErr w:type="spellEnd"/>
      <w:r w:rsidRPr="009E6429">
        <w:rPr>
          <w:rFonts w:ascii="Book Antiqua" w:eastAsia="宋体" w:hAnsi="Book Antiqua" w:cs="宋体"/>
          <w:color w:val="000000"/>
          <w:kern w:val="0"/>
          <w:sz w:val="24"/>
          <w:szCs w:val="24"/>
          <w:lang w:eastAsia="zh-CN"/>
        </w:rPr>
        <w:t xml:space="preserve"> CH, Schiff ER.</w:t>
      </w:r>
      <w:proofErr w:type="gramEnd"/>
      <w:r w:rsidRPr="009E6429">
        <w:rPr>
          <w:rFonts w:ascii="Book Antiqua" w:eastAsia="宋体" w:hAnsi="Book Antiqua" w:cs="宋体"/>
          <w:color w:val="000000"/>
          <w:kern w:val="0"/>
          <w:sz w:val="24"/>
          <w:szCs w:val="24"/>
          <w:lang w:eastAsia="zh-CN"/>
        </w:rPr>
        <w:t xml:space="preserve"> </w:t>
      </w:r>
      <w:proofErr w:type="gramStart"/>
      <w:r w:rsidRPr="009E6429">
        <w:rPr>
          <w:rFonts w:ascii="Book Antiqua" w:eastAsia="宋体" w:hAnsi="Book Antiqua" w:cs="宋体"/>
          <w:color w:val="000000"/>
          <w:kern w:val="0"/>
          <w:sz w:val="24"/>
          <w:szCs w:val="24"/>
          <w:lang w:eastAsia="zh-CN"/>
        </w:rPr>
        <w:t>Cell-mediated hepatic injury in alcoholic liver disease.</w:t>
      </w:r>
      <w:proofErr w:type="gramEnd"/>
      <w:r w:rsidRPr="009E6429">
        <w:rPr>
          <w:rFonts w:ascii="Book Antiqua" w:eastAsia="宋体" w:hAnsi="Book Antiqua" w:cs="宋体"/>
          <w:color w:val="000000"/>
          <w:kern w:val="0"/>
          <w:sz w:val="24"/>
          <w:szCs w:val="24"/>
          <w:lang w:eastAsia="zh-CN"/>
        </w:rPr>
        <w:t xml:space="preserve"> </w:t>
      </w:r>
      <w:proofErr w:type="gramStart"/>
      <w:r w:rsidRPr="009E6429">
        <w:rPr>
          <w:rFonts w:ascii="Book Antiqua" w:eastAsia="宋体" w:hAnsi="Book Antiqua" w:cs="宋体"/>
          <w:color w:val="000000"/>
          <w:kern w:val="0"/>
          <w:sz w:val="24"/>
          <w:szCs w:val="24"/>
          <w:lang w:eastAsia="zh-CN"/>
        </w:rPr>
        <w:t>Veterans Affairs Cooperative Study Group 275.</w:t>
      </w:r>
      <w:proofErr w:type="gramEnd"/>
      <w:r w:rsidRPr="009E6429">
        <w:rPr>
          <w:rFonts w:ascii="Book Antiqua" w:eastAsia="宋体" w:hAnsi="Book Antiqua" w:cs="宋体"/>
          <w:color w:val="000000"/>
          <w:kern w:val="0"/>
          <w:sz w:val="24"/>
          <w:szCs w:val="24"/>
          <w:lang w:eastAsia="zh-CN"/>
        </w:rPr>
        <w:t> </w:t>
      </w:r>
      <w:r w:rsidRPr="009E6429">
        <w:rPr>
          <w:rFonts w:ascii="Book Antiqua" w:eastAsia="宋体" w:hAnsi="Book Antiqua" w:cs="宋体"/>
          <w:i/>
          <w:iCs/>
          <w:color w:val="000000"/>
          <w:kern w:val="0"/>
          <w:sz w:val="24"/>
          <w:szCs w:val="24"/>
          <w:lang w:eastAsia="zh-CN"/>
        </w:rPr>
        <w:t>Gastroenterology</w:t>
      </w:r>
      <w:r w:rsidRPr="009E6429">
        <w:rPr>
          <w:rFonts w:ascii="Book Antiqua" w:eastAsia="宋体" w:hAnsi="Book Antiqua" w:cs="宋体"/>
          <w:color w:val="000000"/>
          <w:kern w:val="0"/>
          <w:sz w:val="24"/>
          <w:szCs w:val="24"/>
          <w:lang w:eastAsia="zh-CN"/>
        </w:rPr>
        <w:t> 1993; </w:t>
      </w:r>
      <w:r w:rsidRPr="009E6429">
        <w:rPr>
          <w:rFonts w:ascii="Book Antiqua" w:eastAsia="宋体" w:hAnsi="Book Antiqua" w:cs="宋体"/>
          <w:b/>
          <w:bCs/>
          <w:color w:val="000000"/>
          <w:kern w:val="0"/>
          <w:sz w:val="24"/>
          <w:szCs w:val="24"/>
          <w:lang w:eastAsia="zh-CN"/>
        </w:rPr>
        <w:t>105</w:t>
      </w:r>
      <w:r w:rsidRPr="009E6429">
        <w:rPr>
          <w:rFonts w:ascii="Book Antiqua" w:eastAsia="宋体" w:hAnsi="Book Antiqua" w:cs="宋体"/>
          <w:color w:val="000000"/>
          <w:kern w:val="0"/>
          <w:sz w:val="24"/>
          <w:szCs w:val="24"/>
          <w:lang w:eastAsia="zh-CN"/>
        </w:rPr>
        <w:t>: 254-266 [PMID: 8514042]</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47 </w:t>
      </w:r>
      <w:r w:rsidRPr="009E6429">
        <w:rPr>
          <w:rFonts w:ascii="Book Antiqua" w:eastAsia="宋体" w:hAnsi="Book Antiqua" w:cs="宋体"/>
          <w:b/>
          <w:bCs/>
          <w:color w:val="000000"/>
          <w:kern w:val="0"/>
          <w:sz w:val="24"/>
          <w:szCs w:val="24"/>
          <w:lang w:eastAsia="zh-CN"/>
        </w:rPr>
        <w:t>Pan HN</w:t>
      </w:r>
      <w:r w:rsidRPr="009E6429">
        <w:rPr>
          <w:rFonts w:ascii="Book Antiqua" w:eastAsia="宋体" w:hAnsi="Book Antiqua" w:cs="宋体"/>
          <w:color w:val="000000"/>
          <w:kern w:val="0"/>
          <w:sz w:val="24"/>
          <w:szCs w:val="24"/>
          <w:lang w:eastAsia="zh-CN"/>
        </w:rPr>
        <w:t xml:space="preserve">, Sun R, </w:t>
      </w:r>
      <w:proofErr w:type="spellStart"/>
      <w:r w:rsidRPr="009E6429">
        <w:rPr>
          <w:rFonts w:ascii="Book Antiqua" w:eastAsia="宋体" w:hAnsi="Book Antiqua" w:cs="宋体"/>
          <w:color w:val="000000"/>
          <w:kern w:val="0"/>
          <w:sz w:val="24"/>
          <w:szCs w:val="24"/>
          <w:lang w:eastAsia="zh-CN"/>
        </w:rPr>
        <w:t>Jaruga</w:t>
      </w:r>
      <w:proofErr w:type="spellEnd"/>
      <w:r w:rsidRPr="009E6429">
        <w:rPr>
          <w:rFonts w:ascii="Book Antiqua" w:eastAsia="宋体" w:hAnsi="Book Antiqua" w:cs="宋体"/>
          <w:color w:val="000000"/>
          <w:kern w:val="0"/>
          <w:sz w:val="24"/>
          <w:szCs w:val="24"/>
          <w:lang w:eastAsia="zh-CN"/>
        </w:rPr>
        <w:t xml:space="preserve"> B, Hong F, Kim WH, </w:t>
      </w:r>
      <w:proofErr w:type="spellStart"/>
      <w:r w:rsidRPr="009E6429">
        <w:rPr>
          <w:rFonts w:ascii="Book Antiqua" w:eastAsia="宋体" w:hAnsi="Book Antiqua" w:cs="宋体"/>
          <w:color w:val="000000"/>
          <w:kern w:val="0"/>
          <w:sz w:val="24"/>
          <w:szCs w:val="24"/>
          <w:lang w:eastAsia="zh-CN"/>
        </w:rPr>
        <w:t>Gao</w:t>
      </w:r>
      <w:proofErr w:type="spellEnd"/>
      <w:r w:rsidRPr="009E6429">
        <w:rPr>
          <w:rFonts w:ascii="Book Antiqua" w:eastAsia="宋体" w:hAnsi="Book Antiqua" w:cs="宋体"/>
          <w:color w:val="000000"/>
          <w:kern w:val="0"/>
          <w:sz w:val="24"/>
          <w:szCs w:val="24"/>
          <w:lang w:eastAsia="zh-CN"/>
        </w:rPr>
        <w:t xml:space="preserve"> B. Chronic ethanol consumption inhibits hepatic natural killer cell activity and accelerates murine cytomegalovirus-induced hepatitis. </w:t>
      </w:r>
      <w:r w:rsidRPr="009E6429">
        <w:rPr>
          <w:rFonts w:ascii="Book Antiqua" w:eastAsia="宋体" w:hAnsi="Book Antiqua" w:cs="宋体"/>
          <w:i/>
          <w:iCs/>
          <w:color w:val="000000"/>
          <w:kern w:val="0"/>
          <w:sz w:val="24"/>
          <w:szCs w:val="24"/>
          <w:lang w:eastAsia="zh-CN"/>
        </w:rPr>
        <w:t xml:space="preserve">Alcohol </w:t>
      </w:r>
      <w:proofErr w:type="spellStart"/>
      <w:r w:rsidRPr="009E6429">
        <w:rPr>
          <w:rFonts w:ascii="Book Antiqua" w:eastAsia="宋体" w:hAnsi="Book Antiqua" w:cs="宋体"/>
          <w:i/>
          <w:iCs/>
          <w:color w:val="000000"/>
          <w:kern w:val="0"/>
          <w:sz w:val="24"/>
          <w:szCs w:val="24"/>
          <w:lang w:eastAsia="zh-CN"/>
        </w:rPr>
        <w:t>Clin</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Exp</w:t>
      </w:r>
      <w:proofErr w:type="spellEnd"/>
      <w:r w:rsidRPr="009E6429">
        <w:rPr>
          <w:rFonts w:ascii="Book Antiqua" w:eastAsia="宋体" w:hAnsi="Book Antiqua" w:cs="宋体"/>
          <w:i/>
          <w:iCs/>
          <w:color w:val="000000"/>
          <w:kern w:val="0"/>
          <w:sz w:val="24"/>
          <w:szCs w:val="24"/>
          <w:lang w:eastAsia="zh-CN"/>
        </w:rPr>
        <w:t xml:space="preserve"> Res</w:t>
      </w:r>
      <w:r w:rsidRPr="009E6429">
        <w:rPr>
          <w:rFonts w:ascii="Book Antiqua" w:eastAsia="宋体" w:hAnsi="Book Antiqua" w:cs="宋体"/>
          <w:color w:val="000000"/>
          <w:kern w:val="0"/>
          <w:sz w:val="24"/>
          <w:szCs w:val="24"/>
          <w:lang w:eastAsia="zh-CN"/>
        </w:rPr>
        <w:t> 2006; </w:t>
      </w:r>
      <w:r w:rsidRPr="009E6429">
        <w:rPr>
          <w:rFonts w:ascii="Book Antiqua" w:eastAsia="宋体" w:hAnsi="Book Antiqua" w:cs="宋体"/>
          <w:b/>
          <w:bCs/>
          <w:color w:val="000000"/>
          <w:kern w:val="0"/>
          <w:sz w:val="24"/>
          <w:szCs w:val="24"/>
          <w:lang w:eastAsia="zh-CN"/>
        </w:rPr>
        <w:t>30</w:t>
      </w:r>
      <w:r w:rsidRPr="009E6429">
        <w:rPr>
          <w:rFonts w:ascii="Book Antiqua" w:eastAsia="宋体" w:hAnsi="Book Antiqua" w:cs="宋体"/>
          <w:color w:val="000000"/>
          <w:kern w:val="0"/>
          <w:sz w:val="24"/>
          <w:szCs w:val="24"/>
          <w:lang w:eastAsia="zh-CN"/>
        </w:rPr>
        <w:t>: 1615-1623 [PMID: 16930225]</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48 </w:t>
      </w:r>
      <w:proofErr w:type="spellStart"/>
      <w:r w:rsidRPr="009E6429">
        <w:rPr>
          <w:rFonts w:ascii="Book Antiqua" w:eastAsia="宋体" w:hAnsi="Book Antiqua" w:cs="宋体"/>
          <w:b/>
          <w:bCs/>
          <w:color w:val="000000"/>
          <w:kern w:val="0"/>
          <w:sz w:val="24"/>
          <w:szCs w:val="24"/>
          <w:lang w:eastAsia="zh-CN"/>
        </w:rPr>
        <w:t>Tilg</w:t>
      </w:r>
      <w:proofErr w:type="spellEnd"/>
      <w:r w:rsidRPr="009E6429">
        <w:rPr>
          <w:rFonts w:ascii="Book Antiqua" w:eastAsia="宋体" w:hAnsi="Book Antiqua" w:cs="宋体"/>
          <w:b/>
          <w:bCs/>
          <w:color w:val="000000"/>
          <w:kern w:val="0"/>
          <w:sz w:val="24"/>
          <w:szCs w:val="24"/>
          <w:lang w:eastAsia="zh-CN"/>
        </w:rPr>
        <w:t xml:space="preserve"> H</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Moschen</w:t>
      </w:r>
      <w:proofErr w:type="spellEnd"/>
      <w:r w:rsidRPr="009E6429">
        <w:rPr>
          <w:rFonts w:ascii="Book Antiqua" w:eastAsia="宋体" w:hAnsi="Book Antiqua" w:cs="宋体"/>
          <w:color w:val="000000"/>
          <w:kern w:val="0"/>
          <w:sz w:val="24"/>
          <w:szCs w:val="24"/>
          <w:lang w:eastAsia="zh-CN"/>
        </w:rPr>
        <w:t xml:space="preserve"> AR, </w:t>
      </w:r>
      <w:proofErr w:type="spellStart"/>
      <w:r w:rsidRPr="009E6429">
        <w:rPr>
          <w:rFonts w:ascii="Book Antiqua" w:eastAsia="宋体" w:hAnsi="Book Antiqua" w:cs="宋体"/>
          <w:color w:val="000000"/>
          <w:kern w:val="0"/>
          <w:sz w:val="24"/>
          <w:szCs w:val="24"/>
          <w:lang w:eastAsia="zh-CN"/>
        </w:rPr>
        <w:t>Kaneider</w:t>
      </w:r>
      <w:proofErr w:type="spellEnd"/>
      <w:r w:rsidRPr="009E6429">
        <w:rPr>
          <w:rFonts w:ascii="Book Antiqua" w:eastAsia="宋体" w:hAnsi="Book Antiqua" w:cs="宋体"/>
          <w:color w:val="000000"/>
          <w:kern w:val="0"/>
          <w:sz w:val="24"/>
          <w:szCs w:val="24"/>
          <w:lang w:eastAsia="zh-CN"/>
        </w:rPr>
        <w:t xml:space="preserve"> NC. </w:t>
      </w:r>
      <w:proofErr w:type="gramStart"/>
      <w:r w:rsidRPr="009E6429">
        <w:rPr>
          <w:rFonts w:ascii="Book Antiqua" w:eastAsia="宋体" w:hAnsi="Book Antiqua" w:cs="宋体"/>
          <w:color w:val="000000"/>
          <w:kern w:val="0"/>
          <w:sz w:val="24"/>
          <w:szCs w:val="24"/>
          <w:lang w:eastAsia="zh-CN"/>
        </w:rPr>
        <w:t>Pathways of liver injury in alcoholic liver disease.</w:t>
      </w:r>
      <w:proofErr w:type="gramEnd"/>
      <w:r w:rsidRPr="009E6429">
        <w:rPr>
          <w:rFonts w:ascii="Book Antiqua" w:eastAsia="宋体" w:hAnsi="Book Antiqua" w:cs="宋体"/>
          <w:color w:val="000000"/>
          <w:kern w:val="0"/>
          <w:sz w:val="24"/>
          <w:szCs w:val="24"/>
          <w:lang w:eastAsia="zh-CN"/>
        </w:rPr>
        <w:t> </w:t>
      </w:r>
      <w:r w:rsidRPr="009E6429">
        <w:rPr>
          <w:rFonts w:ascii="Book Antiqua" w:eastAsia="宋体" w:hAnsi="Book Antiqua" w:cs="宋体"/>
          <w:i/>
          <w:iCs/>
          <w:color w:val="000000"/>
          <w:kern w:val="0"/>
          <w:sz w:val="24"/>
          <w:szCs w:val="24"/>
          <w:lang w:eastAsia="zh-CN"/>
        </w:rPr>
        <w:t xml:space="preserve">J </w:t>
      </w:r>
      <w:proofErr w:type="spellStart"/>
      <w:r w:rsidRPr="009E6429">
        <w:rPr>
          <w:rFonts w:ascii="Book Antiqua" w:eastAsia="宋体" w:hAnsi="Book Antiqua" w:cs="宋体"/>
          <w:i/>
          <w:iCs/>
          <w:color w:val="000000"/>
          <w:kern w:val="0"/>
          <w:sz w:val="24"/>
          <w:szCs w:val="24"/>
          <w:lang w:eastAsia="zh-CN"/>
        </w:rPr>
        <w:t>Hepatol</w:t>
      </w:r>
      <w:proofErr w:type="spellEnd"/>
      <w:r w:rsidRPr="009E6429">
        <w:rPr>
          <w:rFonts w:ascii="Book Antiqua" w:eastAsia="宋体" w:hAnsi="Book Antiqua" w:cs="宋体"/>
          <w:color w:val="000000"/>
          <w:kern w:val="0"/>
          <w:sz w:val="24"/>
          <w:szCs w:val="24"/>
          <w:lang w:eastAsia="zh-CN"/>
        </w:rPr>
        <w:t> 2011; </w:t>
      </w:r>
      <w:r w:rsidRPr="009E6429">
        <w:rPr>
          <w:rFonts w:ascii="Book Antiqua" w:eastAsia="宋体" w:hAnsi="Book Antiqua" w:cs="宋体"/>
          <w:b/>
          <w:bCs/>
          <w:color w:val="000000"/>
          <w:kern w:val="0"/>
          <w:sz w:val="24"/>
          <w:szCs w:val="24"/>
          <w:lang w:eastAsia="zh-CN"/>
        </w:rPr>
        <w:t>55</w:t>
      </w:r>
      <w:r w:rsidRPr="009E6429">
        <w:rPr>
          <w:rFonts w:ascii="Book Antiqua" w:eastAsia="宋体" w:hAnsi="Book Antiqua" w:cs="宋体"/>
          <w:color w:val="000000"/>
          <w:kern w:val="0"/>
          <w:sz w:val="24"/>
          <w:szCs w:val="24"/>
          <w:lang w:eastAsia="zh-CN"/>
        </w:rPr>
        <w:t>: 1159-1161 [PMID: 21723837 DOI: 10.1016/j.jhep.2011.05.015]</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9E6429">
        <w:rPr>
          <w:rFonts w:ascii="Book Antiqua" w:eastAsia="宋体" w:hAnsi="Book Antiqua" w:cs="宋体"/>
          <w:color w:val="000000"/>
          <w:kern w:val="0"/>
          <w:sz w:val="24"/>
          <w:szCs w:val="24"/>
          <w:lang w:eastAsia="zh-CN"/>
        </w:rPr>
        <w:t>49 </w:t>
      </w:r>
      <w:proofErr w:type="spellStart"/>
      <w:r w:rsidRPr="009E6429">
        <w:rPr>
          <w:rFonts w:ascii="Book Antiqua" w:eastAsia="宋体" w:hAnsi="Book Antiqua" w:cs="宋体"/>
          <w:b/>
          <w:bCs/>
          <w:color w:val="000000"/>
          <w:kern w:val="0"/>
          <w:sz w:val="24"/>
          <w:szCs w:val="24"/>
          <w:lang w:eastAsia="zh-CN"/>
        </w:rPr>
        <w:t>Byun</w:t>
      </w:r>
      <w:proofErr w:type="spellEnd"/>
      <w:r w:rsidRPr="009E6429">
        <w:rPr>
          <w:rFonts w:ascii="Book Antiqua" w:eastAsia="宋体" w:hAnsi="Book Antiqua" w:cs="宋体"/>
          <w:b/>
          <w:bCs/>
          <w:color w:val="000000"/>
          <w:kern w:val="0"/>
          <w:sz w:val="24"/>
          <w:szCs w:val="24"/>
          <w:lang w:eastAsia="zh-CN"/>
        </w:rPr>
        <w:t xml:space="preserve"> JS</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Suh</w:t>
      </w:r>
      <w:proofErr w:type="spellEnd"/>
      <w:r w:rsidRPr="009E6429">
        <w:rPr>
          <w:rFonts w:ascii="Book Antiqua" w:eastAsia="宋体" w:hAnsi="Book Antiqua" w:cs="宋体"/>
          <w:color w:val="000000"/>
          <w:kern w:val="0"/>
          <w:sz w:val="24"/>
          <w:szCs w:val="24"/>
          <w:lang w:eastAsia="zh-CN"/>
        </w:rPr>
        <w:t xml:space="preserve"> YG, Yi HS, Lee YS, </w:t>
      </w:r>
      <w:proofErr w:type="spellStart"/>
      <w:r w:rsidRPr="009E6429">
        <w:rPr>
          <w:rFonts w:ascii="Book Antiqua" w:eastAsia="宋体" w:hAnsi="Book Antiqua" w:cs="宋体"/>
          <w:color w:val="000000"/>
          <w:kern w:val="0"/>
          <w:sz w:val="24"/>
          <w:szCs w:val="24"/>
          <w:lang w:eastAsia="zh-CN"/>
        </w:rPr>
        <w:t>Jeong</w:t>
      </w:r>
      <w:proofErr w:type="spellEnd"/>
      <w:r w:rsidRPr="009E6429">
        <w:rPr>
          <w:rFonts w:ascii="Book Antiqua" w:eastAsia="宋体" w:hAnsi="Book Antiqua" w:cs="宋体"/>
          <w:color w:val="000000"/>
          <w:kern w:val="0"/>
          <w:sz w:val="24"/>
          <w:szCs w:val="24"/>
          <w:lang w:eastAsia="zh-CN"/>
        </w:rPr>
        <w:t xml:space="preserve"> WI.</w:t>
      </w:r>
      <w:proofErr w:type="gramEnd"/>
      <w:r w:rsidRPr="009E6429">
        <w:rPr>
          <w:rFonts w:ascii="Book Antiqua" w:eastAsia="宋体" w:hAnsi="Book Antiqua" w:cs="宋体"/>
          <w:color w:val="000000"/>
          <w:kern w:val="0"/>
          <w:sz w:val="24"/>
          <w:szCs w:val="24"/>
          <w:lang w:eastAsia="zh-CN"/>
        </w:rPr>
        <w:t xml:space="preserve"> Activation of toll-like receptor 3 attenuates alcoholic liver injury by stimulating </w:t>
      </w:r>
      <w:proofErr w:type="spellStart"/>
      <w:r w:rsidRPr="009E6429">
        <w:rPr>
          <w:rFonts w:ascii="Book Antiqua" w:eastAsia="宋体" w:hAnsi="Book Antiqua" w:cs="宋体"/>
          <w:color w:val="000000"/>
          <w:kern w:val="0"/>
          <w:sz w:val="24"/>
          <w:szCs w:val="24"/>
          <w:lang w:eastAsia="zh-CN"/>
        </w:rPr>
        <w:t>Kupffer</w:t>
      </w:r>
      <w:proofErr w:type="spellEnd"/>
      <w:r w:rsidRPr="009E6429">
        <w:rPr>
          <w:rFonts w:ascii="Book Antiqua" w:eastAsia="宋体" w:hAnsi="Book Antiqua" w:cs="宋体"/>
          <w:color w:val="000000"/>
          <w:kern w:val="0"/>
          <w:sz w:val="24"/>
          <w:szCs w:val="24"/>
          <w:lang w:eastAsia="zh-CN"/>
        </w:rPr>
        <w:t xml:space="preserve"> cells and stellate cells to produce interleukin-10 in mice. </w:t>
      </w:r>
      <w:r w:rsidRPr="009E6429">
        <w:rPr>
          <w:rFonts w:ascii="Book Antiqua" w:eastAsia="宋体" w:hAnsi="Book Antiqua" w:cs="宋体"/>
          <w:i/>
          <w:iCs/>
          <w:color w:val="000000"/>
          <w:kern w:val="0"/>
          <w:sz w:val="24"/>
          <w:szCs w:val="24"/>
          <w:lang w:eastAsia="zh-CN"/>
        </w:rPr>
        <w:t xml:space="preserve">J </w:t>
      </w:r>
      <w:proofErr w:type="spellStart"/>
      <w:r w:rsidRPr="009E6429">
        <w:rPr>
          <w:rFonts w:ascii="Book Antiqua" w:eastAsia="宋体" w:hAnsi="Book Antiqua" w:cs="宋体"/>
          <w:i/>
          <w:iCs/>
          <w:color w:val="000000"/>
          <w:kern w:val="0"/>
          <w:sz w:val="24"/>
          <w:szCs w:val="24"/>
          <w:lang w:eastAsia="zh-CN"/>
        </w:rPr>
        <w:t>Hepatol</w:t>
      </w:r>
      <w:proofErr w:type="spellEnd"/>
      <w:r w:rsidRPr="009E6429">
        <w:rPr>
          <w:rFonts w:ascii="Book Antiqua" w:eastAsia="宋体" w:hAnsi="Book Antiqua" w:cs="宋体"/>
          <w:color w:val="000000"/>
          <w:kern w:val="0"/>
          <w:sz w:val="24"/>
          <w:szCs w:val="24"/>
          <w:lang w:eastAsia="zh-CN"/>
        </w:rPr>
        <w:t> 2013; </w:t>
      </w:r>
      <w:r w:rsidRPr="009E6429">
        <w:rPr>
          <w:rFonts w:ascii="Book Antiqua" w:eastAsia="宋体" w:hAnsi="Book Antiqua" w:cs="宋体"/>
          <w:b/>
          <w:bCs/>
          <w:color w:val="000000"/>
          <w:kern w:val="0"/>
          <w:sz w:val="24"/>
          <w:szCs w:val="24"/>
          <w:lang w:eastAsia="zh-CN"/>
        </w:rPr>
        <w:t>58</w:t>
      </w:r>
      <w:r w:rsidRPr="009E6429">
        <w:rPr>
          <w:rFonts w:ascii="Book Antiqua" w:eastAsia="宋体" w:hAnsi="Book Antiqua" w:cs="宋体"/>
          <w:color w:val="000000"/>
          <w:kern w:val="0"/>
          <w:sz w:val="24"/>
          <w:szCs w:val="24"/>
          <w:lang w:eastAsia="zh-CN"/>
        </w:rPr>
        <w:t>: 342-349 [PMID: 23023014 DOI: 10.1016/j.jhep.2012.09.016]</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50 </w:t>
      </w:r>
      <w:proofErr w:type="spellStart"/>
      <w:r w:rsidRPr="009E6429">
        <w:rPr>
          <w:rFonts w:ascii="Book Antiqua" w:eastAsia="宋体" w:hAnsi="Book Antiqua" w:cs="宋体"/>
          <w:b/>
          <w:bCs/>
          <w:color w:val="000000"/>
          <w:kern w:val="0"/>
          <w:sz w:val="24"/>
          <w:szCs w:val="24"/>
          <w:lang w:eastAsia="zh-CN"/>
        </w:rPr>
        <w:t>Suh</w:t>
      </w:r>
      <w:proofErr w:type="spellEnd"/>
      <w:r w:rsidRPr="009E6429">
        <w:rPr>
          <w:rFonts w:ascii="Book Antiqua" w:eastAsia="宋体" w:hAnsi="Book Antiqua" w:cs="宋体"/>
          <w:b/>
          <w:bCs/>
          <w:color w:val="000000"/>
          <w:kern w:val="0"/>
          <w:sz w:val="24"/>
          <w:szCs w:val="24"/>
          <w:lang w:eastAsia="zh-CN"/>
        </w:rPr>
        <w:t xml:space="preserve"> YG</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Jeong</w:t>
      </w:r>
      <w:proofErr w:type="spellEnd"/>
      <w:r w:rsidRPr="009E6429">
        <w:rPr>
          <w:rFonts w:ascii="Book Antiqua" w:eastAsia="宋体" w:hAnsi="Book Antiqua" w:cs="宋体"/>
          <w:color w:val="000000"/>
          <w:kern w:val="0"/>
          <w:sz w:val="24"/>
          <w:szCs w:val="24"/>
          <w:lang w:eastAsia="zh-CN"/>
        </w:rPr>
        <w:t xml:space="preserve"> WI. </w:t>
      </w:r>
      <w:proofErr w:type="gramStart"/>
      <w:r w:rsidRPr="009E6429">
        <w:rPr>
          <w:rFonts w:ascii="Book Antiqua" w:eastAsia="宋体" w:hAnsi="Book Antiqua" w:cs="宋体"/>
          <w:color w:val="000000"/>
          <w:kern w:val="0"/>
          <w:sz w:val="24"/>
          <w:szCs w:val="24"/>
          <w:lang w:eastAsia="zh-CN"/>
        </w:rPr>
        <w:t>Hepatic stellate cells and innate immunity in alcoholic liver disease.</w:t>
      </w:r>
      <w:proofErr w:type="gramEnd"/>
      <w:r w:rsidRPr="009E6429">
        <w:rPr>
          <w:rFonts w:ascii="Book Antiqua" w:eastAsia="宋体" w:hAnsi="Book Antiqua" w:cs="宋体"/>
          <w:color w:val="000000"/>
          <w:kern w:val="0"/>
          <w:sz w:val="24"/>
          <w:szCs w:val="24"/>
          <w:lang w:eastAsia="zh-CN"/>
        </w:rPr>
        <w:t> </w:t>
      </w:r>
      <w:r w:rsidRPr="009E6429">
        <w:rPr>
          <w:rFonts w:ascii="Book Antiqua" w:eastAsia="宋体" w:hAnsi="Book Antiqua" w:cs="宋体"/>
          <w:i/>
          <w:iCs/>
          <w:color w:val="000000"/>
          <w:kern w:val="0"/>
          <w:sz w:val="24"/>
          <w:szCs w:val="24"/>
          <w:lang w:eastAsia="zh-CN"/>
        </w:rPr>
        <w:t xml:space="preserve">World J </w:t>
      </w:r>
      <w:proofErr w:type="spellStart"/>
      <w:r w:rsidRPr="009E6429">
        <w:rPr>
          <w:rFonts w:ascii="Book Antiqua" w:eastAsia="宋体" w:hAnsi="Book Antiqua" w:cs="宋体"/>
          <w:i/>
          <w:iCs/>
          <w:color w:val="000000"/>
          <w:kern w:val="0"/>
          <w:sz w:val="24"/>
          <w:szCs w:val="24"/>
          <w:lang w:eastAsia="zh-CN"/>
        </w:rPr>
        <w:t>Gastroenterol</w:t>
      </w:r>
      <w:proofErr w:type="spellEnd"/>
      <w:r w:rsidRPr="009E6429">
        <w:rPr>
          <w:rFonts w:ascii="Book Antiqua" w:eastAsia="宋体" w:hAnsi="Book Antiqua" w:cs="宋体"/>
          <w:color w:val="000000"/>
          <w:kern w:val="0"/>
          <w:sz w:val="24"/>
          <w:szCs w:val="24"/>
          <w:lang w:eastAsia="zh-CN"/>
        </w:rPr>
        <w:t> 2011; </w:t>
      </w:r>
      <w:r w:rsidRPr="009E6429">
        <w:rPr>
          <w:rFonts w:ascii="Book Antiqua" w:eastAsia="宋体" w:hAnsi="Book Antiqua" w:cs="宋体"/>
          <w:b/>
          <w:bCs/>
          <w:color w:val="000000"/>
          <w:kern w:val="0"/>
          <w:sz w:val="24"/>
          <w:szCs w:val="24"/>
          <w:lang w:eastAsia="zh-CN"/>
        </w:rPr>
        <w:t>17</w:t>
      </w:r>
      <w:r w:rsidRPr="009E6429">
        <w:rPr>
          <w:rFonts w:ascii="Book Antiqua" w:eastAsia="宋体" w:hAnsi="Book Antiqua" w:cs="宋体"/>
          <w:color w:val="000000"/>
          <w:kern w:val="0"/>
          <w:sz w:val="24"/>
          <w:szCs w:val="24"/>
          <w:lang w:eastAsia="zh-CN"/>
        </w:rPr>
        <w:t>: 2543-2551 [PMID: 21633659 DOI: 10.3748/wjg.v17.i20.2543]</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9E6429">
        <w:rPr>
          <w:rFonts w:ascii="Book Antiqua" w:eastAsia="宋体" w:hAnsi="Book Antiqua" w:cs="宋体"/>
          <w:color w:val="000000"/>
          <w:kern w:val="0"/>
          <w:sz w:val="24"/>
          <w:szCs w:val="24"/>
          <w:lang w:eastAsia="zh-CN"/>
        </w:rPr>
        <w:t>51 </w:t>
      </w:r>
      <w:r w:rsidRPr="009E6429">
        <w:rPr>
          <w:rFonts w:ascii="Book Antiqua" w:eastAsia="宋体" w:hAnsi="Book Antiqua" w:cs="宋体"/>
          <w:b/>
          <w:bCs/>
          <w:color w:val="000000"/>
          <w:kern w:val="0"/>
          <w:sz w:val="24"/>
          <w:szCs w:val="24"/>
          <w:lang w:eastAsia="zh-CN"/>
        </w:rPr>
        <w:t>O'Shea RS</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Dasarathy</w:t>
      </w:r>
      <w:proofErr w:type="spellEnd"/>
      <w:r w:rsidRPr="009E6429">
        <w:rPr>
          <w:rFonts w:ascii="Book Antiqua" w:eastAsia="宋体" w:hAnsi="Book Antiqua" w:cs="宋体"/>
          <w:color w:val="000000"/>
          <w:kern w:val="0"/>
          <w:sz w:val="24"/>
          <w:szCs w:val="24"/>
          <w:lang w:eastAsia="zh-CN"/>
        </w:rPr>
        <w:t xml:space="preserve"> S, McCullough AJ.</w:t>
      </w:r>
      <w:proofErr w:type="gramEnd"/>
      <w:r w:rsidRPr="009E6429">
        <w:rPr>
          <w:rFonts w:ascii="Book Antiqua" w:eastAsia="宋体" w:hAnsi="Book Antiqua" w:cs="宋体"/>
          <w:color w:val="000000"/>
          <w:kern w:val="0"/>
          <w:sz w:val="24"/>
          <w:szCs w:val="24"/>
          <w:lang w:eastAsia="zh-CN"/>
        </w:rPr>
        <w:t xml:space="preserve"> </w:t>
      </w:r>
      <w:proofErr w:type="gramStart"/>
      <w:r w:rsidRPr="009E6429">
        <w:rPr>
          <w:rFonts w:ascii="Book Antiqua" w:eastAsia="宋体" w:hAnsi="Book Antiqua" w:cs="宋体"/>
          <w:color w:val="000000"/>
          <w:kern w:val="0"/>
          <w:sz w:val="24"/>
          <w:szCs w:val="24"/>
          <w:lang w:eastAsia="zh-CN"/>
        </w:rPr>
        <w:t>Alcoholic liver disease.</w:t>
      </w:r>
      <w:proofErr w:type="gramEnd"/>
      <w:r w:rsidRPr="009E6429">
        <w:rPr>
          <w:rFonts w:ascii="Book Antiqua" w:eastAsia="宋体" w:hAnsi="Book Antiqua" w:cs="宋体"/>
          <w:color w:val="000000"/>
          <w:kern w:val="0"/>
          <w:sz w:val="24"/>
          <w:szCs w:val="24"/>
          <w:lang w:eastAsia="zh-CN"/>
        </w:rPr>
        <w:t> </w:t>
      </w:r>
      <w:r w:rsidRPr="009E6429">
        <w:rPr>
          <w:rFonts w:ascii="Book Antiqua" w:eastAsia="宋体" w:hAnsi="Book Antiqua" w:cs="宋体"/>
          <w:i/>
          <w:iCs/>
          <w:color w:val="000000"/>
          <w:kern w:val="0"/>
          <w:sz w:val="24"/>
          <w:szCs w:val="24"/>
          <w:lang w:eastAsia="zh-CN"/>
        </w:rPr>
        <w:t xml:space="preserve">Am J </w:t>
      </w:r>
      <w:proofErr w:type="spellStart"/>
      <w:r w:rsidRPr="009E6429">
        <w:rPr>
          <w:rFonts w:ascii="Book Antiqua" w:eastAsia="宋体" w:hAnsi="Book Antiqua" w:cs="宋体"/>
          <w:i/>
          <w:iCs/>
          <w:color w:val="000000"/>
          <w:kern w:val="0"/>
          <w:sz w:val="24"/>
          <w:szCs w:val="24"/>
          <w:lang w:eastAsia="zh-CN"/>
        </w:rPr>
        <w:t>Gastroenterol</w:t>
      </w:r>
      <w:proofErr w:type="spellEnd"/>
      <w:r w:rsidRPr="009E6429">
        <w:rPr>
          <w:rFonts w:ascii="Book Antiqua" w:eastAsia="宋体" w:hAnsi="Book Antiqua" w:cs="宋体"/>
          <w:color w:val="000000"/>
          <w:kern w:val="0"/>
          <w:sz w:val="24"/>
          <w:szCs w:val="24"/>
          <w:lang w:eastAsia="zh-CN"/>
        </w:rPr>
        <w:t> 2010; </w:t>
      </w:r>
      <w:r w:rsidRPr="009E6429">
        <w:rPr>
          <w:rFonts w:ascii="Book Antiqua" w:eastAsia="宋体" w:hAnsi="Book Antiqua" w:cs="宋体"/>
          <w:b/>
          <w:bCs/>
          <w:color w:val="000000"/>
          <w:kern w:val="0"/>
          <w:sz w:val="24"/>
          <w:szCs w:val="24"/>
          <w:lang w:eastAsia="zh-CN"/>
        </w:rPr>
        <w:t>105</w:t>
      </w:r>
      <w:r w:rsidRPr="009E6429">
        <w:rPr>
          <w:rFonts w:ascii="Book Antiqua" w:eastAsia="宋体" w:hAnsi="Book Antiqua" w:cs="宋体"/>
          <w:color w:val="000000"/>
          <w:kern w:val="0"/>
          <w:sz w:val="24"/>
          <w:szCs w:val="24"/>
          <w:lang w:eastAsia="zh-CN"/>
        </w:rPr>
        <w:t>: 14-32; quiz 33 [PMID: 19904248 DOI: 10.1038/ajg.2009.593]</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52 </w:t>
      </w:r>
      <w:r w:rsidRPr="009E6429">
        <w:rPr>
          <w:rFonts w:ascii="Book Antiqua" w:eastAsia="宋体" w:hAnsi="Book Antiqua" w:cs="宋体"/>
          <w:b/>
          <w:bCs/>
          <w:color w:val="000000"/>
          <w:kern w:val="0"/>
          <w:sz w:val="24"/>
          <w:szCs w:val="24"/>
          <w:lang w:eastAsia="zh-CN"/>
        </w:rPr>
        <w:t>Nieto N</w:t>
      </w:r>
      <w:r w:rsidRPr="009E6429">
        <w:rPr>
          <w:rFonts w:ascii="Book Antiqua" w:eastAsia="宋体" w:hAnsi="Book Antiqua" w:cs="宋体"/>
          <w:color w:val="000000"/>
          <w:kern w:val="0"/>
          <w:sz w:val="24"/>
          <w:szCs w:val="24"/>
          <w:lang w:eastAsia="zh-CN"/>
        </w:rPr>
        <w:t xml:space="preserve">, Friedman SL, </w:t>
      </w:r>
      <w:proofErr w:type="spellStart"/>
      <w:r w:rsidRPr="009E6429">
        <w:rPr>
          <w:rFonts w:ascii="Book Antiqua" w:eastAsia="宋体" w:hAnsi="Book Antiqua" w:cs="宋体"/>
          <w:color w:val="000000"/>
          <w:kern w:val="0"/>
          <w:sz w:val="24"/>
          <w:szCs w:val="24"/>
          <w:lang w:eastAsia="zh-CN"/>
        </w:rPr>
        <w:t>Cederbaum</w:t>
      </w:r>
      <w:proofErr w:type="spellEnd"/>
      <w:r w:rsidRPr="009E6429">
        <w:rPr>
          <w:rFonts w:ascii="Book Antiqua" w:eastAsia="宋体" w:hAnsi="Book Antiqua" w:cs="宋体"/>
          <w:color w:val="000000"/>
          <w:kern w:val="0"/>
          <w:sz w:val="24"/>
          <w:szCs w:val="24"/>
          <w:lang w:eastAsia="zh-CN"/>
        </w:rPr>
        <w:t xml:space="preserve"> AI. Cytochrome P450 2E1-derived reactive oxygen species mediate paracrine stimulation of collagen I protein synthesis by hepatic stellate cells. </w:t>
      </w:r>
      <w:r w:rsidRPr="009E6429">
        <w:rPr>
          <w:rFonts w:ascii="Book Antiqua" w:eastAsia="宋体" w:hAnsi="Book Antiqua" w:cs="宋体"/>
          <w:i/>
          <w:iCs/>
          <w:color w:val="000000"/>
          <w:kern w:val="0"/>
          <w:sz w:val="24"/>
          <w:szCs w:val="24"/>
          <w:lang w:eastAsia="zh-CN"/>
        </w:rPr>
        <w:t xml:space="preserve">J </w:t>
      </w:r>
      <w:proofErr w:type="spellStart"/>
      <w:r w:rsidRPr="009E6429">
        <w:rPr>
          <w:rFonts w:ascii="Book Antiqua" w:eastAsia="宋体" w:hAnsi="Book Antiqua" w:cs="宋体"/>
          <w:i/>
          <w:iCs/>
          <w:color w:val="000000"/>
          <w:kern w:val="0"/>
          <w:sz w:val="24"/>
          <w:szCs w:val="24"/>
          <w:lang w:eastAsia="zh-CN"/>
        </w:rPr>
        <w:t>Biol</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Chem</w:t>
      </w:r>
      <w:proofErr w:type="spellEnd"/>
      <w:r w:rsidRPr="009E6429">
        <w:rPr>
          <w:rFonts w:ascii="Book Antiqua" w:eastAsia="宋体" w:hAnsi="Book Antiqua" w:cs="宋体"/>
          <w:color w:val="000000"/>
          <w:kern w:val="0"/>
          <w:sz w:val="24"/>
          <w:szCs w:val="24"/>
          <w:lang w:eastAsia="zh-CN"/>
        </w:rPr>
        <w:t> 2002; </w:t>
      </w:r>
      <w:r w:rsidRPr="009E6429">
        <w:rPr>
          <w:rFonts w:ascii="Book Antiqua" w:eastAsia="宋体" w:hAnsi="Book Antiqua" w:cs="宋体"/>
          <w:b/>
          <w:bCs/>
          <w:color w:val="000000"/>
          <w:kern w:val="0"/>
          <w:sz w:val="24"/>
          <w:szCs w:val="24"/>
          <w:lang w:eastAsia="zh-CN"/>
        </w:rPr>
        <w:t>277</w:t>
      </w:r>
      <w:r w:rsidRPr="009E6429">
        <w:rPr>
          <w:rFonts w:ascii="Book Antiqua" w:eastAsia="宋体" w:hAnsi="Book Antiqua" w:cs="宋体"/>
          <w:color w:val="000000"/>
          <w:kern w:val="0"/>
          <w:sz w:val="24"/>
          <w:szCs w:val="24"/>
          <w:lang w:eastAsia="zh-CN"/>
        </w:rPr>
        <w:t>: 9853-9864 [PMID: 11782477 DOI: 10.1074/jbc.M110506200]</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lastRenderedPageBreak/>
        <w:t>53 </w:t>
      </w:r>
      <w:proofErr w:type="spellStart"/>
      <w:r w:rsidRPr="009E6429">
        <w:rPr>
          <w:rFonts w:ascii="Book Antiqua" w:eastAsia="宋体" w:hAnsi="Book Antiqua" w:cs="宋体"/>
          <w:b/>
          <w:bCs/>
          <w:color w:val="000000"/>
          <w:kern w:val="0"/>
          <w:sz w:val="24"/>
          <w:szCs w:val="24"/>
          <w:lang w:eastAsia="zh-CN"/>
        </w:rPr>
        <w:t>Svegliati-Baroni</w:t>
      </w:r>
      <w:proofErr w:type="spellEnd"/>
      <w:r w:rsidRPr="009E6429">
        <w:rPr>
          <w:rFonts w:ascii="Book Antiqua" w:eastAsia="宋体" w:hAnsi="Book Antiqua" w:cs="宋体"/>
          <w:b/>
          <w:bCs/>
          <w:color w:val="000000"/>
          <w:kern w:val="0"/>
          <w:sz w:val="24"/>
          <w:szCs w:val="24"/>
          <w:lang w:eastAsia="zh-CN"/>
        </w:rPr>
        <w:t xml:space="preserve"> G</w:t>
      </w:r>
      <w:r w:rsidRPr="009E6429">
        <w:rPr>
          <w:rFonts w:ascii="Book Antiqua" w:eastAsia="宋体" w:hAnsi="Book Antiqua" w:cs="宋体"/>
          <w:color w:val="000000"/>
          <w:kern w:val="0"/>
          <w:sz w:val="24"/>
          <w:szCs w:val="24"/>
          <w:lang w:eastAsia="zh-CN"/>
        </w:rPr>
        <w:t xml:space="preserve">, Inagaki Y, Rincon-Sanchez AR, Else C, </w:t>
      </w:r>
      <w:proofErr w:type="spellStart"/>
      <w:r w:rsidRPr="009E6429">
        <w:rPr>
          <w:rFonts w:ascii="Book Antiqua" w:eastAsia="宋体" w:hAnsi="Book Antiqua" w:cs="宋体"/>
          <w:color w:val="000000"/>
          <w:kern w:val="0"/>
          <w:sz w:val="24"/>
          <w:szCs w:val="24"/>
          <w:lang w:eastAsia="zh-CN"/>
        </w:rPr>
        <w:t>Saccomanno</w:t>
      </w:r>
      <w:proofErr w:type="spellEnd"/>
      <w:r w:rsidRPr="009E6429">
        <w:rPr>
          <w:rFonts w:ascii="Book Antiqua" w:eastAsia="宋体" w:hAnsi="Book Antiqua" w:cs="宋体"/>
          <w:color w:val="000000"/>
          <w:kern w:val="0"/>
          <w:sz w:val="24"/>
          <w:szCs w:val="24"/>
          <w:lang w:eastAsia="zh-CN"/>
        </w:rPr>
        <w:t xml:space="preserve"> S, Benedetti A, Ramirez F, </w:t>
      </w:r>
      <w:proofErr w:type="spellStart"/>
      <w:r w:rsidRPr="009E6429">
        <w:rPr>
          <w:rFonts w:ascii="Book Antiqua" w:eastAsia="宋体" w:hAnsi="Book Antiqua" w:cs="宋体"/>
          <w:color w:val="000000"/>
          <w:kern w:val="0"/>
          <w:sz w:val="24"/>
          <w:szCs w:val="24"/>
          <w:lang w:eastAsia="zh-CN"/>
        </w:rPr>
        <w:t>Rojkind</w:t>
      </w:r>
      <w:proofErr w:type="spellEnd"/>
      <w:r w:rsidRPr="009E6429">
        <w:rPr>
          <w:rFonts w:ascii="Book Antiqua" w:eastAsia="宋体" w:hAnsi="Book Antiqua" w:cs="宋体"/>
          <w:color w:val="000000"/>
          <w:kern w:val="0"/>
          <w:sz w:val="24"/>
          <w:szCs w:val="24"/>
          <w:lang w:eastAsia="zh-CN"/>
        </w:rPr>
        <w:t xml:space="preserve"> M. Early response of </w:t>
      </w:r>
      <w:proofErr w:type="gramStart"/>
      <w:r w:rsidRPr="009E6429">
        <w:rPr>
          <w:rFonts w:ascii="Book Antiqua" w:eastAsia="宋体" w:hAnsi="Book Antiqua" w:cs="宋体"/>
          <w:color w:val="000000"/>
          <w:kern w:val="0"/>
          <w:sz w:val="24"/>
          <w:szCs w:val="24"/>
          <w:lang w:eastAsia="zh-CN"/>
        </w:rPr>
        <w:t>alpha2(</w:t>
      </w:r>
      <w:proofErr w:type="gramEnd"/>
      <w:r w:rsidRPr="009E6429">
        <w:rPr>
          <w:rFonts w:ascii="Book Antiqua" w:eastAsia="宋体" w:hAnsi="Book Antiqua" w:cs="宋体"/>
          <w:color w:val="000000"/>
          <w:kern w:val="0"/>
          <w:sz w:val="24"/>
          <w:szCs w:val="24"/>
          <w:lang w:eastAsia="zh-CN"/>
        </w:rPr>
        <w:t>I) collagen to acetaldehyde in human hepatic stellate cells is TGF-beta independent.</w:t>
      </w:r>
      <w:r w:rsidRPr="009E6429">
        <w:rPr>
          <w:rFonts w:ascii="Book Antiqua" w:eastAsia="宋体" w:hAnsi="Book Antiqua" w:cs="宋体" w:hint="eastAsia"/>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Hepatology</w:t>
      </w:r>
      <w:proofErr w:type="spellEnd"/>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2005; </w:t>
      </w:r>
      <w:r w:rsidRPr="009E6429">
        <w:rPr>
          <w:rFonts w:ascii="Book Antiqua" w:eastAsia="宋体" w:hAnsi="Book Antiqua" w:cs="宋体"/>
          <w:b/>
          <w:bCs/>
          <w:color w:val="000000"/>
          <w:kern w:val="0"/>
          <w:sz w:val="24"/>
          <w:szCs w:val="24"/>
          <w:lang w:eastAsia="zh-CN"/>
        </w:rPr>
        <w:t>42</w:t>
      </w:r>
      <w:r w:rsidRPr="009E6429">
        <w:rPr>
          <w:rFonts w:ascii="Book Antiqua" w:eastAsia="宋体" w:hAnsi="Book Antiqua" w:cs="宋体"/>
          <w:color w:val="000000"/>
          <w:kern w:val="0"/>
          <w:sz w:val="24"/>
          <w:szCs w:val="24"/>
          <w:lang w:eastAsia="zh-CN"/>
        </w:rPr>
        <w:t>: 343-352 [PMID: 16025520 DOI: 10.1002/hep.20798]</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54 </w:t>
      </w:r>
      <w:proofErr w:type="spellStart"/>
      <w:r w:rsidRPr="009E6429">
        <w:rPr>
          <w:rFonts w:ascii="Book Antiqua" w:eastAsia="宋体" w:hAnsi="Book Antiqua" w:cs="宋体"/>
          <w:b/>
          <w:bCs/>
          <w:color w:val="000000"/>
          <w:kern w:val="0"/>
          <w:sz w:val="24"/>
          <w:szCs w:val="24"/>
          <w:lang w:eastAsia="zh-CN"/>
        </w:rPr>
        <w:t>Canbay</w:t>
      </w:r>
      <w:proofErr w:type="spellEnd"/>
      <w:r w:rsidRPr="009E6429">
        <w:rPr>
          <w:rFonts w:ascii="Book Antiqua" w:eastAsia="宋体" w:hAnsi="Book Antiqua" w:cs="宋体"/>
          <w:b/>
          <w:bCs/>
          <w:color w:val="000000"/>
          <w:kern w:val="0"/>
          <w:sz w:val="24"/>
          <w:szCs w:val="24"/>
          <w:lang w:eastAsia="zh-CN"/>
        </w:rPr>
        <w:t xml:space="preserve"> A</w:t>
      </w:r>
      <w:r w:rsidRPr="009E6429">
        <w:rPr>
          <w:rFonts w:ascii="Book Antiqua" w:eastAsia="宋体" w:hAnsi="Book Antiqua" w:cs="宋体"/>
          <w:color w:val="000000"/>
          <w:kern w:val="0"/>
          <w:sz w:val="24"/>
          <w:szCs w:val="24"/>
          <w:lang w:eastAsia="zh-CN"/>
        </w:rPr>
        <w:t xml:space="preserve">, Feldstein AE, Higuchi H, </w:t>
      </w:r>
      <w:proofErr w:type="spellStart"/>
      <w:r w:rsidRPr="009E6429">
        <w:rPr>
          <w:rFonts w:ascii="Book Antiqua" w:eastAsia="宋体" w:hAnsi="Book Antiqua" w:cs="宋体"/>
          <w:color w:val="000000"/>
          <w:kern w:val="0"/>
          <w:sz w:val="24"/>
          <w:szCs w:val="24"/>
          <w:lang w:eastAsia="zh-CN"/>
        </w:rPr>
        <w:t>Werneburg</w:t>
      </w:r>
      <w:proofErr w:type="spellEnd"/>
      <w:r w:rsidRPr="009E6429">
        <w:rPr>
          <w:rFonts w:ascii="Book Antiqua" w:eastAsia="宋体" w:hAnsi="Book Antiqua" w:cs="宋体"/>
          <w:color w:val="000000"/>
          <w:kern w:val="0"/>
          <w:sz w:val="24"/>
          <w:szCs w:val="24"/>
          <w:lang w:eastAsia="zh-CN"/>
        </w:rPr>
        <w:t xml:space="preserve"> N, </w:t>
      </w:r>
      <w:proofErr w:type="spellStart"/>
      <w:r w:rsidRPr="009E6429">
        <w:rPr>
          <w:rFonts w:ascii="Book Antiqua" w:eastAsia="宋体" w:hAnsi="Book Antiqua" w:cs="宋体"/>
          <w:color w:val="000000"/>
          <w:kern w:val="0"/>
          <w:sz w:val="24"/>
          <w:szCs w:val="24"/>
          <w:lang w:eastAsia="zh-CN"/>
        </w:rPr>
        <w:t>Grambihler</w:t>
      </w:r>
      <w:proofErr w:type="spellEnd"/>
      <w:r w:rsidRPr="009E6429">
        <w:rPr>
          <w:rFonts w:ascii="Book Antiqua" w:eastAsia="宋体" w:hAnsi="Book Antiqua" w:cs="宋体"/>
          <w:color w:val="000000"/>
          <w:kern w:val="0"/>
          <w:sz w:val="24"/>
          <w:szCs w:val="24"/>
          <w:lang w:eastAsia="zh-CN"/>
        </w:rPr>
        <w:t xml:space="preserve"> A, </w:t>
      </w:r>
      <w:proofErr w:type="spellStart"/>
      <w:r w:rsidRPr="009E6429">
        <w:rPr>
          <w:rFonts w:ascii="Book Antiqua" w:eastAsia="宋体" w:hAnsi="Book Antiqua" w:cs="宋体"/>
          <w:color w:val="000000"/>
          <w:kern w:val="0"/>
          <w:sz w:val="24"/>
          <w:szCs w:val="24"/>
          <w:lang w:eastAsia="zh-CN"/>
        </w:rPr>
        <w:t>Bronk</w:t>
      </w:r>
      <w:proofErr w:type="spellEnd"/>
      <w:r w:rsidRPr="009E6429">
        <w:rPr>
          <w:rFonts w:ascii="Book Antiqua" w:eastAsia="宋体" w:hAnsi="Book Antiqua" w:cs="宋体"/>
          <w:color w:val="000000"/>
          <w:kern w:val="0"/>
          <w:sz w:val="24"/>
          <w:szCs w:val="24"/>
          <w:lang w:eastAsia="zh-CN"/>
        </w:rPr>
        <w:t xml:space="preserve"> SF, Gores GJ. </w:t>
      </w:r>
      <w:proofErr w:type="spellStart"/>
      <w:r w:rsidRPr="009E6429">
        <w:rPr>
          <w:rFonts w:ascii="Book Antiqua" w:eastAsia="宋体" w:hAnsi="Book Antiqua" w:cs="宋体"/>
          <w:color w:val="000000"/>
          <w:kern w:val="0"/>
          <w:sz w:val="24"/>
          <w:szCs w:val="24"/>
          <w:lang w:eastAsia="zh-CN"/>
        </w:rPr>
        <w:t>Kupffer</w:t>
      </w:r>
      <w:proofErr w:type="spellEnd"/>
      <w:r w:rsidRPr="009E6429">
        <w:rPr>
          <w:rFonts w:ascii="Book Antiqua" w:eastAsia="宋体" w:hAnsi="Book Antiqua" w:cs="宋体"/>
          <w:color w:val="000000"/>
          <w:kern w:val="0"/>
          <w:sz w:val="24"/>
          <w:szCs w:val="24"/>
          <w:lang w:eastAsia="zh-CN"/>
        </w:rPr>
        <w:t xml:space="preserve"> cell engulfment of apoptotic bodies stimulates death ligand and cytokine expression. </w:t>
      </w:r>
      <w:proofErr w:type="spellStart"/>
      <w:r w:rsidRPr="009E6429">
        <w:rPr>
          <w:rFonts w:ascii="Book Antiqua" w:eastAsia="宋体" w:hAnsi="Book Antiqua" w:cs="宋体"/>
          <w:i/>
          <w:iCs/>
          <w:color w:val="000000"/>
          <w:kern w:val="0"/>
          <w:sz w:val="24"/>
          <w:szCs w:val="24"/>
          <w:lang w:eastAsia="zh-CN"/>
        </w:rPr>
        <w:t>Hepatology</w:t>
      </w:r>
      <w:proofErr w:type="spellEnd"/>
      <w:r w:rsidRPr="009E6429">
        <w:rPr>
          <w:rFonts w:ascii="Book Antiqua" w:eastAsia="宋体" w:hAnsi="Book Antiqua" w:cs="宋体"/>
          <w:color w:val="000000"/>
          <w:kern w:val="0"/>
          <w:sz w:val="24"/>
          <w:szCs w:val="24"/>
          <w:lang w:eastAsia="zh-CN"/>
        </w:rPr>
        <w:t> 2003; </w:t>
      </w:r>
      <w:r w:rsidRPr="009E6429">
        <w:rPr>
          <w:rFonts w:ascii="Book Antiqua" w:eastAsia="宋体" w:hAnsi="Book Antiqua" w:cs="宋体"/>
          <w:b/>
          <w:bCs/>
          <w:color w:val="000000"/>
          <w:kern w:val="0"/>
          <w:sz w:val="24"/>
          <w:szCs w:val="24"/>
          <w:lang w:eastAsia="zh-CN"/>
        </w:rPr>
        <w:t>38</w:t>
      </w:r>
      <w:r w:rsidRPr="009E6429">
        <w:rPr>
          <w:rFonts w:ascii="Book Antiqua" w:eastAsia="宋体" w:hAnsi="Book Antiqua" w:cs="宋体"/>
          <w:color w:val="000000"/>
          <w:kern w:val="0"/>
          <w:sz w:val="24"/>
          <w:szCs w:val="24"/>
          <w:lang w:eastAsia="zh-CN"/>
        </w:rPr>
        <w:t>: 1188-1198 [PMID: 14578857 DOI: 10.1053/jhep.2003.50472]</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9E6429">
        <w:rPr>
          <w:rFonts w:ascii="Book Antiqua" w:eastAsia="宋体" w:hAnsi="Book Antiqua" w:cs="宋体"/>
          <w:color w:val="000000"/>
          <w:kern w:val="0"/>
          <w:sz w:val="24"/>
          <w:szCs w:val="24"/>
          <w:lang w:eastAsia="zh-CN"/>
        </w:rPr>
        <w:t>55 </w:t>
      </w:r>
      <w:r w:rsidRPr="009E6429">
        <w:rPr>
          <w:rFonts w:ascii="Book Antiqua" w:eastAsia="宋体" w:hAnsi="Book Antiqua" w:cs="宋体"/>
          <w:b/>
          <w:bCs/>
          <w:color w:val="000000"/>
          <w:kern w:val="0"/>
          <w:sz w:val="24"/>
          <w:szCs w:val="24"/>
          <w:lang w:eastAsia="zh-CN"/>
        </w:rPr>
        <w:t>Zhan SS</w:t>
      </w:r>
      <w:r w:rsidRPr="009E6429">
        <w:rPr>
          <w:rFonts w:ascii="Book Antiqua" w:eastAsia="宋体" w:hAnsi="Book Antiqua" w:cs="宋体"/>
          <w:color w:val="000000"/>
          <w:kern w:val="0"/>
          <w:sz w:val="24"/>
          <w:szCs w:val="24"/>
          <w:lang w:eastAsia="zh-CN"/>
        </w:rPr>
        <w:t xml:space="preserve">, Jiang JX, Wu J, Halsted C, Friedman SL, </w:t>
      </w:r>
      <w:proofErr w:type="spellStart"/>
      <w:r w:rsidRPr="009E6429">
        <w:rPr>
          <w:rFonts w:ascii="Book Antiqua" w:eastAsia="宋体" w:hAnsi="Book Antiqua" w:cs="宋体"/>
          <w:color w:val="000000"/>
          <w:kern w:val="0"/>
          <w:sz w:val="24"/>
          <w:szCs w:val="24"/>
          <w:lang w:eastAsia="zh-CN"/>
        </w:rPr>
        <w:t>Zern</w:t>
      </w:r>
      <w:proofErr w:type="spellEnd"/>
      <w:r w:rsidRPr="009E6429">
        <w:rPr>
          <w:rFonts w:ascii="Book Antiqua" w:eastAsia="宋体" w:hAnsi="Book Antiqua" w:cs="宋体"/>
          <w:color w:val="000000"/>
          <w:kern w:val="0"/>
          <w:sz w:val="24"/>
          <w:szCs w:val="24"/>
          <w:lang w:eastAsia="zh-CN"/>
        </w:rPr>
        <w:t xml:space="preserve"> MA, </w:t>
      </w:r>
      <w:proofErr w:type="spellStart"/>
      <w:r w:rsidRPr="009E6429">
        <w:rPr>
          <w:rFonts w:ascii="Book Antiqua" w:eastAsia="宋体" w:hAnsi="Book Antiqua" w:cs="宋体"/>
          <w:color w:val="000000"/>
          <w:kern w:val="0"/>
          <w:sz w:val="24"/>
          <w:szCs w:val="24"/>
          <w:lang w:eastAsia="zh-CN"/>
        </w:rPr>
        <w:t>Torok</w:t>
      </w:r>
      <w:proofErr w:type="spellEnd"/>
      <w:r w:rsidRPr="009E6429">
        <w:rPr>
          <w:rFonts w:ascii="Book Antiqua" w:eastAsia="宋体" w:hAnsi="Book Antiqua" w:cs="宋体"/>
          <w:color w:val="000000"/>
          <w:kern w:val="0"/>
          <w:sz w:val="24"/>
          <w:szCs w:val="24"/>
          <w:lang w:eastAsia="zh-CN"/>
        </w:rPr>
        <w:t xml:space="preserve"> NJ.</w:t>
      </w:r>
      <w:proofErr w:type="gramEnd"/>
      <w:r w:rsidRPr="009E6429">
        <w:rPr>
          <w:rFonts w:ascii="Book Antiqua" w:eastAsia="宋体" w:hAnsi="Book Antiqua" w:cs="宋体"/>
          <w:color w:val="000000"/>
          <w:kern w:val="0"/>
          <w:sz w:val="24"/>
          <w:szCs w:val="24"/>
          <w:lang w:eastAsia="zh-CN"/>
        </w:rPr>
        <w:t xml:space="preserve"> Phagocytosis of apoptotic bodies by hepatic stellate cells induces NADPH oxidase and is associated with liver fibrosis in vivo. </w:t>
      </w:r>
      <w:proofErr w:type="spellStart"/>
      <w:r w:rsidRPr="009E6429">
        <w:rPr>
          <w:rFonts w:ascii="Book Antiqua" w:eastAsia="宋体" w:hAnsi="Book Antiqua" w:cs="宋体"/>
          <w:i/>
          <w:iCs/>
          <w:color w:val="000000"/>
          <w:kern w:val="0"/>
          <w:sz w:val="24"/>
          <w:szCs w:val="24"/>
          <w:lang w:eastAsia="zh-CN"/>
        </w:rPr>
        <w:t>Hepatology</w:t>
      </w:r>
      <w:proofErr w:type="spellEnd"/>
      <w:r w:rsidRPr="009E6429">
        <w:rPr>
          <w:rFonts w:ascii="Book Antiqua" w:eastAsia="宋体" w:hAnsi="Book Antiqua" w:cs="宋体"/>
          <w:color w:val="000000"/>
          <w:kern w:val="0"/>
          <w:sz w:val="24"/>
          <w:szCs w:val="24"/>
          <w:lang w:eastAsia="zh-CN"/>
        </w:rPr>
        <w:t> 2006; </w:t>
      </w:r>
      <w:r w:rsidRPr="009E6429">
        <w:rPr>
          <w:rFonts w:ascii="Book Antiqua" w:eastAsia="宋体" w:hAnsi="Book Antiqua" w:cs="宋体"/>
          <w:b/>
          <w:bCs/>
          <w:color w:val="000000"/>
          <w:kern w:val="0"/>
          <w:sz w:val="24"/>
          <w:szCs w:val="24"/>
          <w:lang w:eastAsia="zh-CN"/>
        </w:rPr>
        <w:t>43</w:t>
      </w:r>
      <w:r w:rsidRPr="009E6429">
        <w:rPr>
          <w:rFonts w:ascii="Book Antiqua" w:eastAsia="宋体" w:hAnsi="Book Antiqua" w:cs="宋体"/>
          <w:color w:val="000000"/>
          <w:kern w:val="0"/>
          <w:sz w:val="24"/>
          <w:szCs w:val="24"/>
          <w:lang w:eastAsia="zh-CN"/>
        </w:rPr>
        <w:t>: 435-443 [PMID: 16496318 DOI: 10.1002/hep.21093]</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56 </w:t>
      </w:r>
      <w:r w:rsidRPr="009E6429">
        <w:rPr>
          <w:rFonts w:ascii="Book Antiqua" w:eastAsia="宋体" w:hAnsi="Book Antiqua" w:cs="宋体"/>
          <w:b/>
          <w:bCs/>
          <w:color w:val="000000"/>
          <w:kern w:val="0"/>
          <w:sz w:val="24"/>
          <w:szCs w:val="24"/>
          <w:lang w:eastAsia="zh-CN"/>
        </w:rPr>
        <w:t>Quiroz SC</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Bucio</w:t>
      </w:r>
      <w:proofErr w:type="spellEnd"/>
      <w:r w:rsidRPr="009E6429">
        <w:rPr>
          <w:rFonts w:ascii="Book Antiqua" w:eastAsia="宋体" w:hAnsi="Book Antiqua" w:cs="宋体"/>
          <w:color w:val="000000"/>
          <w:kern w:val="0"/>
          <w:sz w:val="24"/>
          <w:szCs w:val="24"/>
          <w:lang w:eastAsia="zh-CN"/>
        </w:rPr>
        <w:t xml:space="preserve"> L, Souza V, Hernández E, González E, Gómez-Quiroz L, </w:t>
      </w:r>
      <w:proofErr w:type="spellStart"/>
      <w:r w:rsidRPr="009E6429">
        <w:rPr>
          <w:rFonts w:ascii="Book Antiqua" w:eastAsia="宋体" w:hAnsi="Book Antiqua" w:cs="宋体"/>
          <w:color w:val="000000"/>
          <w:kern w:val="0"/>
          <w:sz w:val="24"/>
          <w:szCs w:val="24"/>
          <w:lang w:eastAsia="zh-CN"/>
        </w:rPr>
        <w:t>Kershenobich</w:t>
      </w:r>
      <w:proofErr w:type="spellEnd"/>
      <w:r w:rsidRPr="009E6429">
        <w:rPr>
          <w:rFonts w:ascii="Book Antiqua" w:eastAsia="宋体" w:hAnsi="Book Antiqua" w:cs="宋体"/>
          <w:color w:val="000000"/>
          <w:kern w:val="0"/>
          <w:sz w:val="24"/>
          <w:szCs w:val="24"/>
          <w:lang w:eastAsia="zh-CN"/>
        </w:rPr>
        <w:t xml:space="preserve"> D, Vargas-</w:t>
      </w:r>
      <w:proofErr w:type="spellStart"/>
      <w:r w:rsidRPr="009E6429">
        <w:rPr>
          <w:rFonts w:ascii="Book Antiqua" w:eastAsia="宋体" w:hAnsi="Book Antiqua" w:cs="宋体"/>
          <w:color w:val="000000"/>
          <w:kern w:val="0"/>
          <w:sz w:val="24"/>
          <w:szCs w:val="24"/>
          <w:lang w:eastAsia="zh-CN"/>
        </w:rPr>
        <w:t>Vorackova</w:t>
      </w:r>
      <w:proofErr w:type="spellEnd"/>
      <w:r w:rsidRPr="009E6429">
        <w:rPr>
          <w:rFonts w:ascii="Book Antiqua" w:eastAsia="宋体" w:hAnsi="Book Antiqua" w:cs="宋体"/>
          <w:color w:val="000000"/>
          <w:kern w:val="0"/>
          <w:sz w:val="24"/>
          <w:szCs w:val="24"/>
          <w:lang w:eastAsia="zh-CN"/>
        </w:rPr>
        <w:t xml:space="preserve"> F, Gutiérrez-Ruiz MC. Effect of endotoxin pretreatment on hepatic stellate cell response to ethanol and acetaldehyde. </w:t>
      </w:r>
      <w:r w:rsidRPr="009E6429">
        <w:rPr>
          <w:rFonts w:ascii="Book Antiqua" w:eastAsia="宋体" w:hAnsi="Book Antiqua" w:cs="宋体"/>
          <w:i/>
          <w:iCs/>
          <w:color w:val="000000"/>
          <w:kern w:val="0"/>
          <w:sz w:val="24"/>
          <w:szCs w:val="24"/>
          <w:lang w:eastAsia="zh-CN"/>
        </w:rPr>
        <w:t xml:space="preserve">J </w:t>
      </w:r>
      <w:proofErr w:type="spellStart"/>
      <w:r w:rsidRPr="009E6429">
        <w:rPr>
          <w:rFonts w:ascii="Book Antiqua" w:eastAsia="宋体" w:hAnsi="Book Antiqua" w:cs="宋体"/>
          <w:i/>
          <w:iCs/>
          <w:color w:val="000000"/>
          <w:kern w:val="0"/>
          <w:sz w:val="24"/>
          <w:szCs w:val="24"/>
          <w:lang w:eastAsia="zh-CN"/>
        </w:rPr>
        <w:t>Gastroenterol</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Hepatol</w:t>
      </w:r>
      <w:proofErr w:type="spellEnd"/>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2001;</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b/>
          <w:bCs/>
          <w:color w:val="000000"/>
          <w:kern w:val="0"/>
          <w:sz w:val="24"/>
          <w:szCs w:val="24"/>
          <w:lang w:eastAsia="zh-CN"/>
        </w:rPr>
        <w:t>16</w:t>
      </w:r>
      <w:r w:rsidRPr="009E6429">
        <w:rPr>
          <w:rFonts w:ascii="Book Antiqua" w:eastAsia="宋体" w:hAnsi="Book Antiqua" w:cs="宋体"/>
          <w:color w:val="000000"/>
          <w:kern w:val="0"/>
          <w:sz w:val="24"/>
          <w:szCs w:val="24"/>
          <w:lang w:eastAsia="zh-CN"/>
        </w:rPr>
        <w:t>: 1267-1273 [PMID: 11903746</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DOI: 10.1046/j.1440-1746.2001.02619.x]</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57 </w:t>
      </w:r>
      <w:proofErr w:type="spellStart"/>
      <w:r w:rsidRPr="009E6429">
        <w:rPr>
          <w:rFonts w:ascii="Book Antiqua" w:eastAsia="宋体" w:hAnsi="Book Antiqua" w:cs="宋体"/>
          <w:b/>
          <w:bCs/>
          <w:color w:val="000000"/>
          <w:kern w:val="0"/>
          <w:sz w:val="24"/>
          <w:szCs w:val="24"/>
          <w:lang w:eastAsia="zh-CN"/>
        </w:rPr>
        <w:t>Inokuchi</w:t>
      </w:r>
      <w:proofErr w:type="spellEnd"/>
      <w:r w:rsidRPr="009E6429">
        <w:rPr>
          <w:rFonts w:ascii="Book Antiqua" w:eastAsia="宋体" w:hAnsi="Book Antiqua" w:cs="宋体"/>
          <w:b/>
          <w:bCs/>
          <w:color w:val="000000"/>
          <w:kern w:val="0"/>
          <w:sz w:val="24"/>
          <w:szCs w:val="24"/>
          <w:lang w:eastAsia="zh-CN"/>
        </w:rPr>
        <w:t xml:space="preserve"> S</w:t>
      </w:r>
      <w:r w:rsidRPr="009E6429">
        <w:rPr>
          <w:rFonts w:ascii="Book Antiqua" w:eastAsia="宋体" w:hAnsi="Book Antiqua" w:cs="宋体"/>
          <w:color w:val="000000"/>
          <w:kern w:val="0"/>
          <w:sz w:val="24"/>
          <w:szCs w:val="24"/>
          <w:lang w:eastAsia="zh-CN"/>
        </w:rPr>
        <w:t xml:space="preserve">, Tsukamoto H, Park E, Liu ZX, Brenner DA, Seki E. Toll-like receptor 4 mediates alcohol-induced </w:t>
      </w:r>
      <w:proofErr w:type="spellStart"/>
      <w:r w:rsidRPr="009E6429">
        <w:rPr>
          <w:rFonts w:ascii="Book Antiqua" w:eastAsia="宋体" w:hAnsi="Book Antiqua" w:cs="宋体"/>
          <w:color w:val="000000"/>
          <w:kern w:val="0"/>
          <w:sz w:val="24"/>
          <w:szCs w:val="24"/>
          <w:lang w:eastAsia="zh-CN"/>
        </w:rPr>
        <w:t>steatohepatitis</w:t>
      </w:r>
      <w:proofErr w:type="spellEnd"/>
      <w:r w:rsidRPr="009E6429">
        <w:rPr>
          <w:rFonts w:ascii="Book Antiqua" w:eastAsia="宋体" w:hAnsi="Book Antiqua" w:cs="宋体"/>
          <w:color w:val="000000"/>
          <w:kern w:val="0"/>
          <w:sz w:val="24"/>
          <w:szCs w:val="24"/>
          <w:lang w:eastAsia="zh-CN"/>
        </w:rPr>
        <w:t xml:space="preserve"> through bone marrow-derived and endogenous liver cells in mice. </w:t>
      </w:r>
      <w:r w:rsidRPr="009E6429">
        <w:rPr>
          <w:rFonts w:ascii="Book Antiqua" w:eastAsia="宋体" w:hAnsi="Book Antiqua" w:cs="宋体"/>
          <w:i/>
          <w:iCs/>
          <w:color w:val="000000"/>
          <w:kern w:val="0"/>
          <w:sz w:val="24"/>
          <w:szCs w:val="24"/>
          <w:lang w:eastAsia="zh-CN"/>
        </w:rPr>
        <w:t xml:space="preserve">Alcohol </w:t>
      </w:r>
      <w:proofErr w:type="spellStart"/>
      <w:r w:rsidRPr="009E6429">
        <w:rPr>
          <w:rFonts w:ascii="Book Antiqua" w:eastAsia="宋体" w:hAnsi="Book Antiqua" w:cs="宋体"/>
          <w:i/>
          <w:iCs/>
          <w:color w:val="000000"/>
          <w:kern w:val="0"/>
          <w:sz w:val="24"/>
          <w:szCs w:val="24"/>
          <w:lang w:eastAsia="zh-CN"/>
        </w:rPr>
        <w:t>Clin</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Exp</w:t>
      </w:r>
      <w:proofErr w:type="spellEnd"/>
      <w:r w:rsidRPr="009E6429">
        <w:rPr>
          <w:rFonts w:ascii="Book Antiqua" w:eastAsia="宋体" w:hAnsi="Book Antiqua" w:cs="宋体"/>
          <w:i/>
          <w:iCs/>
          <w:color w:val="000000"/>
          <w:kern w:val="0"/>
          <w:sz w:val="24"/>
          <w:szCs w:val="24"/>
          <w:lang w:eastAsia="zh-CN"/>
        </w:rPr>
        <w:t xml:space="preserve"> Res</w:t>
      </w:r>
      <w:r w:rsidRPr="009E6429">
        <w:rPr>
          <w:rFonts w:ascii="Book Antiqua" w:eastAsia="宋体" w:hAnsi="Book Antiqua" w:cs="宋体"/>
          <w:color w:val="000000"/>
          <w:kern w:val="0"/>
          <w:sz w:val="24"/>
          <w:szCs w:val="24"/>
          <w:lang w:eastAsia="zh-CN"/>
        </w:rPr>
        <w:t> 2011;</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b/>
          <w:bCs/>
          <w:color w:val="000000"/>
          <w:kern w:val="0"/>
          <w:sz w:val="24"/>
          <w:szCs w:val="24"/>
          <w:lang w:eastAsia="zh-CN"/>
        </w:rPr>
        <w:t>35</w:t>
      </w:r>
      <w:r w:rsidRPr="009E6429">
        <w:rPr>
          <w:rFonts w:ascii="Book Antiqua" w:eastAsia="宋体" w:hAnsi="Book Antiqua" w:cs="宋体"/>
          <w:color w:val="000000"/>
          <w:kern w:val="0"/>
          <w:sz w:val="24"/>
          <w:szCs w:val="24"/>
          <w:lang w:eastAsia="zh-CN"/>
        </w:rPr>
        <w:t>:</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1509-1518 [PMID: 21463341 DOI: 10.1111/j.1530-0277.2011.01487.x]</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58 </w:t>
      </w:r>
      <w:r w:rsidRPr="009E6429">
        <w:rPr>
          <w:rFonts w:ascii="Book Antiqua" w:eastAsia="宋体" w:hAnsi="Book Antiqua" w:cs="宋体"/>
          <w:b/>
          <w:bCs/>
          <w:color w:val="000000"/>
          <w:kern w:val="0"/>
          <w:sz w:val="24"/>
          <w:szCs w:val="24"/>
          <w:lang w:eastAsia="zh-CN"/>
        </w:rPr>
        <w:t>Seki E</w:t>
      </w:r>
      <w:r w:rsidRPr="009E6429">
        <w:rPr>
          <w:rFonts w:ascii="Book Antiqua" w:eastAsia="宋体" w:hAnsi="Book Antiqua" w:cs="宋体"/>
          <w:color w:val="000000"/>
          <w:kern w:val="0"/>
          <w:sz w:val="24"/>
          <w:szCs w:val="24"/>
          <w:lang w:eastAsia="zh-CN"/>
        </w:rPr>
        <w:t xml:space="preserve">, De </w:t>
      </w:r>
      <w:proofErr w:type="spellStart"/>
      <w:r w:rsidRPr="009E6429">
        <w:rPr>
          <w:rFonts w:ascii="Book Antiqua" w:eastAsia="宋体" w:hAnsi="Book Antiqua" w:cs="宋体"/>
          <w:color w:val="000000"/>
          <w:kern w:val="0"/>
          <w:sz w:val="24"/>
          <w:szCs w:val="24"/>
          <w:lang w:eastAsia="zh-CN"/>
        </w:rPr>
        <w:t>Minicis</w:t>
      </w:r>
      <w:proofErr w:type="spellEnd"/>
      <w:r w:rsidRPr="009E6429">
        <w:rPr>
          <w:rFonts w:ascii="Book Antiqua" w:eastAsia="宋体" w:hAnsi="Book Antiqua" w:cs="宋体"/>
          <w:color w:val="000000"/>
          <w:kern w:val="0"/>
          <w:sz w:val="24"/>
          <w:szCs w:val="24"/>
          <w:lang w:eastAsia="zh-CN"/>
        </w:rPr>
        <w:t xml:space="preserve"> S, </w:t>
      </w:r>
      <w:proofErr w:type="spellStart"/>
      <w:r w:rsidRPr="009E6429">
        <w:rPr>
          <w:rFonts w:ascii="Book Antiqua" w:eastAsia="宋体" w:hAnsi="Book Antiqua" w:cs="宋体"/>
          <w:color w:val="000000"/>
          <w:kern w:val="0"/>
          <w:sz w:val="24"/>
          <w:szCs w:val="24"/>
          <w:lang w:eastAsia="zh-CN"/>
        </w:rPr>
        <w:t>Osterreicher</w:t>
      </w:r>
      <w:proofErr w:type="spellEnd"/>
      <w:r w:rsidRPr="009E6429">
        <w:rPr>
          <w:rFonts w:ascii="Book Antiqua" w:eastAsia="宋体" w:hAnsi="Book Antiqua" w:cs="宋体"/>
          <w:color w:val="000000"/>
          <w:kern w:val="0"/>
          <w:sz w:val="24"/>
          <w:szCs w:val="24"/>
          <w:lang w:eastAsia="zh-CN"/>
        </w:rPr>
        <w:t xml:space="preserve"> CH, </w:t>
      </w:r>
      <w:proofErr w:type="spellStart"/>
      <w:r w:rsidRPr="009E6429">
        <w:rPr>
          <w:rFonts w:ascii="Book Antiqua" w:eastAsia="宋体" w:hAnsi="Book Antiqua" w:cs="宋体"/>
          <w:color w:val="000000"/>
          <w:kern w:val="0"/>
          <w:sz w:val="24"/>
          <w:szCs w:val="24"/>
          <w:lang w:eastAsia="zh-CN"/>
        </w:rPr>
        <w:t>Kluwe</w:t>
      </w:r>
      <w:proofErr w:type="spellEnd"/>
      <w:r w:rsidRPr="009E6429">
        <w:rPr>
          <w:rFonts w:ascii="Book Antiqua" w:eastAsia="宋体" w:hAnsi="Book Antiqua" w:cs="宋体"/>
          <w:color w:val="000000"/>
          <w:kern w:val="0"/>
          <w:sz w:val="24"/>
          <w:szCs w:val="24"/>
          <w:lang w:eastAsia="zh-CN"/>
        </w:rPr>
        <w:t xml:space="preserve"> J, </w:t>
      </w:r>
      <w:proofErr w:type="spellStart"/>
      <w:r w:rsidRPr="009E6429">
        <w:rPr>
          <w:rFonts w:ascii="Book Antiqua" w:eastAsia="宋体" w:hAnsi="Book Antiqua" w:cs="宋体"/>
          <w:color w:val="000000"/>
          <w:kern w:val="0"/>
          <w:sz w:val="24"/>
          <w:szCs w:val="24"/>
          <w:lang w:eastAsia="zh-CN"/>
        </w:rPr>
        <w:t>Osawa</w:t>
      </w:r>
      <w:proofErr w:type="spellEnd"/>
      <w:r w:rsidRPr="009E6429">
        <w:rPr>
          <w:rFonts w:ascii="Book Antiqua" w:eastAsia="宋体" w:hAnsi="Book Antiqua" w:cs="宋体"/>
          <w:color w:val="000000"/>
          <w:kern w:val="0"/>
          <w:sz w:val="24"/>
          <w:szCs w:val="24"/>
          <w:lang w:eastAsia="zh-CN"/>
        </w:rPr>
        <w:t xml:space="preserve"> Y, Brenner DA, </w:t>
      </w:r>
      <w:proofErr w:type="spellStart"/>
      <w:r w:rsidRPr="009E6429">
        <w:rPr>
          <w:rFonts w:ascii="Book Antiqua" w:eastAsia="宋体" w:hAnsi="Book Antiqua" w:cs="宋体"/>
          <w:color w:val="000000"/>
          <w:kern w:val="0"/>
          <w:sz w:val="24"/>
          <w:szCs w:val="24"/>
          <w:lang w:eastAsia="zh-CN"/>
        </w:rPr>
        <w:t>Schwabe</w:t>
      </w:r>
      <w:proofErr w:type="spellEnd"/>
      <w:r w:rsidRPr="009E6429">
        <w:rPr>
          <w:rFonts w:ascii="Book Antiqua" w:eastAsia="宋体" w:hAnsi="Book Antiqua" w:cs="宋体"/>
          <w:color w:val="000000"/>
          <w:kern w:val="0"/>
          <w:sz w:val="24"/>
          <w:szCs w:val="24"/>
          <w:lang w:eastAsia="zh-CN"/>
        </w:rPr>
        <w:t xml:space="preserve"> RF. TLR4 enhances TGF-beta signaling and hepatic fibrosis. </w:t>
      </w:r>
      <w:r w:rsidRPr="009E6429">
        <w:rPr>
          <w:rFonts w:ascii="Book Antiqua" w:eastAsia="宋体" w:hAnsi="Book Antiqua" w:cs="宋体"/>
          <w:i/>
          <w:iCs/>
          <w:color w:val="000000"/>
          <w:kern w:val="0"/>
          <w:sz w:val="24"/>
          <w:szCs w:val="24"/>
          <w:lang w:eastAsia="zh-CN"/>
        </w:rPr>
        <w:t>Nat Med</w:t>
      </w:r>
      <w:r w:rsidRPr="009E6429">
        <w:rPr>
          <w:rFonts w:ascii="Book Antiqua" w:eastAsia="宋体" w:hAnsi="Book Antiqua" w:cs="宋体"/>
          <w:color w:val="000000"/>
          <w:kern w:val="0"/>
          <w:sz w:val="24"/>
          <w:szCs w:val="24"/>
          <w:lang w:eastAsia="zh-CN"/>
        </w:rPr>
        <w:t> 2007; </w:t>
      </w:r>
      <w:r w:rsidRPr="009E6429">
        <w:rPr>
          <w:rFonts w:ascii="Book Antiqua" w:eastAsia="宋体" w:hAnsi="Book Antiqua" w:cs="宋体"/>
          <w:b/>
          <w:bCs/>
          <w:color w:val="000000"/>
          <w:kern w:val="0"/>
          <w:sz w:val="24"/>
          <w:szCs w:val="24"/>
          <w:lang w:eastAsia="zh-CN"/>
        </w:rPr>
        <w:t>13</w:t>
      </w:r>
      <w:r w:rsidRPr="009E6429">
        <w:rPr>
          <w:rFonts w:ascii="Book Antiqua" w:eastAsia="宋体" w:hAnsi="Book Antiqua" w:cs="宋体"/>
          <w:color w:val="000000"/>
          <w:kern w:val="0"/>
          <w:sz w:val="24"/>
          <w:szCs w:val="24"/>
          <w:lang w:eastAsia="zh-CN"/>
        </w:rPr>
        <w:t>: 1324-1332 [PMID: 17952090 DOI: 10.1038/nm1663]</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59 </w:t>
      </w:r>
      <w:proofErr w:type="spellStart"/>
      <w:r w:rsidRPr="009E6429">
        <w:rPr>
          <w:rFonts w:ascii="Book Antiqua" w:eastAsia="宋体" w:hAnsi="Book Antiqua" w:cs="宋体"/>
          <w:b/>
          <w:bCs/>
          <w:color w:val="000000"/>
          <w:kern w:val="0"/>
          <w:sz w:val="24"/>
          <w:szCs w:val="24"/>
          <w:lang w:eastAsia="zh-CN"/>
        </w:rPr>
        <w:t>Gäbele</w:t>
      </w:r>
      <w:proofErr w:type="spellEnd"/>
      <w:r w:rsidRPr="009E6429">
        <w:rPr>
          <w:rFonts w:ascii="Book Antiqua" w:eastAsia="宋体" w:hAnsi="Book Antiqua" w:cs="宋体"/>
          <w:b/>
          <w:bCs/>
          <w:color w:val="000000"/>
          <w:kern w:val="0"/>
          <w:sz w:val="24"/>
          <w:szCs w:val="24"/>
          <w:lang w:eastAsia="zh-CN"/>
        </w:rPr>
        <w:t xml:space="preserve"> E</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Dostert</w:t>
      </w:r>
      <w:proofErr w:type="spellEnd"/>
      <w:r w:rsidRPr="009E6429">
        <w:rPr>
          <w:rFonts w:ascii="Book Antiqua" w:eastAsia="宋体" w:hAnsi="Book Antiqua" w:cs="宋体"/>
          <w:color w:val="000000"/>
          <w:kern w:val="0"/>
          <w:sz w:val="24"/>
          <w:szCs w:val="24"/>
          <w:lang w:eastAsia="zh-CN"/>
        </w:rPr>
        <w:t xml:space="preserve"> K, Dorn C, </w:t>
      </w:r>
      <w:proofErr w:type="spellStart"/>
      <w:r w:rsidRPr="009E6429">
        <w:rPr>
          <w:rFonts w:ascii="Book Antiqua" w:eastAsia="宋体" w:hAnsi="Book Antiqua" w:cs="宋体"/>
          <w:color w:val="000000"/>
          <w:kern w:val="0"/>
          <w:sz w:val="24"/>
          <w:szCs w:val="24"/>
          <w:lang w:eastAsia="zh-CN"/>
        </w:rPr>
        <w:t>Patsenker</w:t>
      </w:r>
      <w:proofErr w:type="spellEnd"/>
      <w:r w:rsidRPr="009E6429">
        <w:rPr>
          <w:rFonts w:ascii="Book Antiqua" w:eastAsia="宋体" w:hAnsi="Book Antiqua" w:cs="宋体"/>
          <w:color w:val="000000"/>
          <w:kern w:val="0"/>
          <w:sz w:val="24"/>
          <w:szCs w:val="24"/>
          <w:lang w:eastAsia="zh-CN"/>
        </w:rPr>
        <w:t xml:space="preserve"> E, </w:t>
      </w:r>
      <w:proofErr w:type="spellStart"/>
      <w:r w:rsidRPr="009E6429">
        <w:rPr>
          <w:rFonts w:ascii="Book Antiqua" w:eastAsia="宋体" w:hAnsi="Book Antiqua" w:cs="宋体"/>
          <w:color w:val="000000"/>
          <w:kern w:val="0"/>
          <w:sz w:val="24"/>
          <w:szCs w:val="24"/>
          <w:lang w:eastAsia="zh-CN"/>
        </w:rPr>
        <w:t>Stickel</w:t>
      </w:r>
      <w:proofErr w:type="spellEnd"/>
      <w:r w:rsidRPr="009E6429">
        <w:rPr>
          <w:rFonts w:ascii="Book Antiqua" w:eastAsia="宋体" w:hAnsi="Book Antiqua" w:cs="宋体"/>
          <w:color w:val="000000"/>
          <w:kern w:val="0"/>
          <w:sz w:val="24"/>
          <w:szCs w:val="24"/>
          <w:lang w:eastAsia="zh-CN"/>
        </w:rPr>
        <w:t xml:space="preserve"> F, </w:t>
      </w:r>
      <w:proofErr w:type="spellStart"/>
      <w:r w:rsidRPr="009E6429">
        <w:rPr>
          <w:rFonts w:ascii="Book Antiqua" w:eastAsia="宋体" w:hAnsi="Book Antiqua" w:cs="宋体"/>
          <w:color w:val="000000"/>
          <w:kern w:val="0"/>
          <w:sz w:val="24"/>
          <w:szCs w:val="24"/>
          <w:lang w:eastAsia="zh-CN"/>
        </w:rPr>
        <w:t>Hellerbrand</w:t>
      </w:r>
      <w:proofErr w:type="spellEnd"/>
      <w:r w:rsidRPr="009E6429">
        <w:rPr>
          <w:rFonts w:ascii="Book Antiqua" w:eastAsia="宋体" w:hAnsi="Book Antiqua" w:cs="宋体"/>
          <w:color w:val="000000"/>
          <w:kern w:val="0"/>
          <w:sz w:val="24"/>
          <w:szCs w:val="24"/>
          <w:lang w:eastAsia="zh-CN"/>
        </w:rPr>
        <w:t xml:space="preserve"> C. </w:t>
      </w:r>
      <w:proofErr w:type="gramStart"/>
      <w:r w:rsidRPr="009E6429">
        <w:rPr>
          <w:rFonts w:ascii="Book Antiqua" w:eastAsia="宋体" w:hAnsi="Book Antiqua" w:cs="宋体"/>
          <w:color w:val="000000"/>
          <w:kern w:val="0"/>
          <w:sz w:val="24"/>
          <w:szCs w:val="24"/>
          <w:lang w:eastAsia="zh-CN"/>
        </w:rPr>
        <w:t>A new model of interactive effects of alcohol and high-fat diet on hepatic fibrosis.</w:t>
      </w:r>
      <w:proofErr w:type="gramEnd"/>
      <w:r w:rsidRPr="009E6429">
        <w:rPr>
          <w:rFonts w:ascii="Book Antiqua" w:eastAsia="宋体" w:hAnsi="Book Antiqua" w:cs="宋体"/>
          <w:color w:val="000000"/>
          <w:kern w:val="0"/>
          <w:sz w:val="24"/>
          <w:szCs w:val="24"/>
          <w:lang w:eastAsia="zh-CN"/>
        </w:rPr>
        <w:t> </w:t>
      </w:r>
      <w:r w:rsidRPr="009E6429">
        <w:rPr>
          <w:rFonts w:ascii="Book Antiqua" w:eastAsia="宋体" w:hAnsi="Book Antiqua" w:cs="宋体"/>
          <w:i/>
          <w:iCs/>
          <w:color w:val="000000"/>
          <w:kern w:val="0"/>
          <w:sz w:val="24"/>
          <w:szCs w:val="24"/>
          <w:lang w:eastAsia="zh-CN"/>
        </w:rPr>
        <w:t xml:space="preserve">Alcohol </w:t>
      </w:r>
      <w:proofErr w:type="spellStart"/>
      <w:r w:rsidRPr="009E6429">
        <w:rPr>
          <w:rFonts w:ascii="Book Antiqua" w:eastAsia="宋体" w:hAnsi="Book Antiqua" w:cs="宋体"/>
          <w:i/>
          <w:iCs/>
          <w:color w:val="000000"/>
          <w:kern w:val="0"/>
          <w:sz w:val="24"/>
          <w:szCs w:val="24"/>
          <w:lang w:eastAsia="zh-CN"/>
        </w:rPr>
        <w:t>Clin</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Exp</w:t>
      </w:r>
      <w:proofErr w:type="spellEnd"/>
      <w:r w:rsidRPr="009E6429">
        <w:rPr>
          <w:rFonts w:ascii="Book Antiqua" w:eastAsia="宋体" w:hAnsi="Book Antiqua" w:cs="宋体"/>
          <w:i/>
          <w:iCs/>
          <w:color w:val="000000"/>
          <w:kern w:val="0"/>
          <w:sz w:val="24"/>
          <w:szCs w:val="24"/>
          <w:lang w:eastAsia="zh-CN"/>
        </w:rPr>
        <w:t xml:space="preserve"> Res</w:t>
      </w:r>
      <w:r w:rsidRPr="009E6429">
        <w:rPr>
          <w:rFonts w:ascii="Book Antiqua" w:eastAsia="宋体" w:hAnsi="Book Antiqua" w:cs="宋体"/>
          <w:color w:val="000000"/>
          <w:kern w:val="0"/>
          <w:sz w:val="24"/>
          <w:szCs w:val="24"/>
          <w:lang w:eastAsia="zh-CN"/>
        </w:rPr>
        <w:t> 2011; </w:t>
      </w:r>
      <w:r w:rsidRPr="009E6429">
        <w:rPr>
          <w:rFonts w:ascii="Book Antiqua" w:eastAsia="宋体" w:hAnsi="Book Antiqua" w:cs="宋体"/>
          <w:b/>
          <w:bCs/>
          <w:color w:val="000000"/>
          <w:kern w:val="0"/>
          <w:sz w:val="24"/>
          <w:szCs w:val="24"/>
          <w:lang w:eastAsia="zh-CN"/>
        </w:rPr>
        <w:t>35</w:t>
      </w:r>
      <w:r w:rsidRPr="009E6429">
        <w:rPr>
          <w:rFonts w:ascii="Book Antiqua" w:eastAsia="宋体" w:hAnsi="Book Antiqua" w:cs="宋体"/>
          <w:color w:val="000000"/>
          <w:kern w:val="0"/>
          <w:sz w:val="24"/>
          <w:szCs w:val="24"/>
          <w:lang w:eastAsia="zh-CN"/>
        </w:rPr>
        <w:t>: 1361-1367 [PMID: 21463337 DOI: 10.1111/j.1530-0277.2011.01472.x]</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60 </w:t>
      </w:r>
      <w:r w:rsidRPr="009E6429">
        <w:rPr>
          <w:rFonts w:ascii="Book Antiqua" w:eastAsia="宋体" w:hAnsi="Book Antiqua" w:cs="宋体"/>
          <w:b/>
          <w:bCs/>
          <w:color w:val="000000"/>
          <w:kern w:val="0"/>
          <w:sz w:val="24"/>
          <w:szCs w:val="24"/>
          <w:lang w:eastAsia="zh-CN"/>
        </w:rPr>
        <w:t>Nieto N</w:t>
      </w:r>
      <w:r w:rsidRPr="009E6429">
        <w:rPr>
          <w:rFonts w:ascii="Book Antiqua" w:eastAsia="宋体" w:hAnsi="Book Antiqua" w:cs="宋体"/>
          <w:color w:val="000000"/>
          <w:kern w:val="0"/>
          <w:sz w:val="24"/>
          <w:szCs w:val="24"/>
          <w:lang w:eastAsia="zh-CN"/>
        </w:rPr>
        <w:t xml:space="preserve">. Oxidative-stress and IL-6 mediate the fibrogenic effects of [corrected] </w:t>
      </w:r>
      <w:proofErr w:type="spellStart"/>
      <w:r w:rsidRPr="009E6429">
        <w:rPr>
          <w:rFonts w:ascii="Book Antiqua" w:eastAsia="宋体" w:hAnsi="Book Antiqua" w:cs="宋体"/>
          <w:color w:val="000000"/>
          <w:kern w:val="0"/>
          <w:sz w:val="24"/>
          <w:szCs w:val="24"/>
          <w:lang w:eastAsia="zh-CN"/>
        </w:rPr>
        <w:t>Kupffer</w:t>
      </w:r>
      <w:proofErr w:type="spellEnd"/>
      <w:r w:rsidRPr="009E6429">
        <w:rPr>
          <w:rFonts w:ascii="Book Antiqua" w:eastAsia="宋体" w:hAnsi="Book Antiqua" w:cs="宋体"/>
          <w:color w:val="000000"/>
          <w:kern w:val="0"/>
          <w:sz w:val="24"/>
          <w:szCs w:val="24"/>
          <w:lang w:eastAsia="zh-CN"/>
        </w:rPr>
        <w:t xml:space="preserve"> cells on stellate cells. </w:t>
      </w:r>
      <w:proofErr w:type="spellStart"/>
      <w:r w:rsidRPr="009E6429">
        <w:rPr>
          <w:rFonts w:ascii="Book Antiqua" w:eastAsia="宋体" w:hAnsi="Book Antiqua" w:cs="宋体"/>
          <w:i/>
          <w:iCs/>
          <w:color w:val="000000"/>
          <w:kern w:val="0"/>
          <w:sz w:val="24"/>
          <w:szCs w:val="24"/>
          <w:lang w:eastAsia="zh-CN"/>
        </w:rPr>
        <w:t>Hepatology</w:t>
      </w:r>
      <w:proofErr w:type="spellEnd"/>
      <w:r w:rsidRPr="009E6429">
        <w:rPr>
          <w:rFonts w:ascii="Book Antiqua" w:eastAsia="宋体" w:hAnsi="Book Antiqua" w:cs="宋体"/>
          <w:color w:val="000000"/>
          <w:kern w:val="0"/>
          <w:sz w:val="24"/>
          <w:szCs w:val="24"/>
          <w:lang w:eastAsia="zh-CN"/>
        </w:rPr>
        <w:t> 2006;</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b/>
          <w:bCs/>
          <w:color w:val="000000"/>
          <w:kern w:val="0"/>
          <w:sz w:val="24"/>
          <w:szCs w:val="24"/>
          <w:lang w:eastAsia="zh-CN"/>
        </w:rPr>
        <w:t>44</w:t>
      </w:r>
      <w:r w:rsidRPr="009E6429">
        <w:rPr>
          <w:rFonts w:ascii="Book Antiqua" w:eastAsia="宋体" w:hAnsi="Book Antiqua" w:cs="宋体"/>
          <w:color w:val="000000"/>
          <w:kern w:val="0"/>
          <w:sz w:val="24"/>
          <w:szCs w:val="24"/>
          <w:lang w:eastAsia="zh-CN"/>
        </w:rPr>
        <w:t>: 1487-1501 [PMID: 17133487 DOI: 10.1002/hep.21427]</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lastRenderedPageBreak/>
        <w:t>61 </w:t>
      </w:r>
      <w:proofErr w:type="spellStart"/>
      <w:r w:rsidRPr="009E6429">
        <w:rPr>
          <w:rFonts w:ascii="Book Antiqua" w:eastAsia="宋体" w:hAnsi="Book Antiqua" w:cs="宋体"/>
          <w:b/>
          <w:bCs/>
          <w:color w:val="000000"/>
          <w:kern w:val="0"/>
          <w:sz w:val="24"/>
          <w:szCs w:val="24"/>
          <w:lang w:eastAsia="zh-CN"/>
        </w:rPr>
        <w:t>Cubero</w:t>
      </w:r>
      <w:proofErr w:type="spellEnd"/>
      <w:r w:rsidRPr="009E6429">
        <w:rPr>
          <w:rFonts w:ascii="Book Antiqua" w:eastAsia="宋体" w:hAnsi="Book Antiqua" w:cs="宋体"/>
          <w:b/>
          <w:bCs/>
          <w:color w:val="000000"/>
          <w:kern w:val="0"/>
          <w:sz w:val="24"/>
          <w:szCs w:val="24"/>
          <w:lang w:eastAsia="zh-CN"/>
        </w:rPr>
        <w:t xml:space="preserve"> FJ</w:t>
      </w:r>
      <w:r w:rsidRPr="009E6429">
        <w:rPr>
          <w:rFonts w:ascii="Book Antiqua" w:eastAsia="宋体" w:hAnsi="Book Antiqua" w:cs="宋体"/>
          <w:color w:val="000000"/>
          <w:kern w:val="0"/>
          <w:sz w:val="24"/>
          <w:szCs w:val="24"/>
          <w:lang w:eastAsia="zh-CN"/>
        </w:rPr>
        <w:t xml:space="preserve">, Nieto N. Ethanol and </w:t>
      </w:r>
      <w:proofErr w:type="spellStart"/>
      <w:r w:rsidRPr="009E6429">
        <w:rPr>
          <w:rFonts w:ascii="Book Antiqua" w:eastAsia="宋体" w:hAnsi="Book Antiqua" w:cs="宋体"/>
          <w:color w:val="000000"/>
          <w:kern w:val="0"/>
          <w:sz w:val="24"/>
          <w:szCs w:val="24"/>
          <w:lang w:eastAsia="zh-CN"/>
        </w:rPr>
        <w:t>arachidonic</w:t>
      </w:r>
      <w:proofErr w:type="spellEnd"/>
      <w:r w:rsidRPr="009E6429">
        <w:rPr>
          <w:rFonts w:ascii="Book Antiqua" w:eastAsia="宋体" w:hAnsi="Book Antiqua" w:cs="宋体"/>
          <w:color w:val="000000"/>
          <w:kern w:val="0"/>
          <w:sz w:val="24"/>
          <w:szCs w:val="24"/>
          <w:lang w:eastAsia="zh-CN"/>
        </w:rPr>
        <w:t xml:space="preserve"> acid synergize to activate </w:t>
      </w:r>
      <w:proofErr w:type="spellStart"/>
      <w:r w:rsidRPr="009E6429">
        <w:rPr>
          <w:rFonts w:ascii="Book Antiqua" w:eastAsia="宋体" w:hAnsi="Book Antiqua" w:cs="宋体"/>
          <w:color w:val="000000"/>
          <w:kern w:val="0"/>
          <w:sz w:val="24"/>
          <w:szCs w:val="24"/>
          <w:lang w:eastAsia="zh-CN"/>
        </w:rPr>
        <w:t>Kupffer</w:t>
      </w:r>
      <w:proofErr w:type="spellEnd"/>
      <w:r w:rsidRPr="009E6429">
        <w:rPr>
          <w:rFonts w:ascii="Book Antiqua" w:eastAsia="宋体" w:hAnsi="Book Antiqua" w:cs="宋体"/>
          <w:color w:val="000000"/>
          <w:kern w:val="0"/>
          <w:sz w:val="24"/>
          <w:szCs w:val="24"/>
          <w:lang w:eastAsia="zh-CN"/>
        </w:rPr>
        <w:t xml:space="preserve"> cells and modulate the fibrogenic response via tumor necrosis factor alpha, reduced glutathione, and transforming growth factor beta-dependent mechanisms.</w:t>
      </w:r>
      <w:r w:rsidRPr="009E6429">
        <w:rPr>
          <w:rFonts w:ascii="Book Antiqua" w:eastAsia="宋体" w:hAnsi="Book Antiqua" w:cs="宋体" w:hint="eastAsia"/>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Hepatology</w:t>
      </w:r>
      <w:proofErr w:type="spellEnd"/>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2008; </w:t>
      </w:r>
      <w:r w:rsidRPr="009E6429">
        <w:rPr>
          <w:rFonts w:ascii="Book Antiqua" w:eastAsia="宋体" w:hAnsi="Book Antiqua" w:cs="宋体"/>
          <w:b/>
          <w:bCs/>
          <w:color w:val="000000"/>
          <w:kern w:val="0"/>
          <w:sz w:val="24"/>
          <w:szCs w:val="24"/>
          <w:lang w:eastAsia="zh-CN"/>
        </w:rPr>
        <w:t>48</w:t>
      </w:r>
      <w:r w:rsidRPr="009E6429">
        <w:rPr>
          <w:rFonts w:ascii="Book Antiqua" w:eastAsia="宋体" w:hAnsi="Book Antiqua" w:cs="宋体"/>
          <w:color w:val="000000"/>
          <w:kern w:val="0"/>
          <w:sz w:val="24"/>
          <w:szCs w:val="24"/>
          <w:lang w:eastAsia="zh-CN"/>
        </w:rPr>
        <w:t>: 2027-2039 [PMID: 19003881 DOI: 10.1002/hep.22592]</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62 </w:t>
      </w:r>
      <w:proofErr w:type="spellStart"/>
      <w:r w:rsidRPr="009E6429">
        <w:rPr>
          <w:rFonts w:ascii="Book Antiqua" w:eastAsia="宋体" w:hAnsi="Book Antiqua" w:cs="宋体"/>
          <w:b/>
          <w:bCs/>
          <w:color w:val="000000"/>
          <w:kern w:val="0"/>
          <w:sz w:val="24"/>
          <w:szCs w:val="24"/>
          <w:lang w:eastAsia="zh-CN"/>
        </w:rPr>
        <w:t>Taimr</w:t>
      </w:r>
      <w:proofErr w:type="spellEnd"/>
      <w:r w:rsidRPr="009E6429">
        <w:rPr>
          <w:rFonts w:ascii="Book Antiqua" w:eastAsia="宋体" w:hAnsi="Book Antiqua" w:cs="宋体"/>
          <w:b/>
          <w:bCs/>
          <w:color w:val="000000"/>
          <w:kern w:val="0"/>
          <w:sz w:val="24"/>
          <w:szCs w:val="24"/>
          <w:lang w:eastAsia="zh-CN"/>
        </w:rPr>
        <w:t xml:space="preserve"> P</w:t>
      </w:r>
      <w:r w:rsidRPr="009E6429">
        <w:rPr>
          <w:rFonts w:ascii="Book Antiqua" w:eastAsia="宋体" w:hAnsi="Book Antiqua" w:cs="宋体"/>
          <w:color w:val="000000"/>
          <w:kern w:val="0"/>
          <w:sz w:val="24"/>
          <w:szCs w:val="24"/>
          <w:lang w:eastAsia="zh-CN"/>
        </w:rPr>
        <w:t xml:space="preserve">, Higuchi H, </w:t>
      </w:r>
      <w:proofErr w:type="spellStart"/>
      <w:r w:rsidRPr="009E6429">
        <w:rPr>
          <w:rFonts w:ascii="Book Antiqua" w:eastAsia="宋体" w:hAnsi="Book Antiqua" w:cs="宋体"/>
          <w:color w:val="000000"/>
          <w:kern w:val="0"/>
          <w:sz w:val="24"/>
          <w:szCs w:val="24"/>
          <w:lang w:eastAsia="zh-CN"/>
        </w:rPr>
        <w:t>Kocova</w:t>
      </w:r>
      <w:proofErr w:type="spellEnd"/>
      <w:r w:rsidRPr="009E6429">
        <w:rPr>
          <w:rFonts w:ascii="Book Antiqua" w:eastAsia="宋体" w:hAnsi="Book Antiqua" w:cs="宋体"/>
          <w:color w:val="000000"/>
          <w:kern w:val="0"/>
          <w:sz w:val="24"/>
          <w:szCs w:val="24"/>
          <w:lang w:eastAsia="zh-CN"/>
        </w:rPr>
        <w:t xml:space="preserve"> E, </w:t>
      </w:r>
      <w:proofErr w:type="spellStart"/>
      <w:r w:rsidRPr="009E6429">
        <w:rPr>
          <w:rFonts w:ascii="Book Antiqua" w:eastAsia="宋体" w:hAnsi="Book Antiqua" w:cs="宋体"/>
          <w:color w:val="000000"/>
          <w:kern w:val="0"/>
          <w:sz w:val="24"/>
          <w:szCs w:val="24"/>
          <w:lang w:eastAsia="zh-CN"/>
        </w:rPr>
        <w:t>Rippe</w:t>
      </w:r>
      <w:proofErr w:type="spellEnd"/>
      <w:r w:rsidRPr="009E6429">
        <w:rPr>
          <w:rFonts w:ascii="Book Antiqua" w:eastAsia="宋体" w:hAnsi="Book Antiqua" w:cs="宋体"/>
          <w:color w:val="000000"/>
          <w:kern w:val="0"/>
          <w:sz w:val="24"/>
          <w:szCs w:val="24"/>
          <w:lang w:eastAsia="zh-CN"/>
        </w:rPr>
        <w:t xml:space="preserve"> RA, Friedman S, Gores GJ. Activated stellate cells express the TRAIL receptor-2/death receptor-5 and undergo TRAIL-mediated apoptosis. </w:t>
      </w:r>
      <w:proofErr w:type="spellStart"/>
      <w:r w:rsidRPr="009E6429">
        <w:rPr>
          <w:rFonts w:ascii="Book Antiqua" w:eastAsia="宋体" w:hAnsi="Book Antiqua" w:cs="宋体"/>
          <w:i/>
          <w:iCs/>
          <w:color w:val="000000"/>
          <w:kern w:val="0"/>
          <w:sz w:val="24"/>
          <w:szCs w:val="24"/>
          <w:lang w:eastAsia="zh-CN"/>
        </w:rPr>
        <w:t>Hepatology</w:t>
      </w:r>
      <w:proofErr w:type="spellEnd"/>
      <w:r w:rsidRPr="009E6429">
        <w:rPr>
          <w:rFonts w:ascii="Book Antiqua" w:eastAsia="宋体" w:hAnsi="Book Antiqua" w:cs="宋体"/>
          <w:color w:val="000000"/>
          <w:kern w:val="0"/>
          <w:sz w:val="24"/>
          <w:szCs w:val="24"/>
          <w:lang w:eastAsia="zh-CN"/>
        </w:rPr>
        <w:t> 2003; </w:t>
      </w:r>
      <w:r w:rsidRPr="009E6429">
        <w:rPr>
          <w:rFonts w:ascii="Book Antiqua" w:eastAsia="宋体" w:hAnsi="Book Antiqua" w:cs="宋体"/>
          <w:b/>
          <w:bCs/>
          <w:color w:val="000000"/>
          <w:kern w:val="0"/>
          <w:sz w:val="24"/>
          <w:szCs w:val="24"/>
          <w:lang w:eastAsia="zh-CN"/>
        </w:rPr>
        <w:t>37</w:t>
      </w:r>
      <w:r w:rsidRPr="009E6429">
        <w:rPr>
          <w:rFonts w:ascii="Book Antiqua" w:eastAsia="宋体" w:hAnsi="Book Antiqua" w:cs="宋体"/>
          <w:color w:val="000000"/>
          <w:kern w:val="0"/>
          <w:sz w:val="24"/>
          <w:szCs w:val="24"/>
          <w:lang w:eastAsia="zh-CN"/>
        </w:rPr>
        <w:t>: 87-95 [PMID: 12500193 DOI: 10.1053/jhep.2003.50002]</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63 </w:t>
      </w:r>
      <w:proofErr w:type="spellStart"/>
      <w:r w:rsidRPr="009E6429">
        <w:rPr>
          <w:rFonts w:ascii="Book Antiqua" w:eastAsia="宋体" w:hAnsi="Book Antiqua" w:cs="宋体"/>
          <w:b/>
          <w:bCs/>
          <w:color w:val="000000"/>
          <w:kern w:val="0"/>
          <w:sz w:val="24"/>
          <w:szCs w:val="24"/>
          <w:lang w:eastAsia="zh-CN"/>
        </w:rPr>
        <w:t>Jeong</w:t>
      </w:r>
      <w:proofErr w:type="spellEnd"/>
      <w:r w:rsidRPr="009E6429">
        <w:rPr>
          <w:rFonts w:ascii="Book Antiqua" w:eastAsia="宋体" w:hAnsi="Book Antiqua" w:cs="宋体"/>
          <w:b/>
          <w:bCs/>
          <w:color w:val="000000"/>
          <w:kern w:val="0"/>
          <w:sz w:val="24"/>
          <w:szCs w:val="24"/>
          <w:lang w:eastAsia="zh-CN"/>
        </w:rPr>
        <w:t xml:space="preserve"> WI</w:t>
      </w:r>
      <w:r w:rsidRPr="009E6429">
        <w:rPr>
          <w:rFonts w:ascii="Book Antiqua" w:eastAsia="宋体" w:hAnsi="Book Antiqua" w:cs="宋体"/>
          <w:color w:val="000000"/>
          <w:kern w:val="0"/>
          <w:sz w:val="24"/>
          <w:szCs w:val="24"/>
          <w:lang w:eastAsia="zh-CN"/>
        </w:rPr>
        <w:t xml:space="preserve">, Park O, </w:t>
      </w:r>
      <w:proofErr w:type="spellStart"/>
      <w:r w:rsidRPr="009E6429">
        <w:rPr>
          <w:rFonts w:ascii="Book Antiqua" w:eastAsia="宋体" w:hAnsi="Book Antiqua" w:cs="宋体"/>
          <w:color w:val="000000"/>
          <w:kern w:val="0"/>
          <w:sz w:val="24"/>
          <w:szCs w:val="24"/>
          <w:lang w:eastAsia="zh-CN"/>
        </w:rPr>
        <w:t>Radaeva</w:t>
      </w:r>
      <w:proofErr w:type="spellEnd"/>
      <w:r w:rsidRPr="009E6429">
        <w:rPr>
          <w:rFonts w:ascii="Book Antiqua" w:eastAsia="宋体" w:hAnsi="Book Antiqua" w:cs="宋体"/>
          <w:color w:val="000000"/>
          <w:kern w:val="0"/>
          <w:sz w:val="24"/>
          <w:szCs w:val="24"/>
          <w:lang w:eastAsia="zh-CN"/>
        </w:rPr>
        <w:t xml:space="preserve"> S, </w:t>
      </w:r>
      <w:proofErr w:type="spellStart"/>
      <w:r w:rsidRPr="009E6429">
        <w:rPr>
          <w:rFonts w:ascii="Book Antiqua" w:eastAsia="宋体" w:hAnsi="Book Antiqua" w:cs="宋体"/>
          <w:color w:val="000000"/>
          <w:kern w:val="0"/>
          <w:sz w:val="24"/>
          <w:szCs w:val="24"/>
          <w:lang w:eastAsia="zh-CN"/>
        </w:rPr>
        <w:t>Gao</w:t>
      </w:r>
      <w:proofErr w:type="spellEnd"/>
      <w:r w:rsidRPr="009E6429">
        <w:rPr>
          <w:rFonts w:ascii="Book Antiqua" w:eastAsia="宋体" w:hAnsi="Book Antiqua" w:cs="宋体"/>
          <w:color w:val="000000"/>
          <w:kern w:val="0"/>
          <w:sz w:val="24"/>
          <w:szCs w:val="24"/>
          <w:lang w:eastAsia="zh-CN"/>
        </w:rPr>
        <w:t xml:space="preserve"> B. STAT1 inhibits liver fibrosis in mice by inhibiting stellate cell proliferation and stimulating NK cell cytotoxicity. </w:t>
      </w:r>
      <w:proofErr w:type="spellStart"/>
      <w:r w:rsidRPr="009E6429">
        <w:rPr>
          <w:rFonts w:ascii="Book Antiqua" w:eastAsia="宋体" w:hAnsi="Book Antiqua" w:cs="宋体"/>
          <w:i/>
          <w:iCs/>
          <w:color w:val="000000"/>
          <w:kern w:val="0"/>
          <w:sz w:val="24"/>
          <w:szCs w:val="24"/>
          <w:lang w:eastAsia="zh-CN"/>
        </w:rPr>
        <w:t>Hepatology</w:t>
      </w:r>
      <w:proofErr w:type="spellEnd"/>
      <w:r w:rsidRPr="009E6429">
        <w:rPr>
          <w:rFonts w:ascii="Book Antiqua" w:eastAsia="宋体" w:hAnsi="Book Antiqua" w:cs="宋体"/>
          <w:color w:val="000000"/>
          <w:kern w:val="0"/>
          <w:sz w:val="24"/>
          <w:szCs w:val="24"/>
          <w:lang w:eastAsia="zh-CN"/>
        </w:rPr>
        <w:t> 2006; </w:t>
      </w:r>
      <w:r w:rsidRPr="009E6429">
        <w:rPr>
          <w:rFonts w:ascii="Book Antiqua" w:eastAsia="宋体" w:hAnsi="Book Antiqua" w:cs="宋体"/>
          <w:b/>
          <w:bCs/>
          <w:color w:val="000000"/>
          <w:kern w:val="0"/>
          <w:sz w:val="24"/>
          <w:szCs w:val="24"/>
          <w:lang w:eastAsia="zh-CN"/>
        </w:rPr>
        <w:t>44</w:t>
      </w:r>
      <w:r w:rsidRPr="009E6429">
        <w:rPr>
          <w:rFonts w:ascii="Book Antiqua" w:eastAsia="宋体" w:hAnsi="Book Antiqua" w:cs="宋体"/>
          <w:color w:val="000000"/>
          <w:kern w:val="0"/>
          <w:sz w:val="24"/>
          <w:szCs w:val="24"/>
          <w:lang w:eastAsia="zh-CN"/>
        </w:rPr>
        <w:t>: 1441-1451 [PMID: 17133483 DOI: 10.1002/hep.21419]</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64 </w:t>
      </w:r>
      <w:proofErr w:type="spellStart"/>
      <w:r w:rsidRPr="009E6429">
        <w:rPr>
          <w:rFonts w:ascii="Book Antiqua" w:eastAsia="宋体" w:hAnsi="Book Antiqua" w:cs="宋体"/>
          <w:b/>
          <w:bCs/>
          <w:color w:val="000000"/>
          <w:kern w:val="0"/>
          <w:sz w:val="24"/>
          <w:szCs w:val="24"/>
          <w:lang w:eastAsia="zh-CN"/>
        </w:rPr>
        <w:t>Baroni</w:t>
      </w:r>
      <w:proofErr w:type="spellEnd"/>
      <w:r w:rsidRPr="009E6429">
        <w:rPr>
          <w:rFonts w:ascii="Book Antiqua" w:eastAsia="宋体" w:hAnsi="Book Antiqua" w:cs="宋体"/>
          <w:b/>
          <w:bCs/>
          <w:color w:val="000000"/>
          <w:kern w:val="0"/>
          <w:sz w:val="24"/>
          <w:szCs w:val="24"/>
          <w:lang w:eastAsia="zh-CN"/>
        </w:rPr>
        <w:t xml:space="preserve"> GS</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D'Ambrosio</w:t>
      </w:r>
      <w:proofErr w:type="spellEnd"/>
      <w:r w:rsidRPr="009E6429">
        <w:rPr>
          <w:rFonts w:ascii="Book Antiqua" w:eastAsia="宋体" w:hAnsi="Book Antiqua" w:cs="宋体"/>
          <w:color w:val="000000"/>
          <w:kern w:val="0"/>
          <w:sz w:val="24"/>
          <w:szCs w:val="24"/>
          <w:lang w:eastAsia="zh-CN"/>
        </w:rPr>
        <w:t xml:space="preserve"> L, </w:t>
      </w:r>
      <w:proofErr w:type="spellStart"/>
      <w:r w:rsidRPr="009E6429">
        <w:rPr>
          <w:rFonts w:ascii="Book Antiqua" w:eastAsia="宋体" w:hAnsi="Book Antiqua" w:cs="宋体"/>
          <w:color w:val="000000"/>
          <w:kern w:val="0"/>
          <w:sz w:val="24"/>
          <w:szCs w:val="24"/>
          <w:lang w:eastAsia="zh-CN"/>
        </w:rPr>
        <w:t>Curto</w:t>
      </w:r>
      <w:proofErr w:type="spellEnd"/>
      <w:r w:rsidRPr="009E6429">
        <w:rPr>
          <w:rFonts w:ascii="Book Antiqua" w:eastAsia="宋体" w:hAnsi="Book Antiqua" w:cs="宋体"/>
          <w:color w:val="000000"/>
          <w:kern w:val="0"/>
          <w:sz w:val="24"/>
          <w:szCs w:val="24"/>
          <w:lang w:eastAsia="zh-CN"/>
        </w:rPr>
        <w:t xml:space="preserve"> P, </w:t>
      </w:r>
      <w:proofErr w:type="spellStart"/>
      <w:r w:rsidRPr="009E6429">
        <w:rPr>
          <w:rFonts w:ascii="Book Antiqua" w:eastAsia="宋体" w:hAnsi="Book Antiqua" w:cs="宋体"/>
          <w:color w:val="000000"/>
          <w:kern w:val="0"/>
          <w:sz w:val="24"/>
          <w:szCs w:val="24"/>
          <w:lang w:eastAsia="zh-CN"/>
        </w:rPr>
        <w:t>Casini</w:t>
      </w:r>
      <w:proofErr w:type="spellEnd"/>
      <w:r w:rsidRPr="009E6429">
        <w:rPr>
          <w:rFonts w:ascii="Book Antiqua" w:eastAsia="宋体" w:hAnsi="Book Antiqua" w:cs="宋体"/>
          <w:color w:val="000000"/>
          <w:kern w:val="0"/>
          <w:sz w:val="24"/>
          <w:szCs w:val="24"/>
          <w:lang w:eastAsia="zh-CN"/>
        </w:rPr>
        <w:t xml:space="preserve"> A, Mancini R, </w:t>
      </w:r>
      <w:proofErr w:type="spellStart"/>
      <w:r w:rsidRPr="009E6429">
        <w:rPr>
          <w:rFonts w:ascii="Book Antiqua" w:eastAsia="宋体" w:hAnsi="Book Antiqua" w:cs="宋体"/>
          <w:color w:val="000000"/>
          <w:kern w:val="0"/>
          <w:sz w:val="24"/>
          <w:szCs w:val="24"/>
          <w:lang w:eastAsia="zh-CN"/>
        </w:rPr>
        <w:t>Jezequel</w:t>
      </w:r>
      <w:proofErr w:type="spellEnd"/>
      <w:r w:rsidRPr="009E6429">
        <w:rPr>
          <w:rFonts w:ascii="Book Antiqua" w:eastAsia="宋体" w:hAnsi="Book Antiqua" w:cs="宋体"/>
          <w:color w:val="000000"/>
          <w:kern w:val="0"/>
          <w:sz w:val="24"/>
          <w:szCs w:val="24"/>
          <w:lang w:eastAsia="zh-CN"/>
        </w:rPr>
        <w:t xml:space="preserve"> AM, Benedetti A. Interferon gamma decreases hepatic stellate cell activation and extracellular matrix deposition in rat liver fibrosis. </w:t>
      </w:r>
      <w:proofErr w:type="spellStart"/>
      <w:r w:rsidRPr="009E6429">
        <w:rPr>
          <w:rFonts w:ascii="Book Antiqua" w:eastAsia="宋体" w:hAnsi="Book Antiqua" w:cs="宋体"/>
          <w:i/>
          <w:iCs/>
          <w:color w:val="000000"/>
          <w:kern w:val="0"/>
          <w:sz w:val="24"/>
          <w:szCs w:val="24"/>
          <w:lang w:eastAsia="zh-CN"/>
        </w:rPr>
        <w:t>Hepatology</w:t>
      </w:r>
      <w:proofErr w:type="spellEnd"/>
      <w:r w:rsidRPr="009E6429">
        <w:rPr>
          <w:rFonts w:ascii="Book Antiqua" w:eastAsia="宋体" w:hAnsi="Book Antiqua" w:cs="宋体"/>
          <w:color w:val="000000"/>
          <w:kern w:val="0"/>
          <w:sz w:val="24"/>
          <w:szCs w:val="24"/>
          <w:lang w:eastAsia="zh-CN"/>
        </w:rPr>
        <w:t> 1996; </w:t>
      </w:r>
      <w:r w:rsidRPr="009E6429">
        <w:rPr>
          <w:rFonts w:ascii="Book Antiqua" w:eastAsia="宋体" w:hAnsi="Book Antiqua" w:cs="宋体"/>
          <w:b/>
          <w:bCs/>
          <w:color w:val="000000"/>
          <w:kern w:val="0"/>
          <w:sz w:val="24"/>
          <w:szCs w:val="24"/>
          <w:lang w:eastAsia="zh-CN"/>
        </w:rPr>
        <w:t>23</w:t>
      </w:r>
      <w:r w:rsidRPr="009E6429">
        <w:rPr>
          <w:rFonts w:ascii="Book Antiqua" w:eastAsia="宋体" w:hAnsi="Book Antiqua" w:cs="宋体"/>
          <w:color w:val="000000"/>
          <w:kern w:val="0"/>
          <w:sz w:val="24"/>
          <w:szCs w:val="24"/>
          <w:lang w:eastAsia="zh-CN"/>
        </w:rPr>
        <w:t>: 1189-1199 [PMID: 8621153 DOI: 10.1002/hep.510230538]</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65 </w:t>
      </w:r>
      <w:proofErr w:type="spellStart"/>
      <w:r w:rsidRPr="009E6429">
        <w:rPr>
          <w:rFonts w:ascii="Book Antiqua" w:eastAsia="宋体" w:hAnsi="Book Antiqua" w:cs="宋体"/>
          <w:b/>
          <w:bCs/>
          <w:color w:val="000000"/>
          <w:kern w:val="0"/>
          <w:sz w:val="24"/>
          <w:szCs w:val="24"/>
          <w:lang w:eastAsia="zh-CN"/>
        </w:rPr>
        <w:t>Laso</w:t>
      </w:r>
      <w:proofErr w:type="spellEnd"/>
      <w:r w:rsidRPr="009E6429">
        <w:rPr>
          <w:rFonts w:ascii="Book Antiqua" w:eastAsia="宋体" w:hAnsi="Book Antiqua" w:cs="宋体"/>
          <w:b/>
          <w:bCs/>
          <w:color w:val="000000"/>
          <w:kern w:val="0"/>
          <w:sz w:val="24"/>
          <w:szCs w:val="24"/>
          <w:lang w:eastAsia="zh-CN"/>
        </w:rPr>
        <w:t xml:space="preserve"> FJ</w:t>
      </w:r>
      <w:r w:rsidRPr="009E6429">
        <w:rPr>
          <w:rFonts w:ascii="Book Antiqua" w:eastAsia="宋体" w:hAnsi="Book Antiqua" w:cs="宋体"/>
          <w:color w:val="000000"/>
          <w:kern w:val="0"/>
          <w:sz w:val="24"/>
          <w:szCs w:val="24"/>
          <w:lang w:eastAsia="zh-CN"/>
        </w:rPr>
        <w:t xml:space="preserve">, Almeida J, Torres E, Vaquero JM, Marcos M, </w:t>
      </w:r>
      <w:proofErr w:type="spellStart"/>
      <w:r w:rsidRPr="009E6429">
        <w:rPr>
          <w:rFonts w:ascii="Book Antiqua" w:eastAsia="宋体" w:hAnsi="Book Antiqua" w:cs="宋体"/>
          <w:color w:val="000000"/>
          <w:kern w:val="0"/>
          <w:sz w:val="24"/>
          <w:szCs w:val="24"/>
          <w:lang w:eastAsia="zh-CN"/>
        </w:rPr>
        <w:t>Orfao</w:t>
      </w:r>
      <w:proofErr w:type="spellEnd"/>
      <w:r w:rsidRPr="009E6429">
        <w:rPr>
          <w:rFonts w:ascii="Book Antiqua" w:eastAsia="宋体" w:hAnsi="Book Antiqua" w:cs="宋体"/>
          <w:color w:val="000000"/>
          <w:kern w:val="0"/>
          <w:sz w:val="24"/>
          <w:szCs w:val="24"/>
          <w:lang w:eastAsia="zh-CN"/>
        </w:rPr>
        <w:t xml:space="preserve"> A. Chronic alcohol consumption is associated with an increased cytotoxic profile of circulating lymphocytes that may be related with the development of liver injury. </w:t>
      </w:r>
      <w:r w:rsidRPr="009E6429">
        <w:rPr>
          <w:rFonts w:ascii="Book Antiqua" w:eastAsia="宋体" w:hAnsi="Book Antiqua" w:cs="宋体"/>
          <w:i/>
          <w:iCs/>
          <w:color w:val="000000"/>
          <w:kern w:val="0"/>
          <w:sz w:val="24"/>
          <w:szCs w:val="24"/>
          <w:lang w:eastAsia="zh-CN"/>
        </w:rPr>
        <w:t xml:space="preserve">Alcohol </w:t>
      </w:r>
      <w:proofErr w:type="spellStart"/>
      <w:r w:rsidRPr="009E6429">
        <w:rPr>
          <w:rFonts w:ascii="Book Antiqua" w:eastAsia="宋体" w:hAnsi="Book Antiqua" w:cs="宋体"/>
          <w:i/>
          <w:iCs/>
          <w:color w:val="000000"/>
          <w:kern w:val="0"/>
          <w:sz w:val="24"/>
          <w:szCs w:val="24"/>
          <w:lang w:eastAsia="zh-CN"/>
        </w:rPr>
        <w:t>Clin</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Exp</w:t>
      </w:r>
      <w:proofErr w:type="spellEnd"/>
      <w:r w:rsidRPr="009E6429">
        <w:rPr>
          <w:rFonts w:ascii="Book Antiqua" w:eastAsia="宋体" w:hAnsi="Book Antiqua" w:cs="宋体"/>
          <w:i/>
          <w:iCs/>
          <w:color w:val="000000"/>
          <w:kern w:val="0"/>
          <w:sz w:val="24"/>
          <w:szCs w:val="24"/>
          <w:lang w:eastAsia="zh-CN"/>
        </w:rPr>
        <w:t xml:space="preserve"> Res</w:t>
      </w:r>
      <w:r w:rsidRPr="009E6429">
        <w:rPr>
          <w:rFonts w:ascii="Book Antiqua" w:eastAsia="宋体" w:hAnsi="Book Antiqua" w:cs="宋体"/>
          <w:color w:val="000000"/>
          <w:kern w:val="0"/>
          <w:sz w:val="24"/>
          <w:szCs w:val="24"/>
          <w:lang w:eastAsia="zh-CN"/>
        </w:rPr>
        <w:t> 2010; </w:t>
      </w:r>
      <w:r w:rsidRPr="009E6429">
        <w:rPr>
          <w:rFonts w:ascii="Book Antiqua" w:eastAsia="宋体" w:hAnsi="Book Antiqua" w:cs="宋体"/>
          <w:b/>
          <w:bCs/>
          <w:color w:val="000000"/>
          <w:kern w:val="0"/>
          <w:sz w:val="24"/>
          <w:szCs w:val="24"/>
          <w:lang w:eastAsia="zh-CN"/>
        </w:rPr>
        <w:t>34</w:t>
      </w:r>
      <w:r w:rsidRPr="009E6429">
        <w:rPr>
          <w:rFonts w:ascii="Book Antiqua" w:eastAsia="宋体" w:hAnsi="Book Antiqua" w:cs="宋体"/>
          <w:color w:val="000000"/>
          <w:kern w:val="0"/>
          <w:sz w:val="24"/>
          <w:szCs w:val="24"/>
          <w:lang w:eastAsia="zh-CN"/>
        </w:rPr>
        <w:t>: 876-885 [PMID: 20201930 DOI: 10.1111/j.1530-0277.2010.01160.x]</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66 </w:t>
      </w:r>
      <w:r w:rsidRPr="009E6429">
        <w:rPr>
          <w:rFonts w:ascii="Book Antiqua" w:eastAsia="宋体" w:hAnsi="Book Antiqua" w:cs="宋体"/>
          <w:b/>
          <w:bCs/>
          <w:color w:val="000000"/>
          <w:kern w:val="0"/>
          <w:sz w:val="24"/>
          <w:szCs w:val="24"/>
          <w:lang w:eastAsia="zh-CN"/>
        </w:rPr>
        <w:t>Park O</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Jeong</w:t>
      </w:r>
      <w:proofErr w:type="spellEnd"/>
      <w:r w:rsidRPr="009E6429">
        <w:rPr>
          <w:rFonts w:ascii="Book Antiqua" w:eastAsia="宋体" w:hAnsi="Book Antiqua" w:cs="宋体"/>
          <w:color w:val="000000"/>
          <w:kern w:val="0"/>
          <w:sz w:val="24"/>
          <w:szCs w:val="24"/>
          <w:lang w:eastAsia="zh-CN"/>
        </w:rPr>
        <w:t xml:space="preserve"> WI, Wang L, Wang H, </w:t>
      </w:r>
      <w:proofErr w:type="spellStart"/>
      <w:r w:rsidRPr="009E6429">
        <w:rPr>
          <w:rFonts w:ascii="Book Antiqua" w:eastAsia="宋体" w:hAnsi="Book Antiqua" w:cs="宋体"/>
          <w:color w:val="000000"/>
          <w:kern w:val="0"/>
          <w:sz w:val="24"/>
          <w:szCs w:val="24"/>
          <w:lang w:eastAsia="zh-CN"/>
        </w:rPr>
        <w:t>Lian</w:t>
      </w:r>
      <w:proofErr w:type="spellEnd"/>
      <w:r w:rsidRPr="009E6429">
        <w:rPr>
          <w:rFonts w:ascii="Book Antiqua" w:eastAsia="宋体" w:hAnsi="Book Antiqua" w:cs="宋体"/>
          <w:color w:val="000000"/>
          <w:kern w:val="0"/>
          <w:sz w:val="24"/>
          <w:szCs w:val="24"/>
          <w:lang w:eastAsia="zh-CN"/>
        </w:rPr>
        <w:t xml:space="preserve"> ZX, Gershwin ME, </w:t>
      </w:r>
      <w:proofErr w:type="spellStart"/>
      <w:r w:rsidRPr="009E6429">
        <w:rPr>
          <w:rFonts w:ascii="Book Antiqua" w:eastAsia="宋体" w:hAnsi="Book Antiqua" w:cs="宋体"/>
          <w:color w:val="000000"/>
          <w:kern w:val="0"/>
          <w:sz w:val="24"/>
          <w:szCs w:val="24"/>
          <w:lang w:eastAsia="zh-CN"/>
        </w:rPr>
        <w:t>Gao</w:t>
      </w:r>
      <w:proofErr w:type="spellEnd"/>
      <w:r w:rsidRPr="009E6429">
        <w:rPr>
          <w:rFonts w:ascii="Book Antiqua" w:eastAsia="宋体" w:hAnsi="Book Antiqua" w:cs="宋体"/>
          <w:color w:val="000000"/>
          <w:kern w:val="0"/>
          <w:sz w:val="24"/>
          <w:szCs w:val="24"/>
          <w:lang w:eastAsia="zh-CN"/>
        </w:rPr>
        <w:t xml:space="preserve"> B. Diverse roles of invariant natural killer T cells in liver injury and fibrosis induced by carbon tetrachloride. </w:t>
      </w:r>
      <w:proofErr w:type="spellStart"/>
      <w:r w:rsidRPr="009E6429">
        <w:rPr>
          <w:rFonts w:ascii="Book Antiqua" w:eastAsia="宋体" w:hAnsi="Book Antiqua" w:cs="宋体"/>
          <w:i/>
          <w:iCs/>
          <w:color w:val="000000"/>
          <w:kern w:val="0"/>
          <w:sz w:val="24"/>
          <w:szCs w:val="24"/>
          <w:lang w:eastAsia="zh-CN"/>
        </w:rPr>
        <w:t>Hepatology</w:t>
      </w:r>
      <w:proofErr w:type="spellEnd"/>
      <w:r w:rsidRPr="009E6429">
        <w:rPr>
          <w:rFonts w:ascii="Book Antiqua" w:eastAsia="宋体" w:hAnsi="Book Antiqua" w:cs="宋体"/>
          <w:color w:val="000000"/>
          <w:kern w:val="0"/>
          <w:sz w:val="24"/>
          <w:szCs w:val="24"/>
          <w:lang w:eastAsia="zh-CN"/>
        </w:rPr>
        <w:t> 2009; </w:t>
      </w:r>
      <w:r w:rsidRPr="009E6429">
        <w:rPr>
          <w:rFonts w:ascii="Book Antiqua" w:eastAsia="宋体" w:hAnsi="Book Antiqua" w:cs="宋体"/>
          <w:b/>
          <w:bCs/>
          <w:color w:val="000000"/>
          <w:kern w:val="0"/>
          <w:sz w:val="24"/>
          <w:szCs w:val="24"/>
          <w:lang w:eastAsia="zh-CN"/>
        </w:rPr>
        <w:t>49</w:t>
      </w:r>
      <w:r w:rsidRPr="009E6429">
        <w:rPr>
          <w:rFonts w:ascii="Book Antiqua" w:eastAsia="宋体" w:hAnsi="Book Antiqua" w:cs="宋体"/>
          <w:color w:val="000000"/>
          <w:kern w:val="0"/>
          <w:sz w:val="24"/>
          <w:szCs w:val="24"/>
          <w:lang w:eastAsia="zh-CN"/>
        </w:rPr>
        <w:t>: 1683-1694 [PMID: 19205035 DOI: 10.1002/hep.22813]</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67 </w:t>
      </w:r>
      <w:proofErr w:type="spellStart"/>
      <w:r w:rsidRPr="009E6429">
        <w:rPr>
          <w:rFonts w:ascii="Book Antiqua" w:eastAsia="宋体" w:hAnsi="Book Antiqua" w:cs="宋体"/>
          <w:b/>
          <w:bCs/>
          <w:color w:val="000000"/>
          <w:kern w:val="0"/>
          <w:sz w:val="24"/>
          <w:szCs w:val="24"/>
          <w:lang w:eastAsia="zh-CN"/>
        </w:rPr>
        <w:t>Jaruga</w:t>
      </w:r>
      <w:proofErr w:type="spellEnd"/>
      <w:r w:rsidRPr="009E6429">
        <w:rPr>
          <w:rFonts w:ascii="Book Antiqua" w:eastAsia="宋体" w:hAnsi="Book Antiqua" w:cs="宋体"/>
          <w:b/>
          <w:bCs/>
          <w:color w:val="000000"/>
          <w:kern w:val="0"/>
          <w:sz w:val="24"/>
          <w:szCs w:val="24"/>
          <w:lang w:eastAsia="zh-CN"/>
        </w:rPr>
        <w:t xml:space="preserve"> B</w:t>
      </w:r>
      <w:r w:rsidRPr="009E6429">
        <w:rPr>
          <w:rFonts w:ascii="Book Antiqua" w:eastAsia="宋体" w:hAnsi="Book Antiqua" w:cs="宋体"/>
          <w:color w:val="000000"/>
          <w:kern w:val="0"/>
          <w:sz w:val="24"/>
          <w:szCs w:val="24"/>
          <w:lang w:eastAsia="zh-CN"/>
        </w:rPr>
        <w:t xml:space="preserve">, Hong F, Kim WH, Sun R, Fan S, </w:t>
      </w:r>
      <w:proofErr w:type="spellStart"/>
      <w:r w:rsidRPr="009E6429">
        <w:rPr>
          <w:rFonts w:ascii="Book Antiqua" w:eastAsia="宋体" w:hAnsi="Book Antiqua" w:cs="宋体"/>
          <w:color w:val="000000"/>
          <w:kern w:val="0"/>
          <w:sz w:val="24"/>
          <w:szCs w:val="24"/>
          <w:lang w:eastAsia="zh-CN"/>
        </w:rPr>
        <w:t>Gao</w:t>
      </w:r>
      <w:proofErr w:type="spellEnd"/>
      <w:r w:rsidRPr="009E6429">
        <w:rPr>
          <w:rFonts w:ascii="Book Antiqua" w:eastAsia="宋体" w:hAnsi="Book Antiqua" w:cs="宋体"/>
          <w:color w:val="000000"/>
          <w:kern w:val="0"/>
          <w:sz w:val="24"/>
          <w:szCs w:val="24"/>
          <w:lang w:eastAsia="zh-CN"/>
        </w:rPr>
        <w:t xml:space="preserve"> B. Chronic alcohol consumption accelerates liver injury in T cell-mediated hepatitis: alcohol </w:t>
      </w:r>
      <w:proofErr w:type="spellStart"/>
      <w:r w:rsidRPr="009E6429">
        <w:rPr>
          <w:rFonts w:ascii="Book Antiqua" w:eastAsia="宋体" w:hAnsi="Book Antiqua" w:cs="宋体"/>
          <w:color w:val="000000"/>
          <w:kern w:val="0"/>
          <w:sz w:val="24"/>
          <w:szCs w:val="24"/>
          <w:lang w:eastAsia="zh-CN"/>
        </w:rPr>
        <w:t>disregulation</w:t>
      </w:r>
      <w:proofErr w:type="spellEnd"/>
      <w:r w:rsidRPr="009E6429">
        <w:rPr>
          <w:rFonts w:ascii="Book Antiqua" w:eastAsia="宋体" w:hAnsi="Book Antiqua" w:cs="宋体"/>
          <w:color w:val="000000"/>
          <w:kern w:val="0"/>
          <w:sz w:val="24"/>
          <w:szCs w:val="24"/>
          <w:lang w:eastAsia="zh-CN"/>
        </w:rPr>
        <w:t xml:space="preserve"> of NF-</w:t>
      </w:r>
      <w:proofErr w:type="spellStart"/>
      <w:r w:rsidRPr="009E6429">
        <w:rPr>
          <w:rFonts w:ascii="Book Antiqua" w:eastAsia="宋体" w:hAnsi="Book Antiqua" w:cs="宋体"/>
          <w:color w:val="000000"/>
          <w:kern w:val="0"/>
          <w:sz w:val="24"/>
          <w:szCs w:val="24"/>
          <w:lang w:eastAsia="zh-CN"/>
        </w:rPr>
        <w:t>kappaB</w:t>
      </w:r>
      <w:proofErr w:type="spellEnd"/>
      <w:r w:rsidRPr="009E6429">
        <w:rPr>
          <w:rFonts w:ascii="Book Antiqua" w:eastAsia="宋体" w:hAnsi="Book Antiqua" w:cs="宋体"/>
          <w:color w:val="000000"/>
          <w:kern w:val="0"/>
          <w:sz w:val="24"/>
          <w:szCs w:val="24"/>
          <w:lang w:eastAsia="zh-CN"/>
        </w:rPr>
        <w:t xml:space="preserve"> and STAT3 signaling pathways. </w:t>
      </w:r>
      <w:r w:rsidRPr="009E6429">
        <w:rPr>
          <w:rFonts w:ascii="Book Antiqua" w:eastAsia="宋体" w:hAnsi="Book Antiqua" w:cs="宋体"/>
          <w:i/>
          <w:iCs/>
          <w:color w:val="000000"/>
          <w:kern w:val="0"/>
          <w:sz w:val="24"/>
          <w:szCs w:val="24"/>
          <w:lang w:eastAsia="zh-CN"/>
        </w:rPr>
        <w:t xml:space="preserve">Am J </w:t>
      </w:r>
      <w:proofErr w:type="spellStart"/>
      <w:r w:rsidRPr="009E6429">
        <w:rPr>
          <w:rFonts w:ascii="Book Antiqua" w:eastAsia="宋体" w:hAnsi="Book Antiqua" w:cs="宋体"/>
          <w:i/>
          <w:iCs/>
          <w:color w:val="000000"/>
          <w:kern w:val="0"/>
          <w:sz w:val="24"/>
          <w:szCs w:val="24"/>
          <w:lang w:eastAsia="zh-CN"/>
        </w:rPr>
        <w:t>Physiol</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Gastrointest</w:t>
      </w:r>
      <w:proofErr w:type="spellEnd"/>
      <w:r w:rsidRPr="009E6429">
        <w:rPr>
          <w:rFonts w:ascii="Book Antiqua" w:eastAsia="宋体" w:hAnsi="Book Antiqua" w:cs="宋体"/>
          <w:i/>
          <w:iCs/>
          <w:color w:val="000000"/>
          <w:kern w:val="0"/>
          <w:sz w:val="24"/>
          <w:szCs w:val="24"/>
          <w:lang w:eastAsia="zh-CN"/>
        </w:rPr>
        <w:t xml:space="preserve"> Liver </w:t>
      </w:r>
      <w:proofErr w:type="spellStart"/>
      <w:r w:rsidRPr="009E6429">
        <w:rPr>
          <w:rFonts w:ascii="Book Antiqua" w:eastAsia="宋体" w:hAnsi="Book Antiqua" w:cs="宋体"/>
          <w:i/>
          <w:iCs/>
          <w:color w:val="000000"/>
          <w:kern w:val="0"/>
          <w:sz w:val="24"/>
          <w:szCs w:val="24"/>
          <w:lang w:eastAsia="zh-CN"/>
        </w:rPr>
        <w:t>Physiol</w:t>
      </w:r>
      <w:proofErr w:type="spellEnd"/>
      <w:r w:rsidRPr="009E6429">
        <w:rPr>
          <w:rFonts w:ascii="Book Antiqua" w:eastAsia="宋体" w:hAnsi="Book Antiqua" w:cs="宋体"/>
          <w:color w:val="000000"/>
          <w:kern w:val="0"/>
          <w:sz w:val="24"/>
          <w:szCs w:val="24"/>
          <w:lang w:eastAsia="zh-CN"/>
        </w:rPr>
        <w:t> 2004; </w:t>
      </w:r>
      <w:r w:rsidRPr="009E6429">
        <w:rPr>
          <w:rFonts w:ascii="Book Antiqua" w:eastAsia="宋体" w:hAnsi="Book Antiqua" w:cs="宋体"/>
          <w:b/>
          <w:bCs/>
          <w:color w:val="000000"/>
          <w:kern w:val="0"/>
          <w:sz w:val="24"/>
          <w:szCs w:val="24"/>
          <w:lang w:eastAsia="zh-CN"/>
        </w:rPr>
        <w:t>287</w:t>
      </w:r>
      <w:r w:rsidRPr="009E6429">
        <w:rPr>
          <w:rFonts w:ascii="Book Antiqua" w:eastAsia="宋体" w:hAnsi="Book Antiqua" w:cs="宋体"/>
          <w:color w:val="000000"/>
          <w:kern w:val="0"/>
          <w:sz w:val="24"/>
          <w:szCs w:val="24"/>
          <w:lang w:eastAsia="zh-CN"/>
        </w:rPr>
        <w:t>: G471-G479 [PMID: 15064234 DOI: 10.1152/ajpgi.00018.200400018.2004]</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68 </w:t>
      </w:r>
      <w:proofErr w:type="spellStart"/>
      <w:r w:rsidRPr="009E6429">
        <w:rPr>
          <w:rFonts w:ascii="Book Antiqua" w:eastAsia="宋体" w:hAnsi="Book Antiqua" w:cs="宋体"/>
          <w:b/>
          <w:bCs/>
          <w:color w:val="000000"/>
          <w:kern w:val="0"/>
          <w:sz w:val="24"/>
          <w:szCs w:val="24"/>
          <w:lang w:eastAsia="zh-CN"/>
        </w:rPr>
        <w:t>Minagawa</w:t>
      </w:r>
      <w:proofErr w:type="spellEnd"/>
      <w:r w:rsidRPr="009E6429">
        <w:rPr>
          <w:rFonts w:ascii="Book Antiqua" w:eastAsia="宋体" w:hAnsi="Book Antiqua" w:cs="宋体"/>
          <w:b/>
          <w:bCs/>
          <w:color w:val="000000"/>
          <w:kern w:val="0"/>
          <w:sz w:val="24"/>
          <w:szCs w:val="24"/>
          <w:lang w:eastAsia="zh-CN"/>
        </w:rPr>
        <w:t xml:space="preserve"> M</w:t>
      </w:r>
      <w:r w:rsidRPr="009E6429">
        <w:rPr>
          <w:rFonts w:ascii="Book Antiqua" w:eastAsia="宋体" w:hAnsi="Book Antiqua" w:cs="宋体"/>
          <w:color w:val="000000"/>
          <w:kern w:val="0"/>
          <w:sz w:val="24"/>
          <w:szCs w:val="24"/>
          <w:lang w:eastAsia="zh-CN"/>
        </w:rPr>
        <w:t xml:space="preserve">, Deng Q, Liu ZX, Tsukamoto H, </w:t>
      </w:r>
      <w:proofErr w:type="spellStart"/>
      <w:r w:rsidRPr="009E6429">
        <w:rPr>
          <w:rFonts w:ascii="Book Antiqua" w:eastAsia="宋体" w:hAnsi="Book Antiqua" w:cs="宋体"/>
          <w:color w:val="000000"/>
          <w:kern w:val="0"/>
          <w:sz w:val="24"/>
          <w:szCs w:val="24"/>
          <w:lang w:eastAsia="zh-CN"/>
        </w:rPr>
        <w:t>Dennert</w:t>
      </w:r>
      <w:proofErr w:type="spellEnd"/>
      <w:r w:rsidRPr="009E6429">
        <w:rPr>
          <w:rFonts w:ascii="Book Antiqua" w:eastAsia="宋体" w:hAnsi="Book Antiqua" w:cs="宋体"/>
          <w:color w:val="000000"/>
          <w:kern w:val="0"/>
          <w:sz w:val="24"/>
          <w:szCs w:val="24"/>
          <w:lang w:eastAsia="zh-CN"/>
        </w:rPr>
        <w:t xml:space="preserve"> G. Activated natural killer T cells induce liver injury by Fas and tumor necrosis factor-alpha during alcohol </w:t>
      </w:r>
      <w:r w:rsidRPr="009E6429">
        <w:rPr>
          <w:rFonts w:ascii="Book Antiqua" w:eastAsia="宋体" w:hAnsi="Book Antiqua" w:cs="宋体"/>
          <w:color w:val="000000"/>
          <w:kern w:val="0"/>
          <w:sz w:val="24"/>
          <w:szCs w:val="24"/>
          <w:lang w:eastAsia="zh-CN"/>
        </w:rPr>
        <w:lastRenderedPageBreak/>
        <w:t>consumption. </w:t>
      </w:r>
      <w:r w:rsidRPr="009E6429">
        <w:rPr>
          <w:rFonts w:ascii="Book Antiqua" w:eastAsia="宋体" w:hAnsi="Book Antiqua" w:cs="宋体"/>
          <w:i/>
          <w:iCs/>
          <w:color w:val="000000"/>
          <w:kern w:val="0"/>
          <w:sz w:val="24"/>
          <w:szCs w:val="24"/>
          <w:lang w:eastAsia="zh-CN"/>
        </w:rPr>
        <w:t>Gastroenterology</w:t>
      </w:r>
      <w:r w:rsidRPr="009E6429">
        <w:rPr>
          <w:rFonts w:ascii="Book Antiqua" w:eastAsia="宋体" w:hAnsi="Book Antiqua" w:cs="宋体"/>
          <w:color w:val="000000"/>
          <w:kern w:val="0"/>
          <w:sz w:val="24"/>
          <w:szCs w:val="24"/>
          <w:lang w:eastAsia="zh-CN"/>
        </w:rPr>
        <w:t> 2004; </w:t>
      </w:r>
      <w:r w:rsidRPr="009E6429">
        <w:rPr>
          <w:rFonts w:ascii="Book Antiqua" w:eastAsia="宋体" w:hAnsi="Book Antiqua" w:cs="宋体"/>
          <w:b/>
          <w:bCs/>
          <w:color w:val="000000"/>
          <w:kern w:val="0"/>
          <w:sz w:val="24"/>
          <w:szCs w:val="24"/>
          <w:lang w:eastAsia="zh-CN"/>
        </w:rPr>
        <w:t>126</w:t>
      </w:r>
      <w:r w:rsidRPr="009E6429">
        <w:rPr>
          <w:rFonts w:ascii="Book Antiqua" w:eastAsia="宋体" w:hAnsi="Book Antiqua" w:cs="宋体"/>
          <w:color w:val="000000"/>
          <w:kern w:val="0"/>
          <w:sz w:val="24"/>
          <w:szCs w:val="24"/>
          <w:lang w:eastAsia="zh-CN"/>
        </w:rPr>
        <w:t>: 1387-1399 [PMID: 15131799 DOI: 10.1053/j.gastro.2004.01.022]</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69 </w:t>
      </w:r>
      <w:proofErr w:type="spellStart"/>
      <w:r w:rsidRPr="009E6429">
        <w:rPr>
          <w:rFonts w:ascii="Book Antiqua" w:eastAsia="宋体" w:hAnsi="Book Antiqua" w:cs="宋体"/>
          <w:b/>
          <w:bCs/>
          <w:color w:val="000000"/>
          <w:kern w:val="0"/>
          <w:sz w:val="24"/>
          <w:szCs w:val="24"/>
          <w:lang w:eastAsia="zh-CN"/>
        </w:rPr>
        <w:t>Meng</w:t>
      </w:r>
      <w:proofErr w:type="spellEnd"/>
      <w:r w:rsidRPr="009E6429">
        <w:rPr>
          <w:rFonts w:ascii="Book Antiqua" w:eastAsia="宋体" w:hAnsi="Book Antiqua" w:cs="宋体"/>
          <w:b/>
          <w:bCs/>
          <w:color w:val="000000"/>
          <w:kern w:val="0"/>
          <w:sz w:val="24"/>
          <w:szCs w:val="24"/>
          <w:lang w:eastAsia="zh-CN"/>
        </w:rPr>
        <w:t xml:space="preserve"> F</w:t>
      </w:r>
      <w:r w:rsidRPr="009E6429">
        <w:rPr>
          <w:rFonts w:ascii="Book Antiqua" w:eastAsia="宋体" w:hAnsi="Book Antiqua" w:cs="宋体"/>
          <w:color w:val="000000"/>
          <w:kern w:val="0"/>
          <w:sz w:val="24"/>
          <w:szCs w:val="24"/>
          <w:lang w:eastAsia="zh-CN"/>
        </w:rPr>
        <w:t xml:space="preserve">, Wang K, Aoyama T, </w:t>
      </w:r>
      <w:proofErr w:type="spellStart"/>
      <w:r w:rsidRPr="009E6429">
        <w:rPr>
          <w:rFonts w:ascii="Book Antiqua" w:eastAsia="宋体" w:hAnsi="Book Antiqua" w:cs="宋体"/>
          <w:color w:val="000000"/>
          <w:kern w:val="0"/>
          <w:sz w:val="24"/>
          <w:szCs w:val="24"/>
          <w:lang w:eastAsia="zh-CN"/>
        </w:rPr>
        <w:t>Grivennikov</w:t>
      </w:r>
      <w:proofErr w:type="spellEnd"/>
      <w:r w:rsidRPr="009E6429">
        <w:rPr>
          <w:rFonts w:ascii="Book Antiqua" w:eastAsia="宋体" w:hAnsi="Book Antiqua" w:cs="宋体"/>
          <w:color w:val="000000"/>
          <w:kern w:val="0"/>
          <w:sz w:val="24"/>
          <w:szCs w:val="24"/>
          <w:lang w:eastAsia="zh-CN"/>
        </w:rPr>
        <w:t xml:space="preserve"> SI, Paik Y, </w:t>
      </w:r>
      <w:proofErr w:type="spellStart"/>
      <w:r w:rsidRPr="009E6429">
        <w:rPr>
          <w:rFonts w:ascii="Book Antiqua" w:eastAsia="宋体" w:hAnsi="Book Antiqua" w:cs="宋体"/>
          <w:color w:val="000000"/>
          <w:kern w:val="0"/>
          <w:sz w:val="24"/>
          <w:szCs w:val="24"/>
          <w:lang w:eastAsia="zh-CN"/>
        </w:rPr>
        <w:t>Scholten</w:t>
      </w:r>
      <w:proofErr w:type="spellEnd"/>
      <w:r w:rsidRPr="009E6429">
        <w:rPr>
          <w:rFonts w:ascii="Book Antiqua" w:eastAsia="宋体" w:hAnsi="Book Antiqua" w:cs="宋体"/>
          <w:color w:val="000000"/>
          <w:kern w:val="0"/>
          <w:sz w:val="24"/>
          <w:szCs w:val="24"/>
          <w:lang w:eastAsia="zh-CN"/>
        </w:rPr>
        <w:t xml:space="preserve"> D, Cong M, </w:t>
      </w:r>
      <w:proofErr w:type="spellStart"/>
      <w:r w:rsidRPr="009E6429">
        <w:rPr>
          <w:rFonts w:ascii="Book Antiqua" w:eastAsia="宋体" w:hAnsi="Book Antiqua" w:cs="宋体"/>
          <w:color w:val="000000"/>
          <w:kern w:val="0"/>
          <w:sz w:val="24"/>
          <w:szCs w:val="24"/>
          <w:lang w:eastAsia="zh-CN"/>
        </w:rPr>
        <w:t>Iwaisako</w:t>
      </w:r>
      <w:proofErr w:type="spellEnd"/>
      <w:r w:rsidRPr="009E6429">
        <w:rPr>
          <w:rFonts w:ascii="Book Antiqua" w:eastAsia="宋体" w:hAnsi="Book Antiqua" w:cs="宋体"/>
          <w:color w:val="000000"/>
          <w:kern w:val="0"/>
          <w:sz w:val="24"/>
          <w:szCs w:val="24"/>
          <w:lang w:eastAsia="zh-CN"/>
        </w:rPr>
        <w:t xml:space="preserve"> K, Liu X, Zhang M, </w:t>
      </w:r>
      <w:proofErr w:type="spellStart"/>
      <w:r w:rsidRPr="009E6429">
        <w:rPr>
          <w:rFonts w:ascii="Book Antiqua" w:eastAsia="宋体" w:hAnsi="Book Antiqua" w:cs="宋体"/>
          <w:color w:val="000000"/>
          <w:kern w:val="0"/>
          <w:sz w:val="24"/>
          <w:szCs w:val="24"/>
          <w:lang w:eastAsia="zh-CN"/>
        </w:rPr>
        <w:t>Osterreicher</w:t>
      </w:r>
      <w:proofErr w:type="spellEnd"/>
      <w:r w:rsidRPr="009E6429">
        <w:rPr>
          <w:rFonts w:ascii="Book Antiqua" w:eastAsia="宋体" w:hAnsi="Book Antiqua" w:cs="宋体"/>
          <w:color w:val="000000"/>
          <w:kern w:val="0"/>
          <w:sz w:val="24"/>
          <w:szCs w:val="24"/>
          <w:lang w:eastAsia="zh-CN"/>
        </w:rPr>
        <w:t xml:space="preserve"> CH, </w:t>
      </w:r>
      <w:proofErr w:type="spellStart"/>
      <w:r w:rsidRPr="009E6429">
        <w:rPr>
          <w:rFonts w:ascii="Book Antiqua" w:eastAsia="宋体" w:hAnsi="Book Antiqua" w:cs="宋体"/>
          <w:color w:val="000000"/>
          <w:kern w:val="0"/>
          <w:sz w:val="24"/>
          <w:szCs w:val="24"/>
          <w:lang w:eastAsia="zh-CN"/>
        </w:rPr>
        <w:t>Stickel</w:t>
      </w:r>
      <w:proofErr w:type="spellEnd"/>
      <w:r w:rsidRPr="009E6429">
        <w:rPr>
          <w:rFonts w:ascii="Book Antiqua" w:eastAsia="宋体" w:hAnsi="Book Antiqua" w:cs="宋体"/>
          <w:color w:val="000000"/>
          <w:kern w:val="0"/>
          <w:sz w:val="24"/>
          <w:szCs w:val="24"/>
          <w:lang w:eastAsia="zh-CN"/>
        </w:rPr>
        <w:t xml:space="preserve"> F, Ley K, Brenner DA, </w:t>
      </w:r>
      <w:proofErr w:type="spellStart"/>
      <w:r w:rsidRPr="009E6429">
        <w:rPr>
          <w:rFonts w:ascii="Book Antiqua" w:eastAsia="宋体" w:hAnsi="Book Antiqua" w:cs="宋体"/>
          <w:color w:val="000000"/>
          <w:kern w:val="0"/>
          <w:sz w:val="24"/>
          <w:szCs w:val="24"/>
          <w:lang w:eastAsia="zh-CN"/>
        </w:rPr>
        <w:t>Kisseleva</w:t>
      </w:r>
      <w:proofErr w:type="spellEnd"/>
      <w:r w:rsidRPr="009E6429">
        <w:rPr>
          <w:rFonts w:ascii="Book Antiqua" w:eastAsia="宋体" w:hAnsi="Book Antiqua" w:cs="宋体"/>
          <w:color w:val="000000"/>
          <w:kern w:val="0"/>
          <w:sz w:val="24"/>
          <w:szCs w:val="24"/>
          <w:lang w:eastAsia="zh-CN"/>
        </w:rPr>
        <w:t xml:space="preserve"> T. Interleukin-17 signaling in inflammatory, </w:t>
      </w:r>
      <w:proofErr w:type="spellStart"/>
      <w:r w:rsidRPr="009E6429">
        <w:rPr>
          <w:rFonts w:ascii="Book Antiqua" w:eastAsia="宋体" w:hAnsi="Book Antiqua" w:cs="宋体"/>
          <w:color w:val="000000"/>
          <w:kern w:val="0"/>
          <w:sz w:val="24"/>
          <w:szCs w:val="24"/>
          <w:lang w:eastAsia="zh-CN"/>
        </w:rPr>
        <w:t>Kupffer</w:t>
      </w:r>
      <w:proofErr w:type="spellEnd"/>
      <w:r w:rsidRPr="009E6429">
        <w:rPr>
          <w:rFonts w:ascii="Book Antiqua" w:eastAsia="宋体" w:hAnsi="Book Antiqua" w:cs="宋体"/>
          <w:color w:val="000000"/>
          <w:kern w:val="0"/>
          <w:sz w:val="24"/>
          <w:szCs w:val="24"/>
          <w:lang w:eastAsia="zh-CN"/>
        </w:rPr>
        <w:t xml:space="preserve"> cells, and hepatic stellate cells exacerbates liver fibrosis in mice. </w:t>
      </w:r>
      <w:r w:rsidRPr="009E6429">
        <w:rPr>
          <w:rFonts w:ascii="Book Antiqua" w:eastAsia="宋体" w:hAnsi="Book Antiqua" w:cs="宋体"/>
          <w:i/>
          <w:iCs/>
          <w:color w:val="000000"/>
          <w:kern w:val="0"/>
          <w:sz w:val="24"/>
          <w:szCs w:val="24"/>
          <w:lang w:eastAsia="zh-CN"/>
        </w:rPr>
        <w:t>Gastroenterology</w:t>
      </w:r>
      <w:r w:rsidRPr="009E6429">
        <w:rPr>
          <w:rFonts w:ascii="Book Antiqua" w:eastAsia="宋体" w:hAnsi="Book Antiqua" w:cs="宋体"/>
          <w:color w:val="000000"/>
          <w:kern w:val="0"/>
          <w:sz w:val="24"/>
          <w:szCs w:val="24"/>
          <w:lang w:eastAsia="zh-CN"/>
        </w:rPr>
        <w:t> 2012; </w:t>
      </w:r>
      <w:r w:rsidRPr="009E6429">
        <w:rPr>
          <w:rFonts w:ascii="Book Antiqua" w:eastAsia="宋体" w:hAnsi="Book Antiqua" w:cs="宋体"/>
          <w:b/>
          <w:bCs/>
          <w:color w:val="000000"/>
          <w:kern w:val="0"/>
          <w:sz w:val="24"/>
          <w:szCs w:val="24"/>
          <w:lang w:eastAsia="zh-CN"/>
        </w:rPr>
        <w:t>143</w:t>
      </w:r>
      <w:r w:rsidRPr="009E6429">
        <w:rPr>
          <w:rFonts w:ascii="Book Antiqua" w:eastAsia="宋体" w:hAnsi="Book Antiqua" w:cs="宋体"/>
          <w:color w:val="000000"/>
          <w:kern w:val="0"/>
          <w:sz w:val="24"/>
          <w:szCs w:val="24"/>
          <w:lang w:eastAsia="zh-CN"/>
        </w:rPr>
        <w:t>: 765-76.e1-3 [PMID: 22687286 DOI: 10.1053/j.gastro.2012.05.049]</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70 </w:t>
      </w:r>
      <w:r w:rsidRPr="009E6429">
        <w:rPr>
          <w:rFonts w:ascii="Book Antiqua" w:eastAsia="宋体" w:hAnsi="Book Antiqua" w:cs="宋体"/>
          <w:b/>
          <w:bCs/>
          <w:color w:val="000000"/>
          <w:kern w:val="0"/>
          <w:sz w:val="24"/>
          <w:szCs w:val="24"/>
          <w:lang w:eastAsia="zh-CN"/>
        </w:rPr>
        <w:t>Lin F</w:t>
      </w:r>
      <w:r w:rsidRPr="009E6429">
        <w:rPr>
          <w:rFonts w:ascii="Book Antiqua" w:eastAsia="宋体" w:hAnsi="Book Antiqua" w:cs="宋体"/>
          <w:color w:val="000000"/>
          <w:kern w:val="0"/>
          <w:sz w:val="24"/>
          <w:szCs w:val="24"/>
          <w:lang w:eastAsia="zh-CN"/>
        </w:rPr>
        <w:t xml:space="preserve">, Taylor NJ, Su H, Huang X, </w:t>
      </w:r>
      <w:proofErr w:type="spellStart"/>
      <w:r w:rsidRPr="009E6429">
        <w:rPr>
          <w:rFonts w:ascii="Book Antiqua" w:eastAsia="宋体" w:hAnsi="Book Antiqua" w:cs="宋体"/>
          <w:color w:val="000000"/>
          <w:kern w:val="0"/>
          <w:sz w:val="24"/>
          <w:szCs w:val="24"/>
          <w:lang w:eastAsia="zh-CN"/>
        </w:rPr>
        <w:t>Hussain</w:t>
      </w:r>
      <w:proofErr w:type="spellEnd"/>
      <w:r w:rsidRPr="009E6429">
        <w:rPr>
          <w:rFonts w:ascii="Book Antiqua" w:eastAsia="宋体" w:hAnsi="Book Antiqua" w:cs="宋体"/>
          <w:color w:val="000000"/>
          <w:kern w:val="0"/>
          <w:sz w:val="24"/>
          <w:szCs w:val="24"/>
          <w:lang w:eastAsia="zh-CN"/>
        </w:rPr>
        <w:t xml:space="preserve"> MJ, Abeles RD, Blackmore L, Zhou Y, </w:t>
      </w:r>
      <w:proofErr w:type="spellStart"/>
      <w:r w:rsidRPr="009E6429">
        <w:rPr>
          <w:rFonts w:ascii="Book Antiqua" w:eastAsia="宋体" w:hAnsi="Book Antiqua" w:cs="宋体"/>
          <w:color w:val="000000"/>
          <w:kern w:val="0"/>
          <w:sz w:val="24"/>
          <w:szCs w:val="24"/>
          <w:lang w:eastAsia="zh-CN"/>
        </w:rPr>
        <w:t>Ikbal</w:t>
      </w:r>
      <w:proofErr w:type="spellEnd"/>
      <w:r w:rsidRPr="009E6429">
        <w:rPr>
          <w:rFonts w:ascii="Book Antiqua" w:eastAsia="宋体" w:hAnsi="Book Antiqua" w:cs="宋体"/>
          <w:color w:val="000000"/>
          <w:kern w:val="0"/>
          <w:sz w:val="24"/>
          <w:szCs w:val="24"/>
          <w:lang w:eastAsia="zh-CN"/>
        </w:rPr>
        <w:t xml:space="preserve"> MM, Heaton N, </w:t>
      </w:r>
      <w:proofErr w:type="spellStart"/>
      <w:r w:rsidRPr="009E6429">
        <w:rPr>
          <w:rFonts w:ascii="Book Antiqua" w:eastAsia="宋体" w:hAnsi="Book Antiqua" w:cs="宋体"/>
          <w:color w:val="000000"/>
          <w:kern w:val="0"/>
          <w:sz w:val="24"/>
          <w:szCs w:val="24"/>
          <w:lang w:eastAsia="zh-CN"/>
        </w:rPr>
        <w:t>Jassem</w:t>
      </w:r>
      <w:proofErr w:type="spellEnd"/>
      <w:r w:rsidRPr="009E6429">
        <w:rPr>
          <w:rFonts w:ascii="Book Antiqua" w:eastAsia="宋体" w:hAnsi="Book Antiqua" w:cs="宋体"/>
          <w:color w:val="000000"/>
          <w:kern w:val="0"/>
          <w:sz w:val="24"/>
          <w:szCs w:val="24"/>
          <w:lang w:eastAsia="zh-CN"/>
        </w:rPr>
        <w:t xml:space="preserve"> W, </w:t>
      </w:r>
      <w:proofErr w:type="spellStart"/>
      <w:r w:rsidRPr="009E6429">
        <w:rPr>
          <w:rFonts w:ascii="Book Antiqua" w:eastAsia="宋体" w:hAnsi="Book Antiqua" w:cs="宋体"/>
          <w:color w:val="000000"/>
          <w:kern w:val="0"/>
          <w:sz w:val="24"/>
          <w:szCs w:val="24"/>
          <w:lang w:eastAsia="zh-CN"/>
        </w:rPr>
        <w:t>Shawcross</w:t>
      </w:r>
      <w:proofErr w:type="spellEnd"/>
      <w:r w:rsidRPr="009E6429">
        <w:rPr>
          <w:rFonts w:ascii="Book Antiqua" w:eastAsia="宋体" w:hAnsi="Book Antiqua" w:cs="宋体"/>
          <w:color w:val="000000"/>
          <w:kern w:val="0"/>
          <w:sz w:val="24"/>
          <w:szCs w:val="24"/>
          <w:lang w:eastAsia="zh-CN"/>
        </w:rPr>
        <w:t xml:space="preserve"> DL, </w:t>
      </w:r>
      <w:proofErr w:type="spellStart"/>
      <w:r w:rsidRPr="009E6429">
        <w:rPr>
          <w:rFonts w:ascii="Book Antiqua" w:eastAsia="宋体" w:hAnsi="Book Antiqua" w:cs="宋体"/>
          <w:color w:val="000000"/>
          <w:kern w:val="0"/>
          <w:sz w:val="24"/>
          <w:szCs w:val="24"/>
          <w:lang w:eastAsia="zh-CN"/>
        </w:rPr>
        <w:t>Vergani</w:t>
      </w:r>
      <w:proofErr w:type="spellEnd"/>
      <w:r w:rsidRPr="009E6429">
        <w:rPr>
          <w:rFonts w:ascii="Book Antiqua" w:eastAsia="宋体" w:hAnsi="Book Antiqua" w:cs="宋体"/>
          <w:color w:val="000000"/>
          <w:kern w:val="0"/>
          <w:sz w:val="24"/>
          <w:szCs w:val="24"/>
          <w:lang w:eastAsia="zh-CN"/>
        </w:rPr>
        <w:t xml:space="preserve"> D, Ma Y. Alcohol dehydrogenase-specific T-cell responses are associated with alcohol consumption in patients with alcohol-related cirrhosis. </w:t>
      </w:r>
      <w:proofErr w:type="spellStart"/>
      <w:r w:rsidRPr="009E6429">
        <w:rPr>
          <w:rFonts w:ascii="Book Antiqua" w:eastAsia="宋体" w:hAnsi="Book Antiqua" w:cs="宋体"/>
          <w:i/>
          <w:iCs/>
          <w:color w:val="000000"/>
          <w:kern w:val="0"/>
          <w:sz w:val="24"/>
          <w:szCs w:val="24"/>
          <w:lang w:eastAsia="zh-CN"/>
        </w:rPr>
        <w:t>Hepatology</w:t>
      </w:r>
      <w:proofErr w:type="spellEnd"/>
      <w:r w:rsidRPr="009E6429">
        <w:rPr>
          <w:rFonts w:ascii="Book Antiqua" w:eastAsia="宋体" w:hAnsi="Book Antiqua" w:cs="宋体"/>
          <w:color w:val="000000"/>
          <w:kern w:val="0"/>
          <w:sz w:val="24"/>
          <w:szCs w:val="24"/>
          <w:lang w:eastAsia="zh-CN"/>
        </w:rPr>
        <w:t> 2013; </w:t>
      </w:r>
      <w:r w:rsidRPr="009E6429">
        <w:rPr>
          <w:rFonts w:ascii="Book Antiqua" w:eastAsia="宋体" w:hAnsi="Book Antiqua" w:cs="宋体"/>
          <w:b/>
          <w:bCs/>
          <w:color w:val="000000"/>
          <w:kern w:val="0"/>
          <w:sz w:val="24"/>
          <w:szCs w:val="24"/>
          <w:lang w:eastAsia="zh-CN"/>
        </w:rPr>
        <w:t>58</w:t>
      </w:r>
      <w:r w:rsidRPr="009E6429">
        <w:rPr>
          <w:rFonts w:ascii="Book Antiqua" w:eastAsia="宋体" w:hAnsi="Book Antiqua" w:cs="宋体"/>
          <w:color w:val="000000"/>
          <w:kern w:val="0"/>
          <w:sz w:val="24"/>
          <w:szCs w:val="24"/>
          <w:lang w:eastAsia="zh-CN"/>
        </w:rPr>
        <w:t>: 314-324 [PMID: 23424168 DOI: 10.1002/hep.26334]</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71 </w:t>
      </w:r>
      <w:proofErr w:type="spellStart"/>
      <w:r w:rsidRPr="009E6429">
        <w:rPr>
          <w:rFonts w:ascii="Book Antiqua" w:eastAsia="宋体" w:hAnsi="Book Antiqua" w:cs="宋体"/>
          <w:b/>
          <w:bCs/>
          <w:color w:val="000000"/>
          <w:kern w:val="0"/>
          <w:sz w:val="24"/>
          <w:szCs w:val="24"/>
          <w:lang w:eastAsia="zh-CN"/>
        </w:rPr>
        <w:t>Hammerich</w:t>
      </w:r>
      <w:proofErr w:type="spellEnd"/>
      <w:r w:rsidRPr="009E6429">
        <w:rPr>
          <w:rFonts w:ascii="Book Antiqua" w:eastAsia="宋体" w:hAnsi="Book Antiqua" w:cs="宋体"/>
          <w:b/>
          <w:bCs/>
          <w:color w:val="000000"/>
          <w:kern w:val="0"/>
          <w:sz w:val="24"/>
          <w:szCs w:val="24"/>
          <w:lang w:eastAsia="zh-CN"/>
        </w:rPr>
        <w:t xml:space="preserve"> L</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Bangen</w:t>
      </w:r>
      <w:proofErr w:type="spellEnd"/>
      <w:r w:rsidRPr="009E6429">
        <w:rPr>
          <w:rFonts w:ascii="Book Antiqua" w:eastAsia="宋体" w:hAnsi="Book Antiqua" w:cs="宋体"/>
          <w:color w:val="000000"/>
          <w:kern w:val="0"/>
          <w:sz w:val="24"/>
          <w:szCs w:val="24"/>
          <w:lang w:eastAsia="zh-CN"/>
        </w:rPr>
        <w:t xml:space="preserve"> JM, </w:t>
      </w:r>
      <w:proofErr w:type="spellStart"/>
      <w:r w:rsidRPr="009E6429">
        <w:rPr>
          <w:rFonts w:ascii="Book Antiqua" w:eastAsia="宋体" w:hAnsi="Book Antiqua" w:cs="宋体"/>
          <w:color w:val="000000"/>
          <w:kern w:val="0"/>
          <w:sz w:val="24"/>
          <w:szCs w:val="24"/>
          <w:lang w:eastAsia="zh-CN"/>
        </w:rPr>
        <w:t>Govaere</w:t>
      </w:r>
      <w:proofErr w:type="spellEnd"/>
      <w:r w:rsidRPr="009E6429">
        <w:rPr>
          <w:rFonts w:ascii="Book Antiqua" w:eastAsia="宋体" w:hAnsi="Book Antiqua" w:cs="宋体"/>
          <w:color w:val="000000"/>
          <w:kern w:val="0"/>
          <w:sz w:val="24"/>
          <w:szCs w:val="24"/>
          <w:lang w:eastAsia="zh-CN"/>
        </w:rPr>
        <w:t xml:space="preserve"> O, Zimmermann HW, </w:t>
      </w:r>
      <w:proofErr w:type="spellStart"/>
      <w:r w:rsidRPr="009E6429">
        <w:rPr>
          <w:rFonts w:ascii="Book Antiqua" w:eastAsia="宋体" w:hAnsi="Book Antiqua" w:cs="宋体"/>
          <w:color w:val="000000"/>
          <w:kern w:val="0"/>
          <w:sz w:val="24"/>
          <w:szCs w:val="24"/>
          <w:lang w:eastAsia="zh-CN"/>
        </w:rPr>
        <w:t>Gassler</w:t>
      </w:r>
      <w:proofErr w:type="spellEnd"/>
      <w:r w:rsidRPr="009E6429">
        <w:rPr>
          <w:rFonts w:ascii="Book Antiqua" w:eastAsia="宋体" w:hAnsi="Book Antiqua" w:cs="宋体"/>
          <w:color w:val="000000"/>
          <w:kern w:val="0"/>
          <w:sz w:val="24"/>
          <w:szCs w:val="24"/>
          <w:lang w:eastAsia="zh-CN"/>
        </w:rPr>
        <w:t xml:space="preserve"> N, Huss S, </w:t>
      </w:r>
      <w:proofErr w:type="spellStart"/>
      <w:r w:rsidRPr="009E6429">
        <w:rPr>
          <w:rFonts w:ascii="Book Antiqua" w:eastAsia="宋体" w:hAnsi="Book Antiqua" w:cs="宋体"/>
          <w:color w:val="000000"/>
          <w:kern w:val="0"/>
          <w:sz w:val="24"/>
          <w:szCs w:val="24"/>
          <w:lang w:eastAsia="zh-CN"/>
        </w:rPr>
        <w:t>Liedtke</w:t>
      </w:r>
      <w:proofErr w:type="spellEnd"/>
      <w:r w:rsidRPr="009E6429">
        <w:rPr>
          <w:rFonts w:ascii="Book Antiqua" w:eastAsia="宋体" w:hAnsi="Book Antiqua" w:cs="宋体"/>
          <w:color w:val="000000"/>
          <w:kern w:val="0"/>
          <w:sz w:val="24"/>
          <w:szCs w:val="24"/>
          <w:lang w:eastAsia="zh-CN"/>
        </w:rPr>
        <w:t xml:space="preserve"> C, </w:t>
      </w:r>
      <w:proofErr w:type="spellStart"/>
      <w:r w:rsidRPr="009E6429">
        <w:rPr>
          <w:rFonts w:ascii="Book Antiqua" w:eastAsia="宋体" w:hAnsi="Book Antiqua" w:cs="宋体"/>
          <w:color w:val="000000"/>
          <w:kern w:val="0"/>
          <w:sz w:val="24"/>
          <w:szCs w:val="24"/>
          <w:lang w:eastAsia="zh-CN"/>
        </w:rPr>
        <w:t>Prinz</w:t>
      </w:r>
      <w:proofErr w:type="spellEnd"/>
      <w:r w:rsidRPr="009E6429">
        <w:rPr>
          <w:rFonts w:ascii="Book Antiqua" w:eastAsia="宋体" w:hAnsi="Book Antiqua" w:cs="宋体"/>
          <w:color w:val="000000"/>
          <w:kern w:val="0"/>
          <w:sz w:val="24"/>
          <w:szCs w:val="24"/>
          <w:lang w:eastAsia="zh-CN"/>
        </w:rPr>
        <w:t xml:space="preserve"> I, Lira SA, </w:t>
      </w:r>
      <w:proofErr w:type="spellStart"/>
      <w:r w:rsidRPr="009E6429">
        <w:rPr>
          <w:rFonts w:ascii="Book Antiqua" w:eastAsia="宋体" w:hAnsi="Book Antiqua" w:cs="宋体"/>
          <w:color w:val="000000"/>
          <w:kern w:val="0"/>
          <w:sz w:val="24"/>
          <w:szCs w:val="24"/>
          <w:lang w:eastAsia="zh-CN"/>
        </w:rPr>
        <w:t>Luedde</w:t>
      </w:r>
      <w:proofErr w:type="spellEnd"/>
      <w:r w:rsidRPr="009E6429">
        <w:rPr>
          <w:rFonts w:ascii="Book Antiqua" w:eastAsia="宋体" w:hAnsi="Book Antiqua" w:cs="宋体"/>
          <w:color w:val="000000"/>
          <w:kern w:val="0"/>
          <w:sz w:val="24"/>
          <w:szCs w:val="24"/>
          <w:lang w:eastAsia="zh-CN"/>
        </w:rPr>
        <w:t xml:space="preserve"> T, </w:t>
      </w:r>
      <w:proofErr w:type="spellStart"/>
      <w:r w:rsidRPr="009E6429">
        <w:rPr>
          <w:rFonts w:ascii="Book Antiqua" w:eastAsia="宋体" w:hAnsi="Book Antiqua" w:cs="宋体"/>
          <w:color w:val="000000"/>
          <w:kern w:val="0"/>
          <w:sz w:val="24"/>
          <w:szCs w:val="24"/>
          <w:lang w:eastAsia="zh-CN"/>
        </w:rPr>
        <w:t>Roskams</w:t>
      </w:r>
      <w:proofErr w:type="spellEnd"/>
      <w:r w:rsidRPr="009E6429">
        <w:rPr>
          <w:rFonts w:ascii="Book Antiqua" w:eastAsia="宋体" w:hAnsi="Book Antiqua" w:cs="宋体"/>
          <w:color w:val="000000"/>
          <w:kern w:val="0"/>
          <w:sz w:val="24"/>
          <w:szCs w:val="24"/>
          <w:lang w:eastAsia="zh-CN"/>
        </w:rPr>
        <w:t xml:space="preserve"> T, </w:t>
      </w:r>
      <w:proofErr w:type="spellStart"/>
      <w:r w:rsidRPr="009E6429">
        <w:rPr>
          <w:rFonts w:ascii="Book Antiqua" w:eastAsia="宋体" w:hAnsi="Book Antiqua" w:cs="宋体"/>
          <w:color w:val="000000"/>
          <w:kern w:val="0"/>
          <w:sz w:val="24"/>
          <w:szCs w:val="24"/>
          <w:lang w:eastAsia="zh-CN"/>
        </w:rPr>
        <w:t>Trautwein</w:t>
      </w:r>
      <w:proofErr w:type="spellEnd"/>
      <w:r w:rsidRPr="009E6429">
        <w:rPr>
          <w:rFonts w:ascii="Book Antiqua" w:eastAsia="宋体" w:hAnsi="Book Antiqua" w:cs="宋体"/>
          <w:color w:val="000000"/>
          <w:kern w:val="0"/>
          <w:sz w:val="24"/>
          <w:szCs w:val="24"/>
          <w:lang w:eastAsia="zh-CN"/>
        </w:rPr>
        <w:t xml:space="preserve"> C, </w:t>
      </w:r>
      <w:proofErr w:type="spellStart"/>
      <w:r w:rsidRPr="009E6429">
        <w:rPr>
          <w:rFonts w:ascii="Book Antiqua" w:eastAsia="宋体" w:hAnsi="Book Antiqua" w:cs="宋体"/>
          <w:color w:val="000000"/>
          <w:kern w:val="0"/>
          <w:sz w:val="24"/>
          <w:szCs w:val="24"/>
          <w:lang w:eastAsia="zh-CN"/>
        </w:rPr>
        <w:t>Heymann</w:t>
      </w:r>
      <w:proofErr w:type="spellEnd"/>
      <w:r w:rsidRPr="009E6429">
        <w:rPr>
          <w:rFonts w:ascii="Book Antiqua" w:eastAsia="宋体" w:hAnsi="Book Antiqua" w:cs="宋体"/>
          <w:color w:val="000000"/>
          <w:kern w:val="0"/>
          <w:sz w:val="24"/>
          <w:szCs w:val="24"/>
          <w:lang w:eastAsia="zh-CN"/>
        </w:rPr>
        <w:t xml:space="preserve"> F, </w:t>
      </w:r>
      <w:proofErr w:type="spellStart"/>
      <w:r w:rsidRPr="009E6429">
        <w:rPr>
          <w:rFonts w:ascii="Book Antiqua" w:eastAsia="宋体" w:hAnsi="Book Antiqua" w:cs="宋体"/>
          <w:color w:val="000000"/>
          <w:kern w:val="0"/>
          <w:sz w:val="24"/>
          <w:szCs w:val="24"/>
          <w:lang w:eastAsia="zh-CN"/>
        </w:rPr>
        <w:t>Tacke</w:t>
      </w:r>
      <w:proofErr w:type="spellEnd"/>
      <w:r w:rsidRPr="009E6429">
        <w:rPr>
          <w:rFonts w:ascii="Book Antiqua" w:eastAsia="宋体" w:hAnsi="Book Antiqua" w:cs="宋体"/>
          <w:color w:val="000000"/>
          <w:kern w:val="0"/>
          <w:sz w:val="24"/>
          <w:szCs w:val="24"/>
          <w:lang w:eastAsia="zh-CN"/>
        </w:rPr>
        <w:t xml:space="preserve"> F. Chemokine receptor CCR6-dependent accumulation of </w:t>
      </w:r>
      <w:proofErr w:type="spellStart"/>
      <w:r w:rsidRPr="009E6429">
        <w:rPr>
          <w:rFonts w:ascii="Book Antiqua" w:eastAsia="宋体" w:hAnsi="Book Antiqua" w:cs="宋体"/>
          <w:color w:val="000000"/>
          <w:kern w:val="0"/>
          <w:sz w:val="24"/>
          <w:szCs w:val="24"/>
          <w:lang w:eastAsia="zh-CN"/>
        </w:rPr>
        <w:t>γδ</w:t>
      </w:r>
      <w:proofErr w:type="spellEnd"/>
      <w:r w:rsidRPr="009E6429">
        <w:rPr>
          <w:rFonts w:ascii="Book Antiqua" w:eastAsia="宋体" w:hAnsi="Book Antiqua" w:cs="宋体"/>
          <w:color w:val="000000"/>
          <w:kern w:val="0"/>
          <w:sz w:val="24"/>
          <w:szCs w:val="24"/>
          <w:lang w:eastAsia="zh-CN"/>
        </w:rPr>
        <w:t xml:space="preserve"> T cells in injured liver restricts hepatic inflammation and fibrosis. </w:t>
      </w:r>
      <w:proofErr w:type="spellStart"/>
      <w:r w:rsidRPr="009E6429">
        <w:rPr>
          <w:rFonts w:ascii="Book Antiqua" w:eastAsia="宋体" w:hAnsi="Book Antiqua" w:cs="宋体"/>
          <w:i/>
          <w:iCs/>
          <w:color w:val="000000"/>
          <w:kern w:val="0"/>
          <w:sz w:val="24"/>
          <w:szCs w:val="24"/>
          <w:lang w:eastAsia="zh-CN"/>
        </w:rPr>
        <w:t>Hepatology</w:t>
      </w:r>
      <w:proofErr w:type="spellEnd"/>
      <w:r w:rsidRPr="009E6429">
        <w:rPr>
          <w:rFonts w:ascii="Book Antiqua" w:eastAsia="宋体" w:hAnsi="Book Antiqua" w:cs="宋体"/>
          <w:color w:val="000000"/>
          <w:kern w:val="0"/>
          <w:sz w:val="24"/>
          <w:szCs w:val="24"/>
          <w:lang w:eastAsia="zh-CN"/>
        </w:rPr>
        <w:t> 2014; </w:t>
      </w:r>
      <w:r w:rsidRPr="009E6429">
        <w:rPr>
          <w:rFonts w:ascii="Book Antiqua" w:eastAsia="宋体" w:hAnsi="Book Antiqua" w:cs="宋体"/>
          <w:b/>
          <w:bCs/>
          <w:color w:val="000000"/>
          <w:kern w:val="0"/>
          <w:sz w:val="24"/>
          <w:szCs w:val="24"/>
          <w:lang w:eastAsia="zh-CN"/>
        </w:rPr>
        <w:t>59</w:t>
      </w:r>
      <w:r w:rsidRPr="009E6429">
        <w:rPr>
          <w:rFonts w:ascii="Book Antiqua" w:eastAsia="宋体" w:hAnsi="Book Antiqua" w:cs="宋体"/>
          <w:color w:val="000000"/>
          <w:kern w:val="0"/>
          <w:sz w:val="24"/>
          <w:szCs w:val="24"/>
          <w:lang w:eastAsia="zh-CN"/>
        </w:rPr>
        <w:t>: 630-642 [PMID: 23959575 DOI: 10.1002/hep.26697]</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9E6429">
        <w:rPr>
          <w:rFonts w:ascii="Book Antiqua" w:eastAsia="宋体" w:hAnsi="Book Antiqua" w:cs="宋体"/>
          <w:color w:val="000000"/>
          <w:kern w:val="0"/>
          <w:sz w:val="24"/>
          <w:szCs w:val="24"/>
          <w:lang w:eastAsia="zh-CN"/>
        </w:rPr>
        <w:t>72 </w:t>
      </w:r>
      <w:proofErr w:type="spellStart"/>
      <w:r w:rsidRPr="009E6429">
        <w:rPr>
          <w:rFonts w:ascii="Book Antiqua" w:eastAsia="宋体" w:hAnsi="Book Antiqua" w:cs="宋体"/>
          <w:b/>
          <w:bCs/>
          <w:color w:val="000000"/>
          <w:kern w:val="0"/>
          <w:sz w:val="24"/>
          <w:szCs w:val="24"/>
          <w:lang w:eastAsia="zh-CN"/>
        </w:rPr>
        <w:t>Klatsky</w:t>
      </w:r>
      <w:proofErr w:type="spellEnd"/>
      <w:r w:rsidRPr="009E6429">
        <w:rPr>
          <w:rFonts w:ascii="Book Antiqua" w:eastAsia="宋体" w:hAnsi="Book Antiqua" w:cs="宋体"/>
          <w:b/>
          <w:bCs/>
          <w:color w:val="000000"/>
          <w:kern w:val="0"/>
          <w:sz w:val="24"/>
          <w:szCs w:val="24"/>
          <w:lang w:eastAsia="zh-CN"/>
        </w:rPr>
        <w:t xml:space="preserve"> AL</w:t>
      </w:r>
      <w:r w:rsidRPr="009E6429">
        <w:rPr>
          <w:rFonts w:ascii="Book Antiqua" w:eastAsia="宋体" w:hAnsi="Book Antiqua" w:cs="宋体"/>
          <w:color w:val="000000"/>
          <w:kern w:val="0"/>
          <w:sz w:val="24"/>
          <w:szCs w:val="24"/>
          <w:lang w:eastAsia="zh-CN"/>
        </w:rPr>
        <w:t>, Friedman GD. Alcohol and longevity.</w:t>
      </w:r>
      <w:proofErr w:type="gramEnd"/>
      <w:r w:rsidRPr="009E6429">
        <w:rPr>
          <w:rFonts w:ascii="Book Antiqua" w:eastAsia="宋体" w:hAnsi="Book Antiqua" w:cs="宋体"/>
          <w:color w:val="000000"/>
          <w:kern w:val="0"/>
          <w:sz w:val="24"/>
          <w:szCs w:val="24"/>
          <w:lang w:eastAsia="zh-CN"/>
        </w:rPr>
        <w:t> </w:t>
      </w:r>
      <w:r w:rsidRPr="009E6429">
        <w:rPr>
          <w:rFonts w:ascii="Book Antiqua" w:eastAsia="宋体" w:hAnsi="Book Antiqua" w:cs="宋体"/>
          <w:i/>
          <w:iCs/>
          <w:color w:val="000000"/>
          <w:kern w:val="0"/>
          <w:sz w:val="24"/>
          <w:szCs w:val="24"/>
          <w:lang w:eastAsia="zh-CN"/>
        </w:rPr>
        <w:t>Am J Public Health</w:t>
      </w:r>
      <w:r w:rsidRPr="009E6429">
        <w:rPr>
          <w:rFonts w:ascii="Book Antiqua" w:eastAsia="宋体" w:hAnsi="Book Antiqua" w:cs="宋体"/>
          <w:color w:val="000000"/>
          <w:kern w:val="0"/>
          <w:sz w:val="24"/>
          <w:szCs w:val="24"/>
          <w:lang w:eastAsia="zh-CN"/>
        </w:rPr>
        <w:t> 1995; </w:t>
      </w:r>
      <w:r w:rsidRPr="009E6429">
        <w:rPr>
          <w:rFonts w:ascii="Book Antiqua" w:eastAsia="宋体" w:hAnsi="Book Antiqua" w:cs="宋体"/>
          <w:b/>
          <w:bCs/>
          <w:color w:val="000000"/>
          <w:kern w:val="0"/>
          <w:sz w:val="24"/>
          <w:szCs w:val="24"/>
          <w:lang w:eastAsia="zh-CN"/>
        </w:rPr>
        <w:t>85</w:t>
      </w:r>
      <w:r w:rsidRPr="009E6429">
        <w:rPr>
          <w:rFonts w:ascii="Book Antiqua" w:eastAsia="宋体" w:hAnsi="Book Antiqua" w:cs="宋体"/>
          <w:color w:val="000000"/>
          <w:kern w:val="0"/>
          <w:sz w:val="24"/>
          <w:szCs w:val="24"/>
          <w:lang w:eastAsia="zh-CN"/>
        </w:rPr>
        <w:t>: 16-18 [PMID: 7832254</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DOI: 10.2105/AJPH.85.1.16]</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9E6429">
        <w:rPr>
          <w:rFonts w:ascii="Book Antiqua" w:eastAsia="宋体" w:hAnsi="Book Antiqua" w:cs="宋体"/>
          <w:color w:val="000000"/>
          <w:kern w:val="0"/>
          <w:sz w:val="24"/>
          <w:szCs w:val="24"/>
          <w:lang w:eastAsia="zh-CN"/>
        </w:rPr>
        <w:t>73 </w:t>
      </w:r>
      <w:proofErr w:type="spellStart"/>
      <w:r w:rsidRPr="009E6429">
        <w:rPr>
          <w:rFonts w:ascii="Book Antiqua" w:eastAsia="宋体" w:hAnsi="Book Antiqua" w:cs="宋体"/>
          <w:b/>
          <w:bCs/>
          <w:color w:val="000000"/>
          <w:kern w:val="0"/>
          <w:sz w:val="24"/>
          <w:szCs w:val="24"/>
          <w:lang w:eastAsia="zh-CN"/>
        </w:rPr>
        <w:t>Longnecker</w:t>
      </w:r>
      <w:proofErr w:type="spellEnd"/>
      <w:r w:rsidRPr="009E6429">
        <w:rPr>
          <w:rFonts w:ascii="Book Antiqua" w:eastAsia="宋体" w:hAnsi="Book Antiqua" w:cs="宋体"/>
          <w:b/>
          <w:bCs/>
          <w:color w:val="000000"/>
          <w:kern w:val="0"/>
          <w:sz w:val="24"/>
          <w:szCs w:val="24"/>
          <w:lang w:eastAsia="zh-CN"/>
        </w:rPr>
        <w:t xml:space="preserve"> MP</w:t>
      </w:r>
      <w:r w:rsidRPr="009E6429">
        <w:rPr>
          <w:rFonts w:ascii="Book Antiqua" w:eastAsia="宋体" w:hAnsi="Book Antiqua" w:cs="宋体"/>
          <w:color w:val="000000"/>
          <w:kern w:val="0"/>
          <w:sz w:val="24"/>
          <w:szCs w:val="24"/>
          <w:lang w:eastAsia="zh-CN"/>
        </w:rPr>
        <w:t>.</w:t>
      </w:r>
      <w:proofErr w:type="gramEnd"/>
      <w:r w:rsidRPr="009E6429">
        <w:rPr>
          <w:rFonts w:ascii="Book Antiqua" w:eastAsia="宋体" w:hAnsi="Book Antiqua" w:cs="宋体"/>
          <w:color w:val="000000"/>
          <w:kern w:val="0"/>
          <w:sz w:val="24"/>
          <w:szCs w:val="24"/>
          <w:lang w:eastAsia="zh-CN"/>
        </w:rPr>
        <w:t xml:space="preserve"> Alcohol consumption and risk of cancer in humans: an overview.</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i/>
          <w:iCs/>
          <w:color w:val="000000"/>
          <w:kern w:val="0"/>
          <w:sz w:val="24"/>
          <w:szCs w:val="24"/>
          <w:lang w:eastAsia="zh-CN"/>
        </w:rPr>
        <w:t>Alcohol</w:t>
      </w:r>
      <w:r w:rsidRPr="009E6429">
        <w:rPr>
          <w:rFonts w:ascii="Book Antiqua" w:eastAsia="宋体" w:hAnsi="Book Antiqua" w:cs="宋体" w:hint="eastAsia"/>
          <w:color w:val="000000"/>
          <w:kern w:val="0"/>
          <w:sz w:val="24"/>
          <w:szCs w:val="24"/>
          <w:lang w:eastAsia="zh-CN"/>
        </w:rPr>
        <w:t xml:space="preserve"> 1995</w:t>
      </w:r>
      <w:r w:rsidRPr="009E6429">
        <w:rPr>
          <w:rFonts w:ascii="Book Antiqua" w:eastAsia="宋体" w:hAnsi="Book Antiqua" w:cs="宋体"/>
          <w:color w:val="000000"/>
          <w:kern w:val="0"/>
          <w:sz w:val="24"/>
          <w:szCs w:val="24"/>
          <w:lang w:eastAsia="zh-CN"/>
        </w:rPr>
        <w:t>;</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b/>
          <w:bCs/>
          <w:color w:val="000000"/>
          <w:kern w:val="0"/>
          <w:sz w:val="24"/>
          <w:szCs w:val="24"/>
          <w:lang w:eastAsia="zh-CN"/>
        </w:rPr>
        <w:t>12</w:t>
      </w:r>
      <w:r w:rsidRPr="009E6429">
        <w:rPr>
          <w:rFonts w:ascii="Book Antiqua" w:eastAsia="宋体" w:hAnsi="Book Antiqua" w:cs="宋体"/>
          <w:color w:val="000000"/>
          <w:kern w:val="0"/>
          <w:sz w:val="24"/>
          <w:szCs w:val="24"/>
          <w:lang w:eastAsia="zh-CN"/>
        </w:rPr>
        <w:t>: 87-96 [PMID: 7772271</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DOI: 10.1016/0741-8329(94)00088-3]</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74 </w:t>
      </w:r>
      <w:r w:rsidRPr="009E6429">
        <w:rPr>
          <w:rFonts w:ascii="Book Antiqua" w:eastAsia="宋体" w:hAnsi="Book Antiqua" w:cs="宋体"/>
          <w:b/>
          <w:bCs/>
          <w:color w:val="000000"/>
          <w:kern w:val="0"/>
          <w:sz w:val="24"/>
          <w:szCs w:val="24"/>
          <w:lang w:eastAsia="zh-CN"/>
        </w:rPr>
        <w:t>Willett WC</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Stampfer</w:t>
      </w:r>
      <w:proofErr w:type="spellEnd"/>
      <w:r w:rsidRPr="009E6429">
        <w:rPr>
          <w:rFonts w:ascii="Book Antiqua" w:eastAsia="宋体" w:hAnsi="Book Antiqua" w:cs="宋体"/>
          <w:color w:val="000000"/>
          <w:kern w:val="0"/>
          <w:sz w:val="24"/>
          <w:szCs w:val="24"/>
          <w:lang w:eastAsia="zh-CN"/>
        </w:rPr>
        <w:t xml:space="preserve"> MJ, </w:t>
      </w:r>
      <w:proofErr w:type="spellStart"/>
      <w:r w:rsidRPr="009E6429">
        <w:rPr>
          <w:rFonts w:ascii="Book Antiqua" w:eastAsia="宋体" w:hAnsi="Book Antiqua" w:cs="宋体"/>
          <w:color w:val="000000"/>
          <w:kern w:val="0"/>
          <w:sz w:val="24"/>
          <w:szCs w:val="24"/>
          <w:lang w:eastAsia="zh-CN"/>
        </w:rPr>
        <w:t>Colditz</w:t>
      </w:r>
      <w:proofErr w:type="spellEnd"/>
      <w:r w:rsidRPr="009E6429">
        <w:rPr>
          <w:rFonts w:ascii="Book Antiqua" w:eastAsia="宋体" w:hAnsi="Book Antiqua" w:cs="宋体"/>
          <w:color w:val="000000"/>
          <w:kern w:val="0"/>
          <w:sz w:val="24"/>
          <w:szCs w:val="24"/>
          <w:lang w:eastAsia="zh-CN"/>
        </w:rPr>
        <w:t xml:space="preserve"> GA, </w:t>
      </w:r>
      <w:proofErr w:type="spellStart"/>
      <w:r w:rsidRPr="009E6429">
        <w:rPr>
          <w:rFonts w:ascii="Book Antiqua" w:eastAsia="宋体" w:hAnsi="Book Antiqua" w:cs="宋体"/>
          <w:color w:val="000000"/>
          <w:kern w:val="0"/>
          <w:sz w:val="24"/>
          <w:szCs w:val="24"/>
          <w:lang w:eastAsia="zh-CN"/>
        </w:rPr>
        <w:t>Rosner</w:t>
      </w:r>
      <w:proofErr w:type="spellEnd"/>
      <w:r w:rsidRPr="009E6429">
        <w:rPr>
          <w:rFonts w:ascii="Book Antiqua" w:eastAsia="宋体" w:hAnsi="Book Antiqua" w:cs="宋体"/>
          <w:color w:val="000000"/>
          <w:kern w:val="0"/>
          <w:sz w:val="24"/>
          <w:szCs w:val="24"/>
          <w:lang w:eastAsia="zh-CN"/>
        </w:rPr>
        <w:t xml:space="preserve"> BA, </w:t>
      </w:r>
      <w:proofErr w:type="spellStart"/>
      <w:r w:rsidRPr="009E6429">
        <w:rPr>
          <w:rFonts w:ascii="Book Antiqua" w:eastAsia="宋体" w:hAnsi="Book Antiqua" w:cs="宋体"/>
          <w:color w:val="000000"/>
          <w:kern w:val="0"/>
          <w:sz w:val="24"/>
          <w:szCs w:val="24"/>
          <w:lang w:eastAsia="zh-CN"/>
        </w:rPr>
        <w:t>Hennekens</w:t>
      </w:r>
      <w:proofErr w:type="spellEnd"/>
      <w:r w:rsidRPr="009E6429">
        <w:rPr>
          <w:rFonts w:ascii="Book Antiqua" w:eastAsia="宋体" w:hAnsi="Book Antiqua" w:cs="宋体"/>
          <w:color w:val="000000"/>
          <w:kern w:val="0"/>
          <w:sz w:val="24"/>
          <w:szCs w:val="24"/>
          <w:lang w:eastAsia="zh-CN"/>
        </w:rPr>
        <w:t xml:space="preserve"> CH, </w:t>
      </w:r>
      <w:proofErr w:type="spellStart"/>
      <w:r w:rsidRPr="009E6429">
        <w:rPr>
          <w:rFonts w:ascii="Book Antiqua" w:eastAsia="宋体" w:hAnsi="Book Antiqua" w:cs="宋体"/>
          <w:color w:val="000000"/>
          <w:kern w:val="0"/>
          <w:sz w:val="24"/>
          <w:szCs w:val="24"/>
          <w:lang w:eastAsia="zh-CN"/>
        </w:rPr>
        <w:t>Speizer</w:t>
      </w:r>
      <w:proofErr w:type="spellEnd"/>
      <w:r w:rsidRPr="009E6429">
        <w:rPr>
          <w:rFonts w:ascii="Book Antiqua" w:eastAsia="宋体" w:hAnsi="Book Antiqua" w:cs="宋体"/>
          <w:color w:val="000000"/>
          <w:kern w:val="0"/>
          <w:sz w:val="24"/>
          <w:szCs w:val="24"/>
          <w:lang w:eastAsia="zh-CN"/>
        </w:rPr>
        <w:t xml:space="preserve"> FE. </w:t>
      </w:r>
      <w:proofErr w:type="gramStart"/>
      <w:r w:rsidRPr="009E6429">
        <w:rPr>
          <w:rFonts w:ascii="Book Antiqua" w:eastAsia="宋体" w:hAnsi="Book Antiqua" w:cs="宋体"/>
          <w:color w:val="000000"/>
          <w:kern w:val="0"/>
          <w:sz w:val="24"/>
          <w:szCs w:val="24"/>
          <w:lang w:eastAsia="zh-CN"/>
        </w:rPr>
        <w:t>Moderate alcohol consumption and the risk of breast cancer.</w:t>
      </w:r>
      <w:proofErr w:type="gramEnd"/>
      <w:r w:rsidRPr="009E6429">
        <w:rPr>
          <w:rFonts w:ascii="Book Antiqua" w:eastAsia="宋体" w:hAnsi="Book Antiqua" w:cs="宋体"/>
          <w:color w:val="000000"/>
          <w:kern w:val="0"/>
          <w:sz w:val="24"/>
          <w:szCs w:val="24"/>
          <w:lang w:eastAsia="zh-CN"/>
        </w:rPr>
        <w:t> </w:t>
      </w:r>
      <w:r w:rsidRPr="009E6429">
        <w:rPr>
          <w:rFonts w:ascii="Book Antiqua" w:eastAsia="宋体" w:hAnsi="Book Antiqua" w:cs="宋体"/>
          <w:i/>
          <w:iCs/>
          <w:color w:val="000000"/>
          <w:kern w:val="0"/>
          <w:sz w:val="24"/>
          <w:szCs w:val="24"/>
          <w:lang w:eastAsia="zh-CN"/>
        </w:rPr>
        <w:t xml:space="preserve">N </w:t>
      </w:r>
      <w:proofErr w:type="spellStart"/>
      <w:r w:rsidRPr="009E6429">
        <w:rPr>
          <w:rFonts w:ascii="Book Antiqua" w:eastAsia="宋体" w:hAnsi="Book Antiqua" w:cs="宋体"/>
          <w:i/>
          <w:iCs/>
          <w:color w:val="000000"/>
          <w:kern w:val="0"/>
          <w:sz w:val="24"/>
          <w:szCs w:val="24"/>
          <w:lang w:eastAsia="zh-CN"/>
        </w:rPr>
        <w:t>Engl</w:t>
      </w:r>
      <w:proofErr w:type="spellEnd"/>
      <w:r w:rsidRPr="009E6429">
        <w:rPr>
          <w:rFonts w:ascii="Book Antiqua" w:eastAsia="宋体" w:hAnsi="Book Antiqua" w:cs="宋体"/>
          <w:i/>
          <w:iCs/>
          <w:color w:val="000000"/>
          <w:kern w:val="0"/>
          <w:sz w:val="24"/>
          <w:szCs w:val="24"/>
          <w:lang w:eastAsia="zh-CN"/>
        </w:rPr>
        <w:t xml:space="preserve"> J Med</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1987;</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b/>
          <w:bCs/>
          <w:color w:val="000000"/>
          <w:kern w:val="0"/>
          <w:sz w:val="24"/>
          <w:szCs w:val="24"/>
          <w:lang w:eastAsia="zh-CN"/>
        </w:rPr>
        <w:t>316</w:t>
      </w:r>
      <w:r w:rsidRPr="009E6429">
        <w:rPr>
          <w:rFonts w:ascii="Book Antiqua" w:eastAsia="宋体" w:hAnsi="Book Antiqua" w:cs="宋体"/>
          <w:color w:val="000000"/>
          <w:kern w:val="0"/>
          <w:sz w:val="24"/>
          <w:szCs w:val="24"/>
          <w:lang w:eastAsia="zh-CN"/>
        </w:rPr>
        <w:t>: 1174-1180 [PMID: 3574368 DOI: 10.1056/NEJM198705073161902]</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75 </w:t>
      </w:r>
      <w:proofErr w:type="spellStart"/>
      <w:r w:rsidRPr="009E6429">
        <w:rPr>
          <w:rFonts w:ascii="Book Antiqua" w:eastAsia="宋体" w:hAnsi="Book Antiqua" w:cs="宋体"/>
          <w:b/>
          <w:bCs/>
          <w:color w:val="000000"/>
          <w:kern w:val="0"/>
          <w:sz w:val="24"/>
          <w:szCs w:val="24"/>
          <w:lang w:eastAsia="zh-CN"/>
        </w:rPr>
        <w:t>Szabo</w:t>
      </w:r>
      <w:proofErr w:type="spellEnd"/>
      <w:r w:rsidRPr="009E6429">
        <w:rPr>
          <w:rFonts w:ascii="Book Antiqua" w:eastAsia="宋体" w:hAnsi="Book Antiqua" w:cs="宋体"/>
          <w:b/>
          <w:bCs/>
          <w:color w:val="000000"/>
          <w:kern w:val="0"/>
          <w:sz w:val="24"/>
          <w:szCs w:val="24"/>
          <w:lang w:eastAsia="zh-CN"/>
        </w:rPr>
        <w:t xml:space="preserve"> G</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Mandrekar</w:t>
      </w:r>
      <w:proofErr w:type="spellEnd"/>
      <w:r w:rsidRPr="009E6429">
        <w:rPr>
          <w:rFonts w:ascii="Book Antiqua" w:eastAsia="宋体" w:hAnsi="Book Antiqua" w:cs="宋体"/>
          <w:color w:val="000000"/>
          <w:kern w:val="0"/>
          <w:sz w:val="24"/>
          <w:szCs w:val="24"/>
          <w:lang w:eastAsia="zh-CN"/>
        </w:rPr>
        <w:t xml:space="preserve"> P, </w:t>
      </w:r>
      <w:proofErr w:type="spellStart"/>
      <w:proofErr w:type="gramStart"/>
      <w:r w:rsidRPr="009E6429">
        <w:rPr>
          <w:rFonts w:ascii="Book Antiqua" w:eastAsia="宋体" w:hAnsi="Book Antiqua" w:cs="宋体"/>
          <w:color w:val="000000"/>
          <w:kern w:val="0"/>
          <w:sz w:val="24"/>
          <w:szCs w:val="24"/>
          <w:lang w:eastAsia="zh-CN"/>
        </w:rPr>
        <w:t>Girouard</w:t>
      </w:r>
      <w:proofErr w:type="spellEnd"/>
      <w:proofErr w:type="gramEnd"/>
      <w:r w:rsidRPr="009E6429">
        <w:rPr>
          <w:rFonts w:ascii="Book Antiqua" w:eastAsia="宋体" w:hAnsi="Book Antiqua" w:cs="宋体"/>
          <w:color w:val="000000"/>
          <w:kern w:val="0"/>
          <w:sz w:val="24"/>
          <w:szCs w:val="24"/>
          <w:lang w:eastAsia="zh-CN"/>
        </w:rPr>
        <w:t xml:space="preserve"> L, Catalano D. Regulation of human monocyte functions by acute ethanol treatment: decreased tumor necrosis factor-alpha, interleukin-1 beta and elevated interleukin-10, and transforming growth factor-beta production. </w:t>
      </w:r>
      <w:r w:rsidRPr="009E6429">
        <w:rPr>
          <w:rFonts w:ascii="Book Antiqua" w:eastAsia="宋体" w:hAnsi="Book Antiqua" w:cs="宋体"/>
          <w:i/>
          <w:iCs/>
          <w:color w:val="000000"/>
          <w:kern w:val="0"/>
          <w:sz w:val="24"/>
          <w:szCs w:val="24"/>
          <w:lang w:eastAsia="zh-CN"/>
        </w:rPr>
        <w:t xml:space="preserve">Alcohol </w:t>
      </w:r>
      <w:proofErr w:type="spellStart"/>
      <w:r w:rsidRPr="009E6429">
        <w:rPr>
          <w:rFonts w:ascii="Book Antiqua" w:eastAsia="宋体" w:hAnsi="Book Antiqua" w:cs="宋体"/>
          <w:i/>
          <w:iCs/>
          <w:color w:val="000000"/>
          <w:kern w:val="0"/>
          <w:sz w:val="24"/>
          <w:szCs w:val="24"/>
          <w:lang w:eastAsia="zh-CN"/>
        </w:rPr>
        <w:t>Clin</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Exp</w:t>
      </w:r>
      <w:proofErr w:type="spellEnd"/>
      <w:r w:rsidRPr="009E6429">
        <w:rPr>
          <w:rFonts w:ascii="Book Antiqua" w:eastAsia="宋体" w:hAnsi="Book Antiqua" w:cs="宋体"/>
          <w:i/>
          <w:iCs/>
          <w:color w:val="000000"/>
          <w:kern w:val="0"/>
          <w:sz w:val="24"/>
          <w:szCs w:val="24"/>
          <w:lang w:eastAsia="zh-CN"/>
        </w:rPr>
        <w:t xml:space="preserve"> Res</w:t>
      </w:r>
      <w:r w:rsidRPr="009E6429">
        <w:rPr>
          <w:rFonts w:ascii="Book Antiqua" w:eastAsia="宋体" w:hAnsi="Book Antiqua" w:cs="宋体"/>
          <w:color w:val="000000"/>
          <w:kern w:val="0"/>
          <w:sz w:val="24"/>
          <w:szCs w:val="24"/>
          <w:lang w:eastAsia="zh-CN"/>
        </w:rPr>
        <w:t> 1996; </w:t>
      </w:r>
      <w:r w:rsidRPr="009E6429">
        <w:rPr>
          <w:rFonts w:ascii="Book Antiqua" w:eastAsia="宋体" w:hAnsi="Book Antiqua" w:cs="宋体"/>
          <w:b/>
          <w:bCs/>
          <w:color w:val="000000"/>
          <w:kern w:val="0"/>
          <w:sz w:val="24"/>
          <w:szCs w:val="24"/>
          <w:lang w:eastAsia="zh-CN"/>
        </w:rPr>
        <w:t>20</w:t>
      </w:r>
      <w:r w:rsidRPr="009E6429">
        <w:rPr>
          <w:rFonts w:ascii="Book Antiqua" w:eastAsia="宋体" w:hAnsi="Book Antiqua" w:cs="宋体"/>
          <w:color w:val="000000"/>
          <w:kern w:val="0"/>
          <w:sz w:val="24"/>
          <w:szCs w:val="24"/>
          <w:lang w:eastAsia="zh-CN"/>
        </w:rPr>
        <w:t>: 900-907 [PMID: 8865966</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DOI: 10.1111/j.1530-0277.1996.tb05269.x]</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lastRenderedPageBreak/>
        <w:t>76 </w:t>
      </w:r>
      <w:proofErr w:type="spellStart"/>
      <w:r w:rsidRPr="009E6429">
        <w:rPr>
          <w:rFonts w:ascii="Book Antiqua" w:eastAsia="宋体" w:hAnsi="Book Antiqua" w:cs="宋体"/>
          <w:b/>
          <w:bCs/>
          <w:color w:val="000000"/>
          <w:kern w:val="0"/>
          <w:sz w:val="24"/>
          <w:szCs w:val="24"/>
          <w:lang w:eastAsia="zh-CN"/>
        </w:rPr>
        <w:t>Buschard</w:t>
      </w:r>
      <w:proofErr w:type="spellEnd"/>
      <w:r w:rsidRPr="009E6429">
        <w:rPr>
          <w:rFonts w:ascii="Book Antiqua" w:eastAsia="宋体" w:hAnsi="Book Antiqua" w:cs="宋体"/>
          <w:b/>
          <w:bCs/>
          <w:color w:val="000000"/>
          <w:kern w:val="0"/>
          <w:sz w:val="24"/>
          <w:szCs w:val="24"/>
          <w:lang w:eastAsia="zh-CN"/>
        </w:rPr>
        <w:t xml:space="preserve"> K</w:t>
      </w:r>
      <w:r w:rsidRPr="009E6429">
        <w:rPr>
          <w:rFonts w:ascii="Book Antiqua" w:eastAsia="宋体" w:hAnsi="Book Antiqua" w:cs="宋体"/>
          <w:color w:val="000000"/>
          <w:kern w:val="0"/>
          <w:sz w:val="24"/>
          <w:szCs w:val="24"/>
          <w:lang w:eastAsia="zh-CN"/>
        </w:rPr>
        <w:t xml:space="preserve">, Hansen AK, Jensen K, </w:t>
      </w:r>
      <w:proofErr w:type="spellStart"/>
      <w:r w:rsidRPr="009E6429">
        <w:rPr>
          <w:rFonts w:ascii="Book Antiqua" w:eastAsia="宋体" w:hAnsi="Book Antiqua" w:cs="宋体"/>
          <w:color w:val="000000"/>
          <w:kern w:val="0"/>
          <w:sz w:val="24"/>
          <w:szCs w:val="24"/>
          <w:lang w:eastAsia="zh-CN"/>
        </w:rPr>
        <w:t>Lindenbergh-Kortleve</w:t>
      </w:r>
      <w:proofErr w:type="spellEnd"/>
      <w:r w:rsidRPr="009E6429">
        <w:rPr>
          <w:rFonts w:ascii="Book Antiqua" w:eastAsia="宋体" w:hAnsi="Book Antiqua" w:cs="宋体"/>
          <w:color w:val="000000"/>
          <w:kern w:val="0"/>
          <w:sz w:val="24"/>
          <w:szCs w:val="24"/>
          <w:lang w:eastAsia="zh-CN"/>
        </w:rPr>
        <w:t xml:space="preserve"> DJ, de </w:t>
      </w:r>
      <w:proofErr w:type="spellStart"/>
      <w:r w:rsidRPr="009E6429">
        <w:rPr>
          <w:rFonts w:ascii="Book Antiqua" w:eastAsia="宋体" w:hAnsi="Book Antiqua" w:cs="宋体"/>
          <w:color w:val="000000"/>
          <w:kern w:val="0"/>
          <w:sz w:val="24"/>
          <w:szCs w:val="24"/>
          <w:lang w:eastAsia="zh-CN"/>
        </w:rPr>
        <w:t>Ruiter</w:t>
      </w:r>
      <w:proofErr w:type="spellEnd"/>
      <w:r w:rsidRPr="009E6429">
        <w:rPr>
          <w:rFonts w:ascii="Book Antiqua" w:eastAsia="宋体" w:hAnsi="Book Antiqua" w:cs="宋体"/>
          <w:color w:val="000000"/>
          <w:kern w:val="0"/>
          <w:sz w:val="24"/>
          <w:szCs w:val="24"/>
          <w:lang w:eastAsia="zh-CN"/>
        </w:rPr>
        <w:t xml:space="preserve"> LF, </w:t>
      </w:r>
      <w:proofErr w:type="spellStart"/>
      <w:r w:rsidRPr="009E6429">
        <w:rPr>
          <w:rFonts w:ascii="Book Antiqua" w:eastAsia="宋体" w:hAnsi="Book Antiqua" w:cs="宋体"/>
          <w:color w:val="000000"/>
          <w:kern w:val="0"/>
          <w:sz w:val="24"/>
          <w:szCs w:val="24"/>
          <w:lang w:eastAsia="zh-CN"/>
        </w:rPr>
        <w:t>Krohn</w:t>
      </w:r>
      <w:proofErr w:type="spellEnd"/>
      <w:r w:rsidRPr="009E6429">
        <w:rPr>
          <w:rFonts w:ascii="Book Antiqua" w:eastAsia="宋体" w:hAnsi="Book Antiqua" w:cs="宋体"/>
          <w:color w:val="000000"/>
          <w:kern w:val="0"/>
          <w:sz w:val="24"/>
          <w:szCs w:val="24"/>
          <w:lang w:eastAsia="zh-CN"/>
        </w:rPr>
        <w:t xml:space="preserve"> TC, </w:t>
      </w:r>
      <w:proofErr w:type="spellStart"/>
      <w:r w:rsidRPr="009E6429">
        <w:rPr>
          <w:rFonts w:ascii="Book Antiqua" w:eastAsia="宋体" w:hAnsi="Book Antiqua" w:cs="宋体"/>
          <w:color w:val="000000"/>
          <w:kern w:val="0"/>
          <w:sz w:val="24"/>
          <w:szCs w:val="24"/>
          <w:lang w:eastAsia="zh-CN"/>
        </w:rPr>
        <w:t>Hufeldt</w:t>
      </w:r>
      <w:proofErr w:type="spellEnd"/>
      <w:r w:rsidRPr="009E6429">
        <w:rPr>
          <w:rFonts w:ascii="Book Antiqua" w:eastAsia="宋体" w:hAnsi="Book Antiqua" w:cs="宋体"/>
          <w:color w:val="000000"/>
          <w:kern w:val="0"/>
          <w:sz w:val="24"/>
          <w:szCs w:val="24"/>
          <w:lang w:eastAsia="zh-CN"/>
        </w:rPr>
        <w:t xml:space="preserve"> MR, </w:t>
      </w:r>
      <w:proofErr w:type="spellStart"/>
      <w:r w:rsidRPr="009E6429">
        <w:rPr>
          <w:rFonts w:ascii="Book Antiqua" w:eastAsia="宋体" w:hAnsi="Book Antiqua" w:cs="宋体"/>
          <w:color w:val="000000"/>
          <w:kern w:val="0"/>
          <w:sz w:val="24"/>
          <w:szCs w:val="24"/>
          <w:lang w:eastAsia="zh-CN"/>
        </w:rPr>
        <w:t>Vogensen</w:t>
      </w:r>
      <w:proofErr w:type="spellEnd"/>
      <w:r w:rsidRPr="009E6429">
        <w:rPr>
          <w:rFonts w:ascii="Book Antiqua" w:eastAsia="宋体" w:hAnsi="Book Antiqua" w:cs="宋体"/>
          <w:color w:val="000000"/>
          <w:kern w:val="0"/>
          <w:sz w:val="24"/>
          <w:szCs w:val="24"/>
          <w:lang w:eastAsia="zh-CN"/>
        </w:rPr>
        <w:t xml:space="preserve"> FK, </w:t>
      </w:r>
      <w:proofErr w:type="spellStart"/>
      <w:r w:rsidRPr="009E6429">
        <w:rPr>
          <w:rFonts w:ascii="Book Antiqua" w:eastAsia="宋体" w:hAnsi="Book Antiqua" w:cs="宋体"/>
          <w:color w:val="000000"/>
          <w:kern w:val="0"/>
          <w:sz w:val="24"/>
          <w:szCs w:val="24"/>
          <w:lang w:eastAsia="zh-CN"/>
        </w:rPr>
        <w:t>Aasted</w:t>
      </w:r>
      <w:proofErr w:type="spellEnd"/>
      <w:r w:rsidRPr="009E6429">
        <w:rPr>
          <w:rFonts w:ascii="Book Antiqua" w:eastAsia="宋体" w:hAnsi="Book Antiqua" w:cs="宋体"/>
          <w:color w:val="000000"/>
          <w:kern w:val="0"/>
          <w:sz w:val="24"/>
          <w:szCs w:val="24"/>
          <w:lang w:eastAsia="zh-CN"/>
        </w:rPr>
        <w:t xml:space="preserve"> B, </w:t>
      </w:r>
      <w:proofErr w:type="spellStart"/>
      <w:r w:rsidRPr="009E6429">
        <w:rPr>
          <w:rFonts w:ascii="Book Antiqua" w:eastAsia="宋体" w:hAnsi="Book Antiqua" w:cs="宋体"/>
          <w:color w:val="000000"/>
          <w:kern w:val="0"/>
          <w:sz w:val="24"/>
          <w:szCs w:val="24"/>
          <w:lang w:eastAsia="zh-CN"/>
        </w:rPr>
        <w:t>Osterbye</w:t>
      </w:r>
      <w:proofErr w:type="spellEnd"/>
      <w:r w:rsidRPr="009E6429">
        <w:rPr>
          <w:rFonts w:ascii="Book Antiqua" w:eastAsia="宋体" w:hAnsi="Book Antiqua" w:cs="宋体"/>
          <w:color w:val="000000"/>
          <w:kern w:val="0"/>
          <w:sz w:val="24"/>
          <w:szCs w:val="24"/>
          <w:lang w:eastAsia="zh-CN"/>
        </w:rPr>
        <w:t xml:space="preserve"> T, </w:t>
      </w:r>
      <w:proofErr w:type="spellStart"/>
      <w:r w:rsidRPr="009E6429">
        <w:rPr>
          <w:rFonts w:ascii="Book Antiqua" w:eastAsia="宋体" w:hAnsi="Book Antiqua" w:cs="宋体"/>
          <w:color w:val="000000"/>
          <w:kern w:val="0"/>
          <w:sz w:val="24"/>
          <w:szCs w:val="24"/>
          <w:lang w:eastAsia="zh-CN"/>
        </w:rPr>
        <w:t>Roep</w:t>
      </w:r>
      <w:proofErr w:type="spellEnd"/>
      <w:r w:rsidRPr="009E6429">
        <w:rPr>
          <w:rFonts w:ascii="Book Antiqua" w:eastAsia="宋体" w:hAnsi="Book Antiqua" w:cs="宋体"/>
          <w:color w:val="000000"/>
          <w:kern w:val="0"/>
          <w:sz w:val="24"/>
          <w:szCs w:val="24"/>
          <w:lang w:eastAsia="zh-CN"/>
        </w:rPr>
        <w:t xml:space="preserve"> BO, de </w:t>
      </w:r>
      <w:proofErr w:type="spellStart"/>
      <w:r w:rsidRPr="009E6429">
        <w:rPr>
          <w:rFonts w:ascii="Book Antiqua" w:eastAsia="宋体" w:hAnsi="Book Antiqua" w:cs="宋体"/>
          <w:color w:val="000000"/>
          <w:kern w:val="0"/>
          <w:sz w:val="24"/>
          <w:szCs w:val="24"/>
          <w:lang w:eastAsia="zh-CN"/>
        </w:rPr>
        <w:t>Haar</w:t>
      </w:r>
      <w:proofErr w:type="spellEnd"/>
      <w:r w:rsidRPr="009E6429">
        <w:rPr>
          <w:rFonts w:ascii="Book Antiqua" w:eastAsia="宋体" w:hAnsi="Book Antiqua" w:cs="宋体"/>
          <w:color w:val="000000"/>
          <w:kern w:val="0"/>
          <w:sz w:val="24"/>
          <w:szCs w:val="24"/>
          <w:lang w:eastAsia="zh-CN"/>
        </w:rPr>
        <w:t xml:space="preserve"> C, </w:t>
      </w:r>
      <w:proofErr w:type="spellStart"/>
      <w:r w:rsidRPr="009E6429">
        <w:rPr>
          <w:rFonts w:ascii="Book Antiqua" w:eastAsia="宋体" w:hAnsi="Book Antiqua" w:cs="宋体"/>
          <w:color w:val="000000"/>
          <w:kern w:val="0"/>
          <w:sz w:val="24"/>
          <w:szCs w:val="24"/>
          <w:lang w:eastAsia="zh-CN"/>
        </w:rPr>
        <w:t>Nieuwenhuis</w:t>
      </w:r>
      <w:proofErr w:type="spellEnd"/>
      <w:r w:rsidRPr="009E6429">
        <w:rPr>
          <w:rFonts w:ascii="Book Antiqua" w:eastAsia="宋体" w:hAnsi="Book Antiqua" w:cs="宋体"/>
          <w:color w:val="000000"/>
          <w:kern w:val="0"/>
          <w:sz w:val="24"/>
          <w:szCs w:val="24"/>
          <w:lang w:eastAsia="zh-CN"/>
        </w:rPr>
        <w:t xml:space="preserve"> EE. Alcohol facilitates CD1d loading, subsequent activation of NKT cells, and reduces the incidence of diabetes in NOD mice. </w:t>
      </w:r>
      <w:proofErr w:type="spellStart"/>
      <w:r w:rsidRPr="009E6429">
        <w:rPr>
          <w:rFonts w:ascii="Book Antiqua" w:eastAsia="宋体" w:hAnsi="Book Antiqua" w:cs="宋体"/>
          <w:i/>
          <w:iCs/>
          <w:color w:val="000000"/>
          <w:kern w:val="0"/>
          <w:sz w:val="24"/>
          <w:szCs w:val="24"/>
          <w:lang w:eastAsia="zh-CN"/>
        </w:rPr>
        <w:t>PLoS</w:t>
      </w:r>
      <w:proofErr w:type="spellEnd"/>
      <w:r w:rsidRPr="009E6429">
        <w:rPr>
          <w:rFonts w:ascii="Book Antiqua" w:eastAsia="宋体" w:hAnsi="Book Antiqua" w:cs="宋体"/>
          <w:i/>
          <w:iCs/>
          <w:color w:val="000000"/>
          <w:kern w:val="0"/>
          <w:sz w:val="24"/>
          <w:szCs w:val="24"/>
          <w:lang w:eastAsia="zh-CN"/>
        </w:rPr>
        <w:t xml:space="preserve"> One</w:t>
      </w:r>
      <w:r w:rsidRPr="009E6429">
        <w:rPr>
          <w:rFonts w:ascii="Book Antiqua" w:eastAsia="宋体" w:hAnsi="Book Antiqua" w:cs="宋体"/>
          <w:color w:val="000000"/>
          <w:kern w:val="0"/>
          <w:sz w:val="24"/>
          <w:szCs w:val="24"/>
          <w:lang w:eastAsia="zh-CN"/>
        </w:rPr>
        <w:t> 2011; </w:t>
      </w:r>
      <w:r w:rsidRPr="009E6429">
        <w:rPr>
          <w:rFonts w:ascii="Book Antiqua" w:eastAsia="宋体" w:hAnsi="Book Antiqua" w:cs="宋体"/>
          <w:b/>
          <w:bCs/>
          <w:color w:val="000000"/>
          <w:kern w:val="0"/>
          <w:sz w:val="24"/>
          <w:szCs w:val="24"/>
          <w:lang w:eastAsia="zh-CN"/>
        </w:rPr>
        <w:t>6</w:t>
      </w:r>
      <w:r w:rsidRPr="009E6429">
        <w:rPr>
          <w:rFonts w:ascii="Book Antiqua" w:eastAsia="宋体" w:hAnsi="Book Antiqua" w:cs="宋体"/>
          <w:color w:val="000000"/>
          <w:kern w:val="0"/>
          <w:sz w:val="24"/>
          <w:szCs w:val="24"/>
          <w:lang w:eastAsia="zh-CN"/>
        </w:rPr>
        <w:t>: e17931 [PMID: 21483778 DOI: 10.1371/journal.pone.0017931]</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9E6429">
        <w:rPr>
          <w:rFonts w:ascii="Book Antiqua" w:eastAsia="宋体" w:hAnsi="Book Antiqua" w:cs="宋体"/>
          <w:color w:val="000000"/>
          <w:kern w:val="0"/>
          <w:sz w:val="24"/>
          <w:szCs w:val="24"/>
          <w:lang w:eastAsia="zh-CN"/>
        </w:rPr>
        <w:t>77 </w:t>
      </w:r>
      <w:r w:rsidRPr="009E6429">
        <w:rPr>
          <w:rFonts w:ascii="Book Antiqua" w:eastAsia="宋体" w:hAnsi="Book Antiqua" w:cs="宋体"/>
          <w:b/>
          <w:bCs/>
          <w:color w:val="000000"/>
          <w:kern w:val="0"/>
          <w:sz w:val="24"/>
          <w:szCs w:val="24"/>
          <w:lang w:eastAsia="zh-CN"/>
        </w:rPr>
        <w:t>Williams R</w:t>
      </w:r>
      <w:r w:rsidRPr="009E6429">
        <w:rPr>
          <w:rFonts w:ascii="Book Antiqua" w:eastAsia="宋体" w:hAnsi="Book Antiqua" w:cs="宋体"/>
          <w:color w:val="000000"/>
          <w:kern w:val="0"/>
          <w:sz w:val="24"/>
          <w:szCs w:val="24"/>
          <w:lang w:eastAsia="zh-CN"/>
        </w:rPr>
        <w:t>. Global challenges in liver disease.</w:t>
      </w:r>
      <w:proofErr w:type="gramEnd"/>
      <w:r w:rsidRPr="009E6429">
        <w:rPr>
          <w:rFonts w:ascii="Book Antiqua" w:eastAsia="宋体" w:hAnsi="Book Antiqua" w:cs="宋体"/>
          <w:color w:val="000000"/>
          <w:kern w:val="0"/>
          <w:sz w:val="24"/>
          <w:szCs w:val="24"/>
          <w:lang w:eastAsia="zh-CN"/>
        </w:rPr>
        <w:t> </w:t>
      </w:r>
      <w:proofErr w:type="spellStart"/>
      <w:r w:rsidRPr="009E6429">
        <w:rPr>
          <w:rFonts w:ascii="Book Antiqua" w:eastAsia="宋体" w:hAnsi="Book Antiqua" w:cs="宋体"/>
          <w:i/>
          <w:iCs/>
          <w:color w:val="000000"/>
          <w:kern w:val="0"/>
          <w:sz w:val="24"/>
          <w:szCs w:val="24"/>
          <w:lang w:eastAsia="zh-CN"/>
        </w:rPr>
        <w:t>Hepatology</w:t>
      </w:r>
      <w:proofErr w:type="spellEnd"/>
      <w:r w:rsidRPr="009E6429">
        <w:rPr>
          <w:rFonts w:ascii="Book Antiqua" w:eastAsia="宋体" w:hAnsi="Book Antiqua" w:cs="宋体"/>
          <w:color w:val="000000"/>
          <w:kern w:val="0"/>
          <w:sz w:val="24"/>
          <w:szCs w:val="24"/>
          <w:lang w:eastAsia="zh-CN"/>
        </w:rPr>
        <w:t> 2006; </w:t>
      </w:r>
      <w:r w:rsidRPr="009E6429">
        <w:rPr>
          <w:rFonts w:ascii="Book Antiqua" w:eastAsia="宋体" w:hAnsi="Book Antiqua" w:cs="宋体"/>
          <w:b/>
          <w:bCs/>
          <w:color w:val="000000"/>
          <w:kern w:val="0"/>
          <w:sz w:val="24"/>
          <w:szCs w:val="24"/>
          <w:lang w:eastAsia="zh-CN"/>
        </w:rPr>
        <w:t>44</w:t>
      </w:r>
      <w:r w:rsidRPr="009E6429">
        <w:rPr>
          <w:rFonts w:ascii="Book Antiqua" w:eastAsia="宋体" w:hAnsi="Book Antiqua" w:cs="宋体"/>
          <w:color w:val="000000"/>
          <w:kern w:val="0"/>
          <w:sz w:val="24"/>
          <w:szCs w:val="24"/>
          <w:lang w:eastAsia="zh-CN"/>
        </w:rPr>
        <w:t>: 521-526 [PMID: 16941687 DOI: 10.1002/hep.21347]</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78 </w:t>
      </w:r>
      <w:r w:rsidRPr="009E6429">
        <w:rPr>
          <w:rFonts w:ascii="Book Antiqua" w:eastAsia="宋体" w:hAnsi="Book Antiqua" w:cs="宋体"/>
          <w:b/>
          <w:bCs/>
          <w:color w:val="000000"/>
          <w:kern w:val="0"/>
          <w:sz w:val="24"/>
          <w:szCs w:val="24"/>
          <w:lang w:eastAsia="zh-CN"/>
        </w:rPr>
        <w:t>Barnes PJ</w:t>
      </w:r>
      <w:r w:rsidRPr="009E6429">
        <w:rPr>
          <w:rFonts w:ascii="Book Antiqua" w:eastAsia="宋体" w:hAnsi="Book Antiqua" w:cs="宋体"/>
          <w:color w:val="000000"/>
          <w:kern w:val="0"/>
          <w:sz w:val="24"/>
          <w:szCs w:val="24"/>
          <w:lang w:eastAsia="zh-CN"/>
        </w:rPr>
        <w:t>, Karin M. Nuclear factor-</w:t>
      </w:r>
      <w:proofErr w:type="spellStart"/>
      <w:r w:rsidRPr="009E6429">
        <w:rPr>
          <w:rFonts w:ascii="Book Antiqua" w:eastAsia="宋体" w:hAnsi="Book Antiqua" w:cs="宋体"/>
          <w:color w:val="000000"/>
          <w:kern w:val="0"/>
          <w:sz w:val="24"/>
          <w:szCs w:val="24"/>
          <w:lang w:eastAsia="zh-CN"/>
        </w:rPr>
        <w:t>kappaB</w:t>
      </w:r>
      <w:proofErr w:type="spellEnd"/>
      <w:r w:rsidRPr="009E6429">
        <w:rPr>
          <w:rFonts w:ascii="Book Antiqua" w:eastAsia="宋体" w:hAnsi="Book Antiqua" w:cs="宋体"/>
          <w:color w:val="000000"/>
          <w:kern w:val="0"/>
          <w:sz w:val="24"/>
          <w:szCs w:val="24"/>
          <w:lang w:eastAsia="zh-CN"/>
        </w:rPr>
        <w:t>: a pivotal transcription factor in chronic inflammatory diseases. </w:t>
      </w:r>
      <w:r w:rsidRPr="009E6429">
        <w:rPr>
          <w:rFonts w:ascii="Book Antiqua" w:eastAsia="宋体" w:hAnsi="Book Antiqua" w:cs="宋体"/>
          <w:i/>
          <w:iCs/>
          <w:color w:val="000000"/>
          <w:kern w:val="0"/>
          <w:sz w:val="24"/>
          <w:szCs w:val="24"/>
          <w:lang w:eastAsia="zh-CN"/>
        </w:rPr>
        <w:t xml:space="preserve">N </w:t>
      </w:r>
      <w:proofErr w:type="spellStart"/>
      <w:r w:rsidRPr="009E6429">
        <w:rPr>
          <w:rFonts w:ascii="Book Antiqua" w:eastAsia="宋体" w:hAnsi="Book Antiqua" w:cs="宋体"/>
          <w:i/>
          <w:iCs/>
          <w:color w:val="000000"/>
          <w:kern w:val="0"/>
          <w:sz w:val="24"/>
          <w:szCs w:val="24"/>
          <w:lang w:eastAsia="zh-CN"/>
        </w:rPr>
        <w:t>Engl</w:t>
      </w:r>
      <w:proofErr w:type="spellEnd"/>
      <w:r w:rsidRPr="009E6429">
        <w:rPr>
          <w:rFonts w:ascii="Book Antiqua" w:eastAsia="宋体" w:hAnsi="Book Antiqua" w:cs="宋体"/>
          <w:i/>
          <w:iCs/>
          <w:color w:val="000000"/>
          <w:kern w:val="0"/>
          <w:sz w:val="24"/>
          <w:szCs w:val="24"/>
          <w:lang w:eastAsia="zh-CN"/>
        </w:rPr>
        <w:t xml:space="preserve"> J Med</w:t>
      </w:r>
      <w:r w:rsidRPr="009E6429">
        <w:rPr>
          <w:rFonts w:ascii="Book Antiqua" w:eastAsia="宋体" w:hAnsi="Book Antiqua" w:cs="宋体"/>
          <w:color w:val="000000"/>
          <w:kern w:val="0"/>
          <w:sz w:val="24"/>
          <w:szCs w:val="24"/>
          <w:lang w:eastAsia="zh-CN"/>
        </w:rPr>
        <w:t> 1997; </w:t>
      </w:r>
      <w:r w:rsidRPr="009E6429">
        <w:rPr>
          <w:rFonts w:ascii="Book Antiqua" w:eastAsia="宋体" w:hAnsi="Book Antiqua" w:cs="宋体"/>
          <w:b/>
          <w:bCs/>
          <w:color w:val="000000"/>
          <w:kern w:val="0"/>
          <w:sz w:val="24"/>
          <w:szCs w:val="24"/>
          <w:lang w:eastAsia="zh-CN"/>
        </w:rPr>
        <w:t>336</w:t>
      </w:r>
      <w:r w:rsidRPr="009E6429">
        <w:rPr>
          <w:rFonts w:ascii="Book Antiqua" w:eastAsia="宋体" w:hAnsi="Book Antiqua" w:cs="宋体"/>
          <w:color w:val="000000"/>
          <w:kern w:val="0"/>
          <w:sz w:val="24"/>
          <w:szCs w:val="24"/>
          <w:lang w:eastAsia="zh-CN"/>
        </w:rPr>
        <w:t>: 1066-1071 [PMID: 9091804 DOI: 10.1056/NEJM199704103361506]</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bookmarkStart w:id="35" w:name="_ENREF_79"/>
      <w:r w:rsidRPr="009E6429">
        <w:rPr>
          <w:rFonts w:ascii="Book Antiqua" w:eastAsia="宋体" w:hAnsi="Book Antiqua" w:cs="宋体"/>
          <w:color w:val="000000"/>
          <w:kern w:val="0"/>
          <w:sz w:val="24"/>
          <w:szCs w:val="24"/>
          <w:lang w:eastAsia="zh-CN"/>
        </w:rPr>
        <w:t>79</w:t>
      </w:r>
      <w:r w:rsidRPr="009E6429">
        <w:rPr>
          <w:rFonts w:ascii="Book Antiqua" w:eastAsia="宋体" w:hAnsi="Book Antiqua" w:cs="宋体"/>
          <w:color w:val="000000"/>
          <w:kern w:val="0"/>
          <w:sz w:val="24"/>
          <w:szCs w:val="24"/>
          <w:lang w:eastAsia="zh-CN"/>
        </w:rPr>
        <w:tab/>
      </w:r>
      <w:proofErr w:type="spellStart"/>
      <w:r w:rsidRPr="009E6429">
        <w:rPr>
          <w:rFonts w:ascii="Book Antiqua" w:eastAsia="宋体" w:hAnsi="Book Antiqua" w:cs="宋体"/>
          <w:b/>
          <w:color w:val="000000"/>
          <w:kern w:val="0"/>
          <w:sz w:val="24"/>
          <w:szCs w:val="24"/>
          <w:lang w:eastAsia="zh-CN"/>
        </w:rPr>
        <w:t>Spahr</w:t>
      </w:r>
      <w:proofErr w:type="spellEnd"/>
      <w:r w:rsidRPr="009E6429">
        <w:rPr>
          <w:rFonts w:ascii="Book Antiqua" w:eastAsia="宋体" w:hAnsi="Book Antiqua" w:cs="宋体"/>
          <w:b/>
          <w:color w:val="000000"/>
          <w:kern w:val="0"/>
          <w:sz w:val="24"/>
          <w:szCs w:val="24"/>
          <w:lang w:eastAsia="zh-CN"/>
        </w:rPr>
        <w:t xml:space="preserve"> L</w:t>
      </w:r>
      <w:r w:rsidRPr="009E6429">
        <w:rPr>
          <w:rFonts w:ascii="Book Antiqua" w:eastAsia="宋体" w:hAnsi="Book Antiqua" w:cs="宋体"/>
          <w:color w:val="000000"/>
          <w:kern w:val="0"/>
          <w:sz w:val="24"/>
          <w:szCs w:val="24"/>
          <w:lang w:eastAsia="zh-CN"/>
        </w:rPr>
        <w:t xml:space="preserve">, Rubbia-Brandt L, </w:t>
      </w:r>
      <w:proofErr w:type="spellStart"/>
      <w:r w:rsidRPr="009E6429">
        <w:rPr>
          <w:rFonts w:ascii="Book Antiqua" w:eastAsia="宋体" w:hAnsi="Book Antiqua" w:cs="宋体"/>
          <w:color w:val="000000"/>
          <w:kern w:val="0"/>
          <w:sz w:val="24"/>
          <w:szCs w:val="24"/>
          <w:lang w:eastAsia="zh-CN"/>
        </w:rPr>
        <w:t>Pugin</w:t>
      </w:r>
      <w:proofErr w:type="spellEnd"/>
      <w:r w:rsidRPr="009E6429">
        <w:rPr>
          <w:rFonts w:ascii="Book Antiqua" w:eastAsia="宋体" w:hAnsi="Book Antiqua" w:cs="宋体"/>
          <w:color w:val="000000"/>
          <w:kern w:val="0"/>
          <w:sz w:val="24"/>
          <w:szCs w:val="24"/>
          <w:lang w:eastAsia="zh-CN"/>
        </w:rPr>
        <w:t xml:space="preserve"> J, </w:t>
      </w:r>
      <w:proofErr w:type="spellStart"/>
      <w:r w:rsidRPr="009E6429">
        <w:rPr>
          <w:rFonts w:ascii="Book Antiqua" w:eastAsia="宋体" w:hAnsi="Book Antiqua" w:cs="宋体"/>
          <w:color w:val="000000"/>
          <w:kern w:val="0"/>
          <w:sz w:val="24"/>
          <w:szCs w:val="24"/>
          <w:lang w:eastAsia="zh-CN"/>
        </w:rPr>
        <w:t>Giostra</w:t>
      </w:r>
      <w:proofErr w:type="spellEnd"/>
      <w:r w:rsidRPr="009E6429">
        <w:rPr>
          <w:rFonts w:ascii="Book Antiqua" w:eastAsia="宋体" w:hAnsi="Book Antiqua" w:cs="宋体"/>
          <w:color w:val="000000"/>
          <w:kern w:val="0"/>
          <w:sz w:val="24"/>
          <w:szCs w:val="24"/>
          <w:lang w:eastAsia="zh-CN"/>
        </w:rPr>
        <w:t xml:space="preserve"> E, </w:t>
      </w:r>
      <w:proofErr w:type="spellStart"/>
      <w:r w:rsidRPr="009E6429">
        <w:rPr>
          <w:rFonts w:ascii="Book Antiqua" w:eastAsia="宋体" w:hAnsi="Book Antiqua" w:cs="宋体"/>
          <w:color w:val="000000"/>
          <w:kern w:val="0"/>
          <w:sz w:val="24"/>
          <w:szCs w:val="24"/>
          <w:lang w:eastAsia="zh-CN"/>
        </w:rPr>
        <w:t>Frossard</w:t>
      </w:r>
      <w:proofErr w:type="spellEnd"/>
      <w:r w:rsidRPr="009E6429">
        <w:rPr>
          <w:rFonts w:ascii="Book Antiqua" w:eastAsia="宋体" w:hAnsi="Book Antiqua" w:cs="宋体"/>
          <w:color w:val="000000"/>
          <w:kern w:val="0"/>
          <w:sz w:val="24"/>
          <w:szCs w:val="24"/>
          <w:lang w:eastAsia="zh-CN"/>
        </w:rPr>
        <w:t xml:space="preserve"> JL, </w:t>
      </w:r>
      <w:proofErr w:type="spellStart"/>
      <w:r w:rsidRPr="009E6429">
        <w:rPr>
          <w:rFonts w:ascii="Book Antiqua" w:eastAsia="宋体" w:hAnsi="Book Antiqua" w:cs="宋体"/>
          <w:color w:val="000000"/>
          <w:kern w:val="0"/>
          <w:sz w:val="24"/>
          <w:szCs w:val="24"/>
          <w:lang w:eastAsia="zh-CN"/>
        </w:rPr>
        <w:t>Borisch</w:t>
      </w:r>
      <w:proofErr w:type="spellEnd"/>
      <w:r w:rsidRPr="009E6429">
        <w:rPr>
          <w:rFonts w:ascii="Book Antiqua" w:eastAsia="宋体" w:hAnsi="Book Antiqua" w:cs="宋体"/>
          <w:color w:val="000000"/>
          <w:kern w:val="0"/>
          <w:sz w:val="24"/>
          <w:szCs w:val="24"/>
          <w:lang w:eastAsia="zh-CN"/>
        </w:rPr>
        <w:t xml:space="preserve"> B, </w:t>
      </w:r>
      <w:proofErr w:type="spellStart"/>
      <w:r w:rsidRPr="009E6429">
        <w:rPr>
          <w:rFonts w:ascii="Book Antiqua" w:eastAsia="宋体" w:hAnsi="Book Antiqua" w:cs="宋体"/>
          <w:color w:val="000000"/>
          <w:kern w:val="0"/>
          <w:sz w:val="24"/>
          <w:szCs w:val="24"/>
          <w:lang w:eastAsia="zh-CN"/>
        </w:rPr>
        <w:t>Hadengue</w:t>
      </w:r>
      <w:proofErr w:type="spellEnd"/>
      <w:r w:rsidRPr="009E6429">
        <w:rPr>
          <w:rFonts w:ascii="Book Antiqua" w:eastAsia="宋体" w:hAnsi="Book Antiqua" w:cs="宋体"/>
          <w:color w:val="000000"/>
          <w:kern w:val="0"/>
          <w:sz w:val="24"/>
          <w:szCs w:val="24"/>
          <w:lang w:eastAsia="zh-CN"/>
        </w:rPr>
        <w:t xml:space="preserve"> A. Rapid changes in alcoholic hepatitis histology under steroids: correlation with soluble intercellular adhesion molecule-1 in hepatic venous blood.</w:t>
      </w:r>
      <w:r w:rsidRPr="009E6429">
        <w:rPr>
          <w:rFonts w:ascii="Book Antiqua" w:eastAsia="宋体" w:hAnsi="Book Antiqua" w:cs="宋体"/>
          <w:i/>
          <w:color w:val="000000"/>
          <w:kern w:val="0"/>
          <w:sz w:val="24"/>
          <w:szCs w:val="24"/>
          <w:lang w:eastAsia="zh-CN"/>
        </w:rPr>
        <w:t xml:space="preserve"> J </w:t>
      </w:r>
      <w:proofErr w:type="spellStart"/>
      <w:r w:rsidRPr="009E6429">
        <w:rPr>
          <w:rFonts w:ascii="Book Antiqua" w:eastAsia="宋体" w:hAnsi="Book Antiqua" w:cs="宋体"/>
          <w:i/>
          <w:color w:val="000000"/>
          <w:kern w:val="0"/>
          <w:sz w:val="24"/>
          <w:szCs w:val="24"/>
          <w:lang w:eastAsia="zh-CN"/>
        </w:rPr>
        <w:t>Hepatol</w:t>
      </w:r>
      <w:proofErr w:type="spellEnd"/>
      <w:r w:rsidRPr="009E6429">
        <w:rPr>
          <w:rFonts w:ascii="Book Antiqua" w:eastAsia="宋体" w:hAnsi="Book Antiqua" w:cs="宋体"/>
          <w:i/>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 xml:space="preserve">2001; </w:t>
      </w:r>
      <w:r w:rsidRPr="009E6429">
        <w:rPr>
          <w:rFonts w:ascii="Book Antiqua" w:eastAsia="宋体" w:hAnsi="Book Antiqua" w:cs="宋体"/>
          <w:b/>
          <w:color w:val="000000"/>
          <w:kern w:val="0"/>
          <w:sz w:val="24"/>
          <w:szCs w:val="24"/>
          <w:lang w:eastAsia="zh-CN"/>
        </w:rPr>
        <w:t>35</w:t>
      </w:r>
      <w:r w:rsidRPr="009E6429">
        <w:rPr>
          <w:rFonts w:ascii="Book Antiqua" w:eastAsia="宋体" w:hAnsi="Book Antiqua" w:cs="宋体"/>
          <w:color w:val="000000"/>
          <w:kern w:val="0"/>
          <w:sz w:val="24"/>
          <w:szCs w:val="24"/>
          <w:lang w:eastAsia="zh-CN"/>
        </w:rPr>
        <w:t>: 582-589 [PMID: 11690703</w:t>
      </w:r>
      <w:r w:rsidRPr="009E6429">
        <w:rPr>
          <w:rFonts w:ascii="Book Antiqua" w:eastAsia="宋体" w:hAnsi="Book Antiqua" w:cs="宋体" w:hint="eastAsia"/>
          <w:color w:val="000000"/>
          <w:kern w:val="0"/>
          <w:sz w:val="24"/>
          <w:szCs w:val="24"/>
          <w:lang w:eastAsia="zh-CN"/>
        </w:rPr>
        <w:t xml:space="preserve"> </w:t>
      </w:r>
      <w:r w:rsidRPr="009E6429">
        <w:rPr>
          <w:rFonts w:ascii="Book Antiqua" w:eastAsia="宋体" w:hAnsi="Book Antiqua" w:cs="宋体"/>
          <w:color w:val="000000"/>
          <w:kern w:val="0"/>
          <w:sz w:val="24"/>
          <w:szCs w:val="24"/>
          <w:lang w:eastAsia="zh-CN"/>
        </w:rPr>
        <w:t>DOI: 10.1016/S0168-8278(01)00190-8]</w:t>
      </w:r>
      <w:bookmarkEnd w:id="35"/>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bookmarkStart w:id="36" w:name="OLE_LINK4"/>
      <w:bookmarkStart w:id="37" w:name="OLE_LINK5"/>
      <w:r w:rsidRPr="009E6429">
        <w:rPr>
          <w:rFonts w:ascii="Book Antiqua" w:eastAsia="宋体" w:hAnsi="Book Antiqua" w:cs="宋体"/>
          <w:color w:val="000000"/>
          <w:kern w:val="0"/>
          <w:sz w:val="24"/>
          <w:szCs w:val="24"/>
          <w:lang w:eastAsia="zh-CN"/>
        </w:rPr>
        <w:t>80 </w:t>
      </w:r>
      <w:proofErr w:type="spellStart"/>
      <w:r w:rsidRPr="009E6429">
        <w:rPr>
          <w:rFonts w:ascii="Book Antiqua" w:eastAsia="宋体" w:hAnsi="Book Antiqua" w:cs="宋体"/>
          <w:b/>
          <w:bCs/>
          <w:color w:val="000000"/>
          <w:kern w:val="0"/>
          <w:sz w:val="24"/>
          <w:szCs w:val="24"/>
          <w:lang w:eastAsia="zh-CN"/>
        </w:rPr>
        <w:t>Taïeb</w:t>
      </w:r>
      <w:proofErr w:type="spellEnd"/>
      <w:r w:rsidRPr="009E6429">
        <w:rPr>
          <w:rFonts w:ascii="Book Antiqua" w:eastAsia="宋体" w:hAnsi="Book Antiqua" w:cs="宋体"/>
          <w:b/>
          <w:bCs/>
          <w:color w:val="000000"/>
          <w:kern w:val="0"/>
          <w:sz w:val="24"/>
          <w:szCs w:val="24"/>
          <w:lang w:eastAsia="zh-CN"/>
        </w:rPr>
        <w:t xml:space="preserve"> J</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Mathurin</w:t>
      </w:r>
      <w:proofErr w:type="spellEnd"/>
      <w:r w:rsidRPr="009E6429">
        <w:rPr>
          <w:rFonts w:ascii="Book Antiqua" w:eastAsia="宋体" w:hAnsi="Book Antiqua" w:cs="宋体"/>
          <w:color w:val="000000"/>
          <w:kern w:val="0"/>
          <w:sz w:val="24"/>
          <w:szCs w:val="24"/>
          <w:lang w:eastAsia="zh-CN"/>
        </w:rPr>
        <w:t xml:space="preserve"> P, </w:t>
      </w:r>
      <w:proofErr w:type="spellStart"/>
      <w:r w:rsidRPr="009E6429">
        <w:rPr>
          <w:rFonts w:ascii="Book Antiqua" w:eastAsia="宋体" w:hAnsi="Book Antiqua" w:cs="宋体"/>
          <w:color w:val="000000"/>
          <w:kern w:val="0"/>
          <w:sz w:val="24"/>
          <w:szCs w:val="24"/>
          <w:lang w:eastAsia="zh-CN"/>
        </w:rPr>
        <w:t>Elbim</w:t>
      </w:r>
      <w:proofErr w:type="spellEnd"/>
      <w:r w:rsidRPr="009E6429">
        <w:rPr>
          <w:rFonts w:ascii="Book Antiqua" w:eastAsia="宋体" w:hAnsi="Book Antiqua" w:cs="宋体"/>
          <w:color w:val="000000"/>
          <w:kern w:val="0"/>
          <w:sz w:val="24"/>
          <w:szCs w:val="24"/>
          <w:lang w:eastAsia="zh-CN"/>
        </w:rPr>
        <w:t xml:space="preserve"> C, </w:t>
      </w:r>
      <w:proofErr w:type="spellStart"/>
      <w:r w:rsidRPr="009E6429">
        <w:rPr>
          <w:rFonts w:ascii="Book Antiqua" w:eastAsia="宋体" w:hAnsi="Book Antiqua" w:cs="宋体"/>
          <w:color w:val="000000"/>
          <w:kern w:val="0"/>
          <w:sz w:val="24"/>
          <w:szCs w:val="24"/>
          <w:lang w:eastAsia="zh-CN"/>
        </w:rPr>
        <w:t>Cluzel</w:t>
      </w:r>
      <w:proofErr w:type="spellEnd"/>
      <w:r w:rsidRPr="009E6429">
        <w:rPr>
          <w:rFonts w:ascii="Book Antiqua" w:eastAsia="宋体" w:hAnsi="Book Antiqua" w:cs="宋体"/>
          <w:color w:val="000000"/>
          <w:kern w:val="0"/>
          <w:sz w:val="24"/>
          <w:szCs w:val="24"/>
          <w:lang w:eastAsia="zh-CN"/>
        </w:rPr>
        <w:t xml:space="preserve"> P, </w:t>
      </w:r>
      <w:proofErr w:type="spellStart"/>
      <w:r w:rsidRPr="009E6429">
        <w:rPr>
          <w:rFonts w:ascii="Book Antiqua" w:eastAsia="宋体" w:hAnsi="Book Antiqua" w:cs="宋体"/>
          <w:color w:val="000000"/>
          <w:kern w:val="0"/>
          <w:sz w:val="24"/>
          <w:szCs w:val="24"/>
          <w:lang w:eastAsia="zh-CN"/>
        </w:rPr>
        <w:t>Arce-Vicioso</w:t>
      </w:r>
      <w:proofErr w:type="spellEnd"/>
      <w:r w:rsidRPr="009E6429">
        <w:rPr>
          <w:rFonts w:ascii="Book Antiqua" w:eastAsia="宋体" w:hAnsi="Book Antiqua" w:cs="宋体"/>
          <w:color w:val="000000"/>
          <w:kern w:val="0"/>
          <w:sz w:val="24"/>
          <w:szCs w:val="24"/>
          <w:lang w:eastAsia="zh-CN"/>
        </w:rPr>
        <w:t xml:space="preserve"> M, Bernard B, </w:t>
      </w:r>
      <w:proofErr w:type="spellStart"/>
      <w:r w:rsidRPr="009E6429">
        <w:rPr>
          <w:rFonts w:ascii="Book Antiqua" w:eastAsia="宋体" w:hAnsi="Book Antiqua" w:cs="宋体"/>
          <w:color w:val="000000"/>
          <w:kern w:val="0"/>
          <w:sz w:val="24"/>
          <w:szCs w:val="24"/>
          <w:lang w:eastAsia="zh-CN"/>
        </w:rPr>
        <w:t>Opolon</w:t>
      </w:r>
      <w:proofErr w:type="spellEnd"/>
      <w:r w:rsidRPr="009E6429">
        <w:rPr>
          <w:rFonts w:ascii="Book Antiqua" w:eastAsia="宋体" w:hAnsi="Book Antiqua" w:cs="宋体"/>
          <w:color w:val="000000"/>
          <w:kern w:val="0"/>
          <w:sz w:val="24"/>
          <w:szCs w:val="24"/>
          <w:lang w:eastAsia="zh-CN"/>
        </w:rPr>
        <w:t xml:space="preserve"> P, </w:t>
      </w:r>
      <w:proofErr w:type="spellStart"/>
      <w:r w:rsidRPr="009E6429">
        <w:rPr>
          <w:rFonts w:ascii="Book Antiqua" w:eastAsia="宋体" w:hAnsi="Book Antiqua" w:cs="宋体"/>
          <w:color w:val="000000"/>
          <w:kern w:val="0"/>
          <w:sz w:val="24"/>
          <w:szCs w:val="24"/>
          <w:lang w:eastAsia="zh-CN"/>
        </w:rPr>
        <w:t>Gougerot-Pocidalo</w:t>
      </w:r>
      <w:proofErr w:type="spellEnd"/>
      <w:r w:rsidRPr="009E6429">
        <w:rPr>
          <w:rFonts w:ascii="Book Antiqua" w:eastAsia="宋体" w:hAnsi="Book Antiqua" w:cs="宋体"/>
          <w:color w:val="000000"/>
          <w:kern w:val="0"/>
          <w:sz w:val="24"/>
          <w:szCs w:val="24"/>
          <w:lang w:eastAsia="zh-CN"/>
        </w:rPr>
        <w:t xml:space="preserve"> MA, </w:t>
      </w:r>
      <w:proofErr w:type="spellStart"/>
      <w:r w:rsidRPr="009E6429">
        <w:rPr>
          <w:rFonts w:ascii="Book Antiqua" w:eastAsia="宋体" w:hAnsi="Book Antiqua" w:cs="宋体"/>
          <w:color w:val="000000"/>
          <w:kern w:val="0"/>
          <w:sz w:val="24"/>
          <w:szCs w:val="24"/>
          <w:lang w:eastAsia="zh-CN"/>
        </w:rPr>
        <w:t>Poynard</w:t>
      </w:r>
      <w:proofErr w:type="spellEnd"/>
      <w:r w:rsidRPr="009E6429">
        <w:rPr>
          <w:rFonts w:ascii="Book Antiqua" w:eastAsia="宋体" w:hAnsi="Book Antiqua" w:cs="宋体"/>
          <w:color w:val="000000"/>
          <w:kern w:val="0"/>
          <w:sz w:val="24"/>
          <w:szCs w:val="24"/>
          <w:lang w:eastAsia="zh-CN"/>
        </w:rPr>
        <w:t xml:space="preserve"> T, </w:t>
      </w:r>
      <w:proofErr w:type="spellStart"/>
      <w:r w:rsidRPr="009E6429">
        <w:rPr>
          <w:rFonts w:ascii="Book Antiqua" w:eastAsia="宋体" w:hAnsi="Book Antiqua" w:cs="宋体"/>
          <w:color w:val="000000"/>
          <w:kern w:val="0"/>
          <w:sz w:val="24"/>
          <w:szCs w:val="24"/>
          <w:lang w:eastAsia="zh-CN"/>
        </w:rPr>
        <w:t>Chollet</w:t>
      </w:r>
      <w:proofErr w:type="spellEnd"/>
      <w:r w:rsidRPr="009E6429">
        <w:rPr>
          <w:rFonts w:ascii="Book Antiqua" w:eastAsia="宋体" w:hAnsi="Book Antiqua" w:cs="宋体"/>
          <w:color w:val="000000"/>
          <w:kern w:val="0"/>
          <w:sz w:val="24"/>
          <w:szCs w:val="24"/>
          <w:lang w:eastAsia="zh-CN"/>
        </w:rPr>
        <w:t>-Martin S. Blood neutrophil functions and cytokine release in severe alcoholic hepatitis: effect of corticosteroids. </w:t>
      </w:r>
      <w:r w:rsidRPr="009E6429">
        <w:rPr>
          <w:rFonts w:ascii="Book Antiqua" w:eastAsia="宋体" w:hAnsi="Book Antiqua" w:cs="宋体"/>
          <w:i/>
          <w:iCs/>
          <w:color w:val="000000"/>
          <w:kern w:val="0"/>
          <w:sz w:val="24"/>
          <w:szCs w:val="24"/>
          <w:lang w:eastAsia="zh-CN"/>
        </w:rPr>
        <w:t xml:space="preserve">J </w:t>
      </w:r>
      <w:proofErr w:type="spellStart"/>
      <w:r w:rsidRPr="009E6429">
        <w:rPr>
          <w:rFonts w:ascii="Book Antiqua" w:eastAsia="宋体" w:hAnsi="Book Antiqua" w:cs="宋体"/>
          <w:i/>
          <w:iCs/>
          <w:color w:val="000000"/>
          <w:kern w:val="0"/>
          <w:sz w:val="24"/>
          <w:szCs w:val="24"/>
          <w:lang w:eastAsia="zh-CN"/>
        </w:rPr>
        <w:t>Hepatol</w:t>
      </w:r>
      <w:proofErr w:type="spellEnd"/>
      <w:r w:rsidRPr="009E6429">
        <w:rPr>
          <w:rFonts w:ascii="Book Antiqua" w:eastAsia="宋体" w:hAnsi="Book Antiqua" w:cs="宋体"/>
          <w:color w:val="000000"/>
          <w:kern w:val="0"/>
          <w:sz w:val="24"/>
          <w:szCs w:val="24"/>
          <w:lang w:eastAsia="zh-CN"/>
        </w:rPr>
        <w:t> 2000; </w:t>
      </w:r>
      <w:r w:rsidRPr="009E6429">
        <w:rPr>
          <w:rFonts w:ascii="Book Antiqua" w:eastAsia="宋体" w:hAnsi="Book Antiqua" w:cs="宋体"/>
          <w:b/>
          <w:bCs/>
          <w:color w:val="000000"/>
          <w:kern w:val="0"/>
          <w:sz w:val="24"/>
          <w:szCs w:val="24"/>
          <w:lang w:eastAsia="zh-CN"/>
        </w:rPr>
        <w:t>32</w:t>
      </w:r>
      <w:r w:rsidRPr="009E6429">
        <w:rPr>
          <w:rFonts w:ascii="Book Antiqua" w:eastAsia="宋体" w:hAnsi="Book Antiqua" w:cs="宋体"/>
          <w:color w:val="000000"/>
          <w:kern w:val="0"/>
          <w:sz w:val="24"/>
          <w:szCs w:val="24"/>
          <w:lang w:eastAsia="zh-CN"/>
        </w:rPr>
        <w:t>: 579-586 [PMID: 10782906 DOI: 10.1016/S0168-8278(00)80219-6]</w:t>
      </w:r>
    </w:p>
    <w:bookmarkEnd w:id="36"/>
    <w:bookmarkEnd w:id="37"/>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81 </w:t>
      </w:r>
      <w:proofErr w:type="spellStart"/>
      <w:r w:rsidRPr="009E6429">
        <w:rPr>
          <w:rFonts w:ascii="Book Antiqua" w:eastAsia="宋体" w:hAnsi="Book Antiqua" w:cs="宋体"/>
          <w:b/>
          <w:bCs/>
          <w:color w:val="000000"/>
          <w:kern w:val="0"/>
          <w:sz w:val="24"/>
          <w:szCs w:val="24"/>
          <w:lang w:eastAsia="zh-CN"/>
        </w:rPr>
        <w:t>Akriviadis</w:t>
      </w:r>
      <w:proofErr w:type="spellEnd"/>
      <w:r w:rsidRPr="009E6429">
        <w:rPr>
          <w:rFonts w:ascii="Book Antiqua" w:eastAsia="宋体" w:hAnsi="Book Antiqua" w:cs="宋体"/>
          <w:b/>
          <w:bCs/>
          <w:color w:val="000000"/>
          <w:kern w:val="0"/>
          <w:sz w:val="24"/>
          <w:szCs w:val="24"/>
          <w:lang w:eastAsia="zh-CN"/>
        </w:rPr>
        <w:t xml:space="preserve"> E</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Botla</w:t>
      </w:r>
      <w:proofErr w:type="spellEnd"/>
      <w:r w:rsidRPr="009E6429">
        <w:rPr>
          <w:rFonts w:ascii="Book Antiqua" w:eastAsia="宋体" w:hAnsi="Book Antiqua" w:cs="宋体"/>
          <w:color w:val="000000"/>
          <w:kern w:val="0"/>
          <w:sz w:val="24"/>
          <w:szCs w:val="24"/>
          <w:lang w:eastAsia="zh-CN"/>
        </w:rPr>
        <w:t xml:space="preserve"> R, Briggs W, Han S, Reynolds T, </w:t>
      </w:r>
      <w:proofErr w:type="spellStart"/>
      <w:r w:rsidRPr="009E6429">
        <w:rPr>
          <w:rFonts w:ascii="Book Antiqua" w:eastAsia="宋体" w:hAnsi="Book Antiqua" w:cs="宋体"/>
          <w:color w:val="000000"/>
          <w:kern w:val="0"/>
          <w:sz w:val="24"/>
          <w:szCs w:val="24"/>
          <w:lang w:eastAsia="zh-CN"/>
        </w:rPr>
        <w:t>Shakil</w:t>
      </w:r>
      <w:proofErr w:type="spellEnd"/>
      <w:r w:rsidRPr="009E6429">
        <w:rPr>
          <w:rFonts w:ascii="Book Antiqua" w:eastAsia="宋体" w:hAnsi="Book Antiqua" w:cs="宋体"/>
          <w:color w:val="000000"/>
          <w:kern w:val="0"/>
          <w:sz w:val="24"/>
          <w:szCs w:val="24"/>
          <w:lang w:eastAsia="zh-CN"/>
        </w:rPr>
        <w:t xml:space="preserve"> O. </w:t>
      </w:r>
      <w:proofErr w:type="spellStart"/>
      <w:r w:rsidRPr="009E6429">
        <w:rPr>
          <w:rFonts w:ascii="Book Antiqua" w:eastAsia="宋体" w:hAnsi="Book Antiqua" w:cs="宋体"/>
          <w:color w:val="000000"/>
          <w:kern w:val="0"/>
          <w:sz w:val="24"/>
          <w:szCs w:val="24"/>
          <w:lang w:eastAsia="zh-CN"/>
        </w:rPr>
        <w:t>Pentoxifylline</w:t>
      </w:r>
      <w:proofErr w:type="spellEnd"/>
      <w:r w:rsidRPr="009E6429">
        <w:rPr>
          <w:rFonts w:ascii="Book Antiqua" w:eastAsia="宋体" w:hAnsi="Book Antiqua" w:cs="宋体"/>
          <w:color w:val="000000"/>
          <w:kern w:val="0"/>
          <w:sz w:val="24"/>
          <w:szCs w:val="24"/>
          <w:lang w:eastAsia="zh-CN"/>
        </w:rPr>
        <w:t xml:space="preserve"> improves short-term survival in severe acute alcoholic hepatitis: a double-blind, placebo-controlled trial. </w:t>
      </w:r>
      <w:r w:rsidRPr="009E6429">
        <w:rPr>
          <w:rFonts w:ascii="Book Antiqua" w:eastAsia="宋体" w:hAnsi="Book Antiqua" w:cs="宋体"/>
          <w:i/>
          <w:iCs/>
          <w:color w:val="000000"/>
          <w:kern w:val="0"/>
          <w:sz w:val="24"/>
          <w:szCs w:val="24"/>
          <w:lang w:eastAsia="zh-CN"/>
        </w:rPr>
        <w:t>Gastroenterology</w:t>
      </w:r>
      <w:r w:rsidRPr="009E6429">
        <w:rPr>
          <w:rFonts w:ascii="Book Antiqua" w:eastAsia="宋体" w:hAnsi="Book Antiqua" w:cs="宋体"/>
          <w:color w:val="000000"/>
          <w:kern w:val="0"/>
          <w:sz w:val="24"/>
          <w:szCs w:val="24"/>
          <w:lang w:eastAsia="zh-CN"/>
        </w:rPr>
        <w:t> 2000; </w:t>
      </w:r>
      <w:r w:rsidRPr="009E6429">
        <w:rPr>
          <w:rFonts w:ascii="Book Antiqua" w:eastAsia="宋体" w:hAnsi="Book Antiqua" w:cs="宋体"/>
          <w:b/>
          <w:bCs/>
          <w:color w:val="000000"/>
          <w:kern w:val="0"/>
          <w:sz w:val="24"/>
          <w:szCs w:val="24"/>
          <w:lang w:eastAsia="zh-CN"/>
        </w:rPr>
        <w:t>119</w:t>
      </w:r>
      <w:r w:rsidRPr="009E6429">
        <w:rPr>
          <w:rFonts w:ascii="Book Antiqua" w:eastAsia="宋体" w:hAnsi="Book Antiqua" w:cs="宋体"/>
          <w:color w:val="000000"/>
          <w:kern w:val="0"/>
          <w:sz w:val="24"/>
          <w:szCs w:val="24"/>
          <w:lang w:eastAsia="zh-CN"/>
        </w:rPr>
        <w:t>: 1637-1648 [PMID: 11113085 DOI: 10.1053/gast.2000.20189]</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t>82 </w:t>
      </w:r>
      <w:proofErr w:type="spellStart"/>
      <w:r w:rsidRPr="009E6429">
        <w:rPr>
          <w:rFonts w:ascii="Book Antiqua" w:eastAsia="宋体" w:hAnsi="Book Antiqua" w:cs="宋体"/>
          <w:b/>
          <w:bCs/>
          <w:color w:val="000000"/>
          <w:kern w:val="0"/>
          <w:sz w:val="24"/>
          <w:szCs w:val="24"/>
          <w:lang w:eastAsia="zh-CN"/>
        </w:rPr>
        <w:t>Petrasek</w:t>
      </w:r>
      <w:proofErr w:type="spellEnd"/>
      <w:r w:rsidRPr="009E6429">
        <w:rPr>
          <w:rFonts w:ascii="Book Antiqua" w:eastAsia="宋体" w:hAnsi="Book Antiqua" w:cs="宋体"/>
          <w:b/>
          <w:bCs/>
          <w:color w:val="000000"/>
          <w:kern w:val="0"/>
          <w:sz w:val="24"/>
          <w:szCs w:val="24"/>
          <w:lang w:eastAsia="zh-CN"/>
        </w:rPr>
        <w:t xml:space="preserve"> J</w:t>
      </w:r>
      <w:r w:rsidRPr="009E6429">
        <w:rPr>
          <w:rFonts w:ascii="Book Antiqua" w:eastAsia="宋体" w:hAnsi="Book Antiqua" w:cs="宋体"/>
          <w:color w:val="000000"/>
          <w:kern w:val="0"/>
          <w:sz w:val="24"/>
          <w:szCs w:val="24"/>
          <w:lang w:eastAsia="zh-CN"/>
        </w:rPr>
        <w:t xml:space="preserve">, </w:t>
      </w:r>
      <w:proofErr w:type="spellStart"/>
      <w:r w:rsidRPr="009E6429">
        <w:rPr>
          <w:rFonts w:ascii="Book Antiqua" w:eastAsia="宋体" w:hAnsi="Book Antiqua" w:cs="宋体"/>
          <w:color w:val="000000"/>
          <w:kern w:val="0"/>
          <w:sz w:val="24"/>
          <w:szCs w:val="24"/>
          <w:lang w:eastAsia="zh-CN"/>
        </w:rPr>
        <w:t>Bala</w:t>
      </w:r>
      <w:proofErr w:type="spellEnd"/>
      <w:r w:rsidRPr="009E6429">
        <w:rPr>
          <w:rFonts w:ascii="Book Antiqua" w:eastAsia="宋体" w:hAnsi="Book Antiqua" w:cs="宋体"/>
          <w:color w:val="000000"/>
          <w:kern w:val="0"/>
          <w:sz w:val="24"/>
          <w:szCs w:val="24"/>
          <w:lang w:eastAsia="zh-CN"/>
        </w:rPr>
        <w:t xml:space="preserve"> S, </w:t>
      </w:r>
      <w:proofErr w:type="spellStart"/>
      <w:r w:rsidRPr="009E6429">
        <w:rPr>
          <w:rFonts w:ascii="Book Antiqua" w:eastAsia="宋体" w:hAnsi="Book Antiqua" w:cs="宋体"/>
          <w:color w:val="000000"/>
          <w:kern w:val="0"/>
          <w:sz w:val="24"/>
          <w:szCs w:val="24"/>
          <w:lang w:eastAsia="zh-CN"/>
        </w:rPr>
        <w:t>Csak</w:t>
      </w:r>
      <w:proofErr w:type="spellEnd"/>
      <w:r w:rsidRPr="009E6429">
        <w:rPr>
          <w:rFonts w:ascii="Book Antiqua" w:eastAsia="宋体" w:hAnsi="Book Antiqua" w:cs="宋体"/>
          <w:color w:val="000000"/>
          <w:kern w:val="0"/>
          <w:sz w:val="24"/>
          <w:szCs w:val="24"/>
          <w:lang w:eastAsia="zh-CN"/>
        </w:rPr>
        <w:t xml:space="preserve"> T, </w:t>
      </w:r>
      <w:proofErr w:type="spellStart"/>
      <w:r w:rsidRPr="009E6429">
        <w:rPr>
          <w:rFonts w:ascii="Book Antiqua" w:eastAsia="宋体" w:hAnsi="Book Antiqua" w:cs="宋体"/>
          <w:color w:val="000000"/>
          <w:kern w:val="0"/>
          <w:sz w:val="24"/>
          <w:szCs w:val="24"/>
          <w:lang w:eastAsia="zh-CN"/>
        </w:rPr>
        <w:t>Lippai</w:t>
      </w:r>
      <w:proofErr w:type="spellEnd"/>
      <w:r w:rsidRPr="009E6429">
        <w:rPr>
          <w:rFonts w:ascii="Book Antiqua" w:eastAsia="宋体" w:hAnsi="Book Antiqua" w:cs="宋体"/>
          <w:color w:val="000000"/>
          <w:kern w:val="0"/>
          <w:sz w:val="24"/>
          <w:szCs w:val="24"/>
          <w:lang w:eastAsia="zh-CN"/>
        </w:rPr>
        <w:t xml:space="preserve"> D, </w:t>
      </w:r>
      <w:proofErr w:type="spellStart"/>
      <w:r w:rsidRPr="009E6429">
        <w:rPr>
          <w:rFonts w:ascii="Book Antiqua" w:eastAsia="宋体" w:hAnsi="Book Antiqua" w:cs="宋体"/>
          <w:color w:val="000000"/>
          <w:kern w:val="0"/>
          <w:sz w:val="24"/>
          <w:szCs w:val="24"/>
          <w:lang w:eastAsia="zh-CN"/>
        </w:rPr>
        <w:t>Kodys</w:t>
      </w:r>
      <w:proofErr w:type="spellEnd"/>
      <w:r w:rsidRPr="009E6429">
        <w:rPr>
          <w:rFonts w:ascii="Book Antiqua" w:eastAsia="宋体" w:hAnsi="Book Antiqua" w:cs="宋体"/>
          <w:color w:val="000000"/>
          <w:kern w:val="0"/>
          <w:sz w:val="24"/>
          <w:szCs w:val="24"/>
          <w:lang w:eastAsia="zh-CN"/>
        </w:rPr>
        <w:t xml:space="preserve"> K, </w:t>
      </w:r>
      <w:proofErr w:type="spellStart"/>
      <w:r w:rsidRPr="009E6429">
        <w:rPr>
          <w:rFonts w:ascii="Book Antiqua" w:eastAsia="宋体" w:hAnsi="Book Antiqua" w:cs="宋体"/>
          <w:color w:val="000000"/>
          <w:kern w:val="0"/>
          <w:sz w:val="24"/>
          <w:szCs w:val="24"/>
          <w:lang w:eastAsia="zh-CN"/>
        </w:rPr>
        <w:t>Menashy</w:t>
      </w:r>
      <w:proofErr w:type="spellEnd"/>
      <w:r w:rsidRPr="009E6429">
        <w:rPr>
          <w:rFonts w:ascii="Book Antiqua" w:eastAsia="宋体" w:hAnsi="Book Antiqua" w:cs="宋体"/>
          <w:color w:val="000000"/>
          <w:kern w:val="0"/>
          <w:sz w:val="24"/>
          <w:szCs w:val="24"/>
          <w:lang w:eastAsia="zh-CN"/>
        </w:rPr>
        <w:t xml:space="preserve"> V, </w:t>
      </w:r>
      <w:proofErr w:type="spellStart"/>
      <w:r w:rsidRPr="009E6429">
        <w:rPr>
          <w:rFonts w:ascii="Book Antiqua" w:eastAsia="宋体" w:hAnsi="Book Antiqua" w:cs="宋体"/>
          <w:color w:val="000000"/>
          <w:kern w:val="0"/>
          <w:sz w:val="24"/>
          <w:szCs w:val="24"/>
          <w:lang w:eastAsia="zh-CN"/>
        </w:rPr>
        <w:t>Barrieau</w:t>
      </w:r>
      <w:proofErr w:type="spellEnd"/>
      <w:r w:rsidRPr="009E6429">
        <w:rPr>
          <w:rFonts w:ascii="Book Antiqua" w:eastAsia="宋体" w:hAnsi="Book Antiqua" w:cs="宋体"/>
          <w:color w:val="000000"/>
          <w:kern w:val="0"/>
          <w:sz w:val="24"/>
          <w:szCs w:val="24"/>
          <w:lang w:eastAsia="zh-CN"/>
        </w:rPr>
        <w:t xml:space="preserve"> M, Min SY, Kurt-Jones EA, </w:t>
      </w:r>
      <w:proofErr w:type="spellStart"/>
      <w:r w:rsidRPr="009E6429">
        <w:rPr>
          <w:rFonts w:ascii="Book Antiqua" w:eastAsia="宋体" w:hAnsi="Book Antiqua" w:cs="宋体"/>
          <w:color w:val="000000"/>
          <w:kern w:val="0"/>
          <w:sz w:val="24"/>
          <w:szCs w:val="24"/>
          <w:lang w:eastAsia="zh-CN"/>
        </w:rPr>
        <w:t>Szabo</w:t>
      </w:r>
      <w:proofErr w:type="spellEnd"/>
      <w:r w:rsidRPr="009E6429">
        <w:rPr>
          <w:rFonts w:ascii="Book Antiqua" w:eastAsia="宋体" w:hAnsi="Book Antiqua" w:cs="宋体"/>
          <w:color w:val="000000"/>
          <w:kern w:val="0"/>
          <w:sz w:val="24"/>
          <w:szCs w:val="24"/>
          <w:lang w:eastAsia="zh-CN"/>
        </w:rPr>
        <w:t xml:space="preserve"> G. IL-1 receptor antagonist ameliorates inflammasome-dependent alcoholic </w:t>
      </w:r>
      <w:proofErr w:type="spellStart"/>
      <w:r w:rsidRPr="009E6429">
        <w:rPr>
          <w:rFonts w:ascii="Book Antiqua" w:eastAsia="宋体" w:hAnsi="Book Antiqua" w:cs="宋体"/>
          <w:color w:val="000000"/>
          <w:kern w:val="0"/>
          <w:sz w:val="24"/>
          <w:szCs w:val="24"/>
          <w:lang w:eastAsia="zh-CN"/>
        </w:rPr>
        <w:t>steatohepatitis</w:t>
      </w:r>
      <w:proofErr w:type="spellEnd"/>
      <w:r w:rsidRPr="009E6429">
        <w:rPr>
          <w:rFonts w:ascii="Book Antiqua" w:eastAsia="宋体" w:hAnsi="Book Antiqua" w:cs="宋体"/>
          <w:color w:val="000000"/>
          <w:kern w:val="0"/>
          <w:sz w:val="24"/>
          <w:szCs w:val="24"/>
          <w:lang w:eastAsia="zh-CN"/>
        </w:rPr>
        <w:t xml:space="preserve"> in mice. </w:t>
      </w:r>
      <w:r w:rsidRPr="009E6429">
        <w:rPr>
          <w:rFonts w:ascii="Book Antiqua" w:eastAsia="宋体" w:hAnsi="Book Antiqua" w:cs="宋体"/>
          <w:i/>
          <w:iCs/>
          <w:color w:val="000000"/>
          <w:kern w:val="0"/>
          <w:sz w:val="24"/>
          <w:szCs w:val="24"/>
          <w:lang w:eastAsia="zh-CN"/>
        </w:rPr>
        <w:t xml:space="preserve">J </w:t>
      </w:r>
      <w:proofErr w:type="spellStart"/>
      <w:r w:rsidRPr="009E6429">
        <w:rPr>
          <w:rFonts w:ascii="Book Antiqua" w:eastAsia="宋体" w:hAnsi="Book Antiqua" w:cs="宋体"/>
          <w:i/>
          <w:iCs/>
          <w:color w:val="000000"/>
          <w:kern w:val="0"/>
          <w:sz w:val="24"/>
          <w:szCs w:val="24"/>
          <w:lang w:eastAsia="zh-CN"/>
        </w:rPr>
        <w:t>Clin</w:t>
      </w:r>
      <w:proofErr w:type="spellEnd"/>
      <w:r w:rsidRPr="009E6429">
        <w:rPr>
          <w:rFonts w:ascii="Book Antiqua" w:eastAsia="宋体" w:hAnsi="Book Antiqua" w:cs="宋体"/>
          <w:i/>
          <w:iCs/>
          <w:color w:val="000000"/>
          <w:kern w:val="0"/>
          <w:sz w:val="24"/>
          <w:szCs w:val="24"/>
          <w:lang w:eastAsia="zh-CN"/>
        </w:rPr>
        <w:t xml:space="preserve"> Invest</w:t>
      </w:r>
      <w:r w:rsidRPr="009E6429">
        <w:rPr>
          <w:rFonts w:ascii="Book Antiqua" w:eastAsia="宋体" w:hAnsi="Book Antiqua" w:cs="宋体"/>
          <w:color w:val="000000"/>
          <w:kern w:val="0"/>
          <w:sz w:val="24"/>
          <w:szCs w:val="24"/>
          <w:lang w:eastAsia="zh-CN"/>
        </w:rPr>
        <w:t> 2012; </w:t>
      </w:r>
      <w:r w:rsidRPr="009E6429">
        <w:rPr>
          <w:rFonts w:ascii="Book Antiqua" w:eastAsia="宋体" w:hAnsi="Book Antiqua" w:cs="宋体"/>
          <w:b/>
          <w:bCs/>
          <w:color w:val="000000"/>
          <w:kern w:val="0"/>
          <w:sz w:val="24"/>
          <w:szCs w:val="24"/>
          <w:lang w:eastAsia="zh-CN"/>
        </w:rPr>
        <w:t>122</w:t>
      </w:r>
      <w:r w:rsidRPr="009E6429">
        <w:rPr>
          <w:rFonts w:ascii="Book Antiqua" w:eastAsia="宋体" w:hAnsi="Book Antiqua" w:cs="宋体"/>
          <w:color w:val="000000"/>
          <w:kern w:val="0"/>
          <w:sz w:val="24"/>
          <w:szCs w:val="24"/>
          <w:lang w:eastAsia="zh-CN"/>
        </w:rPr>
        <w:t>: 3476-3489 [PMID: 22945633 DOI: 10.1172/JCI60777]</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9E6429">
        <w:rPr>
          <w:rFonts w:ascii="Book Antiqua" w:eastAsia="宋体" w:hAnsi="Book Antiqua" w:cs="宋体"/>
          <w:color w:val="000000"/>
          <w:kern w:val="0"/>
          <w:sz w:val="24"/>
          <w:szCs w:val="24"/>
          <w:lang w:eastAsia="zh-CN"/>
        </w:rPr>
        <w:t>83 </w:t>
      </w:r>
      <w:proofErr w:type="spellStart"/>
      <w:r w:rsidRPr="009E6429">
        <w:rPr>
          <w:rFonts w:ascii="Book Antiqua" w:eastAsia="宋体" w:hAnsi="Book Antiqua" w:cs="宋体"/>
          <w:b/>
          <w:bCs/>
          <w:color w:val="000000"/>
          <w:kern w:val="0"/>
          <w:sz w:val="24"/>
          <w:szCs w:val="24"/>
          <w:lang w:eastAsia="zh-CN"/>
        </w:rPr>
        <w:t>Suh</w:t>
      </w:r>
      <w:proofErr w:type="spellEnd"/>
      <w:r w:rsidRPr="009E6429">
        <w:rPr>
          <w:rFonts w:ascii="Book Antiqua" w:eastAsia="宋体" w:hAnsi="Book Antiqua" w:cs="宋体"/>
          <w:b/>
          <w:bCs/>
          <w:color w:val="000000"/>
          <w:kern w:val="0"/>
          <w:sz w:val="24"/>
          <w:szCs w:val="24"/>
          <w:lang w:eastAsia="zh-CN"/>
        </w:rPr>
        <w:t xml:space="preserve"> YG</w:t>
      </w:r>
      <w:r w:rsidRPr="009E6429">
        <w:rPr>
          <w:rFonts w:ascii="Book Antiqua" w:eastAsia="宋体" w:hAnsi="Book Antiqua" w:cs="宋体"/>
          <w:color w:val="000000"/>
          <w:kern w:val="0"/>
          <w:sz w:val="24"/>
          <w:szCs w:val="24"/>
          <w:lang w:eastAsia="zh-CN"/>
        </w:rPr>
        <w:t xml:space="preserve">, Kim JK, </w:t>
      </w:r>
      <w:proofErr w:type="spellStart"/>
      <w:r w:rsidRPr="009E6429">
        <w:rPr>
          <w:rFonts w:ascii="Book Antiqua" w:eastAsia="宋体" w:hAnsi="Book Antiqua" w:cs="宋体"/>
          <w:color w:val="000000"/>
          <w:kern w:val="0"/>
          <w:sz w:val="24"/>
          <w:szCs w:val="24"/>
          <w:lang w:eastAsia="zh-CN"/>
        </w:rPr>
        <w:t>Byun</w:t>
      </w:r>
      <w:proofErr w:type="spellEnd"/>
      <w:r w:rsidRPr="009E6429">
        <w:rPr>
          <w:rFonts w:ascii="Book Antiqua" w:eastAsia="宋体" w:hAnsi="Book Antiqua" w:cs="宋体"/>
          <w:color w:val="000000"/>
          <w:kern w:val="0"/>
          <w:sz w:val="24"/>
          <w:szCs w:val="24"/>
          <w:lang w:eastAsia="zh-CN"/>
        </w:rPr>
        <w:t xml:space="preserve"> JS, Yi HS, Lee YS, </w:t>
      </w:r>
      <w:proofErr w:type="spellStart"/>
      <w:r w:rsidRPr="009E6429">
        <w:rPr>
          <w:rFonts w:ascii="Book Antiqua" w:eastAsia="宋体" w:hAnsi="Book Antiqua" w:cs="宋体"/>
          <w:color w:val="000000"/>
          <w:kern w:val="0"/>
          <w:sz w:val="24"/>
          <w:szCs w:val="24"/>
          <w:lang w:eastAsia="zh-CN"/>
        </w:rPr>
        <w:t>Eun</w:t>
      </w:r>
      <w:proofErr w:type="spellEnd"/>
      <w:r w:rsidRPr="009E6429">
        <w:rPr>
          <w:rFonts w:ascii="Book Antiqua" w:eastAsia="宋体" w:hAnsi="Book Antiqua" w:cs="宋体"/>
          <w:color w:val="000000"/>
          <w:kern w:val="0"/>
          <w:sz w:val="24"/>
          <w:szCs w:val="24"/>
          <w:lang w:eastAsia="zh-CN"/>
        </w:rPr>
        <w:t xml:space="preserve"> HS, Kim SY, Han KH, Lee KS, </w:t>
      </w:r>
      <w:proofErr w:type="spellStart"/>
      <w:r w:rsidRPr="009E6429">
        <w:rPr>
          <w:rFonts w:ascii="Book Antiqua" w:eastAsia="宋体" w:hAnsi="Book Antiqua" w:cs="宋体"/>
          <w:color w:val="000000"/>
          <w:kern w:val="0"/>
          <w:sz w:val="24"/>
          <w:szCs w:val="24"/>
          <w:lang w:eastAsia="zh-CN"/>
        </w:rPr>
        <w:t>Duester</w:t>
      </w:r>
      <w:proofErr w:type="spellEnd"/>
      <w:r w:rsidRPr="009E6429">
        <w:rPr>
          <w:rFonts w:ascii="Book Antiqua" w:eastAsia="宋体" w:hAnsi="Book Antiqua" w:cs="宋体"/>
          <w:color w:val="000000"/>
          <w:kern w:val="0"/>
          <w:sz w:val="24"/>
          <w:szCs w:val="24"/>
          <w:lang w:eastAsia="zh-CN"/>
        </w:rPr>
        <w:t xml:space="preserve"> G, Friedman SL, </w:t>
      </w:r>
      <w:proofErr w:type="spellStart"/>
      <w:r w:rsidRPr="009E6429">
        <w:rPr>
          <w:rFonts w:ascii="Book Antiqua" w:eastAsia="宋体" w:hAnsi="Book Antiqua" w:cs="宋体"/>
          <w:color w:val="000000"/>
          <w:kern w:val="0"/>
          <w:sz w:val="24"/>
          <w:szCs w:val="24"/>
          <w:lang w:eastAsia="zh-CN"/>
        </w:rPr>
        <w:t>Jeong</w:t>
      </w:r>
      <w:proofErr w:type="spellEnd"/>
      <w:r w:rsidRPr="009E6429">
        <w:rPr>
          <w:rFonts w:ascii="Book Antiqua" w:eastAsia="宋体" w:hAnsi="Book Antiqua" w:cs="宋体"/>
          <w:color w:val="000000"/>
          <w:kern w:val="0"/>
          <w:sz w:val="24"/>
          <w:szCs w:val="24"/>
          <w:lang w:eastAsia="zh-CN"/>
        </w:rPr>
        <w:t xml:space="preserve"> WI.</w:t>
      </w:r>
      <w:proofErr w:type="gramEnd"/>
      <w:r w:rsidRPr="009E6429">
        <w:rPr>
          <w:rFonts w:ascii="Book Antiqua" w:eastAsia="宋体" w:hAnsi="Book Antiqua" w:cs="宋体"/>
          <w:color w:val="000000"/>
          <w:kern w:val="0"/>
          <w:sz w:val="24"/>
          <w:szCs w:val="24"/>
          <w:lang w:eastAsia="zh-CN"/>
        </w:rPr>
        <w:t xml:space="preserve"> </w:t>
      </w:r>
      <w:proofErr w:type="gramStart"/>
      <w:r w:rsidRPr="009E6429">
        <w:rPr>
          <w:rFonts w:ascii="Book Antiqua" w:eastAsia="宋体" w:hAnsi="Book Antiqua" w:cs="宋体"/>
          <w:color w:val="000000"/>
          <w:kern w:val="0"/>
          <w:sz w:val="24"/>
          <w:szCs w:val="24"/>
          <w:lang w:eastAsia="zh-CN"/>
        </w:rPr>
        <w:t>CD11b(</w:t>
      </w:r>
      <w:proofErr w:type="gramEnd"/>
      <w:r w:rsidRPr="009E6429">
        <w:rPr>
          <w:rFonts w:ascii="Book Antiqua" w:eastAsia="宋体" w:hAnsi="Book Antiqua" w:cs="宋体"/>
          <w:color w:val="000000"/>
          <w:kern w:val="0"/>
          <w:sz w:val="24"/>
          <w:szCs w:val="24"/>
          <w:lang w:eastAsia="zh-CN"/>
        </w:rPr>
        <w:t>+) Gr1(+) bone marrow cells ameliorate liver fibrosis by producing interleukin-10 in mice. </w:t>
      </w:r>
      <w:proofErr w:type="spellStart"/>
      <w:r w:rsidRPr="009E6429">
        <w:rPr>
          <w:rFonts w:ascii="Book Antiqua" w:eastAsia="宋体" w:hAnsi="Book Antiqua" w:cs="宋体"/>
          <w:i/>
          <w:iCs/>
          <w:color w:val="000000"/>
          <w:kern w:val="0"/>
          <w:sz w:val="24"/>
          <w:szCs w:val="24"/>
          <w:lang w:eastAsia="zh-CN"/>
        </w:rPr>
        <w:t>Hepatology</w:t>
      </w:r>
      <w:proofErr w:type="spellEnd"/>
      <w:r w:rsidRPr="009E6429">
        <w:rPr>
          <w:rFonts w:ascii="Book Antiqua" w:eastAsia="宋体" w:hAnsi="Book Antiqua" w:cs="宋体"/>
          <w:color w:val="000000"/>
          <w:kern w:val="0"/>
          <w:sz w:val="24"/>
          <w:szCs w:val="24"/>
          <w:lang w:eastAsia="zh-CN"/>
        </w:rPr>
        <w:t> 2012; </w:t>
      </w:r>
      <w:r w:rsidRPr="009E6429">
        <w:rPr>
          <w:rFonts w:ascii="Book Antiqua" w:eastAsia="宋体" w:hAnsi="Book Antiqua" w:cs="宋体"/>
          <w:b/>
          <w:bCs/>
          <w:color w:val="000000"/>
          <w:kern w:val="0"/>
          <w:sz w:val="24"/>
          <w:szCs w:val="24"/>
          <w:lang w:eastAsia="zh-CN"/>
        </w:rPr>
        <w:t>56</w:t>
      </w:r>
      <w:r w:rsidRPr="009E6429">
        <w:rPr>
          <w:rFonts w:ascii="Book Antiqua" w:eastAsia="宋体" w:hAnsi="Book Antiqua" w:cs="宋体"/>
          <w:color w:val="000000"/>
          <w:kern w:val="0"/>
          <w:sz w:val="24"/>
          <w:szCs w:val="24"/>
          <w:lang w:eastAsia="zh-CN"/>
        </w:rPr>
        <w:t>: 1902-1912 [PMID: 22544759 DOI: 10.1002/hep.25817]</w:t>
      </w:r>
    </w:p>
    <w:p w:rsidR="009E6429" w:rsidRPr="009E6429" w:rsidRDefault="009E6429" w:rsidP="009E6429">
      <w:pPr>
        <w:widowControl/>
        <w:wordWrap/>
        <w:autoSpaceDE/>
        <w:autoSpaceDN/>
        <w:spacing w:line="360" w:lineRule="auto"/>
        <w:rPr>
          <w:rFonts w:ascii="Book Antiqua" w:eastAsia="宋体" w:hAnsi="Book Antiqua" w:cs="宋体"/>
          <w:color w:val="000000"/>
          <w:kern w:val="0"/>
          <w:sz w:val="24"/>
          <w:szCs w:val="24"/>
          <w:lang w:eastAsia="zh-CN"/>
        </w:rPr>
      </w:pPr>
      <w:r w:rsidRPr="009E6429">
        <w:rPr>
          <w:rFonts w:ascii="Book Antiqua" w:eastAsia="宋体" w:hAnsi="Book Antiqua" w:cs="宋体"/>
          <w:color w:val="000000"/>
          <w:kern w:val="0"/>
          <w:sz w:val="24"/>
          <w:szCs w:val="24"/>
          <w:lang w:eastAsia="zh-CN"/>
        </w:rPr>
        <w:lastRenderedPageBreak/>
        <w:t>84 </w:t>
      </w:r>
      <w:proofErr w:type="spellStart"/>
      <w:r w:rsidRPr="009E6429">
        <w:rPr>
          <w:rFonts w:ascii="Book Antiqua" w:eastAsia="宋体" w:hAnsi="Book Antiqua" w:cs="宋体"/>
          <w:b/>
          <w:bCs/>
          <w:color w:val="000000"/>
          <w:kern w:val="0"/>
          <w:sz w:val="24"/>
          <w:szCs w:val="24"/>
          <w:lang w:eastAsia="zh-CN"/>
        </w:rPr>
        <w:t>Fujimiya</w:t>
      </w:r>
      <w:proofErr w:type="spellEnd"/>
      <w:r w:rsidRPr="009E6429">
        <w:rPr>
          <w:rFonts w:ascii="Book Antiqua" w:eastAsia="宋体" w:hAnsi="Book Antiqua" w:cs="宋体"/>
          <w:b/>
          <w:bCs/>
          <w:color w:val="000000"/>
          <w:kern w:val="0"/>
          <w:sz w:val="24"/>
          <w:szCs w:val="24"/>
          <w:lang w:eastAsia="zh-CN"/>
        </w:rPr>
        <w:t xml:space="preserve"> T</w:t>
      </w:r>
      <w:r w:rsidRPr="009E6429">
        <w:rPr>
          <w:rFonts w:ascii="Book Antiqua" w:eastAsia="宋体" w:hAnsi="Book Antiqua" w:cs="宋体"/>
          <w:color w:val="000000"/>
          <w:kern w:val="0"/>
          <w:sz w:val="24"/>
          <w:szCs w:val="24"/>
          <w:lang w:eastAsia="zh-CN"/>
        </w:rPr>
        <w:t xml:space="preserve">, Liu J, Kojima H, </w:t>
      </w:r>
      <w:proofErr w:type="spellStart"/>
      <w:r w:rsidRPr="009E6429">
        <w:rPr>
          <w:rFonts w:ascii="Book Antiqua" w:eastAsia="宋体" w:hAnsi="Book Antiqua" w:cs="宋体"/>
          <w:color w:val="000000"/>
          <w:kern w:val="0"/>
          <w:sz w:val="24"/>
          <w:szCs w:val="24"/>
          <w:lang w:eastAsia="zh-CN"/>
        </w:rPr>
        <w:t>Shirafuji</w:t>
      </w:r>
      <w:proofErr w:type="spellEnd"/>
      <w:r w:rsidRPr="009E6429">
        <w:rPr>
          <w:rFonts w:ascii="Book Antiqua" w:eastAsia="宋体" w:hAnsi="Book Antiqua" w:cs="宋体"/>
          <w:color w:val="000000"/>
          <w:kern w:val="0"/>
          <w:sz w:val="24"/>
          <w:szCs w:val="24"/>
          <w:lang w:eastAsia="zh-CN"/>
        </w:rPr>
        <w:t xml:space="preserve"> S, Kimura H, </w:t>
      </w:r>
      <w:proofErr w:type="spellStart"/>
      <w:r w:rsidRPr="009E6429">
        <w:rPr>
          <w:rFonts w:ascii="Book Antiqua" w:eastAsia="宋体" w:hAnsi="Book Antiqua" w:cs="宋体"/>
          <w:color w:val="000000"/>
          <w:kern w:val="0"/>
          <w:sz w:val="24"/>
          <w:szCs w:val="24"/>
          <w:lang w:eastAsia="zh-CN"/>
        </w:rPr>
        <w:t>Fujimiya</w:t>
      </w:r>
      <w:proofErr w:type="spellEnd"/>
      <w:r w:rsidRPr="009E6429">
        <w:rPr>
          <w:rFonts w:ascii="Book Antiqua" w:eastAsia="宋体" w:hAnsi="Book Antiqua" w:cs="宋体"/>
          <w:color w:val="000000"/>
          <w:kern w:val="0"/>
          <w:sz w:val="24"/>
          <w:szCs w:val="24"/>
          <w:lang w:eastAsia="zh-CN"/>
        </w:rPr>
        <w:t xml:space="preserve"> M. Pathological roles of bone marrow-derived stellate cells in a mouse model of alcohol-induced fatty liver. </w:t>
      </w:r>
      <w:r w:rsidRPr="009E6429">
        <w:rPr>
          <w:rFonts w:ascii="Book Antiqua" w:eastAsia="宋体" w:hAnsi="Book Antiqua" w:cs="宋体"/>
          <w:i/>
          <w:iCs/>
          <w:color w:val="000000"/>
          <w:kern w:val="0"/>
          <w:sz w:val="24"/>
          <w:szCs w:val="24"/>
          <w:lang w:eastAsia="zh-CN"/>
        </w:rPr>
        <w:t xml:space="preserve">Am J </w:t>
      </w:r>
      <w:proofErr w:type="spellStart"/>
      <w:r w:rsidRPr="009E6429">
        <w:rPr>
          <w:rFonts w:ascii="Book Antiqua" w:eastAsia="宋体" w:hAnsi="Book Antiqua" w:cs="宋体"/>
          <w:i/>
          <w:iCs/>
          <w:color w:val="000000"/>
          <w:kern w:val="0"/>
          <w:sz w:val="24"/>
          <w:szCs w:val="24"/>
          <w:lang w:eastAsia="zh-CN"/>
        </w:rPr>
        <w:t>Physiol</w:t>
      </w:r>
      <w:proofErr w:type="spellEnd"/>
      <w:r w:rsidRPr="009E6429">
        <w:rPr>
          <w:rFonts w:ascii="Book Antiqua" w:eastAsia="宋体" w:hAnsi="Book Antiqua" w:cs="宋体"/>
          <w:i/>
          <w:iCs/>
          <w:color w:val="000000"/>
          <w:kern w:val="0"/>
          <w:sz w:val="24"/>
          <w:szCs w:val="24"/>
          <w:lang w:eastAsia="zh-CN"/>
        </w:rPr>
        <w:t xml:space="preserve"> </w:t>
      </w:r>
      <w:proofErr w:type="spellStart"/>
      <w:r w:rsidRPr="009E6429">
        <w:rPr>
          <w:rFonts w:ascii="Book Antiqua" w:eastAsia="宋体" w:hAnsi="Book Antiqua" w:cs="宋体"/>
          <w:i/>
          <w:iCs/>
          <w:color w:val="000000"/>
          <w:kern w:val="0"/>
          <w:sz w:val="24"/>
          <w:szCs w:val="24"/>
          <w:lang w:eastAsia="zh-CN"/>
        </w:rPr>
        <w:t>Gastrointest</w:t>
      </w:r>
      <w:proofErr w:type="spellEnd"/>
      <w:r w:rsidRPr="009E6429">
        <w:rPr>
          <w:rFonts w:ascii="Book Antiqua" w:eastAsia="宋体" w:hAnsi="Book Antiqua" w:cs="宋体"/>
          <w:i/>
          <w:iCs/>
          <w:color w:val="000000"/>
          <w:kern w:val="0"/>
          <w:sz w:val="24"/>
          <w:szCs w:val="24"/>
          <w:lang w:eastAsia="zh-CN"/>
        </w:rPr>
        <w:t xml:space="preserve"> Liver </w:t>
      </w:r>
      <w:proofErr w:type="spellStart"/>
      <w:r w:rsidRPr="009E6429">
        <w:rPr>
          <w:rFonts w:ascii="Book Antiqua" w:eastAsia="宋体" w:hAnsi="Book Antiqua" w:cs="宋体"/>
          <w:i/>
          <w:iCs/>
          <w:color w:val="000000"/>
          <w:kern w:val="0"/>
          <w:sz w:val="24"/>
          <w:szCs w:val="24"/>
          <w:lang w:eastAsia="zh-CN"/>
        </w:rPr>
        <w:t>Physiol</w:t>
      </w:r>
      <w:proofErr w:type="spellEnd"/>
      <w:r w:rsidRPr="009E6429">
        <w:rPr>
          <w:rFonts w:ascii="Book Antiqua" w:eastAsia="宋体" w:hAnsi="Book Antiqua" w:cs="宋体"/>
          <w:color w:val="000000"/>
          <w:kern w:val="0"/>
          <w:sz w:val="24"/>
          <w:szCs w:val="24"/>
          <w:lang w:eastAsia="zh-CN"/>
        </w:rPr>
        <w:t> 2009; </w:t>
      </w:r>
      <w:r w:rsidRPr="009E6429">
        <w:rPr>
          <w:rFonts w:ascii="Book Antiqua" w:eastAsia="宋体" w:hAnsi="Book Antiqua" w:cs="宋体"/>
          <w:b/>
          <w:bCs/>
          <w:color w:val="000000"/>
          <w:kern w:val="0"/>
          <w:sz w:val="24"/>
          <w:szCs w:val="24"/>
          <w:lang w:eastAsia="zh-CN"/>
        </w:rPr>
        <w:t>297</w:t>
      </w:r>
      <w:r w:rsidRPr="009E6429">
        <w:rPr>
          <w:rFonts w:ascii="Book Antiqua" w:eastAsia="宋体" w:hAnsi="Book Antiqua" w:cs="宋体"/>
          <w:color w:val="000000"/>
          <w:kern w:val="0"/>
          <w:sz w:val="24"/>
          <w:szCs w:val="24"/>
          <w:lang w:eastAsia="zh-CN"/>
        </w:rPr>
        <w:t>: G451-G460 [PMID: 19608736 DOI: 10.1152/ajpgi.00055.2009]</w:t>
      </w:r>
    </w:p>
    <w:p w:rsidR="009E6429" w:rsidRPr="009E6429" w:rsidRDefault="009E6429" w:rsidP="009E6429">
      <w:pPr>
        <w:autoSpaceDE/>
        <w:autoSpaceDN/>
        <w:spacing w:line="360" w:lineRule="auto"/>
        <w:jc w:val="right"/>
        <w:rPr>
          <w:rFonts w:ascii="Book Antiqua" w:eastAsia="宋体" w:hAnsi="Book Antiqua"/>
          <w:sz w:val="24"/>
          <w:szCs w:val="24"/>
          <w:lang w:eastAsia="zh-CN"/>
        </w:rPr>
      </w:pPr>
      <w:bookmarkStart w:id="38" w:name="OLE_LINK51"/>
      <w:bookmarkStart w:id="39" w:name="OLE_LINK52"/>
      <w:bookmarkStart w:id="40" w:name="OLE_LINK120"/>
      <w:bookmarkStart w:id="41" w:name="OLE_LINK148"/>
      <w:bookmarkStart w:id="42" w:name="OLE_LINK72"/>
      <w:bookmarkStart w:id="43" w:name="OLE_LINK112"/>
      <w:bookmarkStart w:id="44" w:name="OLE_LINK320"/>
      <w:bookmarkStart w:id="45" w:name="OLE_LINK387"/>
      <w:bookmarkStart w:id="46" w:name="OLE_LINK183"/>
      <w:bookmarkStart w:id="47" w:name="OLE_LINK254"/>
      <w:bookmarkStart w:id="48" w:name="OLE_LINK149"/>
      <w:bookmarkStart w:id="49" w:name="OLE_LINK225"/>
      <w:bookmarkStart w:id="50" w:name="OLE_LINK207"/>
      <w:bookmarkStart w:id="51" w:name="OLE_LINK226"/>
      <w:bookmarkStart w:id="52" w:name="OLE_LINK212"/>
      <w:bookmarkStart w:id="53" w:name="OLE_LINK250"/>
      <w:bookmarkStart w:id="54" w:name="OLE_LINK281"/>
      <w:bookmarkStart w:id="55" w:name="OLE_LINK282"/>
      <w:bookmarkStart w:id="56" w:name="OLE_LINK313"/>
      <w:bookmarkStart w:id="57" w:name="OLE_LINK304"/>
      <w:bookmarkStart w:id="58" w:name="OLE_LINK321"/>
      <w:bookmarkStart w:id="59" w:name="OLE_LINK385"/>
      <w:bookmarkStart w:id="60" w:name="OLE_LINK400"/>
      <w:bookmarkStart w:id="61" w:name="OLE_LINK346"/>
      <w:bookmarkStart w:id="62" w:name="OLE_LINK371"/>
      <w:bookmarkStart w:id="63" w:name="OLE_LINK334"/>
      <w:bookmarkStart w:id="64" w:name="OLE_LINK1830"/>
      <w:bookmarkStart w:id="65" w:name="OLE_LINK457"/>
      <w:bookmarkStart w:id="66" w:name="OLE_LINK288"/>
      <w:bookmarkStart w:id="67" w:name="OLE_LINK384"/>
      <w:bookmarkStart w:id="68" w:name="OLE_LINK379"/>
      <w:bookmarkStart w:id="69" w:name="OLE_LINK303"/>
      <w:bookmarkStart w:id="70" w:name="OLE_LINK450"/>
      <w:bookmarkStart w:id="71" w:name="OLE_LINK489"/>
      <w:bookmarkStart w:id="72" w:name="OLE_LINK535"/>
      <w:bookmarkStart w:id="73" w:name="OLE_LINK648"/>
      <w:bookmarkStart w:id="74" w:name="OLE_LINK686"/>
      <w:bookmarkStart w:id="75" w:name="OLE_LINK471"/>
      <w:bookmarkStart w:id="76" w:name="OLE_LINK462"/>
      <w:bookmarkStart w:id="77" w:name="OLE_LINK519"/>
      <w:bookmarkStart w:id="78" w:name="OLE_LINK575"/>
      <w:bookmarkStart w:id="79" w:name="OLE_LINK491"/>
      <w:bookmarkStart w:id="80" w:name="OLE_LINK532"/>
      <w:bookmarkStart w:id="81" w:name="OLE_LINK572"/>
      <w:bookmarkStart w:id="82" w:name="OLE_LINK574"/>
      <w:bookmarkStart w:id="83" w:name="OLE_LINK480"/>
      <w:bookmarkStart w:id="84" w:name="OLE_LINK567"/>
      <w:bookmarkStart w:id="85" w:name="OLE_LINK2700"/>
      <w:bookmarkStart w:id="86" w:name="OLE_LINK581"/>
      <w:bookmarkStart w:id="87" w:name="OLE_LINK639"/>
      <w:bookmarkStart w:id="88" w:name="OLE_LINK688"/>
      <w:bookmarkStart w:id="89" w:name="OLE_LINK722"/>
      <w:bookmarkStart w:id="90" w:name="OLE_LINK542"/>
      <w:bookmarkStart w:id="91" w:name="OLE_LINK589"/>
      <w:bookmarkStart w:id="92" w:name="OLE_LINK582"/>
      <w:bookmarkStart w:id="93" w:name="OLE_LINK640"/>
      <w:bookmarkStart w:id="94" w:name="OLE_LINK714"/>
      <w:bookmarkStart w:id="95" w:name="OLE_LINK593"/>
      <w:bookmarkStart w:id="96" w:name="OLE_LINK716"/>
      <w:bookmarkStart w:id="97" w:name="OLE_LINK770"/>
      <w:bookmarkStart w:id="98" w:name="OLE_LINK801"/>
      <w:bookmarkStart w:id="99" w:name="OLE_LINK660"/>
      <w:bookmarkStart w:id="100" w:name="OLE_LINK781"/>
      <w:bookmarkStart w:id="101" w:name="OLE_LINK833"/>
      <w:bookmarkStart w:id="102" w:name="OLE_LINK642"/>
      <w:bookmarkStart w:id="103" w:name="OLE_LINK700"/>
      <w:bookmarkStart w:id="104" w:name="OLE_LINK792"/>
      <w:bookmarkStart w:id="105" w:name="OLE_LINK2882"/>
      <w:bookmarkStart w:id="106" w:name="OLE_LINK836"/>
      <w:bookmarkStart w:id="107" w:name="OLE_LINK889"/>
      <w:bookmarkStart w:id="108" w:name="OLE_LINK782"/>
      <w:bookmarkStart w:id="109" w:name="OLE_LINK826"/>
      <w:bookmarkStart w:id="110" w:name="OLE_LINK865"/>
      <w:bookmarkStart w:id="111" w:name="OLE_LINK856"/>
      <w:bookmarkStart w:id="112" w:name="OLE_LINK908"/>
      <w:bookmarkStart w:id="113" w:name="OLE_LINK980"/>
      <w:bookmarkStart w:id="114" w:name="OLE_LINK1018"/>
      <w:bookmarkStart w:id="115" w:name="OLE_LINK1049"/>
      <w:bookmarkStart w:id="116" w:name="OLE_LINK1076"/>
      <w:bookmarkStart w:id="117" w:name="OLE_LINK1106"/>
      <w:bookmarkStart w:id="118" w:name="OLE_LINK891"/>
      <w:bookmarkStart w:id="119" w:name="OLE_LINK943"/>
      <w:bookmarkStart w:id="120" w:name="OLE_LINK981"/>
      <w:bookmarkStart w:id="121" w:name="OLE_LINK1030"/>
      <w:bookmarkStart w:id="122" w:name="OLE_LINK847"/>
      <w:bookmarkStart w:id="123" w:name="OLE_LINK909"/>
      <w:bookmarkStart w:id="124" w:name="OLE_LINK906"/>
      <w:bookmarkStart w:id="125" w:name="OLE_LINK992"/>
      <w:bookmarkStart w:id="126" w:name="OLE_LINK993"/>
      <w:bookmarkStart w:id="127" w:name="OLE_LINK1052"/>
      <w:bookmarkStart w:id="128" w:name="OLE_LINK946"/>
      <w:bookmarkStart w:id="129" w:name="OLE_LINK911"/>
      <w:bookmarkStart w:id="130" w:name="OLE_LINK930"/>
      <w:bookmarkStart w:id="131" w:name="OLE_LINK1059"/>
      <w:bookmarkStart w:id="132" w:name="OLE_LINK1174"/>
      <w:bookmarkStart w:id="133" w:name="OLE_LINK1137"/>
      <w:bookmarkStart w:id="134" w:name="OLE_LINK1167"/>
      <w:bookmarkStart w:id="135" w:name="OLE_LINK1200"/>
      <w:bookmarkStart w:id="136" w:name="OLE_LINK1241"/>
      <w:bookmarkStart w:id="137" w:name="OLE_LINK1288"/>
      <w:bookmarkStart w:id="138" w:name="OLE_LINK1056"/>
      <w:bookmarkStart w:id="139" w:name="OLE_LINK1158"/>
      <w:bookmarkStart w:id="140" w:name="OLE_LINK1175"/>
      <w:bookmarkStart w:id="141" w:name="OLE_LINK1074"/>
      <w:bookmarkStart w:id="142" w:name="OLE_LINK1169"/>
      <w:r w:rsidRPr="009E6429">
        <w:rPr>
          <w:rFonts w:ascii="Book Antiqua" w:eastAsia="宋体" w:hAnsi="Book Antiqua"/>
          <w:b/>
          <w:bCs/>
          <w:sz w:val="24"/>
          <w:szCs w:val="24"/>
          <w:lang w:eastAsia="zh-CN"/>
        </w:rPr>
        <w:t>P-Reviewer:</w:t>
      </w:r>
      <w:r w:rsidRPr="009E6429">
        <w:rPr>
          <w:rFonts w:ascii="Book Antiqua" w:eastAsia="宋体" w:hAnsi="Book Antiqua" w:hint="eastAsia"/>
          <w:b/>
          <w:bCs/>
          <w:sz w:val="24"/>
          <w:szCs w:val="24"/>
          <w:lang w:eastAsia="zh-CN"/>
        </w:rPr>
        <w:t xml:space="preserve"> </w:t>
      </w:r>
      <w:r w:rsidRPr="009E6429">
        <w:rPr>
          <w:rFonts w:ascii="Book Antiqua" w:eastAsia="宋体" w:hAnsi="Book Antiqua"/>
          <w:bCs/>
          <w:sz w:val="24"/>
          <w:szCs w:val="24"/>
          <w:lang w:eastAsia="zh-CN"/>
        </w:rPr>
        <w:t>Han</w:t>
      </w:r>
      <w:r w:rsidRPr="009E6429">
        <w:rPr>
          <w:rFonts w:ascii="Book Antiqua" w:eastAsia="宋体" w:hAnsi="Book Antiqua" w:hint="eastAsia"/>
          <w:bCs/>
          <w:sz w:val="24"/>
          <w:szCs w:val="24"/>
          <w:lang w:eastAsia="zh-CN"/>
        </w:rPr>
        <w:t xml:space="preserve"> </w:t>
      </w:r>
      <w:r w:rsidRPr="009E6429">
        <w:rPr>
          <w:rFonts w:ascii="Book Antiqua" w:eastAsia="宋体" w:hAnsi="Book Antiqua"/>
          <w:bCs/>
          <w:sz w:val="24"/>
          <w:szCs w:val="24"/>
          <w:lang w:eastAsia="zh-CN"/>
        </w:rPr>
        <w:t>JL</w:t>
      </w:r>
      <w:r w:rsidRPr="009E6429">
        <w:rPr>
          <w:rFonts w:ascii="Book Antiqua" w:eastAsia="宋体" w:hAnsi="Book Antiqua" w:hint="eastAsia"/>
          <w:bCs/>
          <w:sz w:val="24"/>
          <w:szCs w:val="24"/>
          <w:lang w:eastAsia="zh-CN"/>
        </w:rPr>
        <w:t xml:space="preserve">, </w:t>
      </w:r>
      <w:r w:rsidRPr="009E6429">
        <w:rPr>
          <w:rFonts w:ascii="Book Antiqua" w:eastAsia="宋体" w:hAnsi="Book Antiqua"/>
          <w:bCs/>
          <w:sz w:val="24"/>
          <w:szCs w:val="24"/>
          <w:lang w:eastAsia="zh-CN"/>
        </w:rPr>
        <w:t>Seth</w:t>
      </w:r>
      <w:r w:rsidRPr="009E6429">
        <w:rPr>
          <w:rFonts w:ascii="Book Antiqua" w:eastAsia="宋体" w:hAnsi="Book Antiqua" w:hint="eastAsia"/>
          <w:bCs/>
          <w:sz w:val="24"/>
          <w:szCs w:val="24"/>
          <w:lang w:eastAsia="zh-CN"/>
        </w:rPr>
        <w:t xml:space="preserve"> </w:t>
      </w:r>
      <w:r w:rsidRPr="009E6429">
        <w:rPr>
          <w:rFonts w:ascii="Book Antiqua" w:eastAsia="宋体" w:hAnsi="Book Antiqua"/>
          <w:bCs/>
          <w:sz w:val="24"/>
          <w:szCs w:val="24"/>
          <w:lang w:eastAsia="zh-CN"/>
        </w:rPr>
        <w:t>D</w:t>
      </w:r>
      <w:r w:rsidRPr="009E6429">
        <w:rPr>
          <w:rFonts w:ascii="Book Antiqua" w:eastAsia="宋体" w:hAnsi="Book Antiqua" w:hint="eastAsia"/>
          <w:b/>
          <w:bCs/>
          <w:sz w:val="24"/>
          <w:szCs w:val="24"/>
          <w:lang w:eastAsia="zh-CN"/>
        </w:rPr>
        <w:t xml:space="preserve"> </w:t>
      </w:r>
      <w:r w:rsidRPr="009E6429">
        <w:rPr>
          <w:rFonts w:ascii="Book Antiqua" w:eastAsia="宋体" w:hAnsi="Book Antiqua"/>
          <w:b/>
          <w:bCs/>
          <w:sz w:val="24"/>
          <w:szCs w:val="24"/>
          <w:lang w:eastAsia="zh-CN"/>
        </w:rPr>
        <w:t>S-Editor:</w:t>
      </w:r>
      <w:r w:rsidRPr="009E6429">
        <w:rPr>
          <w:rFonts w:ascii="Book Antiqua" w:eastAsia="宋体" w:hAnsi="Book Antiqua" w:hint="eastAsia"/>
          <w:sz w:val="24"/>
          <w:szCs w:val="24"/>
          <w:lang w:eastAsia="zh-CN"/>
        </w:rPr>
        <w:t xml:space="preserve"> Gong ZM</w:t>
      </w:r>
    </w:p>
    <w:p w:rsidR="009E6429" w:rsidRPr="009E6429" w:rsidRDefault="009E6429" w:rsidP="009E6429">
      <w:pPr>
        <w:wordWrap/>
        <w:autoSpaceDE/>
        <w:autoSpaceDN/>
        <w:spacing w:line="360" w:lineRule="auto"/>
        <w:jc w:val="right"/>
        <w:rPr>
          <w:rFonts w:ascii="Book Antiqua" w:eastAsia="宋体" w:hAnsi="Book Antiqua"/>
          <w:sz w:val="24"/>
          <w:szCs w:val="24"/>
          <w:lang w:eastAsia="zh-CN"/>
        </w:rPr>
      </w:pPr>
      <w:r w:rsidRPr="009E6429">
        <w:rPr>
          <w:rFonts w:ascii="Book Antiqua" w:eastAsia="宋体" w:hAnsi="Book Antiqua"/>
          <w:b/>
          <w:bCs/>
          <w:sz w:val="24"/>
          <w:szCs w:val="24"/>
          <w:lang w:eastAsia="zh-CN"/>
        </w:rPr>
        <w:t>L-Editor:</w:t>
      </w:r>
      <w:r w:rsidRPr="009E6429">
        <w:rPr>
          <w:rFonts w:ascii="Book Antiqua" w:eastAsia="宋体" w:hAnsi="Book Antiqua"/>
          <w:sz w:val="24"/>
          <w:szCs w:val="24"/>
          <w:lang w:eastAsia="zh-CN"/>
        </w:rPr>
        <w:t xml:space="preserve"> </w:t>
      </w:r>
      <w:r w:rsidRPr="009E6429">
        <w:rPr>
          <w:rFonts w:ascii="Book Antiqua" w:eastAsia="宋体" w:hAnsi="Book Antiqua"/>
          <w:b/>
          <w:bCs/>
          <w:sz w:val="24"/>
          <w:szCs w:val="24"/>
          <w:lang w:eastAsia="zh-CN"/>
        </w:rPr>
        <w:t>E-Editor:</w:t>
      </w:r>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rsidR="00703A53" w:rsidRPr="00703A53" w:rsidRDefault="00703A53" w:rsidP="00703A53">
      <w:pPr>
        <w:widowControl/>
        <w:wordWrap/>
        <w:autoSpaceDE/>
        <w:autoSpaceDN/>
        <w:spacing w:after="200" w:line="276" w:lineRule="auto"/>
        <w:rPr>
          <w:rFonts w:eastAsia="宋体"/>
          <w:lang w:eastAsia="zh-CN"/>
        </w:rPr>
      </w:pPr>
      <w:r>
        <w:br w:type="page"/>
      </w:r>
    </w:p>
    <w:p w:rsidR="00703A53" w:rsidRPr="0072133B" w:rsidRDefault="00703A53" w:rsidP="00703A53">
      <w:pPr>
        <w:spacing w:line="360" w:lineRule="auto"/>
        <w:rPr>
          <w:rFonts w:ascii="Book Antiqua" w:hAnsi="Book Antiqua"/>
          <w:b/>
          <w:i/>
          <w:color w:val="FF0000"/>
          <w:sz w:val="24"/>
          <w:szCs w:val="24"/>
        </w:rPr>
      </w:pPr>
      <w:r>
        <w:rPr>
          <w:rFonts w:ascii="Book Antiqua" w:hAnsi="Book Antiqua"/>
          <w:b/>
          <w:i/>
          <w:noProof/>
          <w:color w:val="FF0000"/>
          <w:sz w:val="24"/>
          <w:szCs w:val="24"/>
          <w:lang w:eastAsia="zh-CN"/>
        </w:rPr>
        <w:lastRenderedPageBreak/>
        <w:drawing>
          <wp:inline distT="0" distB="0" distL="0" distR="0">
            <wp:extent cx="5731510" cy="2771363"/>
            <wp:effectExtent l="0" t="0" r="2540" b="0"/>
            <wp:docPr id="1" name="图片 1" descr="D:\WJG\编稿\WJG加工厂\2015-11-24\20946-Topic Highlights-OK\Fig1 without legen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JG\编稿\WJG加工厂\2015-11-24\20946-Topic Highlights-OK\Fig1 without legend.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771363"/>
                    </a:xfrm>
                    <a:prstGeom prst="rect">
                      <a:avLst/>
                    </a:prstGeom>
                    <a:noFill/>
                    <a:ln>
                      <a:noFill/>
                    </a:ln>
                  </pic:spPr>
                </pic:pic>
              </a:graphicData>
            </a:graphic>
          </wp:inline>
        </w:drawing>
      </w:r>
    </w:p>
    <w:p w:rsidR="00703A53" w:rsidRPr="00703A53" w:rsidRDefault="00703A53" w:rsidP="00703A53">
      <w:pPr>
        <w:wordWrap/>
        <w:spacing w:line="360" w:lineRule="auto"/>
        <w:rPr>
          <w:rFonts w:ascii="Book Antiqua" w:eastAsia="宋体" w:hAnsi="Book Antiqua"/>
          <w:sz w:val="24"/>
          <w:szCs w:val="24"/>
          <w:lang w:eastAsia="zh-CN"/>
        </w:rPr>
      </w:pPr>
      <w:r w:rsidRPr="00190274">
        <w:rPr>
          <w:rFonts w:ascii="Book Antiqua" w:hAnsi="Book Antiqua"/>
          <w:b/>
          <w:bCs/>
          <w:sz w:val="24"/>
          <w:szCs w:val="24"/>
        </w:rPr>
        <w:t>Figure 1</w:t>
      </w:r>
      <w:r w:rsidR="004C59DC">
        <w:rPr>
          <w:rFonts w:ascii="Book Antiqua" w:eastAsia="宋体" w:hAnsi="Book Antiqua" w:hint="eastAsia"/>
          <w:b/>
          <w:bCs/>
          <w:sz w:val="24"/>
          <w:szCs w:val="24"/>
          <w:lang w:eastAsia="zh-CN"/>
        </w:rPr>
        <w:t xml:space="preserve"> </w:t>
      </w:r>
      <w:r w:rsidRPr="00190274">
        <w:rPr>
          <w:rFonts w:ascii="Book Antiqua" w:hAnsi="Book Antiqua"/>
          <w:b/>
          <w:bCs/>
          <w:sz w:val="24"/>
          <w:szCs w:val="24"/>
        </w:rPr>
        <w:t>Chronic</w:t>
      </w:r>
      <w:r w:rsidR="004C59DC">
        <w:rPr>
          <w:rFonts w:ascii="Book Antiqua" w:eastAsia="宋体" w:hAnsi="Book Antiqua" w:hint="eastAsia"/>
          <w:b/>
          <w:bCs/>
          <w:sz w:val="24"/>
          <w:szCs w:val="24"/>
          <w:lang w:eastAsia="zh-CN"/>
        </w:rPr>
        <w:t xml:space="preserve"> </w:t>
      </w:r>
      <w:r w:rsidRPr="00190274">
        <w:rPr>
          <w:rFonts w:ascii="Book Antiqua" w:hAnsi="Book Antiqua"/>
          <w:b/>
          <w:bCs/>
          <w:sz w:val="24"/>
          <w:szCs w:val="24"/>
        </w:rPr>
        <w:t xml:space="preserve">ethanol consumption increases CYP2E1 expression in hepatocytes and apoptosis of activated </w:t>
      </w:r>
      <w:r w:rsidRPr="00190274">
        <w:rPr>
          <w:rFonts w:ascii="Book Antiqua" w:hAnsi="Book Antiqua"/>
          <w:b/>
          <w:sz w:val="24"/>
          <w:szCs w:val="24"/>
        </w:rPr>
        <w:t>hepatic stellate cells</w:t>
      </w:r>
      <w:r w:rsidRPr="00190274">
        <w:rPr>
          <w:rFonts w:ascii="Book Antiqua" w:hAnsi="Book Antiqua"/>
          <w:b/>
          <w:bCs/>
          <w:sz w:val="24"/>
          <w:szCs w:val="24"/>
        </w:rPr>
        <w:t>.</w:t>
      </w:r>
      <w:r w:rsidR="004C59DC">
        <w:rPr>
          <w:rFonts w:ascii="Book Antiqua" w:eastAsia="宋体" w:hAnsi="Book Antiqua" w:hint="eastAsia"/>
          <w:b/>
          <w:bCs/>
          <w:sz w:val="24"/>
          <w:szCs w:val="24"/>
          <w:lang w:eastAsia="zh-CN"/>
        </w:rPr>
        <w:t xml:space="preserve"> </w:t>
      </w:r>
      <w:r w:rsidRPr="00E05C91">
        <w:rPr>
          <w:rFonts w:ascii="Book Antiqua" w:hAnsi="Book Antiqua"/>
          <w:sz w:val="24"/>
          <w:szCs w:val="24"/>
        </w:rPr>
        <w:t>Mice were fed with 5% liquid ethanol (</w:t>
      </w:r>
      <w:proofErr w:type="spellStart"/>
      <w:r w:rsidRPr="00E05C91">
        <w:rPr>
          <w:rFonts w:ascii="Book Antiqua" w:hAnsi="Book Antiqua"/>
          <w:sz w:val="24"/>
          <w:szCs w:val="24"/>
        </w:rPr>
        <w:t>EtOH</w:t>
      </w:r>
      <w:proofErr w:type="spellEnd"/>
      <w:r w:rsidRPr="00E05C91">
        <w:rPr>
          <w:rFonts w:ascii="Book Antiqua" w:hAnsi="Book Antiqua"/>
          <w:sz w:val="24"/>
          <w:szCs w:val="24"/>
        </w:rPr>
        <w:t xml:space="preserve">) or </w:t>
      </w:r>
      <w:proofErr w:type="spellStart"/>
      <w:r w:rsidRPr="00E05C91">
        <w:rPr>
          <w:rFonts w:ascii="Book Antiqua" w:hAnsi="Book Antiqua"/>
          <w:sz w:val="24"/>
          <w:szCs w:val="24"/>
        </w:rPr>
        <w:t>isocaloric</w:t>
      </w:r>
      <w:proofErr w:type="spellEnd"/>
      <w:r w:rsidRPr="00E05C91">
        <w:rPr>
          <w:rFonts w:ascii="Book Antiqua" w:hAnsi="Book Antiqua"/>
          <w:sz w:val="24"/>
          <w:szCs w:val="24"/>
        </w:rPr>
        <w:t xml:space="preserve"> c</w:t>
      </w:r>
      <w:r>
        <w:rPr>
          <w:rFonts w:ascii="Book Antiqua" w:hAnsi="Book Antiqua"/>
          <w:sz w:val="24"/>
          <w:szCs w:val="24"/>
        </w:rPr>
        <w:t>ontrol (Pair-fed) diet for 8 wk</w:t>
      </w:r>
      <w:r w:rsidRPr="00E05C91">
        <w:rPr>
          <w:rFonts w:ascii="Book Antiqua" w:hAnsi="Book Antiqua"/>
          <w:sz w:val="24"/>
          <w:szCs w:val="24"/>
        </w:rPr>
        <w:t xml:space="preserve">. </w:t>
      </w:r>
      <w:r>
        <w:rPr>
          <w:rFonts w:ascii="Book Antiqua" w:hAnsi="Book Antiqua"/>
          <w:sz w:val="24"/>
          <w:szCs w:val="24"/>
        </w:rPr>
        <w:t>A</w:t>
      </w:r>
      <w:r>
        <w:rPr>
          <w:rFonts w:ascii="Book Antiqua" w:eastAsia="宋体" w:hAnsi="Book Antiqua" w:hint="eastAsia"/>
          <w:sz w:val="24"/>
          <w:szCs w:val="24"/>
          <w:lang w:eastAsia="zh-CN"/>
        </w:rPr>
        <w:t>:</w:t>
      </w:r>
      <w:r w:rsidRPr="00E05C91">
        <w:rPr>
          <w:rFonts w:ascii="Book Antiqua" w:hAnsi="Book Antiqua"/>
          <w:sz w:val="24"/>
          <w:szCs w:val="24"/>
        </w:rPr>
        <w:t xml:space="preserve"> Liver tissues were stained with antibodies of CYP2E1 and </w:t>
      </w:r>
      <w:r w:rsidRPr="00E05C91">
        <w:rPr>
          <w:rFonts w:ascii="Book Antiqua" w:hAnsi="Book Antiqua"/>
          <w:sz w:val="24"/>
          <w:szCs w:val="24"/>
          <w:lang w:val="el-GR"/>
        </w:rPr>
        <w:t>α</w:t>
      </w:r>
      <w:r w:rsidRPr="00E05C91">
        <w:rPr>
          <w:rFonts w:ascii="Book Antiqua" w:hAnsi="Book Antiqua"/>
          <w:sz w:val="24"/>
          <w:szCs w:val="24"/>
        </w:rPr>
        <w:t>-smooth muscle actin (</w:t>
      </w:r>
      <w:r w:rsidRPr="00E05C91">
        <w:rPr>
          <w:rFonts w:ascii="Book Antiqua" w:hAnsi="Book Antiqua"/>
          <w:sz w:val="24"/>
          <w:szCs w:val="24"/>
          <w:lang w:val="el-GR"/>
        </w:rPr>
        <w:t>α</w:t>
      </w:r>
      <w:r w:rsidRPr="00E05C91">
        <w:rPr>
          <w:rFonts w:ascii="Book Antiqua" w:hAnsi="Book Antiqua"/>
          <w:sz w:val="24"/>
          <w:szCs w:val="24"/>
        </w:rPr>
        <w:t xml:space="preserve">-SMA). </w:t>
      </w:r>
      <w:r w:rsidRPr="00703A53">
        <w:rPr>
          <w:rFonts w:ascii="Book Antiqua" w:hAnsi="Book Antiqua"/>
          <w:caps/>
          <w:sz w:val="24"/>
          <w:szCs w:val="24"/>
        </w:rPr>
        <w:t>h</w:t>
      </w:r>
      <w:r w:rsidRPr="00E05C91">
        <w:rPr>
          <w:rFonts w:ascii="Book Antiqua" w:hAnsi="Book Antiqua"/>
          <w:sz w:val="24"/>
          <w:szCs w:val="24"/>
        </w:rPr>
        <w:t>epatic stellate cells</w:t>
      </w:r>
      <w:r>
        <w:rPr>
          <w:rFonts w:ascii="Book Antiqua" w:eastAsia="宋体" w:hAnsi="Book Antiqua" w:hint="eastAsia"/>
          <w:sz w:val="24"/>
          <w:szCs w:val="24"/>
          <w:lang w:eastAsia="zh-CN"/>
        </w:rPr>
        <w:t xml:space="preserve"> (HSCs)</w:t>
      </w:r>
      <w:r w:rsidRPr="00E05C91">
        <w:rPr>
          <w:rFonts w:ascii="Book Antiqua" w:hAnsi="Book Antiqua"/>
          <w:sz w:val="24"/>
          <w:szCs w:val="24"/>
        </w:rPr>
        <w:t xml:space="preserve"> were freshly isolated from </w:t>
      </w:r>
      <w:r>
        <w:rPr>
          <w:rFonts w:ascii="Book Antiqua" w:hAnsi="Book Antiqua"/>
          <w:sz w:val="24"/>
          <w:szCs w:val="24"/>
        </w:rPr>
        <w:t>pair-fed and ethanol-fed mice. B</w:t>
      </w:r>
      <w:r>
        <w:rPr>
          <w:rFonts w:ascii="Book Antiqua" w:eastAsia="宋体" w:hAnsi="Book Antiqua" w:hint="eastAsia"/>
          <w:sz w:val="24"/>
          <w:szCs w:val="24"/>
          <w:lang w:eastAsia="zh-CN"/>
        </w:rPr>
        <w:t>:</w:t>
      </w:r>
      <w:r w:rsidRPr="00E05C91">
        <w:rPr>
          <w:rFonts w:ascii="Book Antiqua" w:hAnsi="Book Antiqua"/>
          <w:sz w:val="24"/>
          <w:szCs w:val="24"/>
        </w:rPr>
        <w:t xml:space="preserve"> Liver tissues were stained with TUNEL and apoptotic bodies of non-parenchymal cells were counted. PT: </w:t>
      </w:r>
      <w:r w:rsidRPr="00703A53">
        <w:rPr>
          <w:rFonts w:ascii="Book Antiqua" w:hAnsi="Book Antiqua"/>
          <w:caps/>
          <w:sz w:val="24"/>
          <w:szCs w:val="24"/>
        </w:rPr>
        <w:t>p</w:t>
      </w:r>
      <w:r w:rsidRPr="00E05C91">
        <w:rPr>
          <w:rFonts w:ascii="Book Antiqua" w:hAnsi="Book Antiqua"/>
          <w:sz w:val="24"/>
          <w:szCs w:val="24"/>
        </w:rPr>
        <w:t>ortal t</w:t>
      </w:r>
      <w:r>
        <w:rPr>
          <w:rFonts w:ascii="Book Antiqua" w:hAnsi="Book Antiqua"/>
          <w:sz w:val="24"/>
          <w:szCs w:val="24"/>
        </w:rPr>
        <w:t xml:space="preserve">riad; N: </w:t>
      </w:r>
      <w:r w:rsidRPr="00703A53">
        <w:rPr>
          <w:rFonts w:ascii="Book Antiqua" w:hAnsi="Book Antiqua"/>
          <w:caps/>
          <w:sz w:val="24"/>
          <w:szCs w:val="24"/>
        </w:rPr>
        <w:t>n</w:t>
      </w:r>
      <w:r>
        <w:rPr>
          <w:rFonts w:ascii="Book Antiqua" w:hAnsi="Book Antiqua"/>
          <w:sz w:val="24"/>
          <w:szCs w:val="24"/>
        </w:rPr>
        <w:t>ucleus of hepatocyte.</w:t>
      </w:r>
    </w:p>
    <w:p w:rsidR="00703A53" w:rsidRDefault="00703A53">
      <w:pPr>
        <w:widowControl/>
        <w:wordWrap/>
        <w:autoSpaceDE/>
        <w:autoSpaceDN/>
        <w:spacing w:after="200" w:line="276" w:lineRule="auto"/>
        <w:rPr>
          <w:rFonts w:ascii="Book Antiqua" w:hAnsi="Book Antiqua"/>
          <w:sz w:val="24"/>
          <w:szCs w:val="24"/>
        </w:rPr>
      </w:pPr>
      <w:r>
        <w:rPr>
          <w:rFonts w:ascii="Book Antiqua" w:hAnsi="Book Antiqua"/>
          <w:sz w:val="24"/>
          <w:szCs w:val="24"/>
        </w:rPr>
        <w:br w:type="page"/>
      </w:r>
    </w:p>
    <w:p w:rsidR="00703A53" w:rsidRPr="00E05C91" w:rsidRDefault="00190274" w:rsidP="00703A53">
      <w:pPr>
        <w:spacing w:line="360" w:lineRule="auto"/>
        <w:rPr>
          <w:rFonts w:ascii="Book Antiqua" w:hAnsi="Book Antiqua"/>
          <w:sz w:val="24"/>
          <w:szCs w:val="24"/>
        </w:rPr>
      </w:pPr>
      <w:r>
        <w:rPr>
          <w:rFonts w:ascii="Book Antiqua" w:hAnsi="Book Antiqua"/>
          <w:b/>
          <w:i/>
          <w:noProof/>
          <w:color w:val="FF0000"/>
          <w:sz w:val="24"/>
          <w:szCs w:val="24"/>
          <w:lang w:eastAsia="zh-CN"/>
        </w:rPr>
        <w:lastRenderedPageBreak/>
        <w:drawing>
          <wp:inline distT="0" distB="0" distL="0" distR="0">
            <wp:extent cx="5731510" cy="1751898"/>
            <wp:effectExtent l="0" t="0" r="2540" b="1270"/>
            <wp:docPr id="2" name="图片 2" descr="D:\WJG\编稿\WJG加工厂\2015-11-24\20946-Topic Highlights-OK\Fig2 without legen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JG\编稿\WJG加工厂\2015-11-24\20946-Topic Highlights-OK\Fig2 without legend.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1751898"/>
                    </a:xfrm>
                    <a:prstGeom prst="rect">
                      <a:avLst/>
                    </a:prstGeom>
                    <a:noFill/>
                    <a:ln>
                      <a:noFill/>
                    </a:ln>
                  </pic:spPr>
                </pic:pic>
              </a:graphicData>
            </a:graphic>
          </wp:inline>
        </w:drawing>
      </w:r>
    </w:p>
    <w:p w:rsidR="00703A53" w:rsidRDefault="00190274" w:rsidP="00703A53">
      <w:pPr>
        <w:spacing w:line="360" w:lineRule="auto"/>
        <w:rPr>
          <w:rFonts w:ascii="Book Antiqua" w:hAnsi="Book Antiqua"/>
          <w:bCs/>
          <w:sz w:val="24"/>
          <w:szCs w:val="24"/>
        </w:rPr>
      </w:pPr>
      <w:r w:rsidRPr="00190274">
        <w:rPr>
          <w:rFonts w:ascii="Book Antiqua" w:hAnsi="Book Antiqua"/>
          <w:b/>
          <w:bCs/>
          <w:sz w:val="24"/>
          <w:szCs w:val="24"/>
        </w:rPr>
        <w:t>Figure 2</w:t>
      </w:r>
      <w:r w:rsidR="00703A53" w:rsidRPr="00190274">
        <w:rPr>
          <w:rFonts w:ascii="Book Antiqua" w:hAnsi="Book Antiqua"/>
          <w:b/>
          <w:bCs/>
          <w:sz w:val="24"/>
          <w:szCs w:val="24"/>
        </w:rPr>
        <w:t xml:space="preserve"> Freshly isolated </w:t>
      </w:r>
      <w:r w:rsidRPr="00190274">
        <w:rPr>
          <w:rFonts w:ascii="Book Antiqua" w:hAnsi="Book Antiqua"/>
          <w:b/>
          <w:bCs/>
          <w:sz w:val="24"/>
          <w:szCs w:val="24"/>
        </w:rPr>
        <w:t>hepatic stellate cells</w:t>
      </w:r>
      <w:r w:rsidR="00703A53" w:rsidRPr="00190274">
        <w:rPr>
          <w:rFonts w:ascii="Book Antiqua" w:hAnsi="Book Antiqua"/>
          <w:b/>
          <w:bCs/>
          <w:sz w:val="24"/>
          <w:szCs w:val="24"/>
        </w:rPr>
        <w:t xml:space="preserve"> from </w:t>
      </w:r>
      <w:r w:rsidRPr="00190274">
        <w:rPr>
          <w:rFonts w:ascii="Book Antiqua" w:hAnsi="Book Antiqua"/>
          <w:b/>
          <w:sz w:val="24"/>
          <w:szCs w:val="24"/>
        </w:rPr>
        <w:t>liquid ethanol</w:t>
      </w:r>
      <w:r w:rsidR="00703A53" w:rsidRPr="00190274">
        <w:rPr>
          <w:rFonts w:ascii="Book Antiqua" w:hAnsi="Book Antiqua"/>
          <w:b/>
          <w:bCs/>
          <w:sz w:val="24"/>
          <w:szCs w:val="24"/>
        </w:rPr>
        <w:t xml:space="preserve">-fed mice were susceptible to </w:t>
      </w:r>
      <w:r w:rsidRPr="00190274">
        <w:rPr>
          <w:rFonts w:ascii="Book Antiqua" w:hAnsi="Book Antiqua"/>
          <w:b/>
          <w:sz w:val="24"/>
          <w:szCs w:val="24"/>
        </w:rPr>
        <w:t>natural killer</w:t>
      </w:r>
      <w:r w:rsidR="00703A53" w:rsidRPr="00190274">
        <w:rPr>
          <w:rFonts w:ascii="Book Antiqua" w:hAnsi="Book Antiqua"/>
          <w:b/>
          <w:bCs/>
          <w:sz w:val="24"/>
          <w:szCs w:val="24"/>
        </w:rPr>
        <w:t xml:space="preserve"> cell killing.</w:t>
      </w:r>
      <w:r w:rsidR="00703A53" w:rsidRPr="00E05C91">
        <w:rPr>
          <w:rFonts w:ascii="Book Antiqua" w:hAnsi="Book Antiqua"/>
          <w:b/>
          <w:bCs/>
          <w:sz w:val="24"/>
          <w:szCs w:val="24"/>
        </w:rPr>
        <w:t xml:space="preserve"> </w:t>
      </w:r>
      <w:r>
        <w:rPr>
          <w:rFonts w:ascii="Book Antiqua" w:hAnsi="Book Antiqua" w:hint="eastAsia"/>
          <w:bCs/>
          <w:sz w:val="24"/>
          <w:szCs w:val="24"/>
        </w:rPr>
        <w:t>A</w:t>
      </w:r>
      <w:r>
        <w:rPr>
          <w:rFonts w:ascii="Book Antiqua" w:eastAsia="宋体" w:hAnsi="Book Antiqua" w:hint="eastAsia"/>
          <w:bCs/>
          <w:sz w:val="24"/>
          <w:szCs w:val="24"/>
          <w:lang w:eastAsia="zh-CN"/>
        </w:rPr>
        <w:t>:</w:t>
      </w:r>
      <w:r w:rsidR="00703A53">
        <w:rPr>
          <w:rFonts w:ascii="Book Antiqua" w:hAnsi="Book Antiqua" w:hint="eastAsia"/>
          <w:b/>
          <w:bCs/>
          <w:sz w:val="24"/>
          <w:szCs w:val="24"/>
        </w:rPr>
        <w:t xml:space="preserve"> </w:t>
      </w:r>
      <w:r w:rsidR="00703A53" w:rsidRPr="00E05C91">
        <w:rPr>
          <w:rFonts w:ascii="Book Antiqua" w:hAnsi="Book Antiqua"/>
          <w:bCs/>
          <w:sz w:val="24"/>
          <w:szCs w:val="24"/>
        </w:rPr>
        <w:t xml:space="preserve">Mice were fed with </w:t>
      </w:r>
      <w:r w:rsidR="00703A53">
        <w:rPr>
          <w:rFonts w:ascii="Book Antiqua" w:hAnsi="Book Antiqua"/>
          <w:bCs/>
          <w:sz w:val="24"/>
          <w:szCs w:val="24"/>
        </w:rPr>
        <w:t>5% liquid ethanol diet for 8 wk</w:t>
      </w:r>
      <w:r w:rsidR="00703A53" w:rsidRPr="00E05C91">
        <w:rPr>
          <w:rFonts w:ascii="Book Antiqua" w:hAnsi="Book Antiqua"/>
          <w:bCs/>
          <w:sz w:val="24"/>
          <w:szCs w:val="24"/>
        </w:rPr>
        <w:t xml:space="preserve">. </w:t>
      </w:r>
      <w:r w:rsidRPr="00703A53">
        <w:rPr>
          <w:rFonts w:ascii="Book Antiqua" w:hAnsi="Book Antiqua"/>
          <w:caps/>
          <w:sz w:val="24"/>
          <w:szCs w:val="24"/>
        </w:rPr>
        <w:t>h</w:t>
      </w:r>
      <w:r w:rsidRPr="00E05C91">
        <w:rPr>
          <w:rFonts w:ascii="Book Antiqua" w:hAnsi="Book Antiqua"/>
          <w:sz w:val="24"/>
          <w:szCs w:val="24"/>
        </w:rPr>
        <w:t>epatic stellate cells</w:t>
      </w:r>
      <w:r>
        <w:rPr>
          <w:rFonts w:ascii="Book Antiqua" w:eastAsia="宋体" w:hAnsi="Book Antiqua" w:hint="eastAsia"/>
          <w:sz w:val="24"/>
          <w:szCs w:val="24"/>
          <w:lang w:eastAsia="zh-CN"/>
        </w:rPr>
        <w:t xml:space="preserve"> (HSCs)</w:t>
      </w:r>
      <w:r w:rsidR="00703A53" w:rsidRPr="00E05C91">
        <w:rPr>
          <w:rFonts w:ascii="Book Antiqua" w:hAnsi="Book Antiqua"/>
          <w:bCs/>
          <w:sz w:val="24"/>
          <w:szCs w:val="24"/>
        </w:rPr>
        <w:t xml:space="preserve"> were freshly isolated from ethanol-fed mice and then co-cultured with </w:t>
      </w:r>
      <w:r w:rsidRPr="00190274">
        <w:rPr>
          <w:rFonts w:ascii="Book Antiqua" w:hAnsi="Book Antiqua"/>
          <w:sz w:val="24"/>
          <w:szCs w:val="24"/>
        </w:rPr>
        <w:t>natural killer</w:t>
      </w:r>
      <w:r w:rsidRPr="00E05C91">
        <w:rPr>
          <w:rFonts w:ascii="Book Antiqua" w:hAnsi="Book Antiqua"/>
          <w:bCs/>
          <w:sz w:val="24"/>
          <w:szCs w:val="24"/>
        </w:rPr>
        <w:t xml:space="preserve"> </w:t>
      </w:r>
      <w:r>
        <w:rPr>
          <w:rFonts w:ascii="Book Antiqua" w:eastAsia="宋体" w:hAnsi="Book Antiqua" w:hint="eastAsia"/>
          <w:bCs/>
          <w:sz w:val="24"/>
          <w:szCs w:val="24"/>
          <w:lang w:eastAsia="zh-CN"/>
        </w:rPr>
        <w:t>(</w:t>
      </w:r>
      <w:r w:rsidR="00703A53" w:rsidRPr="00E05C91">
        <w:rPr>
          <w:rFonts w:ascii="Book Antiqua" w:hAnsi="Book Antiqua"/>
          <w:bCs/>
          <w:sz w:val="24"/>
          <w:szCs w:val="24"/>
        </w:rPr>
        <w:t>NK</w:t>
      </w:r>
      <w:r>
        <w:rPr>
          <w:rFonts w:ascii="Book Antiqua" w:eastAsia="宋体" w:hAnsi="Book Antiqua" w:hint="eastAsia"/>
          <w:bCs/>
          <w:sz w:val="24"/>
          <w:szCs w:val="24"/>
          <w:lang w:eastAsia="zh-CN"/>
        </w:rPr>
        <w:t>)</w:t>
      </w:r>
      <w:r w:rsidR="00703A53" w:rsidRPr="00E05C91">
        <w:rPr>
          <w:rFonts w:ascii="Book Antiqua" w:hAnsi="Book Antiqua"/>
          <w:bCs/>
          <w:sz w:val="24"/>
          <w:szCs w:val="24"/>
        </w:rPr>
        <w:t xml:space="preserve"> cells. NK cells were stained with NKG2D antibody and HSCs were stained with RAE1.</w:t>
      </w:r>
      <w:r>
        <w:rPr>
          <w:rFonts w:ascii="Book Antiqua" w:hAnsi="Book Antiqua" w:hint="eastAsia"/>
          <w:bCs/>
          <w:sz w:val="24"/>
          <w:szCs w:val="24"/>
        </w:rPr>
        <w:t xml:space="preserve"> B</w:t>
      </w:r>
      <w:r>
        <w:rPr>
          <w:rFonts w:ascii="Book Antiqua" w:eastAsia="宋体" w:hAnsi="Book Antiqua" w:hint="eastAsia"/>
          <w:bCs/>
          <w:sz w:val="24"/>
          <w:szCs w:val="24"/>
          <w:lang w:eastAsia="zh-CN"/>
        </w:rPr>
        <w:t>:</w:t>
      </w:r>
      <w:r w:rsidR="00703A53">
        <w:rPr>
          <w:rFonts w:ascii="Book Antiqua" w:hAnsi="Book Antiqua" w:hint="eastAsia"/>
          <w:bCs/>
          <w:sz w:val="24"/>
          <w:szCs w:val="24"/>
        </w:rPr>
        <w:t xml:space="preserve"> Schematic overview of NKT cell cytotoxicity against activated </w:t>
      </w:r>
      <w:r w:rsidR="00703A53" w:rsidRPr="00BA2983">
        <w:rPr>
          <w:rFonts w:ascii="Book Antiqua" w:hAnsi="Book Antiqua"/>
          <w:bCs/>
          <w:sz w:val="24"/>
          <w:szCs w:val="24"/>
        </w:rPr>
        <w:t xml:space="preserve">HSCs </w:t>
      </w:r>
      <w:r w:rsidR="00703A53" w:rsidRPr="00EC2161">
        <w:rPr>
          <w:rFonts w:ascii="Book Antiqua" w:hAnsi="Book Antiqua"/>
          <w:bCs/>
          <w:i/>
          <w:sz w:val="24"/>
          <w:szCs w:val="24"/>
        </w:rPr>
        <w:t>via</w:t>
      </w:r>
      <w:r w:rsidR="00703A53" w:rsidRPr="00BA2983">
        <w:rPr>
          <w:rFonts w:ascii="Book Antiqua" w:hAnsi="Book Antiqua"/>
          <w:bCs/>
          <w:sz w:val="24"/>
          <w:szCs w:val="24"/>
        </w:rPr>
        <w:t xml:space="preserve"> </w:t>
      </w:r>
      <w:r w:rsidRPr="00E05C91">
        <w:rPr>
          <w:rFonts w:ascii="Book Antiqua" w:hAnsi="Book Antiqua"/>
          <w:sz w:val="24"/>
          <w:szCs w:val="24"/>
        </w:rPr>
        <w:t>interferon</w:t>
      </w:r>
      <w:r w:rsidRPr="00BA2983">
        <w:rPr>
          <w:rFonts w:ascii="Book Antiqua" w:hAnsi="Book Antiqua"/>
          <w:bCs/>
          <w:sz w:val="24"/>
          <w:szCs w:val="24"/>
        </w:rPr>
        <w:t xml:space="preserve"> </w:t>
      </w:r>
      <w:r>
        <w:rPr>
          <w:rFonts w:ascii="Book Antiqua" w:eastAsia="宋体" w:hAnsi="Book Antiqua" w:hint="eastAsia"/>
          <w:bCs/>
          <w:sz w:val="24"/>
          <w:szCs w:val="24"/>
          <w:lang w:eastAsia="zh-CN"/>
        </w:rPr>
        <w:t>(</w:t>
      </w:r>
      <w:r w:rsidR="00703A53" w:rsidRPr="00BA2983">
        <w:rPr>
          <w:rFonts w:ascii="Book Antiqua" w:hAnsi="Book Antiqua"/>
          <w:bCs/>
          <w:sz w:val="24"/>
          <w:szCs w:val="24"/>
        </w:rPr>
        <w:t>IFN</w:t>
      </w:r>
      <w:r>
        <w:rPr>
          <w:rFonts w:ascii="Book Antiqua" w:eastAsia="宋体" w:hAnsi="Book Antiqua" w:hint="eastAsia"/>
          <w:bCs/>
          <w:sz w:val="24"/>
          <w:szCs w:val="24"/>
          <w:lang w:eastAsia="zh-CN"/>
        </w:rPr>
        <w:t>)</w:t>
      </w:r>
      <w:r w:rsidR="00703A53" w:rsidRPr="00BA2983">
        <w:rPr>
          <w:rFonts w:ascii="Book Antiqua" w:hAnsi="Book Antiqua"/>
          <w:bCs/>
          <w:sz w:val="24"/>
          <w:szCs w:val="24"/>
        </w:rPr>
        <w:t>-γ-dependent manner</w:t>
      </w:r>
      <w:r w:rsidR="00703A53">
        <w:rPr>
          <w:rFonts w:ascii="Book Antiqua" w:hAnsi="Book Antiqua" w:hint="eastAsia"/>
          <w:bCs/>
          <w:sz w:val="24"/>
          <w:szCs w:val="24"/>
        </w:rPr>
        <w:t>.</w:t>
      </w:r>
    </w:p>
    <w:p w:rsidR="00703A53" w:rsidRPr="00BA2983" w:rsidRDefault="00703A53" w:rsidP="00703A53">
      <w:pPr>
        <w:spacing w:line="360" w:lineRule="auto"/>
        <w:rPr>
          <w:rFonts w:ascii="Book Antiqua" w:hAnsi="Book Antiqua"/>
          <w:bCs/>
          <w:sz w:val="24"/>
          <w:szCs w:val="24"/>
        </w:rPr>
      </w:pPr>
    </w:p>
    <w:p w:rsidR="00AF4644" w:rsidRDefault="00AF4644">
      <w:pPr>
        <w:widowControl/>
        <w:wordWrap/>
        <w:autoSpaceDE/>
        <w:autoSpaceDN/>
        <w:spacing w:after="200" w:line="276" w:lineRule="auto"/>
        <w:rPr>
          <w:rFonts w:ascii="Book Antiqua" w:hAnsi="Book Antiqua"/>
          <w:b/>
          <w:i/>
          <w:color w:val="FF0000"/>
          <w:sz w:val="24"/>
          <w:szCs w:val="24"/>
        </w:rPr>
      </w:pPr>
      <w:r>
        <w:rPr>
          <w:rFonts w:ascii="Book Antiqua" w:hAnsi="Book Antiqua"/>
          <w:b/>
          <w:i/>
          <w:color w:val="FF0000"/>
          <w:sz w:val="24"/>
          <w:szCs w:val="24"/>
        </w:rPr>
        <w:br w:type="page"/>
      </w:r>
    </w:p>
    <w:p w:rsidR="00703A53" w:rsidRPr="00E05C91" w:rsidRDefault="00AF4644" w:rsidP="00703A53">
      <w:pPr>
        <w:spacing w:line="360" w:lineRule="auto"/>
        <w:rPr>
          <w:rFonts w:ascii="Book Antiqua" w:hAnsi="Book Antiqua"/>
          <w:bCs/>
          <w:sz w:val="24"/>
          <w:szCs w:val="24"/>
        </w:rPr>
      </w:pPr>
      <w:r>
        <w:rPr>
          <w:rFonts w:ascii="Book Antiqua" w:hAnsi="Book Antiqua"/>
          <w:b/>
          <w:i/>
          <w:noProof/>
          <w:color w:val="FF0000"/>
          <w:sz w:val="24"/>
          <w:szCs w:val="24"/>
          <w:lang w:eastAsia="zh-CN"/>
        </w:rPr>
        <w:lastRenderedPageBreak/>
        <w:drawing>
          <wp:inline distT="0" distB="0" distL="0" distR="0">
            <wp:extent cx="4214191" cy="4784411"/>
            <wp:effectExtent l="0" t="0" r="0" b="0"/>
            <wp:docPr id="3" name="图片 3" descr="D:\WJG\编稿\WJG加工厂\2015-11-24\20946-Topic Highlights-OK\Fig3 without legen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JG\编稿\WJG加工厂\2015-11-24\20946-Topic Highlights-OK\Fig3 without legend.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14223" cy="4784448"/>
                    </a:xfrm>
                    <a:prstGeom prst="rect">
                      <a:avLst/>
                    </a:prstGeom>
                    <a:noFill/>
                    <a:ln>
                      <a:noFill/>
                    </a:ln>
                  </pic:spPr>
                </pic:pic>
              </a:graphicData>
            </a:graphic>
          </wp:inline>
        </w:drawing>
      </w:r>
    </w:p>
    <w:p w:rsidR="00703A53" w:rsidRPr="007B76A6" w:rsidRDefault="00AF4644" w:rsidP="00AF4644">
      <w:pPr>
        <w:wordWrap/>
        <w:spacing w:line="360" w:lineRule="auto"/>
        <w:rPr>
          <w:rFonts w:ascii="Book Antiqua" w:eastAsia="宋体" w:hAnsi="Book Antiqua"/>
          <w:bCs/>
          <w:sz w:val="24"/>
          <w:szCs w:val="24"/>
          <w:lang w:eastAsia="zh-CN"/>
        </w:rPr>
      </w:pPr>
      <w:r>
        <w:rPr>
          <w:rFonts w:ascii="Book Antiqua" w:hAnsi="Book Antiqua"/>
          <w:b/>
          <w:bCs/>
          <w:sz w:val="24"/>
          <w:szCs w:val="24"/>
        </w:rPr>
        <w:t>Figure 3</w:t>
      </w:r>
      <w:r w:rsidR="00703A53" w:rsidRPr="00E05C91">
        <w:rPr>
          <w:rFonts w:ascii="Book Antiqua" w:hAnsi="Book Antiqua"/>
          <w:b/>
          <w:bCs/>
          <w:sz w:val="24"/>
          <w:szCs w:val="24"/>
        </w:rPr>
        <w:t xml:space="preserve"> Model of ethanol-mediated hepatic </w:t>
      </w:r>
      <w:proofErr w:type="spellStart"/>
      <w:r w:rsidR="00703A53" w:rsidRPr="00E05C91">
        <w:rPr>
          <w:rFonts w:ascii="Book Antiqua" w:hAnsi="Book Antiqua"/>
          <w:b/>
          <w:bCs/>
          <w:sz w:val="24"/>
          <w:szCs w:val="24"/>
        </w:rPr>
        <w:t>steatosis</w:t>
      </w:r>
      <w:proofErr w:type="spellEnd"/>
      <w:r w:rsidR="00703A53" w:rsidRPr="00E05C91">
        <w:rPr>
          <w:rFonts w:ascii="Book Antiqua" w:hAnsi="Book Antiqua"/>
          <w:b/>
          <w:bCs/>
          <w:sz w:val="24"/>
          <w:szCs w:val="24"/>
        </w:rPr>
        <w:t xml:space="preserve"> and inflammation and preventive effects of </w:t>
      </w:r>
      <w:r w:rsidRPr="00AF4644">
        <w:rPr>
          <w:rFonts w:ascii="Book Antiqua" w:hAnsi="Book Antiqua"/>
          <w:b/>
          <w:bCs/>
          <w:sz w:val="24"/>
          <w:szCs w:val="24"/>
        </w:rPr>
        <w:t xml:space="preserve">toll-like receptor </w:t>
      </w:r>
      <w:r w:rsidR="00703A53" w:rsidRPr="00E05C91">
        <w:rPr>
          <w:rFonts w:ascii="Book Antiqua" w:hAnsi="Book Antiqua"/>
          <w:b/>
          <w:bCs/>
          <w:sz w:val="24"/>
          <w:szCs w:val="24"/>
        </w:rPr>
        <w:t xml:space="preserve">3 activation in </w:t>
      </w:r>
      <w:r w:rsidRPr="00190274">
        <w:rPr>
          <w:rFonts w:ascii="Book Antiqua" w:hAnsi="Book Antiqua"/>
          <w:b/>
          <w:bCs/>
          <w:sz w:val="24"/>
          <w:szCs w:val="24"/>
        </w:rPr>
        <w:t>hepatic stellate cells</w:t>
      </w:r>
      <w:r w:rsidR="00703A53" w:rsidRPr="00E05C91">
        <w:rPr>
          <w:rFonts w:ascii="Book Antiqua" w:hAnsi="Book Antiqua"/>
          <w:b/>
          <w:bCs/>
          <w:sz w:val="24"/>
          <w:szCs w:val="24"/>
        </w:rPr>
        <w:t xml:space="preserve"> and </w:t>
      </w:r>
      <w:proofErr w:type="spellStart"/>
      <w:r w:rsidR="00703A53" w:rsidRPr="00E05C91">
        <w:rPr>
          <w:rFonts w:ascii="Book Antiqua" w:hAnsi="Book Antiqua"/>
          <w:b/>
          <w:bCs/>
          <w:sz w:val="24"/>
          <w:szCs w:val="24"/>
        </w:rPr>
        <w:t>Kupffer</w:t>
      </w:r>
      <w:proofErr w:type="spellEnd"/>
      <w:r w:rsidR="00703A53" w:rsidRPr="00E05C91">
        <w:rPr>
          <w:rFonts w:ascii="Book Antiqua" w:hAnsi="Book Antiqua"/>
          <w:b/>
          <w:bCs/>
          <w:sz w:val="24"/>
          <w:szCs w:val="24"/>
        </w:rPr>
        <w:t xml:space="preserve"> cells </w:t>
      </w:r>
      <w:r>
        <w:rPr>
          <w:rFonts w:ascii="Book Antiqua" w:hAnsi="Book Antiqua"/>
          <w:b/>
          <w:bCs/>
          <w:sz w:val="24"/>
          <w:szCs w:val="24"/>
        </w:rPr>
        <w:t>against alcoholic liver injury.</w:t>
      </w:r>
      <w:r>
        <w:rPr>
          <w:rFonts w:ascii="Book Antiqua" w:eastAsia="宋体" w:hAnsi="Book Antiqua" w:hint="eastAsia"/>
          <w:b/>
          <w:bCs/>
          <w:sz w:val="24"/>
          <w:szCs w:val="24"/>
          <w:lang w:eastAsia="zh-CN"/>
        </w:rPr>
        <w:t xml:space="preserve"> </w:t>
      </w:r>
      <w:r w:rsidRPr="00AF4644">
        <w:rPr>
          <w:rFonts w:ascii="Book Antiqua" w:eastAsia="宋体" w:hAnsi="Book Antiqua" w:hint="eastAsia"/>
          <w:bCs/>
          <w:sz w:val="24"/>
          <w:szCs w:val="24"/>
          <w:lang w:eastAsia="zh-CN"/>
        </w:rPr>
        <w:t xml:space="preserve">HSCs: </w:t>
      </w:r>
      <w:r w:rsidRPr="00AF4644">
        <w:rPr>
          <w:rFonts w:ascii="Book Antiqua" w:hAnsi="Book Antiqua"/>
          <w:bCs/>
          <w:caps/>
          <w:sz w:val="24"/>
          <w:szCs w:val="24"/>
        </w:rPr>
        <w:t>h</w:t>
      </w:r>
      <w:r w:rsidRPr="00AF4644">
        <w:rPr>
          <w:rFonts w:ascii="Book Antiqua" w:hAnsi="Book Antiqua"/>
          <w:bCs/>
          <w:sz w:val="24"/>
          <w:szCs w:val="24"/>
        </w:rPr>
        <w:t>epatic stellate cells</w:t>
      </w:r>
      <w:r w:rsidRPr="00AF4644">
        <w:rPr>
          <w:rFonts w:ascii="Book Antiqua" w:eastAsia="宋体" w:hAnsi="Book Antiqua" w:hint="eastAsia"/>
          <w:bCs/>
          <w:sz w:val="24"/>
          <w:szCs w:val="24"/>
          <w:lang w:eastAsia="zh-CN"/>
        </w:rPr>
        <w:t>;</w:t>
      </w:r>
      <w:r>
        <w:rPr>
          <w:rFonts w:ascii="Book Antiqua" w:eastAsia="宋体" w:hAnsi="Book Antiqua" w:hint="eastAsia"/>
          <w:bCs/>
          <w:sz w:val="24"/>
          <w:szCs w:val="24"/>
          <w:lang w:eastAsia="zh-CN"/>
        </w:rPr>
        <w:t xml:space="preserve"> </w:t>
      </w:r>
      <w:proofErr w:type="spellStart"/>
      <w:r w:rsidRPr="00E05C91">
        <w:rPr>
          <w:rFonts w:ascii="Book Antiqua" w:hAnsi="Book Antiqua"/>
          <w:sz w:val="24"/>
          <w:szCs w:val="24"/>
        </w:rPr>
        <w:t>EtOH</w:t>
      </w:r>
      <w:proofErr w:type="spellEnd"/>
      <w:r>
        <w:rPr>
          <w:rFonts w:ascii="Book Antiqua" w:eastAsia="宋体" w:hAnsi="Book Antiqua" w:hint="eastAsia"/>
          <w:sz w:val="24"/>
          <w:szCs w:val="24"/>
          <w:lang w:eastAsia="zh-CN"/>
        </w:rPr>
        <w:t>:</w:t>
      </w:r>
      <w:r w:rsidRPr="00E05C91">
        <w:rPr>
          <w:rFonts w:ascii="Book Antiqua" w:hAnsi="Book Antiqua"/>
          <w:sz w:val="24"/>
          <w:szCs w:val="24"/>
        </w:rPr>
        <w:t xml:space="preserve"> </w:t>
      </w:r>
      <w:r w:rsidRPr="00AF4644">
        <w:rPr>
          <w:rFonts w:ascii="Book Antiqua" w:hAnsi="Book Antiqua"/>
          <w:caps/>
          <w:sz w:val="24"/>
          <w:szCs w:val="24"/>
        </w:rPr>
        <w:t>e</w:t>
      </w:r>
      <w:r w:rsidRPr="00E05C91">
        <w:rPr>
          <w:rFonts w:ascii="Book Antiqua" w:hAnsi="Book Antiqua"/>
          <w:sz w:val="24"/>
          <w:szCs w:val="24"/>
        </w:rPr>
        <w:t>thanol</w:t>
      </w:r>
      <w:r>
        <w:rPr>
          <w:rFonts w:ascii="Book Antiqua" w:eastAsia="宋体" w:hAnsi="Book Antiqua" w:hint="eastAsia"/>
          <w:sz w:val="24"/>
          <w:szCs w:val="24"/>
          <w:lang w:eastAsia="zh-CN"/>
        </w:rPr>
        <w:t xml:space="preserve">; TLR3: </w:t>
      </w:r>
      <w:r w:rsidRPr="00AF4644">
        <w:rPr>
          <w:rFonts w:ascii="Book Antiqua" w:hAnsi="Book Antiqua"/>
          <w:bCs/>
          <w:caps/>
          <w:sz w:val="24"/>
          <w:szCs w:val="24"/>
        </w:rPr>
        <w:t>t</w:t>
      </w:r>
      <w:r w:rsidRPr="00AF4644">
        <w:rPr>
          <w:rFonts w:ascii="Book Antiqua" w:hAnsi="Book Antiqua"/>
          <w:bCs/>
          <w:sz w:val="24"/>
          <w:szCs w:val="24"/>
        </w:rPr>
        <w:t>oll-like receptor 3</w:t>
      </w:r>
      <w:r>
        <w:rPr>
          <w:rFonts w:ascii="Book Antiqua" w:eastAsia="宋体" w:hAnsi="Book Antiqua" w:hint="eastAsia"/>
          <w:bCs/>
          <w:sz w:val="24"/>
          <w:szCs w:val="24"/>
          <w:lang w:eastAsia="zh-CN"/>
        </w:rPr>
        <w:t>; IL:</w:t>
      </w:r>
      <w:r w:rsidRPr="00AF4644">
        <w:rPr>
          <w:rFonts w:ascii="Book Antiqua" w:eastAsia="宋体" w:hAnsi="Book Antiqua"/>
          <w:bCs/>
          <w:sz w:val="24"/>
          <w:szCs w:val="24"/>
          <w:lang w:eastAsia="zh-CN"/>
        </w:rPr>
        <w:t> </w:t>
      </w:r>
      <w:r w:rsidRPr="00AF4644">
        <w:rPr>
          <w:rFonts w:ascii="Book Antiqua" w:eastAsia="宋体" w:hAnsi="Book Antiqua"/>
          <w:bCs/>
          <w:caps/>
          <w:sz w:val="24"/>
          <w:szCs w:val="24"/>
          <w:lang w:eastAsia="zh-CN"/>
        </w:rPr>
        <w:t>i</w:t>
      </w:r>
      <w:r w:rsidRPr="00AF4644">
        <w:rPr>
          <w:rFonts w:ascii="Book Antiqua" w:eastAsia="宋体" w:hAnsi="Book Antiqua"/>
          <w:bCs/>
          <w:sz w:val="24"/>
          <w:szCs w:val="24"/>
          <w:lang w:eastAsia="zh-CN"/>
        </w:rPr>
        <w:t>nterleukin</w:t>
      </w:r>
      <w:r>
        <w:rPr>
          <w:rFonts w:ascii="Book Antiqua" w:eastAsia="宋体" w:hAnsi="Book Antiqua" w:hint="eastAsia"/>
          <w:bCs/>
          <w:sz w:val="24"/>
          <w:szCs w:val="24"/>
          <w:lang w:eastAsia="zh-CN"/>
        </w:rPr>
        <w:t xml:space="preserve">; </w:t>
      </w:r>
      <w:r w:rsidR="004554FD" w:rsidRPr="004554FD">
        <w:rPr>
          <w:rFonts w:ascii="Book Antiqua" w:eastAsia="宋体" w:hAnsi="Book Antiqua"/>
          <w:bCs/>
          <w:sz w:val="24"/>
          <w:szCs w:val="24"/>
          <w:lang w:eastAsia="zh-CN"/>
        </w:rPr>
        <w:t>LPS</w:t>
      </w:r>
      <w:r w:rsidR="004554FD">
        <w:rPr>
          <w:rFonts w:ascii="Book Antiqua" w:eastAsia="宋体" w:hAnsi="Book Antiqua" w:hint="eastAsia"/>
          <w:bCs/>
          <w:sz w:val="24"/>
          <w:szCs w:val="24"/>
          <w:lang w:eastAsia="zh-CN"/>
        </w:rPr>
        <w:t>:</w:t>
      </w:r>
      <w:r w:rsidR="004554FD" w:rsidRPr="004554FD">
        <w:rPr>
          <w:rFonts w:ascii="Book Antiqua" w:eastAsia="宋体" w:hAnsi="Book Antiqua"/>
          <w:bCs/>
          <w:sz w:val="24"/>
          <w:szCs w:val="24"/>
          <w:lang w:eastAsia="zh-CN"/>
        </w:rPr>
        <w:t xml:space="preserve"> </w:t>
      </w:r>
      <w:r w:rsidR="004554FD" w:rsidRPr="004554FD">
        <w:rPr>
          <w:rFonts w:ascii="Book Antiqua" w:eastAsia="宋体" w:hAnsi="Book Antiqua"/>
          <w:bCs/>
          <w:caps/>
          <w:sz w:val="24"/>
          <w:szCs w:val="24"/>
          <w:lang w:eastAsia="zh-CN"/>
        </w:rPr>
        <w:t>l</w:t>
      </w:r>
      <w:r w:rsidR="004554FD" w:rsidRPr="004554FD">
        <w:rPr>
          <w:rFonts w:ascii="Book Antiqua" w:eastAsia="宋体" w:hAnsi="Book Antiqua"/>
          <w:bCs/>
          <w:sz w:val="24"/>
          <w:szCs w:val="24"/>
          <w:lang w:eastAsia="zh-CN"/>
        </w:rPr>
        <w:t>ipopolysaccharide</w:t>
      </w:r>
      <w:r w:rsidR="004554FD">
        <w:rPr>
          <w:rFonts w:ascii="Book Antiqua" w:eastAsia="宋体" w:hAnsi="Book Antiqua" w:hint="eastAsia"/>
          <w:bCs/>
          <w:sz w:val="24"/>
          <w:szCs w:val="24"/>
          <w:lang w:eastAsia="zh-CN"/>
        </w:rPr>
        <w:t xml:space="preserve">; </w:t>
      </w:r>
      <w:r>
        <w:rPr>
          <w:rFonts w:ascii="Book Antiqua" w:hAnsi="Book Antiqua"/>
          <w:sz w:val="24"/>
          <w:szCs w:val="24"/>
        </w:rPr>
        <w:t>TNF</w:t>
      </w:r>
      <w:r w:rsidRPr="00E05C91">
        <w:rPr>
          <w:rFonts w:ascii="Book Antiqua" w:hAnsi="Book Antiqua"/>
          <w:sz w:val="24"/>
          <w:szCs w:val="24"/>
        </w:rPr>
        <w:t>-α</w:t>
      </w:r>
      <w:r>
        <w:rPr>
          <w:rFonts w:ascii="Book Antiqua" w:eastAsia="宋体" w:hAnsi="Book Antiqua" w:hint="eastAsia"/>
          <w:bCs/>
          <w:sz w:val="24"/>
          <w:szCs w:val="24"/>
          <w:lang w:eastAsia="zh-CN"/>
        </w:rPr>
        <w:t xml:space="preserve">: </w:t>
      </w:r>
      <w:r w:rsidRPr="00AF4644">
        <w:rPr>
          <w:rFonts w:ascii="Book Antiqua" w:hAnsi="Book Antiqua"/>
          <w:caps/>
          <w:sz w:val="24"/>
          <w:szCs w:val="24"/>
        </w:rPr>
        <w:t>t</w:t>
      </w:r>
      <w:r>
        <w:rPr>
          <w:rFonts w:ascii="Book Antiqua" w:hAnsi="Book Antiqua"/>
          <w:sz w:val="24"/>
          <w:szCs w:val="24"/>
        </w:rPr>
        <w:t>umor necrosis factor</w:t>
      </w:r>
      <w:r>
        <w:rPr>
          <w:rFonts w:ascii="Book Antiqua" w:eastAsia="宋体" w:hAnsi="Book Antiqua" w:hint="eastAsia"/>
          <w:sz w:val="24"/>
          <w:szCs w:val="24"/>
          <w:lang w:eastAsia="zh-CN"/>
        </w:rPr>
        <w:t xml:space="preserve"> </w:t>
      </w:r>
      <w:r w:rsidRPr="00E05C91">
        <w:rPr>
          <w:rFonts w:ascii="Book Antiqua" w:hAnsi="Book Antiqua"/>
          <w:sz w:val="24"/>
          <w:szCs w:val="24"/>
        </w:rPr>
        <w:t>α</w:t>
      </w:r>
      <w:r w:rsidR="004705D5">
        <w:rPr>
          <w:rFonts w:ascii="Book Antiqua" w:eastAsia="宋体" w:hAnsi="Book Antiqua" w:hint="eastAsia"/>
          <w:sz w:val="24"/>
          <w:szCs w:val="24"/>
          <w:lang w:eastAsia="zh-CN"/>
        </w:rPr>
        <w:t xml:space="preserve">; </w:t>
      </w:r>
      <w:r w:rsidR="004705D5" w:rsidRPr="00E05C91">
        <w:rPr>
          <w:rFonts w:ascii="Book Antiqua" w:hAnsi="Book Antiqua"/>
          <w:sz w:val="24"/>
          <w:szCs w:val="24"/>
        </w:rPr>
        <w:t>NF-</w:t>
      </w:r>
      <w:proofErr w:type="spellStart"/>
      <w:r w:rsidR="004705D5" w:rsidRPr="00E05C91">
        <w:rPr>
          <w:rFonts w:ascii="Book Antiqua" w:hAnsi="Book Antiqua"/>
          <w:sz w:val="24"/>
          <w:szCs w:val="24"/>
        </w:rPr>
        <w:t>κB</w:t>
      </w:r>
      <w:proofErr w:type="spellEnd"/>
      <w:r w:rsidR="004705D5">
        <w:rPr>
          <w:rFonts w:ascii="Book Antiqua" w:eastAsia="宋体" w:hAnsi="Book Antiqua" w:hint="eastAsia"/>
          <w:sz w:val="24"/>
          <w:szCs w:val="24"/>
          <w:lang w:eastAsia="zh-CN"/>
        </w:rPr>
        <w:t>:</w:t>
      </w:r>
      <w:r w:rsidR="004705D5" w:rsidRPr="000D2C61">
        <w:rPr>
          <w:rFonts w:ascii="Book Antiqua" w:hAnsi="Book Antiqua"/>
          <w:sz w:val="24"/>
          <w:szCs w:val="24"/>
        </w:rPr>
        <w:t xml:space="preserve"> </w:t>
      </w:r>
      <w:r w:rsidR="004705D5" w:rsidRPr="004705D5">
        <w:rPr>
          <w:rFonts w:ascii="Book Antiqua" w:hAnsi="Book Antiqua"/>
          <w:caps/>
          <w:sz w:val="24"/>
          <w:szCs w:val="24"/>
        </w:rPr>
        <w:t>n</w:t>
      </w:r>
      <w:r w:rsidR="004705D5" w:rsidRPr="000D2C61">
        <w:rPr>
          <w:rFonts w:ascii="Book Antiqua" w:hAnsi="Book Antiqua"/>
          <w:sz w:val="24"/>
          <w:szCs w:val="24"/>
        </w:rPr>
        <w:t xml:space="preserve">uclear factor kappa </w:t>
      </w:r>
      <w:r w:rsidR="004705D5">
        <w:rPr>
          <w:rFonts w:ascii="Book Antiqua" w:eastAsia="宋体" w:hAnsi="Book Antiqua" w:hint="eastAsia"/>
          <w:sz w:val="24"/>
          <w:szCs w:val="24"/>
          <w:lang w:eastAsia="zh-CN"/>
        </w:rPr>
        <w:t>B.</w:t>
      </w:r>
    </w:p>
    <w:sectPr w:rsidR="00703A53" w:rsidRPr="007B76A6" w:rsidSect="004D60E0">
      <w:headerReference w:type="default" r:id="rId15"/>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5965" w:rsidRDefault="00A35965">
      <w:r>
        <w:separator/>
      </w:r>
    </w:p>
  </w:endnote>
  <w:endnote w:type="continuationSeparator" w:id="0">
    <w:p w:rsidR="00A35965" w:rsidRDefault="00A359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Malgun Gothic">
    <w:altName w:val="Arial Unicode MS"/>
    <w:charset w:val="81"/>
    <w:family w:val="swiss"/>
    <w:pitch w:val="variable"/>
    <w:sig w:usb0="00000000"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TimesNewRomanPSMT">
    <w:panose1 w:val="00000000000000000000"/>
    <w:charset w:val="00"/>
    <w:family w:val="roman"/>
    <w:notTrueType/>
    <w:pitch w:val="default"/>
    <w:sig w:usb0="00000003" w:usb1="00000000" w:usb2="00000000" w:usb3="00000000" w:csb0="00000001" w:csb1="00000000"/>
  </w:font>
  <w:font w:name="AdvTimes">
    <w:altName w:val="MingLiU"/>
    <w:charset w:val="88"/>
    <w:family w:val="auto"/>
    <w:pitch w:val="default"/>
    <w:sig w:usb0="00000000" w:usb1="08080000" w:usb2="00000010" w:usb3="00000000" w:csb0="00100000" w:csb1="00000000"/>
  </w:font>
  <w:font w:name="AdvEPSTIM">
    <w:altName w:val="宋体"/>
    <w:panose1 w:val="00000000000000000000"/>
    <w:charset w:val="86"/>
    <w:family w:val="auto"/>
    <w:notTrueType/>
    <w:pitch w:val="default"/>
    <w:sig w:usb0="00000000" w:usb1="080E0000" w:usb2="00000010" w:usb3="00000000" w:csb0="00040000" w:csb1="00000000"/>
  </w:font>
  <w:font w:name="OTNEJMQuadraat">
    <w:altName w:val="Times New Roman"/>
    <w:panose1 w:val="00000000000000000000"/>
    <w:charset w:val="A3"/>
    <w:family w:val="roman"/>
    <w:notTrueType/>
    <w:pitch w:val="default"/>
    <w:sig w:usb0="20000001" w:usb1="00000000" w:usb2="00000000" w:usb3="00000000" w:csb0="000001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5965" w:rsidRDefault="00A35965">
      <w:r>
        <w:separator/>
      </w:r>
    </w:p>
  </w:footnote>
  <w:footnote w:type="continuationSeparator" w:id="0">
    <w:p w:rsidR="00A35965" w:rsidRDefault="00A3596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3F83" w:rsidRDefault="001A3F83">
    <w:pPr>
      <w:pStyle w:val="a5"/>
      <w:jc w:val="right"/>
    </w:pPr>
    <w:r>
      <w:fldChar w:fldCharType="begin"/>
    </w:r>
    <w:r>
      <w:instrText xml:space="preserve"> PAGE   \* MERGEFORMAT </w:instrText>
    </w:r>
    <w:r>
      <w:fldChar w:fldCharType="separate"/>
    </w:r>
    <w:r w:rsidR="00EB2B73">
      <w:rPr>
        <w:noProof/>
      </w:rPr>
      <w:t>4</w:t>
    </w:r>
    <w:r>
      <w:fldChar w:fldCharType="end"/>
    </w:r>
  </w:p>
  <w:p w:rsidR="001A3F83" w:rsidRDefault="001A3F83">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101E75"/>
    <w:multiLevelType w:val="hybridMultilevel"/>
    <w:tmpl w:val="46E054FC"/>
    <w:lvl w:ilvl="0" w:tplc="D4B020D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4995273F"/>
    <w:multiLevelType w:val="hybridMultilevel"/>
    <w:tmpl w:val="FCDC34A2"/>
    <w:lvl w:ilvl="0" w:tplc="7B9EFB72">
      <w:start w:val="1"/>
      <w:numFmt w:val="decimal"/>
      <w:lvlText w:val="%1."/>
      <w:lvlJc w:val="left"/>
      <w:pPr>
        <w:ind w:left="760" w:hanging="360"/>
      </w:pPr>
      <w:rPr>
        <w:rFonts w:hint="default"/>
        <w:b/>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proofState w:spelling="clean" w:grammar="clean"/>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1091"/>
    <w:rsid w:val="00040220"/>
    <w:rsid w:val="00085742"/>
    <w:rsid w:val="000A1953"/>
    <w:rsid w:val="000D2C61"/>
    <w:rsid w:val="00114147"/>
    <w:rsid w:val="00152C91"/>
    <w:rsid w:val="00171F3A"/>
    <w:rsid w:val="00190274"/>
    <w:rsid w:val="001A3F83"/>
    <w:rsid w:val="002F34E6"/>
    <w:rsid w:val="00331227"/>
    <w:rsid w:val="00342E69"/>
    <w:rsid w:val="00384956"/>
    <w:rsid w:val="003B211A"/>
    <w:rsid w:val="00401BA0"/>
    <w:rsid w:val="004554FD"/>
    <w:rsid w:val="004705D5"/>
    <w:rsid w:val="00480C31"/>
    <w:rsid w:val="004C59DC"/>
    <w:rsid w:val="004D60E0"/>
    <w:rsid w:val="004D66AD"/>
    <w:rsid w:val="00573BCD"/>
    <w:rsid w:val="005F07D9"/>
    <w:rsid w:val="00644183"/>
    <w:rsid w:val="006E1434"/>
    <w:rsid w:val="00703A53"/>
    <w:rsid w:val="0072133B"/>
    <w:rsid w:val="007B76A6"/>
    <w:rsid w:val="007E0C93"/>
    <w:rsid w:val="0081437F"/>
    <w:rsid w:val="0083228F"/>
    <w:rsid w:val="00883370"/>
    <w:rsid w:val="008A2547"/>
    <w:rsid w:val="008D0AC4"/>
    <w:rsid w:val="008D1F4E"/>
    <w:rsid w:val="008F6E5A"/>
    <w:rsid w:val="009130F8"/>
    <w:rsid w:val="009E6429"/>
    <w:rsid w:val="00A35965"/>
    <w:rsid w:val="00A71708"/>
    <w:rsid w:val="00A74D5C"/>
    <w:rsid w:val="00AF4644"/>
    <w:rsid w:val="00B417CD"/>
    <w:rsid w:val="00B9147E"/>
    <w:rsid w:val="00BA2983"/>
    <w:rsid w:val="00BF0F38"/>
    <w:rsid w:val="00C14632"/>
    <w:rsid w:val="00C35D21"/>
    <w:rsid w:val="00C7665D"/>
    <w:rsid w:val="00C84C45"/>
    <w:rsid w:val="00D43CDE"/>
    <w:rsid w:val="00DA605D"/>
    <w:rsid w:val="00E62CFF"/>
    <w:rsid w:val="00E9402C"/>
    <w:rsid w:val="00EA1091"/>
    <w:rsid w:val="00EA5837"/>
    <w:rsid w:val="00EB2B73"/>
    <w:rsid w:val="00EC2161"/>
    <w:rsid w:val="00EC7009"/>
    <w:rsid w:val="00F1111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A1091"/>
    <w:pPr>
      <w:widowControl w:val="0"/>
      <w:wordWrap w:val="0"/>
      <w:autoSpaceDE w:val="0"/>
      <w:autoSpaceDN w:val="0"/>
      <w:spacing w:after="0" w:line="240" w:lineRule="auto"/>
    </w:pPr>
    <w:rPr>
      <w:rFonts w:ascii="Malgun Gothic" w:eastAsia="Malgun Gothic" w:hAnsi="Malgun Gothic"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A1091"/>
    <w:pPr>
      <w:ind w:leftChars="400" w:left="800"/>
    </w:pPr>
  </w:style>
  <w:style w:type="character" w:styleId="a4">
    <w:name w:val="Hyperlink"/>
    <w:rsid w:val="00EA1091"/>
    <w:rPr>
      <w:color w:val="0000FF"/>
      <w:u w:val="single"/>
    </w:rPr>
  </w:style>
  <w:style w:type="paragraph" w:styleId="a5">
    <w:name w:val="header"/>
    <w:basedOn w:val="a"/>
    <w:link w:val="Char"/>
    <w:uiPriority w:val="99"/>
    <w:unhideWhenUsed/>
    <w:rsid w:val="00EA1091"/>
    <w:pPr>
      <w:tabs>
        <w:tab w:val="center" w:pos="4513"/>
        <w:tab w:val="right" w:pos="9026"/>
      </w:tabs>
      <w:snapToGrid w:val="0"/>
    </w:pPr>
  </w:style>
  <w:style w:type="character" w:customStyle="1" w:styleId="Char">
    <w:name w:val="页眉 Char"/>
    <w:basedOn w:val="a0"/>
    <w:link w:val="a5"/>
    <w:uiPriority w:val="99"/>
    <w:rsid w:val="00EA1091"/>
    <w:rPr>
      <w:rFonts w:ascii="Malgun Gothic" w:eastAsia="Malgun Gothic" w:hAnsi="Malgun Gothic" w:cs="Times New Roman"/>
    </w:rPr>
  </w:style>
  <w:style w:type="paragraph" w:styleId="a6">
    <w:name w:val="footer"/>
    <w:basedOn w:val="a"/>
    <w:link w:val="Char0"/>
    <w:uiPriority w:val="99"/>
    <w:unhideWhenUsed/>
    <w:rsid w:val="00EA1091"/>
    <w:pPr>
      <w:tabs>
        <w:tab w:val="center" w:pos="4513"/>
        <w:tab w:val="right" w:pos="9026"/>
      </w:tabs>
      <w:snapToGrid w:val="0"/>
    </w:pPr>
  </w:style>
  <w:style w:type="character" w:customStyle="1" w:styleId="Char0">
    <w:name w:val="页脚 Char"/>
    <w:basedOn w:val="a0"/>
    <w:link w:val="a6"/>
    <w:uiPriority w:val="99"/>
    <w:rsid w:val="00EA1091"/>
    <w:rPr>
      <w:rFonts w:ascii="Malgun Gothic" w:eastAsia="Malgun Gothic" w:hAnsi="Malgun Gothic" w:cs="Times New Roman"/>
    </w:rPr>
  </w:style>
  <w:style w:type="paragraph" w:styleId="a7">
    <w:name w:val="Normal (Web)"/>
    <w:basedOn w:val="a"/>
    <w:uiPriority w:val="99"/>
    <w:unhideWhenUsed/>
    <w:rsid w:val="00EA1091"/>
    <w:pPr>
      <w:widowControl/>
      <w:wordWrap/>
      <w:autoSpaceDE/>
      <w:autoSpaceDN/>
      <w:spacing w:before="100" w:beforeAutospacing="1" w:after="100" w:afterAutospacing="1"/>
      <w:jc w:val="left"/>
    </w:pPr>
    <w:rPr>
      <w:rFonts w:ascii="Gulim" w:eastAsia="Gulim" w:hAnsi="Gulim" w:cs="Gulim"/>
      <w:kern w:val="0"/>
      <w:sz w:val="24"/>
      <w:szCs w:val="24"/>
    </w:rPr>
  </w:style>
  <w:style w:type="paragraph" w:styleId="a8">
    <w:name w:val="No Spacing"/>
    <w:uiPriority w:val="1"/>
    <w:qFormat/>
    <w:rsid w:val="00EA1091"/>
    <w:pPr>
      <w:widowControl w:val="0"/>
      <w:wordWrap w:val="0"/>
      <w:autoSpaceDE w:val="0"/>
      <w:autoSpaceDN w:val="0"/>
      <w:spacing w:after="0" w:line="240" w:lineRule="auto"/>
    </w:pPr>
    <w:rPr>
      <w:rFonts w:ascii="Malgun Gothic" w:eastAsia="Malgun Gothic" w:hAnsi="Malgun Gothic" w:cs="Times New Roman"/>
    </w:rPr>
  </w:style>
  <w:style w:type="character" w:customStyle="1" w:styleId="Char1">
    <w:name w:val="批注文字 Char"/>
    <w:basedOn w:val="a0"/>
    <w:link w:val="a9"/>
    <w:uiPriority w:val="99"/>
    <w:semiHidden/>
    <w:rsid w:val="00EA1091"/>
    <w:rPr>
      <w:rFonts w:ascii="Malgun Gothic" w:eastAsia="Malgun Gothic" w:hAnsi="Malgun Gothic" w:cs="Times New Roman"/>
    </w:rPr>
  </w:style>
  <w:style w:type="paragraph" w:styleId="a9">
    <w:name w:val="annotation text"/>
    <w:basedOn w:val="a"/>
    <w:link w:val="Char1"/>
    <w:uiPriority w:val="99"/>
    <w:semiHidden/>
    <w:unhideWhenUsed/>
    <w:rsid w:val="00EA1091"/>
    <w:pPr>
      <w:jc w:val="left"/>
    </w:pPr>
  </w:style>
  <w:style w:type="character" w:customStyle="1" w:styleId="Char2">
    <w:name w:val="批注主题 Char"/>
    <w:basedOn w:val="Char1"/>
    <w:link w:val="aa"/>
    <w:uiPriority w:val="99"/>
    <w:semiHidden/>
    <w:rsid w:val="00EA1091"/>
    <w:rPr>
      <w:rFonts w:ascii="Malgun Gothic" w:eastAsia="Malgun Gothic" w:hAnsi="Malgun Gothic" w:cs="Times New Roman"/>
      <w:b/>
      <w:bCs/>
    </w:rPr>
  </w:style>
  <w:style w:type="paragraph" w:styleId="aa">
    <w:name w:val="annotation subject"/>
    <w:basedOn w:val="a9"/>
    <w:next w:val="a9"/>
    <w:link w:val="Char2"/>
    <w:uiPriority w:val="99"/>
    <w:semiHidden/>
    <w:unhideWhenUsed/>
    <w:rsid w:val="00EA1091"/>
    <w:rPr>
      <w:b/>
      <w:bCs/>
    </w:rPr>
  </w:style>
  <w:style w:type="paragraph" w:styleId="ab">
    <w:name w:val="Balloon Text"/>
    <w:basedOn w:val="a"/>
    <w:link w:val="Char3"/>
    <w:uiPriority w:val="99"/>
    <w:semiHidden/>
    <w:unhideWhenUsed/>
    <w:rsid w:val="00EA1091"/>
    <w:rPr>
      <w:sz w:val="18"/>
      <w:szCs w:val="18"/>
    </w:rPr>
  </w:style>
  <w:style w:type="character" w:customStyle="1" w:styleId="Char3">
    <w:name w:val="批注框文本 Char"/>
    <w:basedOn w:val="a0"/>
    <w:link w:val="ab"/>
    <w:uiPriority w:val="99"/>
    <w:semiHidden/>
    <w:rsid w:val="00EA1091"/>
    <w:rPr>
      <w:rFonts w:ascii="Malgun Gothic" w:eastAsia="Malgun Gothic" w:hAnsi="Malgun Gothic" w:cs="Times New Roman"/>
      <w:sz w:val="18"/>
      <w:szCs w:val="18"/>
    </w:rPr>
  </w:style>
  <w:style w:type="paragraph" w:customStyle="1" w:styleId="EndNoteBibliographyTitle">
    <w:name w:val="EndNote Bibliography Title"/>
    <w:basedOn w:val="a"/>
    <w:link w:val="EndNoteBibliographyTitleChar"/>
    <w:rsid w:val="00EA1091"/>
    <w:pPr>
      <w:jc w:val="center"/>
    </w:pPr>
    <w:rPr>
      <w:noProof/>
    </w:rPr>
  </w:style>
  <w:style w:type="character" w:customStyle="1" w:styleId="EndNoteBibliographyTitleChar">
    <w:name w:val="EndNote Bibliography Title Char"/>
    <w:link w:val="EndNoteBibliographyTitle"/>
    <w:rsid w:val="00EA1091"/>
    <w:rPr>
      <w:rFonts w:ascii="Malgun Gothic" w:eastAsia="Malgun Gothic" w:hAnsi="Malgun Gothic" w:cs="Times New Roman"/>
      <w:noProof/>
    </w:rPr>
  </w:style>
  <w:style w:type="paragraph" w:customStyle="1" w:styleId="EndNoteBibliography">
    <w:name w:val="EndNote Bibliography"/>
    <w:basedOn w:val="a"/>
    <w:link w:val="EndNoteBibliographyChar"/>
    <w:rsid w:val="00EA1091"/>
    <w:rPr>
      <w:noProof/>
    </w:rPr>
  </w:style>
  <w:style w:type="character" w:customStyle="1" w:styleId="EndNoteBibliographyChar">
    <w:name w:val="EndNote Bibliography Char"/>
    <w:link w:val="EndNoteBibliography"/>
    <w:rsid w:val="00EA1091"/>
    <w:rPr>
      <w:rFonts w:ascii="Malgun Gothic" w:eastAsia="Malgun Gothic" w:hAnsi="Malgun Gothic" w:cs="Times New Roman"/>
      <w:noProof/>
    </w:rPr>
  </w:style>
  <w:style w:type="paragraph" w:customStyle="1" w:styleId="1">
    <w:name w:val="正文1"/>
    <w:uiPriority w:val="99"/>
    <w:rsid w:val="00883370"/>
    <w:pPr>
      <w:spacing w:after="0"/>
      <w:jc w:val="left"/>
    </w:pPr>
    <w:rPr>
      <w:rFonts w:ascii="Arial" w:eastAsia="宋体" w:hAnsi="Arial" w:cs="Arial"/>
      <w:color w:val="000000"/>
      <w:kern w:val="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A1091"/>
    <w:pPr>
      <w:widowControl w:val="0"/>
      <w:wordWrap w:val="0"/>
      <w:autoSpaceDE w:val="0"/>
      <w:autoSpaceDN w:val="0"/>
      <w:spacing w:after="0" w:line="240" w:lineRule="auto"/>
    </w:pPr>
    <w:rPr>
      <w:rFonts w:ascii="Malgun Gothic" w:eastAsia="Malgun Gothic" w:hAnsi="Malgun Gothic"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A1091"/>
    <w:pPr>
      <w:ind w:leftChars="400" w:left="800"/>
    </w:pPr>
  </w:style>
  <w:style w:type="character" w:styleId="a4">
    <w:name w:val="Hyperlink"/>
    <w:rsid w:val="00EA1091"/>
    <w:rPr>
      <w:color w:val="0000FF"/>
      <w:u w:val="single"/>
    </w:rPr>
  </w:style>
  <w:style w:type="paragraph" w:styleId="a5">
    <w:name w:val="header"/>
    <w:basedOn w:val="a"/>
    <w:link w:val="Char"/>
    <w:uiPriority w:val="99"/>
    <w:unhideWhenUsed/>
    <w:rsid w:val="00EA1091"/>
    <w:pPr>
      <w:tabs>
        <w:tab w:val="center" w:pos="4513"/>
        <w:tab w:val="right" w:pos="9026"/>
      </w:tabs>
      <w:snapToGrid w:val="0"/>
    </w:pPr>
  </w:style>
  <w:style w:type="character" w:customStyle="1" w:styleId="Char">
    <w:name w:val="页眉 Char"/>
    <w:basedOn w:val="a0"/>
    <w:link w:val="a5"/>
    <w:uiPriority w:val="99"/>
    <w:rsid w:val="00EA1091"/>
    <w:rPr>
      <w:rFonts w:ascii="Malgun Gothic" w:eastAsia="Malgun Gothic" w:hAnsi="Malgun Gothic" w:cs="Times New Roman"/>
    </w:rPr>
  </w:style>
  <w:style w:type="paragraph" w:styleId="a6">
    <w:name w:val="footer"/>
    <w:basedOn w:val="a"/>
    <w:link w:val="Char0"/>
    <w:uiPriority w:val="99"/>
    <w:unhideWhenUsed/>
    <w:rsid w:val="00EA1091"/>
    <w:pPr>
      <w:tabs>
        <w:tab w:val="center" w:pos="4513"/>
        <w:tab w:val="right" w:pos="9026"/>
      </w:tabs>
      <w:snapToGrid w:val="0"/>
    </w:pPr>
  </w:style>
  <w:style w:type="character" w:customStyle="1" w:styleId="Char0">
    <w:name w:val="页脚 Char"/>
    <w:basedOn w:val="a0"/>
    <w:link w:val="a6"/>
    <w:uiPriority w:val="99"/>
    <w:rsid w:val="00EA1091"/>
    <w:rPr>
      <w:rFonts w:ascii="Malgun Gothic" w:eastAsia="Malgun Gothic" w:hAnsi="Malgun Gothic" w:cs="Times New Roman"/>
    </w:rPr>
  </w:style>
  <w:style w:type="paragraph" w:styleId="a7">
    <w:name w:val="Normal (Web)"/>
    <w:basedOn w:val="a"/>
    <w:uiPriority w:val="99"/>
    <w:unhideWhenUsed/>
    <w:rsid w:val="00EA1091"/>
    <w:pPr>
      <w:widowControl/>
      <w:wordWrap/>
      <w:autoSpaceDE/>
      <w:autoSpaceDN/>
      <w:spacing w:before="100" w:beforeAutospacing="1" w:after="100" w:afterAutospacing="1"/>
      <w:jc w:val="left"/>
    </w:pPr>
    <w:rPr>
      <w:rFonts w:ascii="Gulim" w:eastAsia="Gulim" w:hAnsi="Gulim" w:cs="Gulim"/>
      <w:kern w:val="0"/>
      <w:sz w:val="24"/>
      <w:szCs w:val="24"/>
    </w:rPr>
  </w:style>
  <w:style w:type="paragraph" w:styleId="a8">
    <w:name w:val="No Spacing"/>
    <w:uiPriority w:val="1"/>
    <w:qFormat/>
    <w:rsid w:val="00EA1091"/>
    <w:pPr>
      <w:widowControl w:val="0"/>
      <w:wordWrap w:val="0"/>
      <w:autoSpaceDE w:val="0"/>
      <w:autoSpaceDN w:val="0"/>
      <w:spacing w:after="0" w:line="240" w:lineRule="auto"/>
    </w:pPr>
    <w:rPr>
      <w:rFonts w:ascii="Malgun Gothic" w:eastAsia="Malgun Gothic" w:hAnsi="Malgun Gothic" w:cs="Times New Roman"/>
    </w:rPr>
  </w:style>
  <w:style w:type="character" w:customStyle="1" w:styleId="Char1">
    <w:name w:val="批注文字 Char"/>
    <w:basedOn w:val="a0"/>
    <w:link w:val="a9"/>
    <w:uiPriority w:val="99"/>
    <w:semiHidden/>
    <w:rsid w:val="00EA1091"/>
    <w:rPr>
      <w:rFonts w:ascii="Malgun Gothic" w:eastAsia="Malgun Gothic" w:hAnsi="Malgun Gothic" w:cs="Times New Roman"/>
    </w:rPr>
  </w:style>
  <w:style w:type="paragraph" w:styleId="a9">
    <w:name w:val="annotation text"/>
    <w:basedOn w:val="a"/>
    <w:link w:val="Char1"/>
    <w:uiPriority w:val="99"/>
    <w:semiHidden/>
    <w:unhideWhenUsed/>
    <w:rsid w:val="00EA1091"/>
    <w:pPr>
      <w:jc w:val="left"/>
    </w:pPr>
  </w:style>
  <w:style w:type="character" w:customStyle="1" w:styleId="Char2">
    <w:name w:val="批注主题 Char"/>
    <w:basedOn w:val="Char1"/>
    <w:link w:val="aa"/>
    <w:uiPriority w:val="99"/>
    <w:semiHidden/>
    <w:rsid w:val="00EA1091"/>
    <w:rPr>
      <w:rFonts w:ascii="Malgun Gothic" w:eastAsia="Malgun Gothic" w:hAnsi="Malgun Gothic" w:cs="Times New Roman"/>
      <w:b/>
      <w:bCs/>
    </w:rPr>
  </w:style>
  <w:style w:type="paragraph" w:styleId="aa">
    <w:name w:val="annotation subject"/>
    <w:basedOn w:val="a9"/>
    <w:next w:val="a9"/>
    <w:link w:val="Char2"/>
    <w:uiPriority w:val="99"/>
    <w:semiHidden/>
    <w:unhideWhenUsed/>
    <w:rsid w:val="00EA1091"/>
    <w:rPr>
      <w:b/>
      <w:bCs/>
    </w:rPr>
  </w:style>
  <w:style w:type="paragraph" w:styleId="ab">
    <w:name w:val="Balloon Text"/>
    <w:basedOn w:val="a"/>
    <w:link w:val="Char3"/>
    <w:uiPriority w:val="99"/>
    <w:semiHidden/>
    <w:unhideWhenUsed/>
    <w:rsid w:val="00EA1091"/>
    <w:rPr>
      <w:sz w:val="18"/>
      <w:szCs w:val="18"/>
    </w:rPr>
  </w:style>
  <w:style w:type="character" w:customStyle="1" w:styleId="Char3">
    <w:name w:val="批注框文本 Char"/>
    <w:basedOn w:val="a0"/>
    <w:link w:val="ab"/>
    <w:uiPriority w:val="99"/>
    <w:semiHidden/>
    <w:rsid w:val="00EA1091"/>
    <w:rPr>
      <w:rFonts w:ascii="Malgun Gothic" w:eastAsia="Malgun Gothic" w:hAnsi="Malgun Gothic" w:cs="Times New Roman"/>
      <w:sz w:val="18"/>
      <w:szCs w:val="18"/>
    </w:rPr>
  </w:style>
  <w:style w:type="paragraph" w:customStyle="1" w:styleId="EndNoteBibliographyTitle">
    <w:name w:val="EndNote Bibliography Title"/>
    <w:basedOn w:val="a"/>
    <w:link w:val="EndNoteBibliographyTitleChar"/>
    <w:rsid w:val="00EA1091"/>
    <w:pPr>
      <w:jc w:val="center"/>
    </w:pPr>
    <w:rPr>
      <w:noProof/>
    </w:rPr>
  </w:style>
  <w:style w:type="character" w:customStyle="1" w:styleId="EndNoteBibliographyTitleChar">
    <w:name w:val="EndNote Bibliography Title Char"/>
    <w:link w:val="EndNoteBibliographyTitle"/>
    <w:rsid w:val="00EA1091"/>
    <w:rPr>
      <w:rFonts w:ascii="Malgun Gothic" w:eastAsia="Malgun Gothic" w:hAnsi="Malgun Gothic" w:cs="Times New Roman"/>
      <w:noProof/>
    </w:rPr>
  </w:style>
  <w:style w:type="paragraph" w:customStyle="1" w:styleId="EndNoteBibliography">
    <w:name w:val="EndNote Bibliography"/>
    <w:basedOn w:val="a"/>
    <w:link w:val="EndNoteBibliographyChar"/>
    <w:rsid w:val="00EA1091"/>
    <w:rPr>
      <w:noProof/>
    </w:rPr>
  </w:style>
  <w:style w:type="character" w:customStyle="1" w:styleId="EndNoteBibliographyChar">
    <w:name w:val="EndNote Bibliography Char"/>
    <w:link w:val="EndNoteBibliography"/>
    <w:rsid w:val="00EA1091"/>
    <w:rPr>
      <w:rFonts w:ascii="Malgun Gothic" w:eastAsia="Malgun Gothic" w:hAnsi="Malgun Gothic" w:cs="Times New Roman"/>
      <w:noProof/>
    </w:rPr>
  </w:style>
  <w:style w:type="paragraph" w:customStyle="1" w:styleId="1">
    <w:name w:val="正文1"/>
    <w:uiPriority w:val="99"/>
    <w:rsid w:val="00883370"/>
    <w:pPr>
      <w:spacing w:after="0"/>
      <w:jc w:val="left"/>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2.tiff"/><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cbi.nlm.nih.gov/pubmed/?term=Practice%20Parameters%20Committee%20of%20the%20American%20College%20of%20Gastroenterology%5BCorporate%20Author%5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ncbi.nlm.nih.gov/pubmed/?term=Practice%20Guideline%20Committee%20of%20the%20American%20Association%20for%20the%20Study%20of%20Liver%20Diseases%5BCorporate%20Author%5D" TargetMode="External"/><Relationship Id="rId4" Type="http://schemas.openxmlformats.org/officeDocument/2006/relationships/settings" Target="settings.xml"/><Relationship Id="rId9" Type="http://schemas.openxmlformats.org/officeDocument/2006/relationships/hyperlink" Target="mailto:wijeong@kaist.ac.kr" TargetMode="External"/><Relationship Id="rId14" Type="http://schemas.openxmlformats.org/officeDocument/2006/relationships/image" Target="media/image3.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29</Pages>
  <Words>14385</Words>
  <Characters>82001</Characters>
  <Application>Microsoft Office Word</Application>
  <DocSecurity>0</DocSecurity>
  <Lines>683</Lines>
  <Paragraphs>19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961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11</dc:creator>
  <cp:lastModifiedBy>user</cp:lastModifiedBy>
  <cp:revision>3</cp:revision>
  <dcterms:created xsi:type="dcterms:W3CDTF">2015-12-12T02:04:00Z</dcterms:created>
  <dcterms:modified xsi:type="dcterms:W3CDTF">2015-12-14T01:41:00Z</dcterms:modified>
</cp:coreProperties>
</file>